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EEA347" w14:textId="77777777" w:rsidR="00151300" w:rsidRDefault="00151300" w:rsidP="00151300">
      <w:pPr>
        <w:pStyle w:val="Chapterheading"/>
      </w:pPr>
    </w:p>
    <w:p w14:paraId="6AFAC603" w14:textId="77777777" w:rsidR="00151300" w:rsidRDefault="00151300" w:rsidP="00151300">
      <w:pPr>
        <w:pStyle w:val="Chapterheading"/>
        <w:jc w:val="center"/>
      </w:pPr>
      <w:r>
        <w:rPr>
          <w:noProof/>
          <w:lang w:eastAsia="en-IE"/>
        </w:rPr>
        <w:drawing>
          <wp:inline distT="0" distB="0" distL="0" distR="0" wp14:anchorId="30E31F40" wp14:editId="1432B5AA">
            <wp:extent cx="2331720" cy="1395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png"/>
                    <pic:cNvPicPr/>
                  </pic:nvPicPr>
                  <pic:blipFill>
                    <a:blip r:embed="rId8">
                      <a:extLst>
                        <a:ext uri="{28A0092B-C50C-407E-A947-70E740481C1C}">
                          <a14:useLocalDpi xmlns:a14="http://schemas.microsoft.com/office/drawing/2010/main" val="0"/>
                        </a:ext>
                      </a:extLst>
                    </a:blip>
                    <a:stretch>
                      <a:fillRect/>
                    </a:stretch>
                  </pic:blipFill>
                  <pic:spPr>
                    <a:xfrm>
                      <a:off x="0" y="0"/>
                      <a:ext cx="2347907" cy="1404780"/>
                    </a:xfrm>
                    <a:prstGeom prst="rect">
                      <a:avLst/>
                    </a:prstGeom>
                  </pic:spPr>
                </pic:pic>
              </a:graphicData>
            </a:graphic>
          </wp:inline>
        </w:drawing>
      </w:r>
    </w:p>
    <w:p w14:paraId="318B5E99" w14:textId="77777777" w:rsidR="00151300" w:rsidRDefault="00151300" w:rsidP="00151300">
      <w:pPr>
        <w:pStyle w:val="Chapterheading"/>
      </w:pPr>
    </w:p>
    <w:p w14:paraId="4AB8D0A6" w14:textId="77777777" w:rsidR="00151300" w:rsidRDefault="00151300" w:rsidP="00151300">
      <w:pPr>
        <w:pStyle w:val="Chapterheading"/>
      </w:pPr>
    </w:p>
    <w:p w14:paraId="2F294B92" w14:textId="48F95EA2" w:rsidR="00151300" w:rsidRPr="00F04348" w:rsidRDefault="00F04348" w:rsidP="00151300">
      <w:pPr>
        <w:pStyle w:val="Chapterheading"/>
        <w:jc w:val="center"/>
        <w:rPr>
          <w:sz w:val="48"/>
        </w:rPr>
      </w:pPr>
      <w:r w:rsidRPr="00F04348">
        <w:rPr>
          <w:sz w:val="48"/>
        </w:rPr>
        <w:t>Navigation Assistant: An Investigation into Obstacle Avoidance for the Visually Impaired using Raspberry Pi</w:t>
      </w:r>
    </w:p>
    <w:p w14:paraId="5E44DCA8" w14:textId="77777777" w:rsidR="00151300" w:rsidRDefault="00151300" w:rsidP="00151300">
      <w:pPr>
        <w:pStyle w:val="Chapterheading"/>
        <w:jc w:val="center"/>
        <w:rPr>
          <w:sz w:val="48"/>
        </w:rPr>
      </w:pPr>
      <w:r>
        <w:rPr>
          <w:sz w:val="48"/>
        </w:rPr>
        <w:t>Final Project Report</w:t>
      </w:r>
    </w:p>
    <w:p w14:paraId="12D1F0DA" w14:textId="77777777" w:rsidR="00151300" w:rsidRDefault="00151300" w:rsidP="00151300">
      <w:pPr>
        <w:pStyle w:val="Chapterheading"/>
        <w:jc w:val="center"/>
        <w:rPr>
          <w:sz w:val="48"/>
        </w:rPr>
      </w:pPr>
    </w:p>
    <w:p w14:paraId="1B118A2E" w14:textId="77777777" w:rsidR="00151300" w:rsidRDefault="00151300" w:rsidP="00151300">
      <w:pPr>
        <w:pStyle w:val="Chapterheading"/>
        <w:jc w:val="center"/>
        <w:rPr>
          <w:sz w:val="48"/>
        </w:rPr>
      </w:pPr>
    </w:p>
    <w:p w14:paraId="0AEEB5EB" w14:textId="74F68543" w:rsidR="00151300" w:rsidRDefault="00151300" w:rsidP="00151300">
      <w:pPr>
        <w:pStyle w:val="Chapterheading"/>
        <w:jc w:val="center"/>
        <w:rPr>
          <w:sz w:val="36"/>
        </w:rPr>
      </w:pPr>
      <w:r>
        <w:rPr>
          <w:sz w:val="36"/>
        </w:rPr>
        <w:t>DT</w:t>
      </w:r>
      <w:r w:rsidR="00F04348" w:rsidRPr="00F04348">
        <w:rPr>
          <w:sz w:val="36"/>
        </w:rPr>
        <w:t>282</w:t>
      </w:r>
      <w:r>
        <w:rPr>
          <w:sz w:val="36"/>
        </w:rPr>
        <w:t xml:space="preserve"> </w:t>
      </w:r>
    </w:p>
    <w:p w14:paraId="02C5BC7C" w14:textId="5AA819D2" w:rsidR="00151300" w:rsidRPr="00F04348" w:rsidRDefault="00151300" w:rsidP="00151300">
      <w:pPr>
        <w:pStyle w:val="Chapterheading"/>
        <w:jc w:val="center"/>
        <w:rPr>
          <w:sz w:val="36"/>
        </w:rPr>
      </w:pPr>
      <w:r>
        <w:rPr>
          <w:sz w:val="36"/>
        </w:rPr>
        <w:t xml:space="preserve">BSc in </w:t>
      </w:r>
      <w:r w:rsidR="00F04348" w:rsidRPr="00F04348">
        <w:rPr>
          <w:sz w:val="36"/>
        </w:rPr>
        <w:t>Computer Science (International)</w:t>
      </w:r>
    </w:p>
    <w:p w14:paraId="76DC98CA" w14:textId="77777777" w:rsidR="00151300" w:rsidRPr="00F04348" w:rsidRDefault="00151300" w:rsidP="00151300">
      <w:pPr>
        <w:pStyle w:val="Chapterheading"/>
        <w:jc w:val="center"/>
        <w:rPr>
          <w:sz w:val="36"/>
        </w:rPr>
      </w:pPr>
    </w:p>
    <w:p w14:paraId="07DE82FC" w14:textId="77777777" w:rsidR="00151300" w:rsidRPr="00F04348" w:rsidRDefault="00151300" w:rsidP="00151300">
      <w:pPr>
        <w:jc w:val="center"/>
        <w:rPr>
          <w:b/>
          <w:bCs/>
        </w:rPr>
      </w:pPr>
    </w:p>
    <w:p w14:paraId="7E53C2DA" w14:textId="75D59D22" w:rsidR="00151300" w:rsidRPr="00F04348" w:rsidRDefault="00F04348" w:rsidP="00151300">
      <w:pPr>
        <w:jc w:val="center"/>
        <w:rPr>
          <w:b/>
          <w:bCs/>
          <w:sz w:val="32"/>
          <w:szCs w:val="32"/>
        </w:rPr>
      </w:pPr>
      <w:r w:rsidRPr="00F04348">
        <w:rPr>
          <w:b/>
          <w:bCs/>
          <w:sz w:val="32"/>
          <w:szCs w:val="32"/>
        </w:rPr>
        <w:t>Jennifer Nolan</w:t>
      </w:r>
    </w:p>
    <w:p w14:paraId="6E672612" w14:textId="5E82E83B" w:rsidR="007A7F1C" w:rsidRPr="00F04348" w:rsidRDefault="00F04348" w:rsidP="00151300">
      <w:pPr>
        <w:jc w:val="center"/>
        <w:rPr>
          <w:b/>
          <w:bCs/>
          <w:sz w:val="32"/>
          <w:szCs w:val="32"/>
        </w:rPr>
      </w:pPr>
      <w:r w:rsidRPr="00F04348">
        <w:rPr>
          <w:b/>
          <w:bCs/>
          <w:sz w:val="32"/>
          <w:szCs w:val="32"/>
        </w:rPr>
        <w:t>C16517636</w:t>
      </w:r>
    </w:p>
    <w:p w14:paraId="062C6A91" w14:textId="77777777" w:rsidR="007A7F1C" w:rsidRPr="00F04348" w:rsidRDefault="007A7F1C" w:rsidP="00151300">
      <w:pPr>
        <w:jc w:val="center"/>
        <w:rPr>
          <w:b/>
          <w:bCs/>
          <w:sz w:val="32"/>
          <w:szCs w:val="32"/>
        </w:rPr>
      </w:pPr>
    </w:p>
    <w:p w14:paraId="7100F10C" w14:textId="5DEF9347" w:rsidR="00151300" w:rsidRPr="00F04348" w:rsidRDefault="00F04348" w:rsidP="00151300">
      <w:pPr>
        <w:jc w:val="center"/>
        <w:rPr>
          <w:b/>
          <w:bCs/>
          <w:sz w:val="28"/>
          <w:szCs w:val="32"/>
        </w:rPr>
      </w:pPr>
      <w:r w:rsidRPr="00F04348">
        <w:rPr>
          <w:b/>
          <w:bCs/>
          <w:sz w:val="28"/>
          <w:szCs w:val="32"/>
        </w:rPr>
        <w:t>Bianca Schoen-Phelan</w:t>
      </w:r>
    </w:p>
    <w:p w14:paraId="4C2C584A" w14:textId="77777777" w:rsidR="00151300" w:rsidRDefault="00151300" w:rsidP="00151300">
      <w:pPr>
        <w:jc w:val="center"/>
        <w:rPr>
          <w:b/>
          <w:bCs/>
          <w:szCs w:val="32"/>
        </w:rPr>
      </w:pPr>
    </w:p>
    <w:p w14:paraId="5C43DD55" w14:textId="77777777" w:rsidR="00151300" w:rsidRPr="00063EE0" w:rsidRDefault="00151300" w:rsidP="00151300">
      <w:pPr>
        <w:jc w:val="center"/>
        <w:rPr>
          <w:b/>
          <w:bCs/>
          <w:szCs w:val="32"/>
        </w:rPr>
      </w:pPr>
    </w:p>
    <w:p w14:paraId="328EE68A" w14:textId="77777777" w:rsidR="00151300" w:rsidRPr="007F3450" w:rsidRDefault="007F3450" w:rsidP="00151300">
      <w:pPr>
        <w:jc w:val="center"/>
        <w:rPr>
          <w:bCs/>
          <w:sz w:val="28"/>
        </w:rPr>
      </w:pPr>
      <w:r>
        <w:rPr>
          <w:bCs/>
          <w:sz w:val="28"/>
        </w:rPr>
        <w:t>School of Computer Science</w:t>
      </w:r>
    </w:p>
    <w:p w14:paraId="2F2EFBC0" w14:textId="77777777" w:rsidR="00151300" w:rsidRPr="007F3450" w:rsidRDefault="007F3450" w:rsidP="00151300">
      <w:pPr>
        <w:jc w:val="center"/>
        <w:rPr>
          <w:bCs/>
          <w:sz w:val="28"/>
        </w:rPr>
      </w:pPr>
      <w:r>
        <w:rPr>
          <w:bCs/>
          <w:sz w:val="28"/>
        </w:rPr>
        <w:t>Technological University, Dublin</w:t>
      </w:r>
    </w:p>
    <w:p w14:paraId="387CB065" w14:textId="77777777" w:rsidR="00151300" w:rsidRPr="003067FA" w:rsidRDefault="00151300" w:rsidP="00151300">
      <w:pPr>
        <w:rPr>
          <w:bCs/>
        </w:rPr>
      </w:pPr>
    </w:p>
    <w:p w14:paraId="4C84AF45" w14:textId="62171607" w:rsidR="00151300" w:rsidRPr="00F04348" w:rsidRDefault="00F04348" w:rsidP="00F04348">
      <w:pPr>
        <w:jc w:val="center"/>
        <w:rPr>
          <w:b/>
          <w:bCs/>
          <w:sz w:val="28"/>
        </w:rPr>
        <w:sectPr w:rsidR="00151300" w:rsidRPr="00F04348">
          <w:footerReference w:type="even" r:id="rId9"/>
          <w:footerReference w:type="default" r:id="rId10"/>
          <w:pgSz w:w="11906" w:h="16838"/>
          <w:pgMar w:top="1440" w:right="1800" w:bottom="1440" w:left="1800" w:header="708" w:footer="708" w:gutter="0"/>
          <w:pgNumType w:fmt="lowerRoman"/>
          <w:cols w:space="708"/>
          <w:titlePg/>
          <w:docGrid w:linePitch="360"/>
        </w:sectPr>
      </w:pPr>
      <w:r w:rsidRPr="00F04348">
        <w:rPr>
          <w:b/>
          <w:bCs/>
          <w:sz w:val="28"/>
        </w:rPr>
        <w:t>02 April 2020</w:t>
      </w:r>
    </w:p>
    <w:p w14:paraId="1944C781" w14:textId="77777777" w:rsidR="00151300" w:rsidRDefault="00151300" w:rsidP="00151300">
      <w:pPr>
        <w:pStyle w:val="Chapterheading"/>
      </w:pPr>
      <w:r>
        <w:lastRenderedPageBreak/>
        <w:t>Abstract</w:t>
      </w:r>
    </w:p>
    <w:p w14:paraId="7EA666BE" w14:textId="77777777" w:rsidR="00151300" w:rsidRDefault="00151300" w:rsidP="00151300">
      <w:pPr>
        <w:pStyle w:val="Chapterheading"/>
      </w:pPr>
    </w:p>
    <w:p w14:paraId="136DB747" w14:textId="77777777" w:rsidR="00F04348" w:rsidRPr="00CC09F8" w:rsidRDefault="00F04348" w:rsidP="00F04348">
      <w:pPr>
        <w:pStyle w:val="Chapterheading"/>
        <w:tabs>
          <w:tab w:val="left" w:pos="1275"/>
        </w:tabs>
        <w:spacing w:line="360" w:lineRule="auto"/>
        <w:rPr>
          <w:b w:val="0"/>
          <w:bCs w:val="0"/>
          <w:sz w:val="22"/>
          <w:szCs w:val="22"/>
        </w:rPr>
      </w:pPr>
      <w:r w:rsidRPr="00CC09F8">
        <w:rPr>
          <w:b w:val="0"/>
          <w:bCs w:val="0"/>
          <w:sz w:val="22"/>
          <w:szCs w:val="22"/>
        </w:rPr>
        <w:t xml:space="preserve">The number of people with visual impairments or blindness is rising. On average 1 in 30 Europeans experience some form of sight loss </w:t>
      </w:r>
      <w:r w:rsidRPr="00CC09F8">
        <w:rPr>
          <w:b w:val="0"/>
          <w:bCs w:val="0"/>
          <w:sz w:val="22"/>
          <w:szCs w:val="22"/>
        </w:rPr>
        <w:fldChar w:fldCharType="begin"/>
      </w:r>
      <w:r w:rsidRPr="00CC09F8">
        <w:rPr>
          <w:b w:val="0"/>
          <w:bCs w:val="0"/>
          <w:sz w:val="22"/>
          <w:szCs w:val="22"/>
        </w:rPr>
        <w:instrText xml:space="preserve"> ADDIN ZOTERO_ITEM CSL_CITATION {"citationID":"pbkgMU1w","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1)</w:t>
      </w:r>
      <w:r w:rsidRPr="00CC09F8">
        <w:rPr>
          <w:b w:val="0"/>
          <w:bCs w:val="0"/>
          <w:sz w:val="22"/>
          <w:szCs w:val="22"/>
        </w:rPr>
        <w:fldChar w:fldCharType="end"/>
      </w:r>
      <w:r w:rsidRPr="00CC09F8">
        <w:rPr>
          <w:b w:val="0"/>
          <w:bCs w:val="0"/>
          <w:sz w:val="22"/>
          <w:szCs w:val="22"/>
        </w:rPr>
        <w:t xml:space="preserve">. This means there is an estimated 30 million blind and partially sighted people in Europe. In 2016, there were 54,810 people who were blind or visually impaired in Ireland </w:t>
      </w:r>
      <w:r w:rsidRPr="00CC09F8">
        <w:rPr>
          <w:b w:val="0"/>
          <w:bCs w:val="0"/>
          <w:sz w:val="22"/>
          <w:szCs w:val="22"/>
        </w:rPr>
        <w:fldChar w:fldCharType="begin"/>
      </w:r>
      <w:r w:rsidRPr="00CC09F8">
        <w:rPr>
          <w:b w:val="0"/>
          <w:bCs w:val="0"/>
          <w:sz w:val="22"/>
          <w:szCs w:val="22"/>
        </w:rPr>
        <w:instrText xml:space="preserve"> ADDIN ZOTERO_ITEM CSL_CITATION {"citationID":"YP7Jxuf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2)</w:t>
      </w:r>
      <w:r w:rsidRPr="00CC09F8">
        <w:rPr>
          <w:b w:val="0"/>
          <w:bCs w:val="0"/>
          <w:sz w:val="22"/>
          <w:szCs w:val="22"/>
        </w:rPr>
        <w:fldChar w:fldCharType="end"/>
      </w:r>
      <w:r w:rsidRPr="00CC09F8">
        <w:rPr>
          <w:b w:val="0"/>
          <w:bCs w:val="0"/>
          <w:sz w:val="22"/>
          <w:szCs w:val="22"/>
        </w:rPr>
        <w:t xml:space="preserve">. According to 2019 records, there are 2.2 billion people globally with some form of visual impairment or blindness </w:t>
      </w:r>
      <w:r w:rsidRPr="00CC09F8">
        <w:rPr>
          <w:b w:val="0"/>
          <w:bCs w:val="0"/>
          <w:sz w:val="22"/>
          <w:szCs w:val="22"/>
        </w:rPr>
        <w:fldChar w:fldCharType="begin"/>
      </w:r>
      <w:r w:rsidRPr="00CC09F8">
        <w:rPr>
          <w:b w:val="0"/>
          <w:bCs w:val="0"/>
          <w:sz w:val="22"/>
          <w:szCs w:val="22"/>
        </w:rPr>
        <w:instrText xml:space="preserve"> ADDIN ZOTERO_ITEM CSL_CITATION {"citationID":"PS8j2wHl","properties":{"formattedCitation":"(\\uc0\\u8220{}Vision impairment and blindness,\\uc0\\u8221{} n.d.)","plainCitation":"(“Vision impairment and blindness,” n.d.)","noteIndex":0},"citationItems":[{"id":6,"uris":["http://zotero.org/users/local/uRryVeox/items/W26GG7AT"],"uri":["http://zotero.org/users/local/uRryVeox/items/W26GG7AT"],"itemData":{"id":6,"type":"webpage","title":"Vision impairment and blindness","abstract":"WHO fact sheet on blindness and visual impairment providing key facts, definitions, causes, who is at risk, global and WHO response.","URL":"https://www.who.int/news-room/fact-sheets/detail/blindness-and-visual-impairment","language":"en","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3)</w:t>
      </w:r>
      <w:r w:rsidRPr="00CC09F8">
        <w:rPr>
          <w:b w:val="0"/>
          <w:bCs w:val="0"/>
          <w:sz w:val="22"/>
          <w:szCs w:val="22"/>
        </w:rPr>
        <w:fldChar w:fldCharType="end"/>
      </w:r>
      <w:r w:rsidRPr="00CC09F8">
        <w:rPr>
          <w:b w:val="0"/>
          <w:bCs w:val="0"/>
          <w:sz w:val="22"/>
          <w:szCs w:val="22"/>
        </w:rPr>
        <w:t xml:space="preserve">. These statistics include the various eye conditions like diabetic retinopathy. </w:t>
      </w:r>
    </w:p>
    <w:p w14:paraId="731CEB11" w14:textId="77777777" w:rsidR="00F04348" w:rsidRPr="00F04348" w:rsidRDefault="00F04348" w:rsidP="00F04348">
      <w:pPr>
        <w:pStyle w:val="Chapterheading"/>
        <w:tabs>
          <w:tab w:val="left" w:pos="1275"/>
        </w:tabs>
        <w:spacing w:line="360" w:lineRule="auto"/>
        <w:rPr>
          <w:b w:val="0"/>
          <w:bCs w:val="0"/>
          <w:sz w:val="22"/>
          <w:szCs w:val="22"/>
          <w:highlight w:val="lightGray"/>
        </w:rPr>
      </w:pPr>
    </w:p>
    <w:p w14:paraId="3772E7EF" w14:textId="3605D0C1" w:rsidR="00F04348" w:rsidRPr="00043D62" w:rsidRDefault="00F04348" w:rsidP="00F04348">
      <w:pPr>
        <w:pStyle w:val="Chapterheading"/>
        <w:tabs>
          <w:tab w:val="left" w:pos="1275"/>
        </w:tabs>
        <w:spacing w:line="360" w:lineRule="auto"/>
        <w:rPr>
          <w:b w:val="0"/>
          <w:bCs w:val="0"/>
          <w:sz w:val="22"/>
          <w:szCs w:val="22"/>
        </w:rPr>
      </w:pPr>
      <w:r w:rsidRPr="00CC09F8">
        <w:rPr>
          <w:b w:val="0"/>
          <w:bCs w:val="0"/>
          <w:sz w:val="22"/>
          <w:szCs w:val="22"/>
        </w:rPr>
        <w:t xml:space="preserve">A common misconception is that the blind cannot see anything. While this may be true for some, others can see light and shadow, blurs, have tunnel vision or lack central vision </w:t>
      </w:r>
      <w:r w:rsidRPr="00CC09F8">
        <w:rPr>
          <w:b w:val="0"/>
          <w:bCs w:val="0"/>
          <w:sz w:val="22"/>
          <w:szCs w:val="22"/>
        </w:rPr>
        <w:fldChar w:fldCharType="begin"/>
      </w:r>
      <w:r w:rsidRPr="00CC09F8">
        <w:rPr>
          <w:b w:val="0"/>
          <w:bCs w:val="0"/>
          <w:sz w:val="22"/>
          <w:szCs w:val="22"/>
        </w:rPr>
        <w:instrText xml:space="preserve"> ADDIN ZOTERO_ITEM CSL_CITATION {"citationID":"IzMe24gR","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1)</w:t>
      </w:r>
      <w:r w:rsidRPr="00CC09F8">
        <w:rPr>
          <w:b w:val="0"/>
          <w:bCs w:val="0"/>
          <w:sz w:val="22"/>
          <w:szCs w:val="22"/>
        </w:rPr>
        <w:fldChar w:fldCharType="end"/>
      </w:r>
      <w:r w:rsidRPr="00CC09F8">
        <w:rPr>
          <w:b w:val="0"/>
          <w:bCs w:val="0"/>
          <w:sz w:val="22"/>
          <w:szCs w:val="22"/>
        </w:rPr>
        <w:t xml:space="preserve">. </w:t>
      </w:r>
      <w:r w:rsidRPr="00043D62">
        <w:rPr>
          <w:b w:val="0"/>
          <w:bCs w:val="0"/>
          <w:sz w:val="22"/>
          <w:szCs w:val="22"/>
        </w:rPr>
        <w:t>The goal of this project is to introduce a new technology for the visually impaired and blind, that will act as an additional aid to traditional aids like guide dogs and white canes, to help them navigate both the inside and outside world independently. The project will be called Navigation Assistant. It will be a program run on the Raspberry Pi, as it is a lightweight and portable medium for the problem being solved. The system, which can be attached to the user using a belt or Velcro, will involve real-time processing to support the user’s real-time navigation and obstacle avoidance needs.</w:t>
      </w:r>
    </w:p>
    <w:p w14:paraId="4E387FEF" w14:textId="77777777" w:rsidR="00F04348" w:rsidRPr="00F04348" w:rsidRDefault="00F04348" w:rsidP="00F04348">
      <w:pPr>
        <w:pStyle w:val="Chapterheading"/>
        <w:tabs>
          <w:tab w:val="left" w:pos="1275"/>
        </w:tabs>
        <w:spacing w:line="360" w:lineRule="auto"/>
        <w:rPr>
          <w:b w:val="0"/>
          <w:bCs w:val="0"/>
          <w:sz w:val="22"/>
          <w:szCs w:val="22"/>
          <w:highlight w:val="lightGray"/>
        </w:rPr>
      </w:pPr>
    </w:p>
    <w:p w14:paraId="6890D1EF" w14:textId="77777777" w:rsidR="00F04348" w:rsidRPr="00F04348" w:rsidRDefault="00F04348" w:rsidP="00F04348">
      <w:pPr>
        <w:spacing w:line="360" w:lineRule="auto"/>
        <w:rPr>
          <w:rFonts w:ascii="Times New Roman" w:hAnsi="Times New Roman" w:cs="Times New Roman"/>
        </w:rPr>
      </w:pPr>
      <w:r w:rsidRPr="00043D62">
        <w:rPr>
          <w:rFonts w:ascii="Times New Roman" w:hAnsi="Times New Roman" w:cs="Times New Roman"/>
        </w:rPr>
        <w:t xml:space="preserve">Existing research and projects show that there are many benefits to this type of assistive technology for visually impaired and blind people including allowing them to navigate independently </w:t>
      </w:r>
      <w:r w:rsidRPr="00043D62">
        <w:rPr>
          <w:rFonts w:ascii="Times New Roman" w:hAnsi="Times New Roman" w:cs="Times New Roman"/>
        </w:rPr>
        <w:fldChar w:fldCharType="begin"/>
      </w:r>
      <w:r w:rsidRPr="00043D62">
        <w:rPr>
          <w:rFonts w:ascii="Times New Roman" w:hAnsi="Times New Roman" w:cs="Times New Roman"/>
        </w:rPr>
        <w:instrText xml:space="preserve"> ADDIN ZOTERO_ITEM CSL_CITATION {"citationID":"reP7Io4s","properties":{"formattedCitation":"(\\uc0\\u8220{}Smartphone GPS Navigation | American Foundation for the Blind,\\uc0\\u8221{} n.d.)","plainCitation":"(“Smartphone GPS Navigation | American Foundation for the Blind,” n.d.)","noteIndex":0},"citationItems":[{"id":8,"uris":["http://zotero.org/users/local/uRryVeox/items/L235EU5R"],"uri":["http://zotero.org/users/local/uRryVeox/items/L235EU5R"],"itemData":{"id":8,"type":"webpage","title":"Smartphone GPS Navigation | American Foundation for the Blind","URL":"https://www.afb.org/blindness-and-low-vision/using-technology/smartphone-gps-navigation-people-visual-impairments","accessed":{"date-parts":[["2019",11,4]]}}}],"schema":"https://github.com/citation-style-language/schema/raw/master/csl-citation.json"} </w:instrText>
      </w:r>
      <w:r w:rsidRPr="00043D62">
        <w:rPr>
          <w:rFonts w:ascii="Times New Roman" w:hAnsi="Times New Roman" w:cs="Times New Roman"/>
        </w:rPr>
        <w:fldChar w:fldCharType="separate"/>
      </w:r>
      <w:r w:rsidRPr="00043D62">
        <w:rPr>
          <w:rFonts w:ascii="Times New Roman" w:hAnsi="Times New Roman" w:cs="Times New Roman"/>
          <w:szCs w:val="24"/>
        </w:rPr>
        <w:t>(4)</w:t>
      </w:r>
      <w:r w:rsidRPr="00043D62">
        <w:rPr>
          <w:rFonts w:ascii="Times New Roman" w:hAnsi="Times New Roman" w:cs="Times New Roman"/>
        </w:rPr>
        <w:fldChar w:fldCharType="end"/>
      </w:r>
      <w:r w:rsidRPr="00043D62">
        <w:rPr>
          <w:rFonts w:ascii="Times New Roman" w:hAnsi="Times New Roman" w:cs="Times New Roman"/>
        </w:rPr>
        <w:t>. Navigation Assistant will be an additional aid to more traditional aids like the white cane or guide dog.</w:t>
      </w:r>
    </w:p>
    <w:p w14:paraId="50C080C8" w14:textId="77777777" w:rsidR="00151300" w:rsidRDefault="00151300" w:rsidP="00151300">
      <w:pPr>
        <w:pStyle w:val="Chapterheading"/>
      </w:pPr>
    </w:p>
    <w:p w14:paraId="041958F1" w14:textId="77777777" w:rsidR="00151300" w:rsidRDefault="00151300" w:rsidP="00151300">
      <w:pPr>
        <w:pStyle w:val="Chapterheading"/>
      </w:pPr>
      <w:r>
        <w:br w:type="page"/>
      </w:r>
      <w:r>
        <w:lastRenderedPageBreak/>
        <w:t>Declaration</w:t>
      </w:r>
    </w:p>
    <w:p w14:paraId="5B75D8AF" w14:textId="77777777" w:rsidR="00151300" w:rsidRDefault="00151300" w:rsidP="00151300">
      <w:pPr>
        <w:pStyle w:val="BodyText"/>
        <w:rPr>
          <w:lang w:val="en-IE"/>
        </w:rPr>
      </w:pPr>
    </w:p>
    <w:p w14:paraId="5306A82F" w14:textId="77777777" w:rsidR="00151300" w:rsidRDefault="00151300" w:rsidP="00151300">
      <w:pPr>
        <w:pStyle w:val="BodyText"/>
        <w:rPr>
          <w:lang w:val="en-IE"/>
        </w:rPr>
      </w:pPr>
    </w:p>
    <w:p w14:paraId="416F0185" w14:textId="77777777" w:rsidR="00151300" w:rsidRDefault="00151300" w:rsidP="00151300">
      <w:pPr>
        <w:pStyle w:val="BodyText"/>
        <w:rPr>
          <w:lang w:val="en-US"/>
        </w:rPr>
      </w:pPr>
      <w:r>
        <w:t>I hereby declare that the work described in this dissertation is, except where otherwise stated, entirely my own work and has not been submitted as an exercise for a degree at this or any other university.</w:t>
      </w:r>
    </w:p>
    <w:p w14:paraId="5A9A1B1D" w14:textId="77777777" w:rsidR="00151300" w:rsidRDefault="00151300" w:rsidP="00151300">
      <w:pPr>
        <w:pStyle w:val="BodyText"/>
        <w:rPr>
          <w:lang w:val="en-US"/>
        </w:rPr>
      </w:pPr>
    </w:p>
    <w:p w14:paraId="650F1288" w14:textId="77777777" w:rsidR="00151300" w:rsidRDefault="00151300" w:rsidP="00151300">
      <w:pPr>
        <w:pStyle w:val="BodyText"/>
        <w:rPr>
          <w:lang w:val="en-US"/>
        </w:rPr>
      </w:pPr>
    </w:p>
    <w:p w14:paraId="0E46D3EF" w14:textId="1AC2C969" w:rsidR="00151300" w:rsidRDefault="00151300" w:rsidP="00151300">
      <w:pPr>
        <w:pStyle w:val="BodyText"/>
        <w:rPr>
          <w:lang w:val="en-US"/>
        </w:rPr>
      </w:pPr>
      <w:r>
        <w:rPr>
          <w:lang w:val="en-US"/>
        </w:rPr>
        <w:t>Signed:</w:t>
      </w:r>
    </w:p>
    <w:p w14:paraId="4E3D3A36" w14:textId="493FA16B" w:rsidR="00151300" w:rsidRDefault="00F04348" w:rsidP="00151300">
      <w:pPr>
        <w:pStyle w:val="BodyText"/>
        <w:rPr>
          <w:lang w:val="en-US"/>
        </w:rPr>
      </w:pPr>
      <w:r w:rsidRPr="001A4B97">
        <w:rPr>
          <w:rFonts w:asciiTheme="minorHAnsi" w:hAnsiTheme="minorHAnsi" w:cstheme="minorHAnsi"/>
          <w:b/>
          <w:bCs/>
          <w:noProof/>
        </w:rPr>
        <w:drawing>
          <wp:inline distT="0" distB="0" distL="0" distR="0" wp14:anchorId="69329EE2" wp14:editId="560620F0">
            <wp:extent cx="2902129" cy="65532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gnature.png"/>
                    <pic:cNvPicPr/>
                  </pic:nvPicPr>
                  <pic:blipFill>
                    <a:blip r:embed="rId11">
                      <a:extLst>
                        <a:ext uri="{28A0092B-C50C-407E-A947-70E740481C1C}">
                          <a14:useLocalDpi xmlns:a14="http://schemas.microsoft.com/office/drawing/2010/main" val="0"/>
                        </a:ext>
                      </a:extLst>
                    </a:blip>
                    <a:stretch>
                      <a:fillRect/>
                    </a:stretch>
                  </pic:blipFill>
                  <pic:spPr>
                    <a:xfrm>
                      <a:off x="0" y="0"/>
                      <a:ext cx="2940773" cy="664046"/>
                    </a:xfrm>
                    <a:prstGeom prst="rect">
                      <a:avLst/>
                    </a:prstGeom>
                  </pic:spPr>
                </pic:pic>
              </a:graphicData>
            </a:graphic>
          </wp:inline>
        </w:drawing>
      </w:r>
    </w:p>
    <w:p w14:paraId="1DEF00E9" w14:textId="77777777" w:rsidR="00151300" w:rsidRDefault="00151300" w:rsidP="00151300">
      <w:pPr>
        <w:pStyle w:val="BodyText"/>
        <w:rPr>
          <w:lang w:val="en-US"/>
        </w:rPr>
      </w:pPr>
      <w:r>
        <w:t>_________________________</w:t>
      </w:r>
    </w:p>
    <w:p w14:paraId="7502B592" w14:textId="04E74D85" w:rsidR="00151300" w:rsidRPr="00F04348" w:rsidRDefault="00F04348" w:rsidP="00151300">
      <w:pPr>
        <w:pStyle w:val="BodyText"/>
      </w:pPr>
      <w:r w:rsidRPr="00F04348">
        <w:t>Jennifer Nolan</w:t>
      </w:r>
    </w:p>
    <w:p w14:paraId="03FC9475" w14:textId="77777777" w:rsidR="00151300" w:rsidRPr="00F04348" w:rsidRDefault="00151300" w:rsidP="00151300">
      <w:pPr>
        <w:pStyle w:val="BodyText"/>
      </w:pPr>
    </w:p>
    <w:p w14:paraId="0BD80E12" w14:textId="63932F53" w:rsidR="00151300" w:rsidRPr="00F04348" w:rsidRDefault="00F04348" w:rsidP="00151300">
      <w:pPr>
        <w:pStyle w:val="BodyText"/>
        <w:rPr>
          <w:lang w:val="en-US"/>
        </w:rPr>
      </w:pPr>
      <w:r w:rsidRPr="00F04348">
        <w:t>02 April 2020</w:t>
      </w:r>
    </w:p>
    <w:p w14:paraId="7AA0798A" w14:textId="77777777" w:rsidR="00151300" w:rsidRDefault="00151300" w:rsidP="00151300">
      <w:pPr>
        <w:pStyle w:val="BodyText"/>
        <w:rPr>
          <w:lang w:val="en-US"/>
        </w:rPr>
      </w:pPr>
    </w:p>
    <w:p w14:paraId="79639B64" w14:textId="77777777" w:rsidR="00151300" w:rsidRDefault="00151300" w:rsidP="00151300">
      <w:pPr>
        <w:rPr>
          <w:sz w:val="20"/>
          <w:szCs w:val="20"/>
          <w:lang w:val="en-US"/>
        </w:rPr>
      </w:pPr>
    </w:p>
    <w:p w14:paraId="7D4D39B2" w14:textId="77777777" w:rsidR="00151300" w:rsidRDefault="00151300" w:rsidP="00151300">
      <w:pPr>
        <w:rPr>
          <w:sz w:val="20"/>
          <w:szCs w:val="20"/>
          <w:lang w:val="en-US"/>
        </w:rPr>
      </w:pPr>
    </w:p>
    <w:p w14:paraId="16AB50EF" w14:textId="77777777" w:rsidR="00151300" w:rsidRDefault="00151300" w:rsidP="00151300">
      <w:pPr>
        <w:pStyle w:val="Chapterheading"/>
        <w:spacing w:line="360" w:lineRule="auto"/>
        <w:jc w:val="both"/>
        <w:rPr>
          <w:b w:val="0"/>
          <w:bCs w:val="0"/>
          <w:sz w:val="24"/>
        </w:rPr>
      </w:pPr>
    </w:p>
    <w:p w14:paraId="454CB09F" w14:textId="77777777" w:rsidR="00151300" w:rsidRDefault="00151300" w:rsidP="00151300">
      <w:pPr>
        <w:pStyle w:val="Chapterheading"/>
        <w:spacing w:line="360" w:lineRule="auto"/>
        <w:jc w:val="both"/>
        <w:rPr>
          <w:b w:val="0"/>
          <w:bCs w:val="0"/>
          <w:sz w:val="24"/>
        </w:rPr>
      </w:pPr>
    </w:p>
    <w:p w14:paraId="2A20AEC3" w14:textId="77777777" w:rsidR="00151300" w:rsidRDefault="00151300" w:rsidP="00151300">
      <w:pPr>
        <w:pStyle w:val="Chapterheading"/>
        <w:spacing w:line="360" w:lineRule="auto"/>
        <w:jc w:val="both"/>
        <w:rPr>
          <w:b w:val="0"/>
          <w:bCs w:val="0"/>
          <w:sz w:val="24"/>
        </w:rPr>
      </w:pPr>
    </w:p>
    <w:p w14:paraId="42DD3100" w14:textId="77777777" w:rsidR="00151300" w:rsidRDefault="00151300" w:rsidP="00151300">
      <w:pPr>
        <w:pStyle w:val="Chapterheading"/>
        <w:spacing w:line="360" w:lineRule="auto"/>
        <w:jc w:val="both"/>
        <w:rPr>
          <w:b w:val="0"/>
          <w:bCs w:val="0"/>
          <w:sz w:val="24"/>
        </w:rPr>
      </w:pPr>
    </w:p>
    <w:p w14:paraId="3AADB5C0" w14:textId="77777777" w:rsidR="00151300" w:rsidRDefault="00151300" w:rsidP="00151300">
      <w:pPr>
        <w:rPr>
          <w:b/>
          <w:bCs/>
          <w:sz w:val="40"/>
        </w:rPr>
      </w:pPr>
      <w:r>
        <w:br w:type="page"/>
      </w:r>
    </w:p>
    <w:p w14:paraId="35225E0B" w14:textId="77777777" w:rsidR="00151300" w:rsidRDefault="00151300" w:rsidP="00151300">
      <w:pPr>
        <w:pStyle w:val="Chapterheading"/>
      </w:pPr>
      <w:r>
        <w:lastRenderedPageBreak/>
        <w:t>Acknowledgements</w:t>
      </w:r>
    </w:p>
    <w:p w14:paraId="027E96EE" w14:textId="77777777" w:rsidR="00151300" w:rsidRDefault="00151300" w:rsidP="00151300">
      <w:pPr>
        <w:pStyle w:val="Chapterheading"/>
      </w:pPr>
    </w:p>
    <w:p w14:paraId="4D70CE26" w14:textId="77777777" w:rsidR="00151300" w:rsidRDefault="00151300" w:rsidP="00151300">
      <w:pPr>
        <w:pStyle w:val="BodyText"/>
      </w:pPr>
      <w:r w:rsidRPr="006678C1">
        <w:rPr>
          <w:color w:val="FF0000"/>
          <w:highlight w:val="yellow"/>
        </w:rPr>
        <w:t>Body text</w:t>
      </w:r>
    </w:p>
    <w:p w14:paraId="7BA16FA8" w14:textId="77777777" w:rsidR="00151300" w:rsidRDefault="00151300" w:rsidP="00151300">
      <w:pPr>
        <w:pStyle w:val="BodyText"/>
      </w:pPr>
    </w:p>
    <w:p w14:paraId="7B45676E" w14:textId="77777777" w:rsidR="00151300" w:rsidRDefault="00151300" w:rsidP="00151300">
      <w:pPr>
        <w:pStyle w:val="BodyText"/>
      </w:pPr>
    </w:p>
    <w:p w14:paraId="309DDA47" w14:textId="77777777" w:rsidR="00151300" w:rsidRDefault="00151300">
      <w:r>
        <w:br w:type="page"/>
      </w:r>
    </w:p>
    <w:sdt>
      <w:sdtPr>
        <w:rPr>
          <w:rFonts w:asciiTheme="minorHAnsi" w:eastAsiaTheme="minorHAnsi" w:hAnsiTheme="minorHAnsi" w:cstheme="minorBidi"/>
          <w:color w:val="auto"/>
          <w:sz w:val="22"/>
          <w:szCs w:val="22"/>
          <w:lang w:val="en-IE"/>
        </w:rPr>
        <w:id w:val="1017355765"/>
        <w:docPartObj>
          <w:docPartGallery w:val="Table of Contents"/>
          <w:docPartUnique/>
        </w:docPartObj>
      </w:sdtPr>
      <w:sdtEndPr>
        <w:rPr>
          <w:b/>
          <w:bCs/>
          <w:noProof/>
        </w:rPr>
      </w:sdtEndPr>
      <w:sdtContent>
        <w:p w14:paraId="32CB9E40" w14:textId="77777777" w:rsidR="009B697E" w:rsidRDefault="009B697E">
          <w:pPr>
            <w:pStyle w:val="TOCHeading"/>
          </w:pPr>
          <w:r>
            <w:t>Table of Contents</w:t>
          </w:r>
        </w:p>
        <w:p w14:paraId="2F7622B4" w14:textId="5A0C84B5" w:rsidR="007C26E3" w:rsidRDefault="009B697E">
          <w:pPr>
            <w:pStyle w:val="TOC1"/>
            <w:tabs>
              <w:tab w:val="right" w:leader="dot" w:pos="9016"/>
            </w:tabs>
            <w:rPr>
              <w:rFonts w:eastAsiaTheme="minorEastAsia"/>
              <w:noProof/>
              <w:lang w:eastAsia="en-IE"/>
            </w:rPr>
          </w:pPr>
          <w:r>
            <w:rPr>
              <w:b/>
              <w:bCs/>
              <w:noProof/>
            </w:rPr>
            <w:fldChar w:fldCharType="begin"/>
          </w:r>
          <w:r>
            <w:rPr>
              <w:b/>
              <w:bCs/>
              <w:noProof/>
            </w:rPr>
            <w:instrText xml:space="preserve"> TOC \o "1-3" \h \z \u </w:instrText>
          </w:r>
          <w:r>
            <w:rPr>
              <w:b/>
              <w:bCs/>
              <w:noProof/>
            </w:rPr>
            <w:fldChar w:fldCharType="separate"/>
          </w:r>
          <w:hyperlink w:anchor="_Toc35609540" w:history="1">
            <w:r w:rsidR="007C26E3" w:rsidRPr="007458ED">
              <w:rPr>
                <w:rStyle w:val="Hyperlink"/>
                <w:noProof/>
              </w:rPr>
              <w:t>1. Introduction</w:t>
            </w:r>
            <w:r w:rsidR="007C26E3">
              <w:rPr>
                <w:noProof/>
                <w:webHidden/>
              </w:rPr>
              <w:tab/>
            </w:r>
            <w:r w:rsidR="007C26E3">
              <w:rPr>
                <w:noProof/>
                <w:webHidden/>
              </w:rPr>
              <w:fldChar w:fldCharType="begin"/>
            </w:r>
            <w:r w:rsidR="007C26E3">
              <w:rPr>
                <w:noProof/>
                <w:webHidden/>
              </w:rPr>
              <w:instrText xml:space="preserve"> PAGEREF _Toc35609540 \h </w:instrText>
            </w:r>
            <w:r w:rsidR="007C26E3">
              <w:rPr>
                <w:noProof/>
                <w:webHidden/>
              </w:rPr>
            </w:r>
            <w:r w:rsidR="007C26E3">
              <w:rPr>
                <w:noProof/>
                <w:webHidden/>
              </w:rPr>
              <w:fldChar w:fldCharType="separate"/>
            </w:r>
            <w:r w:rsidR="0088735F">
              <w:rPr>
                <w:noProof/>
                <w:webHidden/>
              </w:rPr>
              <w:t>9</w:t>
            </w:r>
            <w:r w:rsidR="007C26E3">
              <w:rPr>
                <w:noProof/>
                <w:webHidden/>
              </w:rPr>
              <w:fldChar w:fldCharType="end"/>
            </w:r>
          </w:hyperlink>
        </w:p>
        <w:p w14:paraId="621E104E" w14:textId="54C15392" w:rsidR="007C26E3" w:rsidRDefault="00E16C97">
          <w:pPr>
            <w:pStyle w:val="TOC2"/>
            <w:tabs>
              <w:tab w:val="left" w:pos="880"/>
              <w:tab w:val="right" w:leader="dot" w:pos="9016"/>
            </w:tabs>
            <w:rPr>
              <w:rFonts w:eastAsiaTheme="minorEastAsia"/>
              <w:noProof/>
              <w:lang w:eastAsia="en-IE"/>
            </w:rPr>
          </w:pPr>
          <w:hyperlink w:anchor="_Toc35609541" w:history="1">
            <w:r w:rsidR="007C26E3" w:rsidRPr="007458ED">
              <w:rPr>
                <w:rStyle w:val="Hyperlink"/>
                <w:noProof/>
              </w:rPr>
              <w:t>1.1.</w:t>
            </w:r>
            <w:r w:rsidR="007C26E3">
              <w:rPr>
                <w:rFonts w:eastAsiaTheme="minorEastAsia"/>
                <w:noProof/>
                <w:lang w:eastAsia="en-IE"/>
              </w:rPr>
              <w:t xml:space="preserve"> </w:t>
            </w:r>
            <w:r w:rsidR="007C26E3" w:rsidRPr="007458ED">
              <w:rPr>
                <w:rStyle w:val="Hyperlink"/>
                <w:noProof/>
              </w:rPr>
              <w:t>Project Background</w:t>
            </w:r>
            <w:r w:rsidR="007C26E3">
              <w:rPr>
                <w:noProof/>
                <w:webHidden/>
              </w:rPr>
              <w:tab/>
            </w:r>
            <w:r w:rsidR="007C26E3">
              <w:rPr>
                <w:noProof/>
                <w:webHidden/>
              </w:rPr>
              <w:fldChar w:fldCharType="begin"/>
            </w:r>
            <w:r w:rsidR="007C26E3">
              <w:rPr>
                <w:noProof/>
                <w:webHidden/>
              </w:rPr>
              <w:instrText xml:space="preserve"> PAGEREF _Toc35609541 \h </w:instrText>
            </w:r>
            <w:r w:rsidR="007C26E3">
              <w:rPr>
                <w:noProof/>
                <w:webHidden/>
              </w:rPr>
            </w:r>
            <w:r w:rsidR="007C26E3">
              <w:rPr>
                <w:noProof/>
                <w:webHidden/>
              </w:rPr>
              <w:fldChar w:fldCharType="separate"/>
            </w:r>
            <w:r w:rsidR="0088735F">
              <w:rPr>
                <w:noProof/>
                <w:webHidden/>
              </w:rPr>
              <w:t>9</w:t>
            </w:r>
            <w:r w:rsidR="007C26E3">
              <w:rPr>
                <w:noProof/>
                <w:webHidden/>
              </w:rPr>
              <w:fldChar w:fldCharType="end"/>
            </w:r>
          </w:hyperlink>
        </w:p>
        <w:p w14:paraId="36647407" w14:textId="53AF8CEF" w:rsidR="007C26E3" w:rsidRDefault="00E16C97">
          <w:pPr>
            <w:pStyle w:val="TOC2"/>
            <w:tabs>
              <w:tab w:val="left" w:pos="880"/>
              <w:tab w:val="right" w:leader="dot" w:pos="9016"/>
            </w:tabs>
            <w:rPr>
              <w:rFonts w:eastAsiaTheme="minorEastAsia"/>
              <w:noProof/>
              <w:lang w:eastAsia="en-IE"/>
            </w:rPr>
          </w:pPr>
          <w:hyperlink w:anchor="_Toc35609542" w:history="1">
            <w:r w:rsidR="007C26E3" w:rsidRPr="007458ED">
              <w:rPr>
                <w:rStyle w:val="Hyperlink"/>
                <w:noProof/>
              </w:rPr>
              <w:t>1.2.</w:t>
            </w:r>
            <w:r w:rsidR="007C26E3">
              <w:rPr>
                <w:rFonts w:eastAsiaTheme="minorEastAsia"/>
                <w:noProof/>
                <w:lang w:eastAsia="en-IE"/>
              </w:rPr>
              <w:t xml:space="preserve"> </w:t>
            </w:r>
            <w:r w:rsidR="007C26E3" w:rsidRPr="007458ED">
              <w:rPr>
                <w:rStyle w:val="Hyperlink"/>
                <w:noProof/>
              </w:rPr>
              <w:t>Project Description</w:t>
            </w:r>
            <w:r w:rsidR="007C26E3">
              <w:rPr>
                <w:noProof/>
                <w:webHidden/>
              </w:rPr>
              <w:tab/>
            </w:r>
            <w:r w:rsidR="007C26E3">
              <w:rPr>
                <w:noProof/>
                <w:webHidden/>
              </w:rPr>
              <w:fldChar w:fldCharType="begin"/>
            </w:r>
            <w:r w:rsidR="007C26E3">
              <w:rPr>
                <w:noProof/>
                <w:webHidden/>
              </w:rPr>
              <w:instrText xml:space="preserve"> PAGEREF _Toc35609542 \h </w:instrText>
            </w:r>
            <w:r w:rsidR="007C26E3">
              <w:rPr>
                <w:noProof/>
                <w:webHidden/>
              </w:rPr>
            </w:r>
            <w:r w:rsidR="007C26E3">
              <w:rPr>
                <w:noProof/>
                <w:webHidden/>
              </w:rPr>
              <w:fldChar w:fldCharType="separate"/>
            </w:r>
            <w:r w:rsidR="0088735F">
              <w:rPr>
                <w:noProof/>
                <w:webHidden/>
              </w:rPr>
              <w:t>10</w:t>
            </w:r>
            <w:r w:rsidR="007C26E3">
              <w:rPr>
                <w:noProof/>
                <w:webHidden/>
              </w:rPr>
              <w:fldChar w:fldCharType="end"/>
            </w:r>
          </w:hyperlink>
        </w:p>
        <w:p w14:paraId="46C3F567" w14:textId="774124F0" w:rsidR="007C26E3" w:rsidRDefault="00E16C97">
          <w:pPr>
            <w:pStyle w:val="TOC2"/>
            <w:tabs>
              <w:tab w:val="left" w:pos="880"/>
              <w:tab w:val="right" w:leader="dot" w:pos="9016"/>
            </w:tabs>
            <w:rPr>
              <w:rFonts w:eastAsiaTheme="minorEastAsia"/>
              <w:noProof/>
              <w:lang w:eastAsia="en-IE"/>
            </w:rPr>
          </w:pPr>
          <w:hyperlink w:anchor="_Toc35609543" w:history="1">
            <w:r w:rsidR="007C26E3" w:rsidRPr="007458ED">
              <w:rPr>
                <w:rStyle w:val="Hyperlink"/>
                <w:noProof/>
              </w:rPr>
              <w:t>1.3.</w:t>
            </w:r>
            <w:r w:rsidR="007C26E3">
              <w:rPr>
                <w:rFonts w:eastAsiaTheme="minorEastAsia"/>
                <w:noProof/>
                <w:lang w:eastAsia="en-IE"/>
              </w:rPr>
              <w:t xml:space="preserve"> </w:t>
            </w:r>
            <w:r w:rsidR="007C26E3" w:rsidRPr="007458ED">
              <w:rPr>
                <w:rStyle w:val="Hyperlink"/>
                <w:noProof/>
              </w:rPr>
              <w:t>Project Objectives</w:t>
            </w:r>
            <w:r w:rsidR="007C26E3">
              <w:rPr>
                <w:noProof/>
                <w:webHidden/>
              </w:rPr>
              <w:tab/>
            </w:r>
            <w:r w:rsidR="007C26E3">
              <w:rPr>
                <w:noProof/>
                <w:webHidden/>
              </w:rPr>
              <w:fldChar w:fldCharType="begin"/>
            </w:r>
            <w:r w:rsidR="007C26E3">
              <w:rPr>
                <w:noProof/>
                <w:webHidden/>
              </w:rPr>
              <w:instrText xml:space="preserve"> PAGEREF _Toc35609543 \h </w:instrText>
            </w:r>
            <w:r w:rsidR="007C26E3">
              <w:rPr>
                <w:noProof/>
                <w:webHidden/>
              </w:rPr>
            </w:r>
            <w:r w:rsidR="007C26E3">
              <w:rPr>
                <w:noProof/>
                <w:webHidden/>
              </w:rPr>
              <w:fldChar w:fldCharType="separate"/>
            </w:r>
            <w:r w:rsidR="0088735F">
              <w:rPr>
                <w:noProof/>
                <w:webHidden/>
              </w:rPr>
              <w:t>11</w:t>
            </w:r>
            <w:r w:rsidR="007C26E3">
              <w:rPr>
                <w:noProof/>
                <w:webHidden/>
              </w:rPr>
              <w:fldChar w:fldCharType="end"/>
            </w:r>
          </w:hyperlink>
        </w:p>
        <w:p w14:paraId="66AA477C" w14:textId="53B0CAE0" w:rsidR="007C26E3" w:rsidRDefault="00E16C97">
          <w:pPr>
            <w:pStyle w:val="TOC2"/>
            <w:tabs>
              <w:tab w:val="left" w:pos="880"/>
              <w:tab w:val="right" w:leader="dot" w:pos="9016"/>
            </w:tabs>
            <w:rPr>
              <w:rFonts w:eastAsiaTheme="minorEastAsia"/>
              <w:noProof/>
              <w:lang w:eastAsia="en-IE"/>
            </w:rPr>
          </w:pPr>
          <w:hyperlink w:anchor="_Toc35609544" w:history="1">
            <w:r w:rsidR="007C26E3" w:rsidRPr="007458ED">
              <w:rPr>
                <w:rStyle w:val="Hyperlink"/>
                <w:noProof/>
              </w:rPr>
              <w:t>1.4.</w:t>
            </w:r>
            <w:r w:rsidR="007C26E3">
              <w:rPr>
                <w:rFonts w:eastAsiaTheme="minorEastAsia"/>
                <w:noProof/>
                <w:lang w:eastAsia="en-IE"/>
              </w:rPr>
              <w:t xml:space="preserve"> </w:t>
            </w:r>
            <w:r w:rsidR="007C26E3" w:rsidRPr="007458ED">
              <w:rPr>
                <w:rStyle w:val="Hyperlink"/>
                <w:noProof/>
              </w:rPr>
              <w:t>Project Challenges</w:t>
            </w:r>
            <w:r w:rsidR="007C26E3">
              <w:rPr>
                <w:noProof/>
                <w:webHidden/>
              </w:rPr>
              <w:tab/>
            </w:r>
            <w:r w:rsidR="007C26E3">
              <w:rPr>
                <w:noProof/>
                <w:webHidden/>
              </w:rPr>
              <w:fldChar w:fldCharType="begin"/>
            </w:r>
            <w:r w:rsidR="007C26E3">
              <w:rPr>
                <w:noProof/>
                <w:webHidden/>
              </w:rPr>
              <w:instrText xml:space="preserve"> PAGEREF _Toc35609544 \h </w:instrText>
            </w:r>
            <w:r w:rsidR="007C26E3">
              <w:rPr>
                <w:noProof/>
                <w:webHidden/>
              </w:rPr>
            </w:r>
            <w:r w:rsidR="007C26E3">
              <w:rPr>
                <w:noProof/>
                <w:webHidden/>
              </w:rPr>
              <w:fldChar w:fldCharType="separate"/>
            </w:r>
            <w:r w:rsidR="0088735F">
              <w:rPr>
                <w:noProof/>
                <w:webHidden/>
              </w:rPr>
              <w:t>12</w:t>
            </w:r>
            <w:r w:rsidR="007C26E3">
              <w:rPr>
                <w:noProof/>
                <w:webHidden/>
              </w:rPr>
              <w:fldChar w:fldCharType="end"/>
            </w:r>
          </w:hyperlink>
        </w:p>
        <w:p w14:paraId="2FDAF4DF" w14:textId="4EA235B7" w:rsidR="007C26E3" w:rsidRDefault="00E16C97">
          <w:pPr>
            <w:pStyle w:val="TOC2"/>
            <w:tabs>
              <w:tab w:val="left" w:pos="880"/>
              <w:tab w:val="right" w:leader="dot" w:pos="9016"/>
            </w:tabs>
            <w:rPr>
              <w:rFonts w:eastAsiaTheme="minorEastAsia"/>
              <w:noProof/>
              <w:lang w:eastAsia="en-IE"/>
            </w:rPr>
          </w:pPr>
          <w:hyperlink w:anchor="_Toc35609551" w:history="1">
            <w:r w:rsidR="007C26E3" w:rsidRPr="007458ED">
              <w:rPr>
                <w:rStyle w:val="Hyperlink"/>
                <w:noProof/>
              </w:rPr>
              <w:t>1.5.</w:t>
            </w:r>
            <w:r w:rsidR="007C26E3">
              <w:rPr>
                <w:rFonts w:eastAsiaTheme="minorEastAsia"/>
                <w:noProof/>
                <w:lang w:eastAsia="en-IE"/>
              </w:rPr>
              <w:t xml:space="preserve"> </w:t>
            </w:r>
            <w:r w:rsidR="007C26E3" w:rsidRPr="007458ED">
              <w:rPr>
                <w:rStyle w:val="Hyperlink"/>
                <w:noProof/>
              </w:rPr>
              <w:t>Report Structure</w:t>
            </w:r>
            <w:r w:rsidR="007C26E3">
              <w:rPr>
                <w:noProof/>
                <w:webHidden/>
              </w:rPr>
              <w:tab/>
            </w:r>
            <w:r w:rsidR="007C26E3">
              <w:rPr>
                <w:noProof/>
                <w:webHidden/>
              </w:rPr>
              <w:fldChar w:fldCharType="begin"/>
            </w:r>
            <w:r w:rsidR="007C26E3">
              <w:rPr>
                <w:noProof/>
                <w:webHidden/>
              </w:rPr>
              <w:instrText xml:space="preserve"> PAGEREF _Toc35609551 \h </w:instrText>
            </w:r>
            <w:r w:rsidR="007C26E3">
              <w:rPr>
                <w:noProof/>
                <w:webHidden/>
              </w:rPr>
            </w:r>
            <w:r w:rsidR="007C26E3">
              <w:rPr>
                <w:noProof/>
                <w:webHidden/>
              </w:rPr>
              <w:fldChar w:fldCharType="separate"/>
            </w:r>
            <w:r w:rsidR="0088735F">
              <w:rPr>
                <w:noProof/>
                <w:webHidden/>
              </w:rPr>
              <w:t>14</w:t>
            </w:r>
            <w:r w:rsidR="007C26E3">
              <w:rPr>
                <w:noProof/>
                <w:webHidden/>
              </w:rPr>
              <w:fldChar w:fldCharType="end"/>
            </w:r>
          </w:hyperlink>
        </w:p>
        <w:p w14:paraId="2D5D522B" w14:textId="7BAC9131" w:rsidR="007C26E3" w:rsidRDefault="00E16C97">
          <w:pPr>
            <w:pStyle w:val="TOC1"/>
            <w:tabs>
              <w:tab w:val="right" w:leader="dot" w:pos="9016"/>
            </w:tabs>
            <w:rPr>
              <w:rFonts w:eastAsiaTheme="minorEastAsia"/>
              <w:noProof/>
              <w:lang w:eastAsia="en-IE"/>
            </w:rPr>
          </w:pPr>
          <w:hyperlink w:anchor="_Toc35609558" w:history="1">
            <w:r w:rsidR="007C26E3" w:rsidRPr="007458ED">
              <w:rPr>
                <w:rStyle w:val="Hyperlink"/>
                <w:noProof/>
              </w:rPr>
              <w:t>2. Research</w:t>
            </w:r>
            <w:r w:rsidR="007C26E3">
              <w:rPr>
                <w:noProof/>
                <w:webHidden/>
              </w:rPr>
              <w:tab/>
            </w:r>
            <w:r w:rsidR="007C26E3">
              <w:rPr>
                <w:noProof/>
                <w:webHidden/>
              </w:rPr>
              <w:fldChar w:fldCharType="begin"/>
            </w:r>
            <w:r w:rsidR="007C26E3">
              <w:rPr>
                <w:noProof/>
                <w:webHidden/>
              </w:rPr>
              <w:instrText xml:space="preserve"> PAGEREF _Toc35609558 \h </w:instrText>
            </w:r>
            <w:r w:rsidR="007C26E3">
              <w:rPr>
                <w:noProof/>
                <w:webHidden/>
              </w:rPr>
            </w:r>
            <w:r w:rsidR="007C26E3">
              <w:rPr>
                <w:noProof/>
                <w:webHidden/>
              </w:rPr>
              <w:fldChar w:fldCharType="separate"/>
            </w:r>
            <w:r w:rsidR="0088735F">
              <w:rPr>
                <w:noProof/>
                <w:webHidden/>
              </w:rPr>
              <w:t>16</w:t>
            </w:r>
            <w:r w:rsidR="007C26E3">
              <w:rPr>
                <w:noProof/>
                <w:webHidden/>
              </w:rPr>
              <w:fldChar w:fldCharType="end"/>
            </w:r>
          </w:hyperlink>
        </w:p>
        <w:p w14:paraId="7025F816" w14:textId="267EEF86" w:rsidR="007C26E3" w:rsidRDefault="00E16C97">
          <w:pPr>
            <w:pStyle w:val="TOC2"/>
            <w:tabs>
              <w:tab w:val="right" w:leader="dot" w:pos="9016"/>
            </w:tabs>
            <w:rPr>
              <w:rFonts w:eastAsiaTheme="minorEastAsia"/>
              <w:noProof/>
              <w:lang w:eastAsia="en-IE"/>
            </w:rPr>
          </w:pPr>
          <w:hyperlink w:anchor="_Toc35609559" w:history="1">
            <w:r w:rsidR="007C26E3" w:rsidRPr="007458ED">
              <w:rPr>
                <w:rStyle w:val="Hyperlink"/>
                <w:noProof/>
              </w:rPr>
              <w:t>2.1. Introduction</w:t>
            </w:r>
            <w:r w:rsidR="007C26E3">
              <w:rPr>
                <w:noProof/>
                <w:webHidden/>
              </w:rPr>
              <w:tab/>
            </w:r>
            <w:r w:rsidR="007C26E3">
              <w:rPr>
                <w:noProof/>
                <w:webHidden/>
              </w:rPr>
              <w:fldChar w:fldCharType="begin"/>
            </w:r>
            <w:r w:rsidR="007C26E3">
              <w:rPr>
                <w:noProof/>
                <w:webHidden/>
              </w:rPr>
              <w:instrText xml:space="preserve"> PAGEREF _Toc35609559 \h </w:instrText>
            </w:r>
            <w:r w:rsidR="007C26E3">
              <w:rPr>
                <w:noProof/>
                <w:webHidden/>
              </w:rPr>
            </w:r>
            <w:r w:rsidR="007C26E3">
              <w:rPr>
                <w:noProof/>
                <w:webHidden/>
              </w:rPr>
              <w:fldChar w:fldCharType="separate"/>
            </w:r>
            <w:r w:rsidR="0088735F">
              <w:rPr>
                <w:noProof/>
                <w:webHidden/>
              </w:rPr>
              <w:t>16</w:t>
            </w:r>
            <w:r w:rsidR="007C26E3">
              <w:rPr>
                <w:noProof/>
                <w:webHidden/>
              </w:rPr>
              <w:fldChar w:fldCharType="end"/>
            </w:r>
          </w:hyperlink>
        </w:p>
        <w:p w14:paraId="7BAB543B" w14:textId="18519678" w:rsidR="007C26E3" w:rsidRDefault="00E16C97">
          <w:pPr>
            <w:pStyle w:val="TOC2"/>
            <w:tabs>
              <w:tab w:val="right" w:leader="dot" w:pos="9016"/>
            </w:tabs>
            <w:rPr>
              <w:rFonts w:eastAsiaTheme="minorEastAsia"/>
              <w:noProof/>
              <w:lang w:eastAsia="en-IE"/>
            </w:rPr>
          </w:pPr>
          <w:hyperlink w:anchor="_Toc35609560" w:history="1">
            <w:r w:rsidR="007C26E3" w:rsidRPr="007458ED">
              <w:rPr>
                <w:rStyle w:val="Hyperlink"/>
                <w:noProof/>
              </w:rPr>
              <w:t>2.2. Research Topic 1</w:t>
            </w:r>
            <w:r w:rsidR="007C26E3">
              <w:rPr>
                <w:noProof/>
                <w:webHidden/>
              </w:rPr>
              <w:tab/>
            </w:r>
            <w:r w:rsidR="007C26E3">
              <w:rPr>
                <w:noProof/>
                <w:webHidden/>
              </w:rPr>
              <w:fldChar w:fldCharType="begin"/>
            </w:r>
            <w:r w:rsidR="007C26E3">
              <w:rPr>
                <w:noProof/>
                <w:webHidden/>
              </w:rPr>
              <w:instrText xml:space="preserve"> PAGEREF _Toc35609560 \h </w:instrText>
            </w:r>
            <w:r w:rsidR="007C26E3">
              <w:rPr>
                <w:noProof/>
                <w:webHidden/>
              </w:rPr>
            </w:r>
            <w:r w:rsidR="007C26E3">
              <w:rPr>
                <w:noProof/>
                <w:webHidden/>
              </w:rPr>
              <w:fldChar w:fldCharType="separate"/>
            </w:r>
            <w:r w:rsidR="0088735F">
              <w:rPr>
                <w:noProof/>
                <w:webHidden/>
              </w:rPr>
              <w:t>16</w:t>
            </w:r>
            <w:r w:rsidR="007C26E3">
              <w:rPr>
                <w:noProof/>
                <w:webHidden/>
              </w:rPr>
              <w:fldChar w:fldCharType="end"/>
            </w:r>
          </w:hyperlink>
        </w:p>
        <w:p w14:paraId="76CB5F87" w14:textId="41DC1320" w:rsidR="007C26E3" w:rsidRDefault="00E16C97">
          <w:pPr>
            <w:pStyle w:val="TOC2"/>
            <w:tabs>
              <w:tab w:val="right" w:leader="dot" w:pos="9016"/>
            </w:tabs>
            <w:rPr>
              <w:rFonts w:eastAsiaTheme="minorEastAsia"/>
              <w:noProof/>
              <w:lang w:eastAsia="en-IE"/>
            </w:rPr>
          </w:pPr>
          <w:hyperlink w:anchor="_Toc35609561" w:history="1">
            <w:r w:rsidR="007C26E3" w:rsidRPr="007458ED">
              <w:rPr>
                <w:rStyle w:val="Hyperlink"/>
                <w:noProof/>
              </w:rPr>
              <w:t>2.3. Research Topic 2</w:t>
            </w:r>
            <w:r w:rsidR="007C26E3">
              <w:rPr>
                <w:noProof/>
                <w:webHidden/>
              </w:rPr>
              <w:tab/>
            </w:r>
            <w:r w:rsidR="007C26E3">
              <w:rPr>
                <w:noProof/>
                <w:webHidden/>
              </w:rPr>
              <w:fldChar w:fldCharType="begin"/>
            </w:r>
            <w:r w:rsidR="007C26E3">
              <w:rPr>
                <w:noProof/>
                <w:webHidden/>
              </w:rPr>
              <w:instrText xml:space="preserve"> PAGEREF _Toc35609561 \h </w:instrText>
            </w:r>
            <w:r w:rsidR="007C26E3">
              <w:rPr>
                <w:noProof/>
                <w:webHidden/>
              </w:rPr>
            </w:r>
            <w:r w:rsidR="007C26E3">
              <w:rPr>
                <w:noProof/>
                <w:webHidden/>
              </w:rPr>
              <w:fldChar w:fldCharType="separate"/>
            </w:r>
            <w:r w:rsidR="0088735F">
              <w:rPr>
                <w:noProof/>
                <w:webHidden/>
              </w:rPr>
              <w:t>25</w:t>
            </w:r>
            <w:r w:rsidR="007C26E3">
              <w:rPr>
                <w:noProof/>
                <w:webHidden/>
              </w:rPr>
              <w:fldChar w:fldCharType="end"/>
            </w:r>
          </w:hyperlink>
        </w:p>
        <w:p w14:paraId="731CC73C" w14:textId="69989CC4" w:rsidR="007C26E3" w:rsidRDefault="00E16C97">
          <w:pPr>
            <w:pStyle w:val="TOC2"/>
            <w:tabs>
              <w:tab w:val="right" w:leader="dot" w:pos="9016"/>
            </w:tabs>
            <w:rPr>
              <w:rFonts w:eastAsiaTheme="minorEastAsia"/>
              <w:noProof/>
              <w:lang w:eastAsia="en-IE"/>
            </w:rPr>
          </w:pPr>
          <w:hyperlink w:anchor="_Toc35609562" w:history="1">
            <w:r w:rsidR="007C26E3" w:rsidRPr="007458ED">
              <w:rPr>
                <w:rStyle w:val="Hyperlink"/>
                <w:noProof/>
              </w:rPr>
              <w:t>2.4. Alternative Existing Solutions to Your Problem</w:t>
            </w:r>
            <w:r w:rsidR="007C26E3">
              <w:rPr>
                <w:noProof/>
                <w:webHidden/>
              </w:rPr>
              <w:tab/>
            </w:r>
            <w:r w:rsidR="007C26E3">
              <w:rPr>
                <w:noProof/>
                <w:webHidden/>
              </w:rPr>
              <w:fldChar w:fldCharType="begin"/>
            </w:r>
            <w:r w:rsidR="007C26E3">
              <w:rPr>
                <w:noProof/>
                <w:webHidden/>
              </w:rPr>
              <w:instrText xml:space="preserve"> PAGEREF _Toc35609562 \h </w:instrText>
            </w:r>
            <w:r w:rsidR="007C26E3">
              <w:rPr>
                <w:noProof/>
                <w:webHidden/>
              </w:rPr>
            </w:r>
            <w:r w:rsidR="007C26E3">
              <w:rPr>
                <w:noProof/>
                <w:webHidden/>
              </w:rPr>
              <w:fldChar w:fldCharType="separate"/>
            </w:r>
            <w:r w:rsidR="0088735F">
              <w:rPr>
                <w:noProof/>
                <w:webHidden/>
              </w:rPr>
              <w:t>30</w:t>
            </w:r>
            <w:r w:rsidR="007C26E3">
              <w:rPr>
                <w:noProof/>
                <w:webHidden/>
              </w:rPr>
              <w:fldChar w:fldCharType="end"/>
            </w:r>
          </w:hyperlink>
        </w:p>
        <w:p w14:paraId="3214391E" w14:textId="3891495F" w:rsidR="007C26E3" w:rsidRDefault="00E16C97">
          <w:pPr>
            <w:pStyle w:val="TOC2"/>
            <w:tabs>
              <w:tab w:val="right" w:leader="dot" w:pos="9016"/>
            </w:tabs>
            <w:rPr>
              <w:rFonts w:eastAsiaTheme="minorEastAsia"/>
              <w:noProof/>
              <w:lang w:eastAsia="en-IE"/>
            </w:rPr>
          </w:pPr>
          <w:hyperlink w:anchor="_Toc35609563" w:history="1">
            <w:r w:rsidR="007C26E3" w:rsidRPr="007458ED">
              <w:rPr>
                <w:rStyle w:val="Hyperlink"/>
                <w:noProof/>
              </w:rPr>
              <w:t>2.5. Existing Final Year Projects</w:t>
            </w:r>
            <w:r w:rsidR="007C26E3">
              <w:rPr>
                <w:noProof/>
                <w:webHidden/>
              </w:rPr>
              <w:tab/>
            </w:r>
            <w:r w:rsidR="007C26E3">
              <w:rPr>
                <w:noProof/>
                <w:webHidden/>
              </w:rPr>
              <w:fldChar w:fldCharType="begin"/>
            </w:r>
            <w:r w:rsidR="007C26E3">
              <w:rPr>
                <w:noProof/>
                <w:webHidden/>
              </w:rPr>
              <w:instrText xml:space="preserve"> PAGEREF _Toc35609563 \h </w:instrText>
            </w:r>
            <w:r w:rsidR="007C26E3">
              <w:rPr>
                <w:noProof/>
                <w:webHidden/>
              </w:rPr>
            </w:r>
            <w:r w:rsidR="007C26E3">
              <w:rPr>
                <w:noProof/>
                <w:webHidden/>
              </w:rPr>
              <w:fldChar w:fldCharType="separate"/>
            </w:r>
            <w:r w:rsidR="0088735F">
              <w:rPr>
                <w:noProof/>
                <w:webHidden/>
              </w:rPr>
              <w:t>35</w:t>
            </w:r>
            <w:r w:rsidR="007C26E3">
              <w:rPr>
                <w:noProof/>
                <w:webHidden/>
              </w:rPr>
              <w:fldChar w:fldCharType="end"/>
            </w:r>
          </w:hyperlink>
        </w:p>
        <w:p w14:paraId="4CDFF22A" w14:textId="1D211DE3" w:rsidR="007C26E3" w:rsidRDefault="00E16C97">
          <w:pPr>
            <w:pStyle w:val="TOC2"/>
            <w:tabs>
              <w:tab w:val="right" w:leader="dot" w:pos="9016"/>
            </w:tabs>
            <w:rPr>
              <w:rFonts w:eastAsiaTheme="minorEastAsia"/>
              <w:noProof/>
              <w:lang w:eastAsia="en-IE"/>
            </w:rPr>
          </w:pPr>
          <w:hyperlink w:anchor="_Toc35609564" w:history="1">
            <w:r w:rsidR="007C26E3" w:rsidRPr="007458ED">
              <w:rPr>
                <w:rStyle w:val="Hyperlink"/>
                <w:noProof/>
              </w:rPr>
              <w:t>2.6. Conclusions</w:t>
            </w:r>
            <w:r w:rsidR="007C26E3">
              <w:rPr>
                <w:noProof/>
                <w:webHidden/>
              </w:rPr>
              <w:tab/>
            </w:r>
            <w:r w:rsidR="007C26E3">
              <w:rPr>
                <w:noProof/>
                <w:webHidden/>
              </w:rPr>
              <w:fldChar w:fldCharType="begin"/>
            </w:r>
            <w:r w:rsidR="007C26E3">
              <w:rPr>
                <w:noProof/>
                <w:webHidden/>
              </w:rPr>
              <w:instrText xml:space="preserve"> PAGEREF _Toc35609564 \h </w:instrText>
            </w:r>
            <w:r w:rsidR="007C26E3">
              <w:rPr>
                <w:noProof/>
                <w:webHidden/>
              </w:rPr>
            </w:r>
            <w:r w:rsidR="007C26E3">
              <w:rPr>
                <w:noProof/>
                <w:webHidden/>
              </w:rPr>
              <w:fldChar w:fldCharType="separate"/>
            </w:r>
            <w:r w:rsidR="0088735F">
              <w:rPr>
                <w:noProof/>
                <w:webHidden/>
              </w:rPr>
              <w:t>36</w:t>
            </w:r>
            <w:r w:rsidR="007C26E3">
              <w:rPr>
                <w:noProof/>
                <w:webHidden/>
              </w:rPr>
              <w:fldChar w:fldCharType="end"/>
            </w:r>
          </w:hyperlink>
        </w:p>
        <w:p w14:paraId="465A0CED" w14:textId="6123538C" w:rsidR="007C26E3" w:rsidRDefault="00E16C97">
          <w:pPr>
            <w:pStyle w:val="TOC1"/>
            <w:tabs>
              <w:tab w:val="right" w:leader="dot" w:pos="9016"/>
            </w:tabs>
            <w:rPr>
              <w:rFonts w:eastAsiaTheme="minorEastAsia"/>
              <w:noProof/>
              <w:lang w:eastAsia="en-IE"/>
            </w:rPr>
          </w:pPr>
          <w:hyperlink w:anchor="_Toc35609565" w:history="1">
            <w:r w:rsidR="007C26E3" w:rsidRPr="007458ED">
              <w:rPr>
                <w:rStyle w:val="Hyperlink"/>
                <w:noProof/>
              </w:rPr>
              <w:t>3. Design</w:t>
            </w:r>
            <w:r w:rsidR="007C26E3">
              <w:rPr>
                <w:noProof/>
                <w:webHidden/>
              </w:rPr>
              <w:tab/>
            </w:r>
            <w:r w:rsidR="007C26E3">
              <w:rPr>
                <w:noProof/>
                <w:webHidden/>
              </w:rPr>
              <w:fldChar w:fldCharType="begin"/>
            </w:r>
            <w:r w:rsidR="007C26E3">
              <w:rPr>
                <w:noProof/>
                <w:webHidden/>
              </w:rPr>
              <w:instrText xml:space="preserve"> PAGEREF _Toc35609565 \h </w:instrText>
            </w:r>
            <w:r w:rsidR="007C26E3">
              <w:rPr>
                <w:noProof/>
                <w:webHidden/>
              </w:rPr>
            </w:r>
            <w:r w:rsidR="007C26E3">
              <w:rPr>
                <w:noProof/>
                <w:webHidden/>
              </w:rPr>
              <w:fldChar w:fldCharType="separate"/>
            </w:r>
            <w:r w:rsidR="0088735F">
              <w:rPr>
                <w:noProof/>
                <w:webHidden/>
              </w:rPr>
              <w:t>37</w:t>
            </w:r>
            <w:r w:rsidR="007C26E3">
              <w:rPr>
                <w:noProof/>
                <w:webHidden/>
              </w:rPr>
              <w:fldChar w:fldCharType="end"/>
            </w:r>
          </w:hyperlink>
        </w:p>
        <w:p w14:paraId="07AEA782" w14:textId="41ECD3B3" w:rsidR="007C26E3" w:rsidRDefault="00E16C97">
          <w:pPr>
            <w:pStyle w:val="TOC2"/>
            <w:tabs>
              <w:tab w:val="right" w:leader="dot" w:pos="9016"/>
            </w:tabs>
            <w:rPr>
              <w:rFonts w:eastAsiaTheme="minorEastAsia"/>
              <w:noProof/>
              <w:lang w:eastAsia="en-IE"/>
            </w:rPr>
          </w:pPr>
          <w:hyperlink w:anchor="_Toc35609566" w:history="1">
            <w:r w:rsidR="007C26E3" w:rsidRPr="007458ED">
              <w:rPr>
                <w:rStyle w:val="Hyperlink"/>
                <w:noProof/>
              </w:rPr>
              <w:t>3.1 Introduction</w:t>
            </w:r>
            <w:r w:rsidR="007C26E3">
              <w:rPr>
                <w:noProof/>
                <w:webHidden/>
              </w:rPr>
              <w:tab/>
            </w:r>
            <w:r w:rsidR="007C26E3">
              <w:rPr>
                <w:noProof/>
                <w:webHidden/>
              </w:rPr>
              <w:fldChar w:fldCharType="begin"/>
            </w:r>
            <w:r w:rsidR="007C26E3">
              <w:rPr>
                <w:noProof/>
                <w:webHidden/>
              </w:rPr>
              <w:instrText xml:space="preserve"> PAGEREF _Toc35609566 \h </w:instrText>
            </w:r>
            <w:r w:rsidR="007C26E3">
              <w:rPr>
                <w:noProof/>
                <w:webHidden/>
              </w:rPr>
            </w:r>
            <w:r w:rsidR="007C26E3">
              <w:rPr>
                <w:noProof/>
                <w:webHidden/>
              </w:rPr>
              <w:fldChar w:fldCharType="separate"/>
            </w:r>
            <w:r w:rsidR="0088735F">
              <w:rPr>
                <w:noProof/>
                <w:webHidden/>
              </w:rPr>
              <w:t>37</w:t>
            </w:r>
            <w:r w:rsidR="007C26E3">
              <w:rPr>
                <w:noProof/>
                <w:webHidden/>
              </w:rPr>
              <w:fldChar w:fldCharType="end"/>
            </w:r>
          </w:hyperlink>
        </w:p>
        <w:p w14:paraId="525CDDAC" w14:textId="63C6FE18" w:rsidR="007C26E3" w:rsidRDefault="00E16C97">
          <w:pPr>
            <w:pStyle w:val="TOC2"/>
            <w:tabs>
              <w:tab w:val="right" w:leader="dot" w:pos="9016"/>
            </w:tabs>
            <w:rPr>
              <w:rFonts w:eastAsiaTheme="minorEastAsia"/>
              <w:noProof/>
              <w:lang w:eastAsia="en-IE"/>
            </w:rPr>
          </w:pPr>
          <w:hyperlink w:anchor="_Toc35609567" w:history="1">
            <w:r w:rsidR="007C26E3" w:rsidRPr="007458ED">
              <w:rPr>
                <w:rStyle w:val="Hyperlink"/>
                <w:noProof/>
              </w:rPr>
              <w:t>3.2. Methodology</w:t>
            </w:r>
            <w:r w:rsidR="007C26E3">
              <w:rPr>
                <w:noProof/>
                <w:webHidden/>
              </w:rPr>
              <w:tab/>
            </w:r>
            <w:r w:rsidR="007C26E3">
              <w:rPr>
                <w:noProof/>
                <w:webHidden/>
              </w:rPr>
              <w:fldChar w:fldCharType="begin"/>
            </w:r>
            <w:r w:rsidR="007C26E3">
              <w:rPr>
                <w:noProof/>
                <w:webHidden/>
              </w:rPr>
              <w:instrText xml:space="preserve"> PAGEREF _Toc35609567 \h </w:instrText>
            </w:r>
            <w:r w:rsidR="007C26E3">
              <w:rPr>
                <w:noProof/>
                <w:webHidden/>
              </w:rPr>
            </w:r>
            <w:r w:rsidR="007C26E3">
              <w:rPr>
                <w:noProof/>
                <w:webHidden/>
              </w:rPr>
              <w:fldChar w:fldCharType="separate"/>
            </w:r>
            <w:r w:rsidR="0088735F">
              <w:rPr>
                <w:noProof/>
                <w:webHidden/>
              </w:rPr>
              <w:t>37</w:t>
            </w:r>
            <w:r w:rsidR="007C26E3">
              <w:rPr>
                <w:noProof/>
                <w:webHidden/>
              </w:rPr>
              <w:fldChar w:fldCharType="end"/>
            </w:r>
          </w:hyperlink>
        </w:p>
        <w:p w14:paraId="0A3AB6DE" w14:textId="276E6DB9" w:rsidR="007C26E3" w:rsidRDefault="00E16C97">
          <w:pPr>
            <w:pStyle w:val="TOC2"/>
            <w:tabs>
              <w:tab w:val="right" w:leader="dot" w:pos="9016"/>
            </w:tabs>
            <w:rPr>
              <w:rFonts w:eastAsiaTheme="minorEastAsia"/>
              <w:noProof/>
              <w:lang w:eastAsia="en-IE"/>
            </w:rPr>
          </w:pPr>
          <w:hyperlink w:anchor="_Toc35609570" w:history="1">
            <w:r w:rsidR="007C26E3" w:rsidRPr="007458ED">
              <w:rPr>
                <w:rStyle w:val="Hyperlink"/>
                <w:noProof/>
              </w:rPr>
              <w:t>3.3. Software Design</w:t>
            </w:r>
            <w:r w:rsidR="007C26E3">
              <w:rPr>
                <w:noProof/>
                <w:webHidden/>
              </w:rPr>
              <w:tab/>
            </w:r>
            <w:r w:rsidR="007C26E3">
              <w:rPr>
                <w:noProof/>
                <w:webHidden/>
              </w:rPr>
              <w:fldChar w:fldCharType="begin"/>
            </w:r>
            <w:r w:rsidR="007C26E3">
              <w:rPr>
                <w:noProof/>
                <w:webHidden/>
              </w:rPr>
              <w:instrText xml:space="preserve"> PAGEREF _Toc35609570 \h </w:instrText>
            </w:r>
            <w:r w:rsidR="007C26E3">
              <w:rPr>
                <w:noProof/>
                <w:webHidden/>
              </w:rPr>
            </w:r>
            <w:r w:rsidR="007C26E3">
              <w:rPr>
                <w:noProof/>
                <w:webHidden/>
              </w:rPr>
              <w:fldChar w:fldCharType="separate"/>
            </w:r>
            <w:r w:rsidR="0088735F">
              <w:rPr>
                <w:noProof/>
                <w:webHidden/>
              </w:rPr>
              <w:t>43</w:t>
            </w:r>
            <w:r w:rsidR="007C26E3">
              <w:rPr>
                <w:noProof/>
                <w:webHidden/>
              </w:rPr>
              <w:fldChar w:fldCharType="end"/>
            </w:r>
          </w:hyperlink>
        </w:p>
        <w:p w14:paraId="2D965303" w14:textId="49191017" w:rsidR="007C26E3" w:rsidRDefault="00E16C97">
          <w:pPr>
            <w:pStyle w:val="TOC2"/>
            <w:tabs>
              <w:tab w:val="right" w:leader="dot" w:pos="9016"/>
            </w:tabs>
            <w:rPr>
              <w:rFonts w:eastAsiaTheme="minorEastAsia"/>
              <w:noProof/>
              <w:lang w:eastAsia="en-IE"/>
            </w:rPr>
          </w:pPr>
          <w:hyperlink w:anchor="_Toc35609573" w:history="1">
            <w:r w:rsidR="007C26E3" w:rsidRPr="007458ED">
              <w:rPr>
                <w:rStyle w:val="Hyperlink"/>
                <w:noProof/>
              </w:rPr>
              <w:t>3.4. Front-End</w:t>
            </w:r>
            <w:r w:rsidR="007C26E3">
              <w:rPr>
                <w:noProof/>
                <w:webHidden/>
              </w:rPr>
              <w:tab/>
            </w:r>
            <w:r w:rsidR="007C26E3">
              <w:rPr>
                <w:noProof/>
                <w:webHidden/>
              </w:rPr>
              <w:fldChar w:fldCharType="begin"/>
            </w:r>
            <w:r w:rsidR="007C26E3">
              <w:rPr>
                <w:noProof/>
                <w:webHidden/>
              </w:rPr>
              <w:instrText xml:space="preserve"> PAGEREF _Toc35609573 \h </w:instrText>
            </w:r>
            <w:r w:rsidR="007C26E3">
              <w:rPr>
                <w:noProof/>
                <w:webHidden/>
              </w:rPr>
            </w:r>
            <w:r w:rsidR="007C26E3">
              <w:rPr>
                <w:noProof/>
                <w:webHidden/>
              </w:rPr>
              <w:fldChar w:fldCharType="separate"/>
            </w:r>
            <w:r w:rsidR="0088735F">
              <w:rPr>
                <w:noProof/>
                <w:webHidden/>
              </w:rPr>
              <w:t>56</w:t>
            </w:r>
            <w:r w:rsidR="007C26E3">
              <w:rPr>
                <w:noProof/>
                <w:webHidden/>
              </w:rPr>
              <w:fldChar w:fldCharType="end"/>
            </w:r>
          </w:hyperlink>
        </w:p>
        <w:p w14:paraId="3848FEB4" w14:textId="30248314" w:rsidR="007C26E3" w:rsidRDefault="00E16C97">
          <w:pPr>
            <w:pStyle w:val="TOC2"/>
            <w:tabs>
              <w:tab w:val="right" w:leader="dot" w:pos="9016"/>
            </w:tabs>
            <w:rPr>
              <w:rFonts w:eastAsiaTheme="minorEastAsia"/>
              <w:noProof/>
              <w:lang w:eastAsia="en-IE"/>
            </w:rPr>
          </w:pPr>
          <w:hyperlink w:anchor="_Toc35609578" w:history="1">
            <w:r w:rsidR="007C26E3" w:rsidRPr="007458ED">
              <w:rPr>
                <w:rStyle w:val="Hyperlink"/>
                <w:noProof/>
              </w:rPr>
              <w:t>3.5. Middle-Tier</w:t>
            </w:r>
            <w:r w:rsidR="007C26E3">
              <w:rPr>
                <w:noProof/>
                <w:webHidden/>
              </w:rPr>
              <w:tab/>
            </w:r>
            <w:r w:rsidR="007C26E3">
              <w:rPr>
                <w:noProof/>
                <w:webHidden/>
              </w:rPr>
              <w:fldChar w:fldCharType="begin"/>
            </w:r>
            <w:r w:rsidR="007C26E3">
              <w:rPr>
                <w:noProof/>
                <w:webHidden/>
              </w:rPr>
              <w:instrText xml:space="preserve"> PAGEREF _Toc35609578 \h </w:instrText>
            </w:r>
            <w:r w:rsidR="007C26E3">
              <w:rPr>
                <w:noProof/>
                <w:webHidden/>
              </w:rPr>
            </w:r>
            <w:r w:rsidR="007C26E3">
              <w:rPr>
                <w:noProof/>
                <w:webHidden/>
              </w:rPr>
              <w:fldChar w:fldCharType="separate"/>
            </w:r>
            <w:r w:rsidR="0088735F">
              <w:rPr>
                <w:noProof/>
                <w:webHidden/>
              </w:rPr>
              <w:t>58</w:t>
            </w:r>
            <w:r w:rsidR="007C26E3">
              <w:rPr>
                <w:noProof/>
                <w:webHidden/>
              </w:rPr>
              <w:fldChar w:fldCharType="end"/>
            </w:r>
          </w:hyperlink>
        </w:p>
        <w:p w14:paraId="7AF9D959" w14:textId="48704D39" w:rsidR="007C26E3" w:rsidRDefault="00E16C97">
          <w:pPr>
            <w:pStyle w:val="TOC2"/>
            <w:tabs>
              <w:tab w:val="right" w:leader="dot" w:pos="9016"/>
            </w:tabs>
            <w:rPr>
              <w:rFonts w:eastAsiaTheme="minorEastAsia"/>
              <w:noProof/>
              <w:lang w:eastAsia="en-IE"/>
            </w:rPr>
          </w:pPr>
          <w:hyperlink w:anchor="_Toc35609583" w:history="1">
            <w:r w:rsidR="007C26E3" w:rsidRPr="007458ED">
              <w:rPr>
                <w:rStyle w:val="Hyperlink"/>
                <w:noProof/>
              </w:rPr>
              <w:t>3.6. Back-End</w:t>
            </w:r>
            <w:r w:rsidR="007C26E3">
              <w:rPr>
                <w:noProof/>
                <w:webHidden/>
              </w:rPr>
              <w:tab/>
            </w:r>
            <w:r w:rsidR="007C26E3">
              <w:rPr>
                <w:noProof/>
                <w:webHidden/>
              </w:rPr>
              <w:fldChar w:fldCharType="begin"/>
            </w:r>
            <w:r w:rsidR="007C26E3">
              <w:rPr>
                <w:noProof/>
                <w:webHidden/>
              </w:rPr>
              <w:instrText xml:space="preserve"> PAGEREF _Toc35609583 \h </w:instrText>
            </w:r>
            <w:r w:rsidR="007C26E3">
              <w:rPr>
                <w:noProof/>
                <w:webHidden/>
              </w:rPr>
            </w:r>
            <w:r w:rsidR="007C26E3">
              <w:rPr>
                <w:noProof/>
                <w:webHidden/>
              </w:rPr>
              <w:fldChar w:fldCharType="separate"/>
            </w:r>
            <w:r w:rsidR="0088735F">
              <w:rPr>
                <w:noProof/>
                <w:webHidden/>
              </w:rPr>
              <w:t>60</w:t>
            </w:r>
            <w:r w:rsidR="007C26E3">
              <w:rPr>
                <w:noProof/>
                <w:webHidden/>
              </w:rPr>
              <w:fldChar w:fldCharType="end"/>
            </w:r>
          </w:hyperlink>
        </w:p>
        <w:p w14:paraId="1E603AEC" w14:textId="59772488" w:rsidR="007C26E3" w:rsidRDefault="00E16C97">
          <w:pPr>
            <w:pStyle w:val="TOC2"/>
            <w:tabs>
              <w:tab w:val="right" w:leader="dot" w:pos="9016"/>
            </w:tabs>
            <w:rPr>
              <w:rFonts w:eastAsiaTheme="minorEastAsia"/>
              <w:noProof/>
              <w:lang w:eastAsia="en-IE"/>
            </w:rPr>
          </w:pPr>
          <w:hyperlink w:anchor="_Toc35609586" w:history="1">
            <w:r w:rsidR="007C26E3" w:rsidRPr="007458ED">
              <w:rPr>
                <w:rStyle w:val="Hyperlink"/>
                <w:noProof/>
              </w:rPr>
              <w:t>3.7. Conclusions</w:t>
            </w:r>
            <w:r w:rsidR="007C26E3">
              <w:rPr>
                <w:noProof/>
                <w:webHidden/>
              </w:rPr>
              <w:tab/>
            </w:r>
            <w:r w:rsidR="007C26E3">
              <w:rPr>
                <w:noProof/>
                <w:webHidden/>
              </w:rPr>
              <w:fldChar w:fldCharType="begin"/>
            </w:r>
            <w:r w:rsidR="007C26E3">
              <w:rPr>
                <w:noProof/>
                <w:webHidden/>
              </w:rPr>
              <w:instrText xml:space="preserve"> PAGEREF _Toc35609586 \h </w:instrText>
            </w:r>
            <w:r w:rsidR="007C26E3">
              <w:rPr>
                <w:noProof/>
                <w:webHidden/>
              </w:rPr>
            </w:r>
            <w:r w:rsidR="007C26E3">
              <w:rPr>
                <w:noProof/>
                <w:webHidden/>
              </w:rPr>
              <w:fldChar w:fldCharType="separate"/>
            </w:r>
            <w:r w:rsidR="0088735F">
              <w:rPr>
                <w:noProof/>
                <w:webHidden/>
              </w:rPr>
              <w:t>61</w:t>
            </w:r>
            <w:r w:rsidR="007C26E3">
              <w:rPr>
                <w:noProof/>
                <w:webHidden/>
              </w:rPr>
              <w:fldChar w:fldCharType="end"/>
            </w:r>
          </w:hyperlink>
        </w:p>
        <w:p w14:paraId="6CC135F1" w14:textId="779F17CF" w:rsidR="007C26E3" w:rsidRDefault="00E16C97">
          <w:pPr>
            <w:pStyle w:val="TOC1"/>
            <w:tabs>
              <w:tab w:val="right" w:leader="dot" w:pos="9016"/>
            </w:tabs>
            <w:rPr>
              <w:rFonts w:eastAsiaTheme="minorEastAsia"/>
              <w:noProof/>
              <w:lang w:eastAsia="en-IE"/>
            </w:rPr>
          </w:pPr>
          <w:hyperlink w:anchor="_Toc35609587" w:history="1">
            <w:r w:rsidR="007C26E3" w:rsidRPr="007458ED">
              <w:rPr>
                <w:rStyle w:val="Hyperlink"/>
                <w:noProof/>
              </w:rPr>
              <w:t>4. Development</w:t>
            </w:r>
            <w:r w:rsidR="007C26E3">
              <w:rPr>
                <w:noProof/>
                <w:webHidden/>
              </w:rPr>
              <w:tab/>
            </w:r>
            <w:r w:rsidR="007C26E3">
              <w:rPr>
                <w:noProof/>
                <w:webHidden/>
              </w:rPr>
              <w:fldChar w:fldCharType="begin"/>
            </w:r>
            <w:r w:rsidR="007C26E3">
              <w:rPr>
                <w:noProof/>
                <w:webHidden/>
              </w:rPr>
              <w:instrText xml:space="preserve"> PAGEREF _Toc35609587 \h </w:instrText>
            </w:r>
            <w:r w:rsidR="007C26E3">
              <w:rPr>
                <w:noProof/>
                <w:webHidden/>
              </w:rPr>
            </w:r>
            <w:r w:rsidR="007C26E3">
              <w:rPr>
                <w:noProof/>
                <w:webHidden/>
              </w:rPr>
              <w:fldChar w:fldCharType="separate"/>
            </w:r>
            <w:r w:rsidR="0088735F">
              <w:rPr>
                <w:noProof/>
                <w:webHidden/>
              </w:rPr>
              <w:t>62</w:t>
            </w:r>
            <w:r w:rsidR="007C26E3">
              <w:rPr>
                <w:noProof/>
                <w:webHidden/>
              </w:rPr>
              <w:fldChar w:fldCharType="end"/>
            </w:r>
          </w:hyperlink>
        </w:p>
        <w:p w14:paraId="4B3F3FF5" w14:textId="0D5A0E8C" w:rsidR="007C26E3" w:rsidRDefault="00E16C97">
          <w:pPr>
            <w:pStyle w:val="TOC2"/>
            <w:tabs>
              <w:tab w:val="right" w:leader="dot" w:pos="9016"/>
            </w:tabs>
            <w:rPr>
              <w:rFonts w:eastAsiaTheme="minorEastAsia"/>
              <w:noProof/>
              <w:lang w:eastAsia="en-IE"/>
            </w:rPr>
          </w:pPr>
          <w:hyperlink w:anchor="_Toc35609588" w:history="1">
            <w:r w:rsidR="007C26E3" w:rsidRPr="007458ED">
              <w:rPr>
                <w:rStyle w:val="Hyperlink"/>
                <w:noProof/>
              </w:rPr>
              <w:t>4.1. Introduction</w:t>
            </w:r>
            <w:r w:rsidR="007C26E3">
              <w:rPr>
                <w:noProof/>
                <w:webHidden/>
              </w:rPr>
              <w:tab/>
            </w:r>
            <w:r w:rsidR="007C26E3">
              <w:rPr>
                <w:noProof/>
                <w:webHidden/>
              </w:rPr>
              <w:fldChar w:fldCharType="begin"/>
            </w:r>
            <w:r w:rsidR="007C26E3">
              <w:rPr>
                <w:noProof/>
                <w:webHidden/>
              </w:rPr>
              <w:instrText xml:space="preserve"> PAGEREF _Toc35609588 \h </w:instrText>
            </w:r>
            <w:r w:rsidR="007C26E3">
              <w:rPr>
                <w:noProof/>
                <w:webHidden/>
              </w:rPr>
            </w:r>
            <w:r w:rsidR="007C26E3">
              <w:rPr>
                <w:noProof/>
                <w:webHidden/>
              </w:rPr>
              <w:fldChar w:fldCharType="separate"/>
            </w:r>
            <w:r w:rsidR="0088735F">
              <w:rPr>
                <w:noProof/>
                <w:webHidden/>
              </w:rPr>
              <w:t>62</w:t>
            </w:r>
            <w:r w:rsidR="007C26E3">
              <w:rPr>
                <w:noProof/>
                <w:webHidden/>
              </w:rPr>
              <w:fldChar w:fldCharType="end"/>
            </w:r>
          </w:hyperlink>
        </w:p>
        <w:p w14:paraId="548578F0" w14:textId="5E7D1CB3" w:rsidR="007C26E3" w:rsidRDefault="00E16C97">
          <w:pPr>
            <w:pStyle w:val="TOC2"/>
            <w:tabs>
              <w:tab w:val="right" w:leader="dot" w:pos="9016"/>
            </w:tabs>
            <w:rPr>
              <w:rFonts w:eastAsiaTheme="minorEastAsia"/>
              <w:noProof/>
              <w:lang w:eastAsia="en-IE"/>
            </w:rPr>
          </w:pPr>
          <w:hyperlink w:anchor="_Toc35609589" w:history="1">
            <w:r w:rsidR="007C26E3" w:rsidRPr="007458ED">
              <w:rPr>
                <w:rStyle w:val="Hyperlink"/>
                <w:noProof/>
              </w:rPr>
              <w:t>4.2. Software Development</w:t>
            </w:r>
            <w:r w:rsidR="007C26E3">
              <w:rPr>
                <w:noProof/>
                <w:webHidden/>
              </w:rPr>
              <w:tab/>
            </w:r>
            <w:r w:rsidR="007C26E3">
              <w:rPr>
                <w:noProof/>
                <w:webHidden/>
              </w:rPr>
              <w:fldChar w:fldCharType="begin"/>
            </w:r>
            <w:r w:rsidR="007C26E3">
              <w:rPr>
                <w:noProof/>
                <w:webHidden/>
              </w:rPr>
              <w:instrText xml:space="preserve"> PAGEREF _Toc35609589 \h </w:instrText>
            </w:r>
            <w:r w:rsidR="007C26E3">
              <w:rPr>
                <w:noProof/>
                <w:webHidden/>
              </w:rPr>
            </w:r>
            <w:r w:rsidR="007C26E3">
              <w:rPr>
                <w:noProof/>
                <w:webHidden/>
              </w:rPr>
              <w:fldChar w:fldCharType="separate"/>
            </w:r>
            <w:r w:rsidR="0088735F">
              <w:rPr>
                <w:noProof/>
                <w:webHidden/>
              </w:rPr>
              <w:t>62</w:t>
            </w:r>
            <w:r w:rsidR="007C26E3">
              <w:rPr>
                <w:noProof/>
                <w:webHidden/>
              </w:rPr>
              <w:fldChar w:fldCharType="end"/>
            </w:r>
          </w:hyperlink>
        </w:p>
        <w:p w14:paraId="1F7D6E59" w14:textId="50765242" w:rsidR="007C26E3" w:rsidRDefault="00E16C97">
          <w:pPr>
            <w:pStyle w:val="TOC2"/>
            <w:tabs>
              <w:tab w:val="right" w:leader="dot" w:pos="9016"/>
            </w:tabs>
            <w:rPr>
              <w:rFonts w:eastAsiaTheme="minorEastAsia"/>
              <w:noProof/>
              <w:lang w:eastAsia="en-IE"/>
            </w:rPr>
          </w:pPr>
          <w:hyperlink w:anchor="_Toc35609590" w:history="1">
            <w:r w:rsidR="007C26E3" w:rsidRPr="007458ED">
              <w:rPr>
                <w:rStyle w:val="Hyperlink"/>
                <w:noProof/>
              </w:rPr>
              <w:t>4.3. Front-End</w:t>
            </w:r>
            <w:r w:rsidR="007C26E3">
              <w:rPr>
                <w:noProof/>
                <w:webHidden/>
              </w:rPr>
              <w:tab/>
            </w:r>
            <w:r w:rsidR="007C26E3">
              <w:rPr>
                <w:noProof/>
                <w:webHidden/>
              </w:rPr>
              <w:fldChar w:fldCharType="begin"/>
            </w:r>
            <w:r w:rsidR="007C26E3">
              <w:rPr>
                <w:noProof/>
                <w:webHidden/>
              </w:rPr>
              <w:instrText xml:space="preserve"> PAGEREF _Toc35609590 \h </w:instrText>
            </w:r>
            <w:r w:rsidR="007C26E3">
              <w:rPr>
                <w:noProof/>
                <w:webHidden/>
              </w:rPr>
            </w:r>
            <w:r w:rsidR="007C26E3">
              <w:rPr>
                <w:noProof/>
                <w:webHidden/>
              </w:rPr>
              <w:fldChar w:fldCharType="separate"/>
            </w:r>
            <w:r w:rsidR="0088735F">
              <w:rPr>
                <w:noProof/>
                <w:webHidden/>
              </w:rPr>
              <w:t>64</w:t>
            </w:r>
            <w:r w:rsidR="007C26E3">
              <w:rPr>
                <w:noProof/>
                <w:webHidden/>
              </w:rPr>
              <w:fldChar w:fldCharType="end"/>
            </w:r>
          </w:hyperlink>
        </w:p>
        <w:p w14:paraId="5BB5E2D7" w14:textId="0612EF67" w:rsidR="007C26E3" w:rsidRDefault="00E16C97">
          <w:pPr>
            <w:pStyle w:val="TOC2"/>
            <w:tabs>
              <w:tab w:val="right" w:leader="dot" w:pos="9016"/>
            </w:tabs>
            <w:rPr>
              <w:rFonts w:eastAsiaTheme="minorEastAsia"/>
              <w:noProof/>
              <w:lang w:eastAsia="en-IE"/>
            </w:rPr>
          </w:pPr>
          <w:hyperlink w:anchor="_Toc35609595" w:history="1">
            <w:r w:rsidR="007C26E3" w:rsidRPr="007458ED">
              <w:rPr>
                <w:rStyle w:val="Hyperlink"/>
                <w:noProof/>
              </w:rPr>
              <w:t>4.4. Middle-Tier</w:t>
            </w:r>
            <w:r w:rsidR="007C26E3">
              <w:rPr>
                <w:noProof/>
                <w:webHidden/>
              </w:rPr>
              <w:tab/>
            </w:r>
            <w:r w:rsidR="007C26E3">
              <w:rPr>
                <w:noProof/>
                <w:webHidden/>
              </w:rPr>
              <w:fldChar w:fldCharType="begin"/>
            </w:r>
            <w:r w:rsidR="007C26E3">
              <w:rPr>
                <w:noProof/>
                <w:webHidden/>
              </w:rPr>
              <w:instrText xml:space="preserve"> PAGEREF _Toc35609595 \h </w:instrText>
            </w:r>
            <w:r w:rsidR="007C26E3">
              <w:rPr>
                <w:noProof/>
                <w:webHidden/>
              </w:rPr>
            </w:r>
            <w:r w:rsidR="007C26E3">
              <w:rPr>
                <w:noProof/>
                <w:webHidden/>
              </w:rPr>
              <w:fldChar w:fldCharType="separate"/>
            </w:r>
            <w:r w:rsidR="0088735F">
              <w:rPr>
                <w:noProof/>
                <w:webHidden/>
              </w:rPr>
              <w:t>66</w:t>
            </w:r>
            <w:r w:rsidR="007C26E3">
              <w:rPr>
                <w:noProof/>
                <w:webHidden/>
              </w:rPr>
              <w:fldChar w:fldCharType="end"/>
            </w:r>
          </w:hyperlink>
        </w:p>
        <w:p w14:paraId="5844A677" w14:textId="34A9C280" w:rsidR="007C26E3" w:rsidRDefault="00E16C97">
          <w:pPr>
            <w:pStyle w:val="TOC2"/>
            <w:tabs>
              <w:tab w:val="right" w:leader="dot" w:pos="9016"/>
            </w:tabs>
            <w:rPr>
              <w:rFonts w:eastAsiaTheme="minorEastAsia"/>
              <w:noProof/>
              <w:lang w:eastAsia="en-IE"/>
            </w:rPr>
          </w:pPr>
          <w:hyperlink w:anchor="_Toc35609602" w:history="1">
            <w:r w:rsidR="007C26E3" w:rsidRPr="007458ED">
              <w:rPr>
                <w:rStyle w:val="Hyperlink"/>
                <w:noProof/>
              </w:rPr>
              <w:t>4.5. Back-End Tier</w:t>
            </w:r>
            <w:r w:rsidR="007C26E3">
              <w:rPr>
                <w:noProof/>
                <w:webHidden/>
              </w:rPr>
              <w:tab/>
            </w:r>
            <w:r w:rsidR="007C26E3">
              <w:rPr>
                <w:noProof/>
                <w:webHidden/>
              </w:rPr>
              <w:fldChar w:fldCharType="begin"/>
            </w:r>
            <w:r w:rsidR="007C26E3">
              <w:rPr>
                <w:noProof/>
                <w:webHidden/>
              </w:rPr>
              <w:instrText xml:space="preserve"> PAGEREF _Toc35609602 \h </w:instrText>
            </w:r>
            <w:r w:rsidR="007C26E3">
              <w:rPr>
                <w:noProof/>
                <w:webHidden/>
              </w:rPr>
            </w:r>
            <w:r w:rsidR="007C26E3">
              <w:rPr>
                <w:noProof/>
                <w:webHidden/>
              </w:rPr>
              <w:fldChar w:fldCharType="separate"/>
            </w:r>
            <w:r w:rsidR="0088735F">
              <w:rPr>
                <w:noProof/>
                <w:webHidden/>
              </w:rPr>
              <w:t>75</w:t>
            </w:r>
            <w:r w:rsidR="007C26E3">
              <w:rPr>
                <w:noProof/>
                <w:webHidden/>
              </w:rPr>
              <w:fldChar w:fldCharType="end"/>
            </w:r>
          </w:hyperlink>
        </w:p>
        <w:p w14:paraId="1BD89B4C" w14:textId="1E42C564" w:rsidR="007C26E3" w:rsidRDefault="00E16C97">
          <w:pPr>
            <w:pStyle w:val="TOC2"/>
            <w:tabs>
              <w:tab w:val="right" w:leader="dot" w:pos="9016"/>
            </w:tabs>
            <w:rPr>
              <w:rFonts w:eastAsiaTheme="minorEastAsia"/>
              <w:noProof/>
              <w:lang w:eastAsia="en-IE"/>
            </w:rPr>
          </w:pPr>
          <w:hyperlink w:anchor="_Toc35609607" w:history="1">
            <w:r w:rsidR="007C26E3" w:rsidRPr="007458ED">
              <w:rPr>
                <w:rStyle w:val="Hyperlink"/>
                <w:noProof/>
              </w:rPr>
              <w:t>4.6. Conclusions</w:t>
            </w:r>
            <w:r w:rsidR="007C26E3">
              <w:rPr>
                <w:noProof/>
                <w:webHidden/>
              </w:rPr>
              <w:tab/>
            </w:r>
            <w:r w:rsidR="007C26E3">
              <w:rPr>
                <w:noProof/>
                <w:webHidden/>
              </w:rPr>
              <w:fldChar w:fldCharType="begin"/>
            </w:r>
            <w:r w:rsidR="007C26E3">
              <w:rPr>
                <w:noProof/>
                <w:webHidden/>
              </w:rPr>
              <w:instrText xml:space="preserve"> PAGEREF _Toc35609607 \h </w:instrText>
            </w:r>
            <w:r w:rsidR="007C26E3">
              <w:rPr>
                <w:noProof/>
                <w:webHidden/>
              </w:rPr>
            </w:r>
            <w:r w:rsidR="007C26E3">
              <w:rPr>
                <w:noProof/>
                <w:webHidden/>
              </w:rPr>
              <w:fldChar w:fldCharType="separate"/>
            </w:r>
            <w:r w:rsidR="0088735F">
              <w:rPr>
                <w:noProof/>
                <w:webHidden/>
              </w:rPr>
              <w:t>78</w:t>
            </w:r>
            <w:r w:rsidR="007C26E3">
              <w:rPr>
                <w:noProof/>
                <w:webHidden/>
              </w:rPr>
              <w:fldChar w:fldCharType="end"/>
            </w:r>
          </w:hyperlink>
        </w:p>
        <w:p w14:paraId="5FCA78D1" w14:textId="18CCF39D" w:rsidR="007C26E3" w:rsidRDefault="00E16C97">
          <w:pPr>
            <w:pStyle w:val="TOC1"/>
            <w:tabs>
              <w:tab w:val="right" w:leader="dot" w:pos="9016"/>
            </w:tabs>
            <w:rPr>
              <w:rFonts w:eastAsiaTheme="minorEastAsia"/>
              <w:noProof/>
              <w:lang w:eastAsia="en-IE"/>
            </w:rPr>
          </w:pPr>
          <w:hyperlink w:anchor="_Toc35609608" w:history="1">
            <w:r w:rsidR="007C26E3" w:rsidRPr="007458ED">
              <w:rPr>
                <w:rStyle w:val="Hyperlink"/>
                <w:noProof/>
              </w:rPr>
              <w:t>5. System Validation</w:t>
            </w:r>
            <w:r w:rsidR="007C26E3">
              <w:rPr>
                <w:noProof/>
                <w:webHidden/>
              </w:rPr>
              <w:tab/>
            </w:r>
            <w:r w:rsidR="007C26E3">
              <w:rPr>
                <w:noProof/>
                <w:webHidden/>
              </w:rPr>
              <w:fldChar w:fldCharType="begin"/>
            </w:r>
            <w:r w:rsidR="007C26E3">
              <w:rPr>
                <w:noProof/>
                <w:webHidden/>
              </w:rPr>
              <w:instrText xml:space="preserve"> PAGEREF _Toc35609608 \h </w:instrText>
            </w:r>
            <w:r w:rsidR="007C26E3">
              <w:rPr>
                <w:noProof/>
                <w:webHidden/>
              </w:rPr>
            </w:r>
            <w:r w:rsidR="007C26E3">
              <w:rPr>
                <w:noProof/>
                <w:webHidden/>
              </w:rPr>
              <w:fldChar w:fldCharType="separate"/>
            </w:r>
            <w:r w:rsidR="0088735F">
              <w:rPr>
                <w:noProof/>
                <w:webHidden/>
              </w:rPr>
              <w:t>79</w:t>
            </w:r>
            <w:r w:rsidR="007C26E3">
              <w:rPr>
                <w:noProof/>
                <w:webHidden/>
              </w:rPr>
              <w:fldChar w:fldCharType="end"/>
            </w:r>
          </w:hyperlink>
        </w:p>
        <w:p w14:paraId="7589CB54" w14:textId="707901C2" w:rsidR="007C26E3" w:rsidRDefault="00E16C97">
          <w:pPr>
            <w:pStyle w:val="TOC2"/>
            <w:tabs>
              <w:tab w:val="right" w:leader="dot" w:pos="9016"/>
            </w:tabs>
            <w:rPr>
              <w:rFonts w:eastAsiaTheme="minorEastAsia"/>
              <w:noProof/>
              <w:lang w:eastAsia="en-IE"/>
            </w:rPr>
          </w:pPr>
          <w:hyperlink w:anchor="_Toc35609609" w:history="1">
            <w:r w:rsidR="007C26E3" w:rsidRPr="007458ED">
              <w:rPr>
                <w:rStyle w:val="Hyperlink"/>
                <w:noProof/>
              </w:rPr>
              <w:t>5.1. Introduction</w:t>
            </w:r>
            <w:r w:rsidR="007C26E3">
              <w:rPr>
                <w:noProof/>
                <w:webHidden/>
              </w:rPr>
              <w:tab/>
            </w:r>
            <w:r w:rsidR="007C26E3">
              <w:rPr>
                <w:noProof/>
                <w:webHidden/>
              </w:rPr>
              <w:fldChar w:fldCharType="begin"/>
            </w:r>
            <w:r w:rsidR="007C26E3">
              <w:rPr>
                <w:noProof/>
                <w:webHidden/>
              </w:rPr>
              <w:instrText xml:space="preserve"> PAGEREF _Toc35609609 \h </w:instrText>
            </w:r>
            <w:r w:rsidR="007C26E3">
              <w:rPr>
                <w:noProof/>
                <w:webHidden/>
              </w:rPr>
            </w:r>
            <w:r w:rsidR="007C26E3">
              <w:rPr>
                <w:noProof/>
                <w:webHidden/>
              </w:rPr>
              <w:fldChar w:fldCharType="separate"/>
            </w:r>
            <w:r w:rsidR="0088735F">
              <w:rPr>
                <w:noProof/>
                <w:webHidden/>
              </w:rPr>
              <w:t>79</w:t>
            </w:r>
            <w:r w:rsidR="007C26E3">
              <w:rPr>
                <w:noProof/>
                <w:webHidden/>
              </w:rPr>
              <w:fldChar w:fldCharType="end"/>
            </w:r>
          </w:hyperlink>
        </w:p>
        <w:p w14:paraId="424A5AD0" w14:textId="198CF28C" w:rsidR="007C26E3" w:rsidRDefault="00E16C97">
          <w:pPr>
            <w:pStyle w:val="TOC2"/>
            <w:tabs>
              <w:tab w:val="right" w:leader="dot" w:pos="9016"/>
            </w:tabs>
            <w:rPr>
              <w:rFonts w:eastAsiaTheme="minorEastAsia"/>
              <w:noProof/>
              <w:lang w:eastAsia="en-IE"/>
            </w:rPr>
          </w:pPr>
          <w:hyperlink w:anchor="_Toc35609610" w:history="1">
            <w:r w:rsidR="007C26E3" w:rsidRPr="007458ED">
              <w:rPr>
                <w:rStyle w:val="Hyperlink"/>
                <w:noProof/>
              </w:rPr>
              <w:t>5.2. Software Evaluation</w:t>
            </w:r>
            <w:r w:rsidR="007C26E3">
              <w:rPr>
                <w:noProof/>
                <w:webHidden/>
              </w:rPr>
              <w:tab/>
            </w:r>
            <w:r w:rsidR="007C26E3">
              <w:rPr>
                <w:noProof/>
                <w:webHidden/>
              </w:rPr>
              <w:fldChar w:fldCharType="begin"/>
            </w:r>
            <w:r w:rsidR="007C26E3">
              <w:rPr>
                <w:noProof/>
                <w:webHidden/>
              </w:rPr>
              <w:instrText xml:space="preserve"> PAGEREF _Toc35609610 \h </w:instrText>
            </w:r>
            <w:r w:rsidR="007C26E3">
              <w:rPr>
                <w:noProof/>
                <w:webHidden/>
              </w:rPr>
            </w:r>
            <w:r w:rsidR="007C26E3">
              <w:rPr>
                <w:noProof/>
                <w:webHidden/>
              </w:rPr>
              <w:fldChar w:fldCharType="separate"/>
            </w:r>
            <w:r w:rsidR="0088735F">
              <w:rPr>
                <w:noProof/>
                <w:webHidden/>
              </w:rPr>
              <w:t>79</w:t>
            </w:r>
            <w:r w:rsidR="007C26E3">
              <w:rPr>
                <w:noProof/>
                <w:webHidden/>
              </w:rPr>
              <w:fldChar w:fldCharType="end"/>
            </w:r>
          </w:hyperlink>
        </w:p>
        <w:p w14:paraId="1A79B2C8" w14:textId="24A5D416" w:rsidR="007C26E3" w:rsidRDefault="00E16C97">
          <w:pPr>
            <w:pStyle w:val="TOC2"/>
            <w:tabs>
              <w:tab w:val="right" w:leader="dot" w:pos="9016"/>
            </w:tabs>
            <w:rPr>
              <w:rFonts w:eastAsiaTheme="minorEastAsia"/>
              <w:noProof/>
              <w:lang w:eastAsia="en-IE"/>
            </w:rPr>
          </w:pPr>
          <w:hyperlink w:anchor="_Toc35609612" w:history="1">
            <w:r w:rsidR="007C26E3" w:rsidRPr="007458ED">
              <w:rPr>
                <w:rStyle w:val="Hyperlink"/>
                <w:noProof/>
              </w:rPr>
              <w:t>5.3. Specific Evaluation</w:t>
            </w:r>
            <w:r w:rsidR="007C26E3">
              <w:rPr>
                <w:noProof/>
                <w:webHidden/>
              </w:rPr>
              <w:tab/>
            </w:r>
            <w:r w:rsidR="007C26E3">
              <w:rPr>
                <w:noProof/>
                <w:webHidden/>
              </w:rPr>
              <w:fldChar w:fldCharType="begin"/>
            </w:r>
            <w:r w:rsidR="007C26E3">
              <w:rPr>
                <w:noProof/>
                <w:webHidden/>
              </w:rPr>
              <w:instrText xml:space="preserve"> PAGEREF _Toc35609612 \h </w:instrText>
            </w:r>
            <w:r w:rsidR="007C26E3">
              <w:rPr>
                <w:noProof/>
                <w:webHidden/>
              </w:rPr>
            </w:r>
            <w:r w:rsidR="007C26E3">
              <w:rPr>
                <w:noProof/>
                <w:webHidden/>
              </w:rPr>
              <w:fldChar w:fldCharType="separate"/>
            </w:r>
            <w:r w:rsidR="0088735F">
              <w:rPr>
                <w:noProof/>
                <w:webHidden/>
              </w:rPr>
              <w:t>83</w:t>
            </w:r>
            <w:r w:rsidR="007C26E3">
              <w:rPr>
                <w:noProof/>
                <w:webHidden/>
              </w:rPr>
              <w:fldChar w:fldCharType="end"/>
            </w:r>
          </w:hyperlink>
        </w:p>
        <w:p w14:paraId="49CC5FDF" w14:textId="31968C36" w:rsidR="007C26E3" w:rsidRDefault="00E16C97">
          <w:pPr>
            <w:pStyle w:val="TOC2"/>
            <w:tabs>
              <w:tab w:val="right" w:leader="dot" w:pos="9016"/>
            </w:tabs>
            <w:rPr>
              <w:rFonts w:eastAsiaTheme="minorEastAsia"/>
              <w:noProof/>
              <w:lang w:eastAsia="en-IE"/>
            </w:rPr>
          </w:pPr>
          <w:hyperlink w:anchor="_Toc35609613" w:history="1">
            <w:r w:rsidR="007C26E3" w:rsidRPr="007458ED">
              <w:rPr>
                <w:rStyle w:val="Hyperlink"/>
                <w:noProof/>
              </w:rPr>
              <w:t>5.4. Questionnaires and Interviews Evaluation</w:t>
            </w:r>
            <w:r w:rsidR="007C26E3">
              <w:rPr>
                <w:noProof/>
                <w:webHidden/>
              </w:rPr>
              <w:tab/>
            </w:r>
            <w:r w:rsidR="007C26E3">
              <w:rPr>
                <w:noProof/>
                <w:webHidden/>
              </w:rPr>
              <w:fldChar w:fldCharType="begin"/>
            </w:r>
            <w:r w:rsidR="007C26E3">
              <w:rPr>
                <w:noProof/>
                <w:webHidden/>
              </w:rPr>
              <w:instrText xml:space="preserve"> PAGEREF _Toc35609613 \h </w:instrText>
            </w:r>
            <w:r w:rsidR="007C26E3">
              <w:rPr>
                <w:noProof/>
                <w:webHidden/>
              </w:rPr>
            </w:r>
            <w:r w:rsidR="007C26E3">
              <w:rPr>
                <w:noProof/>
                <w:webHidden/>
              </w:rPr>
              <w:fldChar w:fldCharType="separate"/>
            </w:r>
            <w:r w:rsidR="0088735F">
              <w:rPr>
                <w:noProof/>
                <w:webHidden/>
              </w:rPr>
              <w:t>85</w:t>
            </w:r>
            <w:r w:rsidR="007C26E3">
              <w:rPr>
                <w:noProof/>
                <w:webHidden/>
              </w:rPr>
              <w:fldChar w:fldCharType="end"/>
            </w:r>
          </w:hyperlink>
        </w:p>
        <w:p w14:paraId="4086D736" w14:textId="161B52A9" w:rsidR="007C26E3" w:rsidRDefault="00E16C97">
          <w:pPr>
            <w:pStyle w:val="TOC2"/>
            <w:tabs>
              <w:tab w:val="right" w:leader="dot" w:pos="9016"/>
            </w:tabs>
            <w:rPr>
              <w:rFonts w:eastAsiaTheme="minorEastAsia"/>
              <w:noProof/>
              <w:lang w:eastAsia="en-IE"/>
            </w:rPr>
          </w:pPr>
          <w:hyperlink w:anchor="_Toc35609614" w:history="1">
            <w:r w:rsidR="007C26E3" w:rsidRPr="007458ED">
              <w:rPr>
                <w:rStyle w:val="Hyperlink"/>
                <w:noProof/>
              </w:rPr>
              <w:t>5.5. Conclusions</w:t>
            </w:r>
            <w:r w:rsidR="007C26E3">
              <w:rPr>
                <w:noProof/>
                <w:webHidden/>
              </w:rPr>
              <w:tab/>
            </w:r>
            <w:r w:rsidR="007C26E3">
              <w:rPr>
                <w:noProof/>
                <w:webHidden/>
              </w:rPr>
              <w:fldChar w:fldCharType="begin"/>
            </w:r>
            <w:r w:rsidR="007C26E3">
              <w:rPr>
                <w:noProof/>
                <w:webHidden/>
              </w:rPr>
              <w:instrText xml:space="preserve"> PAGEREF _Toc35609614 \h </w:instrText>
            </w:r>
            <w:r w:rsidR="007C26E3">
              <w:rPr>
                <w:noProof/>
                <w:webHidden/>
              </w:rPr>
            </w:r>
            <w:r w:rsidR="007C26E3">
              <w:rPr>
                <w:noProof/>
                <w:webHidden/>
              </w:rPr>
              <w:fldChar w:fldCharType="separate"/>
            </w:r>
            <w:r w:rsidR="0088735F">
              <w:rPr>
                <w:noProof/>
                <w:webHidden/>
              </w:rPr>
              <w:t>85</w:t>
            </w:r>
            <w:r w:rsidR="007C26E3">
              <w:rPr>
                <w:noProof/>
                <w:webHidden/>
              </w:rPr>
              <w:fldChar w:fldCharType="end"/>
            </w:r>
          </w:hyperlink>
        </w:p>
        <w:p w14:paraId="0FFB0D5C" w14:textId="551BA770" w:rsidR="007C26E3" w:rsidRDefault="00E16C97">
          <w:pPr>
            <w:pStyle w:val="TOC1"/>
            <w:tabs>
              <w:tab w:val="right" w:leader="dot" w:pos="9016"/>
            </w:tabs>
            <w:rPr>
              <w:rFonts w:eastAsiaTheme="minorEastAsia"/>
              <w:noProof/>
              <w:lang w:eastAsia="en-IE"/>
            </w:rPr>
          </w:pPr>
          <w:hyperlink w:anchor="_Toc35609615" w:history="1">
            <w:r w:rsidR="007C26E3" w:rsidRPr="007458ED">
              <w:rPr>
                <w:rStyle w:val="Hyperlink"/>
                <w:noProof/>
              </w:rPr>
              <w:t>6. Project Plan</w:t>
            </w:r>
            <w:r w:rsidR="007C26E3">
              <w:rPr>
                <w:noProof/>
                <w:webHidden/>
              </w:rPr>
              <w:tab/>
            </w:r>
            <w:r w:rsidR="007C26E3">
              <w:rPr>
                <w:noProof/>
                <w:webHidden/>
              </w:rPr>
              <w:fldChar w:fldCharType="begin"/>
            </w:r>
            <w:r w:rsidR="007C26E3">
              <w:rPr>
                <w:noProof/>
                <w:webHidden/>
              </w:rPr>
              <w:instrText xml:space="preserve"> PAGEREF _Toc35609615 \h </w:instrText>
            </w:r>
            <w:r w:rsidR="007C26E3">
              <w:rPr>
                <w:noProof/>
                <w:webHidden/>
              </w:rPr>
            </w:r>
            <w:r w:rsidR="007C26E3">
              <w:rPr>
                <w:noProof/>
                <w:webHidden/>
              </w:rPr>
              <w:fldChar w:fldCharType="separate"/>
            </w:r>
            <w:r w:rsidR="0088735F">
              <w:rPr>
                <w:noProof/>
                <w:webHidden/>
              </w:rPr>
              <w:t>87</w:t>
            </w:r>
            <w:r w:rsidR="007C26E3">
              <w:rPr>
                <w:noProof/>
                <w:webHidden/>
              </w:rPr>
              <w:fldChar w:fldCharType="end"/>
            </w:r>
          </w:hyperlink>
        </w:p>
        <w:p w14:paraId="2D3C34A0" w14:textId="313CC25B" w:rsidR="007C26E3" w:rsidRDefault="00E16C97">
          <w:pPr>
            <w:pStyle w:val="TOC2"/>
            <w:tabs>
              <w:tab w:val="right" w:leader="dot" w:pos="9016"/>
            </w:tabs>
            <w:rPr>
              <w:rFonts w:eastAsiaTheme="minorEastAsia"/>
              <w:noProof/>
              <w:lang w:eastAsia="en-IE"/>
            </w:rPr>
          </w:pPr>
          <w:hyperlink w:anchor="_Toc35609616" w:history="1">
            <w:r w:rsidR="007C26E3" w:rsidRPr="007458ED">
              <w:rPr>
                <w:rStyle w:val="Hyperlink"/>
                <w:noProof/>
              </w:rPr>
              <w:t>6.1. Introduction</w:t>
            </w:r>
            <w:r w:rsidR="007C26E3">
              <w:rPr>
                <w:noProof/>
                <w:webHidden/>
              </w:rPr>
              <w:tab/>
            </w:r>
            <w:r w:rsidR="007C26E3">
              <w:rPr>
                <w:noProof/>
                <w:webHidden/>
              </w:rPr>
              <w:fldChar w:fldCharType="begin"/>
            </w:r>
            <w:r w:rsidR="007C26E3">
              <w:rPr>
                <w:noProof/>
                <w:webHidden/>
              </w:rPr>
              <w:instrText xml:space="preserve"> PAGEREF _Toc35609616 \h </w:instrText>
            </w:r>
            <w:r w:rsidR="007C26E3">
              <w:rPr>
                <w:noProof/>
                <w:webHidden/>
              </w:rPr>
            </w:r>
            <w:r w:rsidR="007C26E3">
              <w:rPr>
                <w:noProof/>
                <w:webHidden/>
              </w:rPr>
              <w:fldChar w:fldCharType="separate"/>
            </w:r>
            <w:r w:rsidR="0088735F">
              <w:rPr>
                <w:noProof/>
                <w:webHidden/>
              </w:rPr>
              <w:t>87</w:t>
            </w:r>
            <w:r w:rsidR="007C26E3">
              <w:rPr>
                <w:noProof/>
                <w:webHidden/>
              </w:rPr>
              <w:fldChar w:fldCharType="end"/>
            </w:r>
          </w:hyperlink>
        </w:p>
        <w:p w14:paraId="79BBAC6C" w14:textId="1F845C83" w:rsidR="007C26E3" w:rsidRDefault="00E16C97">
          <w:pPr>
            <w:pStyle w:val="TOC2"/>
            <w:tabs>
              <w:tab w:val="right" w:leader="dot" w:pos="9016"/>
            </w:tabs>
            <w:rPr>
              <w:rFonts w:eastAsiaTheme="minorEastAsia"/>
              <w:noProof/>
              <w:lang w:eastAsia="en-IE"/>
            </w:rPr>
          </w:pPr>
          <w:hyperlink w:anchor="_Toc35609617" w:history="1">
            <w:r w:rsidR="007C26E3" w:rsidRPr="007458ED">
              <w:rPr>
                <w:rStyle w:val="Hyperlink"/>
                <w:noProof/>
              </w:rPr>
              <w:t>6.2. Project Plan</w:t>
            </w:r>
            <w:r w:rsidR="007C26E3">
              <w:rPr>
                <w:noProof/>
                <w:webHidden/>
              </w:rPr>
              <w:tab/>
            </w:r>
            <w:r w:rsidR="007C26E3">
              <w:rPr>
                <w:noProof/>
                <w:webHidden/>
              </w:rPr>
              <w:fldChar w:fldCharType="begin"/>
            </w:r>
            <w:r w:rsidR="007C26E3">
              <w:rPr>
                <w:noProof/>
                <w:webHidden/>
              </w:rPr>
              <w:instrText xml:space="preserve"> PAGEREF _Toc35609617 \h </w:instrText>
            </w:r>
            <w:r w:rsidR="007C26E3">
              <w:rPr>
                <w:noProof/>
                <w:webHidden/>
              </w:rPr>
            </w:r>
            <w:r w:rsidR="007C26E3">
              <w:rPr>
                <w:noProof/>
                <w:webHidden/>
              </w:rPr>
              <w:fldChar w:fldCharType="separate"/>
            </w:r>
            <w:r w:rsidR="0088735F">
              <w:rPr>
                <w:noProof/>
                <w:webHidden/>
              </w:rPr>
              <w:t>87</w:t>
            </w:r>
            <w:r w:rsidR="007C26E3">
              <w:rPr>
                <w:noProof/>
                <w:webHidden/>
              </w:rPr>
              <w:fldChar w:fldCharType="end"/>
            </w:r>
          </w:hyperlink>
        </w:p>
        <w:p w14:paraId="2FD2A452" w14:textId="5EAEC18E" w:rsidR="007C26E3" w:rsidRDefault="00E16C97">
          <w:pPr>
            <w:pStyle w:val="TOC2"/>
            <w:tabs>
              <w:tab w:val="right" w:leader="dot" w:pos="9016"/>
            </w:tabs>
            <w:rPr>
              <w:rFonts w:eastAsiaTheme="minorEastAsia"/>
              <w:noProof/>
              <w:lang w:eastAsia="en-IE"/>
            </w:rPr>
          </w:pPr>
          <w:hyperlink w:anchor="_Toc35609618" w:history="1">
            <w:r w:rsidR="007C26E3" w:rsidRPr="007458ED">
              <w:rPr>
                <w:rStyle w:val="Hyperlink"/>
                <w:noProof/>
              </w:rPr>
              <w:t>6.3. Future Work</w:t>
            </w:r>
            <w:r w:rsidR="007C26E3">
              <w:rPr>
                <w:noProof/>
                <w:webHidden/>
              </w:rPr>
              <w:tab/>
            </w:r>
            <w:r w:rsidR="007C26E3">
              <w:rPr>
                <w:noProof/>
                <w:webHidden/>
              </w:rPr>
              <w:fldChar w:fldCharType="begin"/>
            </w:r>
            <w:r w:rsidR="007C26E3">
              <w:rPr>
                <w:noProof/>
                <w:webHidden/>
              </w:rPr>
              <w:instrText xml:space="preserve"> PAGEREF _Toc35609618 \h </w:instrText>
            </w:r>
            <w:r w:rsidR="007C26E3">
              <w:rPr>
                <w:noProof/>
                <w:webHidden/>
              </w:rPr>
            </w:r>
            <w:r w:rsidR="007C26E3">
              <w:rPr>
                <w:noProof/>
                <w:webHidden/>
              </w:rPr>
              <w:fldChar w:fldCharType="separate"/>
            </w:r>
            <w:r w:rsidR="0088735F">
              <w:rPr>
                <w:noProof/>
                <w:webHidden/>
              </w:rPr>
              <w:t>89</w:t>
            </w:r>
            <w:r w:rsidR="007C26E3">
              <w:rPr>
                <w:noProof/>
                <w:webHidden/>
              </w:rPr>
              <w:fldChar w:fldCharType="end"/>
            </w:r>
          </w:hyperlink>
        </w:p>
        <w:p w14:paraId="3EF6A5A5" w14:textId="635ABEEA" w:rsidR="007C26E3" w:rsidRDefault="00E16C97">
          <w:pPr>
            <w:pStyle w:val="TOC1"/>
            <w:tabs>
              <w:tab w:val="right" w:leader="dot" w:pos="9016"/>
            </w:tabs>
            <w:rPr>
              <w:rFonts w:eastAsiaTheme="minorEastAsia"/>
              <w:noProof/>
              <w:lang w:eastAsia="en-IE"/>
            </w:rPr>
          </w:pPr>
          <w:hyperlink w:anchor="_Toc35609619" w:history="1">
            <w:r w:rsidR="007C26E3" w:rsidRPr="007458ED">
              <w:rPr>
                <w:rStyle w:val="Hyperlink"/>
                <w:noProof/>
              </w:rPr>
              <w:t>7. Conclusion</w:t>
            </w:r>
            <w:r w:rsidR="007C26E3">
              <w:rPr>
                <w:noProof/>
                <w:webHidden/>
              </w:rPr>
              <w:tab/>
            </w:r>
            <w:r w:rsidR="007C26E3">
              <w:rPr>
                <w:noProof/>
                <w:webHidden/>
              </w:rPr>
              <w:fldChar w:fldCharType="begin"/>
            </w:r>
            <w:r w:rsidR="007C26E3">
              <w:rPr>
                <w:noProof/>
                <w:webHidden/>
              </w:rPr>
              <w:instrText xml:space="preserve"> PAGEREF _Toc35609619 \h </w:instrText>
            </w:r>
            <w:r w:rsidR="007C26E3">
              <w:rPr>
                <w:noProof/>
                <w:webHidden/>
              </w:rPr>
            </w:r>
            <w:r w:rsidR="007C26E3">
              <w:rPr>
                <w:noProof/>
                <w:webHidden/>
              </w:rPr>
              <w:fldChar w:fldCharType="separate"/>
            </w:r>
            <w:r w:rsidR="0088735F">
              <w:rPr>
                <w:noProof/>
                <w:webHidden/>
              </w:rPr>
              <w:t>90</w:t>
            </w:r>
            <w:r w:rsidR="007C26E3">
              <w:rPr>
                <w:noProof/>
                <w:webHidden/>
              </w:rPr>
              <w:fldChar w:fldCharType="end"/>
            </w:r>
          </w:hyperlink>
        </w:p>
        <w:p w14:paraId="173D8C33" w14:textId="5B38421B" w:rsidR="007C26E3" w:rsidRDefault="00E16C97">
          <w:pPr>
            <w:pStyle w:val="TOC1"/>
            <w:tabs>
              <w:tab w:val="right" w:leader="dot" w:pos="9016"/>
            </w:tabs>
            <w:rPr>
              <w:rFonts w:eastAsiaTheme="minorEastAsia"/>
              <w:noProof/>
              <w:lang w:eastAsia="en-IE"/>
            </w:rPr>
          </w:pPr>
          <w:hyperlink w:anchor="_Toc35609620" w:history="1">
            <w:r w:rsidR="007C26E3" w:rsidRPr="007458ED">
              <w:rPr>
                <w:rStyle w:val="Hyperlink"/>
                <w:noProof/>
              </w:rPr>
              <w:t>Bibliography</w:t>
            </w:r>
            <w:r w:rsidR="007C26E3">
              <w:rPr>
                <w:noProof/>
                <w:webHidden/>
              </w:rPr>
              <w:tab/>
            </w:r>
            <w:r w:rsidR="007C26E3">
              <w:rPr>
                <w:noProof/>
                <w:webHidden/>
              </w:rPr>
              <w:fldChar w:fldCharType="begin"/>
            </w:r>
            <w:r w:rsidR="007C26E3">
              <w:rPr>
                <w:noProof/>
                <w:webHidden/>
              </w:rPr>
              <w:instrText xml:space="preserve"> PAGEREF _Toc35609620 \h </w:instrText>
            </w:r>
            <w:r w:rsidR="007C26E3">
              <w:rPr>
                <w:noProof/>
                <w:webHidden/>
              </w:rPr>
            </w:r>
            <w:r w:rsidR="007C26E3">
              <w:rPr>
                <w:noProof/>
                <w:webHidden/>
              </w:rPr>
              <w:fldChar w:fldCharType="separate"/>
            </w:r>
            <w:r w:rsidR="0088735F">
              <w:rPr>
                <w:noProof/>
                <w:webHidden/>
              </w:rPr>
              <w:t>93</w:t>
            </w:r>
            <w:r w:rsidR="007C26E3">
              <w:rPr>
                <w:noProof/>
                <w:webHidden/>
              </w:rPr>
              <w:fldChar w:fldCharType="end"/>
            </w:r>
          </w:hyperlink>
        </w:p>
        <w:p w14:paraId="3DBF8BFD" w14:textId="5A1B1EBB" w:rsidR="000D424C" w:rsidRPr="00452013" w:rsidRDefault="00E16C97" w:rsidP="00F4351D">
          <w:pPr>
            <w:pStyle w:val="TOC1"/>
            <w:tabs>
              <w:tab w:val="right" w:leader="dot" w:pos="9016"/>
            </w:tabs>
            <w:rPr>
              <w:rFonts w:eastAsiaTheme="minorEastAsia"/>
              <w:noProof/>
              <w:lang w:eastAsia="en-IE"/>
            </w:rPr>
          </w:pPr>
          <w:hyperlink w:anchor="_Toc35609621" w:history="1">
            <w:r w:rsidR="007C26E3" w:rsidRPr="007458ED">
              <w:rPr>
                <w:rStyle w:val="Hyperlink"/>
                <w:noProof/>
              </w:rPr>
              <w:t>Appendix</w:t>
            </w:r>
            <w:r w:rsidR="007C26E3">
              <w:rPr>
                <w:noProof/>
                <w:webHidden/>
              </w:rPr>
              <w:tab/>
            </w:r>
            <w:r w:rsidR="007C26E3">
              <w:rPr>
                <w:noProof/>
                <w:webHidden/>
              </w:rPr>
              <w:fldChar w:fldCharType="begin"/>
            </w:r>
            <w:r w:rsidR="007C26E3">
              <w:rPr>
                <w:noProof/>
                <w:webHidden/>
              </w:rPr>
              <w:instrText xml:space="preserve"> PAGEREF _Toc35609621 \h </w:instrText>
            </w:r>
            <w:r w:rsidR="007C26E3">
              <w:rPr>
                <w:noProof/>
                <w:webHidden/>
              </w:rPr>
            </w:r>
            <w:r w:rsidR="007C26E3">
              <w:rPr>
                <w:noProof/>
                <w:webHidden/>
              </w:rPr>
              <w:fldChar w:fldCharType="separate"/>
            </w:r>
            <w:r w:rsidR="0088735F">
              <w:rPr>
                <w:noProof/>
                <w:webHidden/>
              </w:rPr>
              <w:t>96</w:t>
            </w:r>
            <w:r w:rsidR="007C26E3">
              <w:rPr>
                <w:noProof/>
                <w:webHidden/>
              </w:rPr>
              <w:fldChar w:fldCharType="end"/>
            </w:r>
          </w:hyperlink>
          <w:r w:rsidR="009B697E">
            <w:rPr>
              <w:b/>
              <w:bCs/>
              <w:noProof/>
            </w:rPr>
            <w:fldChar w:fldCharType="end"/>
          </w:r>
        </w:p>
      </w:sdtContent>
    </w:sdt>
    <w:p w14:paraId="71F6CA9D" w14:textId="77777777" w:rsidR="00F4351D" w:rsidRDefault="00F4351D" w:rsidP="00B7306C">
      <w:pPr>
        <w:pStyle w:val="TOCHeading"/>
      </w:pPr>
    </w:p>
    <w:p w14:paraId="6DA32C65" w14:textId="1F25388A" w:rsidR="00B7306C" w:rsidRDefault="00B7306C" w:rsidP="00B7306C">
      <w:pPr>
        <w:pStyle w:val="TOCHeading"/>
      </w:pPr>
      <w:r>
        <w:t>Table of Figures</w:t>
      </w:r>
    </w:p>
    <w:p w14:paraId="2F029428" w14:textId="77777777" w:rsidR="000D424C" w:rsidRDefault="000D424C" w:rsidP="008A73E3">
      <w:pPr>
        <w:pStyle w:val="TableofFigures"/>
        <w:tabs>
          <w:tab w:val="right" w:leader="dot" w:pos="9016"/>
        </w:tabs>
        <w:spacing w:line="360" w:lineRule="auto"/>
      </w:pPr>
    </w:p>
    <w:p w14:paraId="6F468359" w14:textId="0ADCD41B" w:rsidR="0088735F" w:rsidRDefault="000D424C" w:rsidP="0088735F">
      <w:pPr>
        <w:pStyle w:val="TableofFigures"/>
        <w:tabs>
          <w:tab w:val="right" w:leader="dot" w:pos="9016"/>
        </w:tabs>
        <w:spacing w:line="360" w:lineRule="auto"/>
        <w:rPr>
          <w:rFonts w:eastAsiaTheme="minorEastAsia"/>
          <w:noProof/>
          <w:lang w:eastAsia="en-IE"/>
        </w:rPr>
      </w:pPr>
      <w:r>
        <w:fldChar w:fldCharType="begin"/>
      </w:r>
      <w:r>
        <w:instrText xml:space="preserve"> TOC \h \z \c "Figure" </w:instrText>
      </w:r>
      <w:r>
        <w:fldChar w:fldCharType="separate"/>
      </w:r>
      <w:hyperlink w:anchor="_Toc35765742" w:history="1">
        <w:r w:rsidR="0088735F" w:rsidRPr="00CF1523">
          <w:rPr>
            <w:rStyle w:val="Hyperlink"/>
            <w:noProof/>
          </w:rPr>
          <w:t xml:space="preserve">Figure 1: Example of possible wearable solution </w:t>
        </w:r>
        <w:r w:rsidR="0088735F" w:rsidRPr="00CF1523">
          <w:rPr>
            <w:rStyle w:val="Hyperlink"/>
            <w:rFonts w:cstheme="minorHAnsi"/>
            <w:noProof/>
          </w:rPr>
          <w:t>(11)</w:t>
        </w:r>
        <w:r w:rsidR="0088735F">
          <w:rPr>
            <w:noProof/>
            <w:webHidden/>
          </w:rPr>
          <w:tab/>
        </w:r>
        <w:r w:rsidR="0088735F">
          <w:rPr>
            <w:noProof/>
            <w:webHidden/>
          </w:rPr>
          <w:fldChar w:fldCharType="begin"/>
        </w:r>
        <w:r w:rsidR="0088735F">
          <w:rPr>
            <w:noProof/>
            <w:webHidden/>
          </w:rPr>
          <w:instrText xml:space="preserve"> PAGEREF _Toc35765742 \h </w:instrText>
        </w:r>
        <w:r w:rsidR="0088735F">
          <w:rPr>
            <w:noProof/>
            <w:webHidden/>
          </w:rPr>
        </w:r>
        <w:r w:rsidR="0088735F">
          <w:rPr>
            <w:noProof/>
            <w:webHidden/>
          </w:rPr>
          <w:fldChar w:fldCharType="separate"/>
        </w:r>
        <w:r w:rsidR="0088735F">
          <w:rPr>
            <w:noProof/>
            <w:webHidden/>
          </w:rPr>
          <w:t>11</w:t>
        </w:r>
        <w:r w:rsidR="0088735F">
          <w:rPr>
            <w:noProof/>
            <w:webHidden/>
          </w:rPr>
          <w:fldChar w:fldCharType="end"/>
        </w:r>
      </w:hyperlink>
    </w:p>
    <w:p w14:paraId="7F29D4F4" w14:textId="2AB51EF1" w:rsidR="0088735F" w:rsidRDefault="00E16C97" w:rsidP="0088735F">
      <w:pPr>
        <w:pStyle w:val="TableofFigures"/>
        <w:tabs>
          <w:tab w:val="right" w:leader="dot" w:pos="9016"/>
        </w:tabs>
        <w:spacing w:line="360" w:lineRule="auto"/>
        <w:rPr>
          <w:rFonts w:eastAsiaTheme="minorEastAsia"/>
          <w:noProof/>
          <w:lang w:eastAsia="en-IE"/>
        </w:rPr>
      </w:pPr>
      <w:hyperlink w:anchor="_Toc35765743" w:history="1">
        <w:r w:rsidR="0088735F" w:rsidRPr="00CF1523">
          <w:rPr>
            <w:rStyle w:val="Hyperlink"/>
            <w:noProof/>
          </w:rPr>
          <w:t>Figure 2: Example of instance segmentation (23)</w:t>
        </w:r>
        <w:r w:rsidR="0088735F">
          <w:rPr>
            <w:noProof/>
            <w:webHidden/>
          </w:rPr>
          <w:tab/>
        </w:r>
        <w:r w:rsidR="0088735F">
          <w:rPr>
            <w:noProof/>
            <w:webHidden/>
          </w:rPr>
          <w:fldChar w:fldCharType="begin"/>
        </w:r>
        <w:r w:rsidR="0088735F">
          <w:rPr>
            <w:noProof/>
            <w:webHidden/>
          </w:rPr>
          <w:instrText xml:space="preserve"> PAGEREF _Toc35765743 \h </w:instrText>
        </w:r>
        <w:r w:rsidR="0088735F">
          <w:rPr>
            <w:noProof/>
            <w:webHidden/>
          </w:rPr>
        </w:r>
        <w:r w:rsidR="0088735F">
          <w:rPr>
            <w:noProof/>
            <w:webHidden/>
          </w:rPr>
          <w:fldChar w:fldCharType="separate"/>
        </w:r>
        <w:r w:rsidR="0088735F">
          <w:rPr>
            <w:noProof/>
            <w:webHidden/>
          </w:rPr>
          <w:t>18</w:t>
        </w:r>
        <w:r w:rsidR="0088735F">
          <w:rPr>
            <w:noProof/>
            <w:webHidden/>
          </w:rPr>
          <w:fldChar w:fldCharType="end"/>
        </w:r>
      </w:hyperlink>
    </w:p>
    <w:p w14:paraId="02DB9CF0" w14:textId="5D35AD30" w:rsidR="0088735F" w:rsidRDefault="00E16C97" w:rsidP="0088735F">
      <w:pPr>
        <w:pStyle w:val="TableofFigures"/>
        <w:tabs>
          <w:tab w:val="right" w:leader="dot" w:pos="9016"/>
        </w:tabs>
        <w:spacing w:line="360" w:lineRule="auto"/>
        <w:rPr>
          <w:rFonts w:eastAsiaTheme="minorEastAsia"/>
          <w:noProof/>
          <w:lang w:eastAsia="en-IE"/>
        </w:rPr>
      </w:pPr>
      <w:hyperlink w:anchor="_Toc35765744" w:history="1">
        <w:r w:rsidR="0088735F" w:rsidRPr="00CF1523">
          <w:rPr>
            <w:rStyle w:val="Hyperlink"/>
            <w:noProof/>
          </w:rPr>
          <w:t>Figure 3: Example of object detection (34)</w:t>
        </w:r>
        <w:r w:rsidR="0088735F">
          <w:rPr>
            <w:noProof/>
            <w:webHidden/>
          </w:rPr>
          <w:tab/>
        </w:r>
        <w:r w:rsidR="0088735F">
          <w:rPr>
            <w:noProof/>
            <w:webHidden/>
          </w:rPr>
          <w:fldChar w:fldCharType="begin"/>
        </w:r>
        <w:r w:rsidR="0088735F">
          <w:rPr>
            <w:noProof/>
            <w:webHidden/>
          </w:rPr>
          <w:instrText xml:space="preserve"> PAGEREF _Toc35765744 \h </w:instrText>
        </w:r>
        <w:r w:rsidR="0088735F">
          <w:rPr>
            <w:noProof/>
            <w:webHidden/>
          </w:rPr>
        </w:r>
        <w:r w:rsidR="0088735F">
          <w:rPr>
            <w:noProof/>
            <w:webHidden/>
          </w:rPr>
          <w:fldChar w:fldCharType="separate"/>
        </w:r>
        <w:r w:rsidR="0088735F">
          <w:rPr>
            <w:noProof/>
            <w:webHidden/>
          </w:rPr>
          <w:t>19</w:t>
        </w:r>
        <w:r w:rsidR="0088735F">
          <w:rPr>
            <w:noProof/>
            <w:webHidden/>
          </w:rPr>
          <w:fldChar w:fldCharType="end"/>
        </w:r>
      </w:hyperlink>
    </w:p>
    <w:p w14:paraId="3E206640" w14:textId="4DDC750F" w:rsidR="0088735F" w:rsidRDefault="00E16C97" w:rsidP="0088735F">
      <w:pPr>
        <w:pStyle w:val="TableofFigures"/>
        <w:tabs>
          <w:tab w:val="right" w:leader="dot" w:pos="9016"/>
        </w:tabs>
        <w:spacing w:line="360" w:lineRule="auto"/>
        <w:rPr>
          <w:rFonts w:eastAsiaTheme="minorEastAsia"/>
          <w:noProof/>
          <w:lang w:eastAsia="en-IE"/>
        </w:rPr>
      </w:pPr>
      <w:hyperlink w:anchor="_Toc35765745" w:history="1">
        <w:r w:rsidR="0088735F" w:rsidRPr="00CF1523">
          <w:rPr>
            <w:rStyle w:val="Hyperlink"/>
            <w:noProof/>
          </w:rPr>
          <w:t>Figure 4: Convolutional Neural Network (CNN) layers (24)</w:t>
        </w:r>
        <w:r w:rsidR="0088735F">
          <w:rPr>
            <w:noProof/>
            <w:webHidden/>
          </w:rPr>
          <w:tab/>
        </w:r>
        <w:r w:rsidR="0088735F">
          <w:rPr>
            <w:noProof/>
            <w:webHidden/>
          </w:rPr>
          <w:fldChar w:fldCharType="begin"/>
        </w:r>
        <w:r w:rsidR="0088735F">
          <w:rPr>
            <w:noProof/>
            <w:webHidden/>
          </w:rPr>
          <w:instrText xml:space="preserve"> PAGEREF _Toc35765745 \h </w:instrText>
        </w:r>
        <w:r w:rsidR="0088735F">
          <w:rPr>
            <w:noProof/>
            <w:webHidden/>
          </w:rPr>
        </w:r>
        <w:r w:rsidR="0088735F">
          <w:rPr>
            <w:noProof/>
            <w:webHidden/>
          </w:rPr>
          <w:fldChar w:fldCharType="separate"/>
        </w:r>
        <w:r w:rsidR="0088735F">
          <w:rPr>
            <w:noProof/>
            <w:webHidden/>
          </w:rPr>
          <w:t>21</w:t>
        </w:r>
        <w:r w:rsidR="0088735F">
          <w:rPr>
            <w:noProof/>
            <w:webHidden/>
          </w:rPr>
          <w:fldChar w:fldCharType="end"/>
        </w:r>
      </w:hyperlink>
    </w:p>
    <w:p w14:paraId="7BFF6E87" w14:textId="5C21E1CC" w:rsidR="0088735F" w:rsidRDefault="00E16C97" w:rsidP="0088735F">
      <w:pPr>
        <w:pStyle w:val="TableofFigures"/>
        <w:tabs>
          <w:tab w:val="right" w:leader="dot" w:pos="9016"/>
        </w:tabs>
        <w:spacing w:line="360" w:lineRule="auto"/>
        <w:rPr>
          <w:rFonts w:eastAsiaTheme="minorEastAsia"/>
          <w:noProof/>
          <w:lang w:eastAsia="en-IE"/>
        </w:rPr>
      </w:pPr>
      <w:hyperlink w:anchor="_Toc35765746" w:history="1">
        <w:r w:rsidR="0088735F" w:rsidRPr="00CF1523">
          <w:rPr>
            <w:rStyle w:val="Hyperlink"/>
            <w:noProof/>
          </w:rPr>
          <w:t>Figure 5: Diagram showing MobileNetv2 layers (39)</w:t>
        </w:r>
        <w:r w:rsidR="0088735F">
          <w:rPr>
            <w:noProof/>
            <w:webHidden/>
          </w:rPr>
          <w:tab/>
        </w:r>
        <w:r w:rsidR="0088735F">
          <w:rPr>
            <w:noProof/>
            <w:webHidden/>
          </w:rPr>
          <w:fldChar w:fldCharType="begin"/>
        </w:r>
        <w:r w:rsidR="0088735F">
          <w:rPr>
            <w:noProof/>
            <w:webHidden/>
          </w:rPr>
          <w:instrText xml:space="preserve"> PAGEREF _Toc35765746 \h </w:instrText>
        </w:r>
        <w:r w:rsidR="0088735F">
          <w:rPr>
            <w:noProof/>
            <w:webHidden/>
          </w:rPr>
        </w:r>
        <w:r w:rsidR="0088735F">
          <w:rPr>
            <w:noProof/>
            <w:webHidden/>
          </w:rPr>
          <w:fldChar w:fldCharType="separate"/>
        </w:r>
        <w:r w:rsidR="0088735F">
          <w:rPr>
            <w:noProof/>
            <w:webHidden/>
          </w:rPr>
          <w:t>25</w:t>
        </w:r>
        <w:r w:rsidR="0088735F">
          <w:rPr>
            <w:noProof/>
            <w:webHidden/>
          </w:rPr>
          <w:fldChar w:fldCharType="end"/>
        </w:r>
      </w:hyperlink>
    </w:p>
    <w:p w14:paraId="11403A9D" w14:textId="249583B1" w:rsidR="0088735F" w:rsidRDefault="00E16C97" w:rsidP="0088735F">
      <w:pPr>
        <w:pStyle w:val="TableofFigures"/>
        <w:tabs>
          <w:tab w:val="right" w:leader="dot" w:pos="9016"/>
        </w:tabs>
        <w:spacing w:line="360" w:lineRule="auto"/>
        <w:rPr>
          <w:rFonts w:eastAsiaTheme="minorEastAsia"/>
          <w:noProof/>
          <w:lang w:eastAsia="en-IE"/>
        </w:rPr>
      </w:pPr>
      <w:hyperlink w:anchor="_Toc35765747" w:history="1">
        <w:r w:rsidR="0088735F" w:rsidRPr="00CF1523">
          <w:rPr>
            <w:rStyle w:val="Hyperlink"/>
            <w:noProof/>
          </w:rPr>
          <w:t>Figure 6: A Raspberry Pi 3 Model B</w:t>
        </w:r>
        <w:r w:rsidR="0088735F">
          <w:rPr>
            <w:noProof/>
            <w:webHidden/>
          </w:rPr>
          <w:tab/>
        </w:r>
        <w:r w:rsidR="0088735F">
          <w:rPr>
            <w:noProof/>
            <w:webHidden/>
          </w:rPr>
          <w:fldChar w:fldCharType="begin"/>
        </w:r>
        <w:r w:rsidR="0088735F">
          <w:rPr>
            <w:noProof/>
            <w:webHidden/>
          </w:rPr>
          <w:instrText xml:space="preserve"> PAGEREF _Toc35765747 \h </w:instrText>
        </w:r>
        <w:r w:rsidR="0088735F">
          <w:rPr>
            <w:noProof/>
            <w:webHidden/>
          </w:rPr>
        </w:r>
        <w:r w:rsidR="0088735F">
          <w:rPr>
            <w:noProof/>
            <w:webHidden/>
          </w:rPr>
          <w:fldChar w:fldCharType="separate"/>
        </w:r>
        <w:r w:rsidR="0088735F">
          <w:rPr>
            <w:noProof/>
            <w:webHidden/>
          </w:rPr>
          <w:t>26</w:t>
        </w:r>
        <w:r w:rsidR="0088735F">
          <w:rPr>
            <w:noProof/>
            <w:webHidden/>
          </w:rPr>
          <w:fldChar w:fldCharType="end"/>
        </w:r>
      </w:hyperlink>
    </w:p>
    <w:p w14:paraId="68155F64" w14:textId="276D80C1" w:rsidR="0088735F" w:rsidRDefault="00E16C97" w:rsidP="0088735F">
      <w:pPr>
        <w:pStyle w:val="TableofFigures"/>
        <w:tabs>
          <w:tab w:val="right" w:leader="dot" w:pos="9016"/>
        </w:tabs>
        <w:spacing w:line="360" w:lineRule="auto"/>
        <w:rPr>
          <w:rFonts w:eastAsiaTheme="minorEastAsia"/>
          <w:noProof/>
          <w:lang w:eastAsia="en-IE"/>
        </w:rPr>
      </w:pPr>
      <w:hyperlink w:anchor="_Toc35765748" w:history="1">
        <w:r w:rsidR="0088735F" w:rsidRPr="00CF1523">
          <w:rPr>
            <w:rStyle w:val="Hyperlink"/>
            <w:noProof/>
          </w:rPr>
          <w:t>Figure 7: The Camera Module V2</w:t>
        </w:r>
        <w:r w:rsidR="0088735F">
          <w:rPr>
            <w:noProof/>
            <w:webHidden/>
          </w:rPr>
          <w:tab/>
        </w:r>
        <w:r w:rsidR="0088735F">
          <w:rPr>
            <w:noProof/>
            <w:webHidden/>
          </w:rPr>
          <w:fldChar w:fldCharType="begin"/>
        </w:r>
        <w:r w:rsidR="0088735F">
          <w:rPr>
            <w:noProof/>
            <w:webHidden/>
          </w:rPr>
          <w:instrText xml:space="preserve"> PAGEREF _Toc35765748 \h </w:instrText>
        </w:r>
        <w:r w:rsidR="0088735F">
          <w:rPr>
            <w:noProof/>
            <w:webHidden/>
          </w:rPr>
        </w:r>
        <w:r w:rsidR="0088735F">
          <w:rPr>
            <w:noProof/>
            <w:webHidden/>
          </w:rPr>
          <w:fldChar w:fldCharType="separate"/>
        </w:r>
        <w:r w:rsidR="0088735F">
          <w:rPr>
            <w:noProof/>
            <w:webHidden/>
          </w:rPr>
          <w:t>27</w:t>
        </w:r>
        <w:r w:rsidR="0088735F">
          <w:rPr>
            <w:noProof/>
            <w:webHidden/>
          </w:rPr>
          <w:fldChar w:fldCharType="end"/>
        </w:r>
      </w:hyperlink>
    </w:p>
    <w:p w14:paraId="16F96EAD" w14:textId="75EAD7C8" w:rsidR="0088735F" w:rsidRDefault="00E16C97" w:rsidP="0088735F">
      <w:pPr>
        <w:pStyle w:val="TableofFigures"/>
        <w:tabs>
          <w:tab w:val="right" w:leader="dot" w:pos="9016"/>
        </w:tabs>
        <w:spacing w:line="360" w:lineRule="auto"/>
        <w:rPr>
          <w:rFonts w:eastAsiaTheme="minorEastAsia"/>
          <w:noProof/>
          <w:lang w:eastAsia="en-IE"/>
        </w:rPr>
      </w:pPr>
      <w:hyperlink w:anchor="_Toc35765749" w:history="1">
        <w:r w:rsidR="0088735F" w:rsidRPr="00CF1523">
          <w:rPr>
            <w:rStyle w:val="Hyperlink"/>
            <w:noProof/>
          </w:rPr>
          <w:t>Figure 8: HC-SR04 Sensor</w:t>
        </w:r>
        <w:r w:rsidR="0088735F">
          <w:rPr>
            <w:noProof/>
            <w:webHidden/>
          </w:rPr>
          <w:tab/>
        </w:r>
        <w:r w:rsidR="0088735F">
          <w:rPr>
            <w:noProof/>
            <w:webHidden/>
          </w:rPr>
          <w:fldChar w:fldCharType="begin"/>
        </w:r>
        <w:r w:rsidR="0088735F">
          <w:rPr>
            <w:noProof/>
            <w:webHidden/>
          </w:rPr>
          <w:instrText xml:space="preserve"> PAGEREF _Toc35765749 \h </w:instrText>
        </w:r>
        <w:r w:rsidR="0088735F">
          <w:rPr>
            <w:noProof/>
            <w:webHidden/>
          </w:rPr>
        </w:r>
        <w:r w:rsidR="0088735F">
          <w:rPr>
            <w:noProof/>
            <w:webHidden/>
          </w:rPr>
          <w:fldChar w:fldCharType="separate"/>
        </w:r>
        <w:r w:rsidR="0088735F">
          <w:rPr>
            <w:noProof/>
            <w:webHidden/>
          </w:rPr>
          <w:t>27</w:t>
        </w:r>
        <w:r w:rsidR="0088735F">
          <w:rPr>
            <w:noProof/>
            <w:webHidden/>
          </w:rPr>
          <w:fldChar w:fldCharType="end"/>
        </w:r>
      </w:hyperlink>
    </w:p>
    <w:p w14:paraId="7A17932C" w14:textId="3595E043" w:rsidR="0088735F" w:rsidRDefault="00E16C97" w:rsidP="0088735F">
      <w:pPr>
        <w:pStyle w:val="TableofFigures"/>
        <w:tabs>
          <w:tab w:val="right" w:leader="dot" w:pos="9016"/>
        </w:tabs>
        <w:spacing w:line="360" w:lineRule="auto"/>
        <w:rPr>
          <w:rFonts w:eastAsiaTheme="minorEastAsia"/>
          <w:noProof/>
          <w:lang w:eastAsia="en-IE"/>
        </w:rPr>
      </w:pPr>
      <w:hyperlink w:anchor="_Toc35765750" w:history="1">
        <w:r w:rsidR="0088735F" w:rsidRPr="00CF1523">
          <w:rPr>
            <w:rStyle w:val="Hyperlink"/>
            <w:noProof/>
          </w:rPr>
          <w:t>Figure 9: MiniGuide</w:t>
        </w:r>
        <w:r w:rsidR="0088735F">
          <w:rPr>
            <w:noProof/>
            <w:webHidden/>
          </w:rPr>
          <w:tab/>
        </w:r>
        <w:r w:rsidR="0088735F">
          <w:rPr>
            <w:noProof/>
            <w:webHidden/>
          </w:rPr>
          <w:fldChar w:fldCharType="begin"/>
        </w:r>
        <w:r w:rsidR="0088735F">
          <w:rPr>
            <w:noProof/>
            <w:webHidden/>
          </w:rPr>
          <w:instrText xml:space="preserve"> PAGEREF _Toc35765750 \h </w:instrText>
        </w:r>
        <w:r w:rsidR="0088735F">
          <w:rPr>
            <w:noProof/>
            <w:webHidden/>
          </w:rPr>
        </w:r>
        <w:r w:rsidR="0088735F">
          <w:rPr>
            <w:noProof/>
            <w:webHidden/>
          </w:rPr>
          <w:fldChar w:fldCharType="separate"/>
        </w:r>
        <w:r w:rsidR="0088735F">
          <w:rPr>
            <w:noProof/>
            <w:webHidden/>
          </w:rPr>
          <w:t>31</w:t>
        </w:r>
        <w:r w:rsidR="0088735F">
          <w:rPr>
            <w:noProof/>
            <w:webHidden/>
          </w:rPr>
          <w:fldChar w:fldCharType="end"/>
        </w:r>
      </w:hyperlink>
    </w:p>
    <w:p w14:paraId="75760541" w14:textId="2F919E2C" w:rsidR="0088735F" w:rsidRDefault="00E16C97" w:rsidP="0088735F">
      <w:pPr>
        <w:pStyle w:val="TableofFigures"/>
        <w:tabs>
          <w:tab w:val="right" w:leader="dot" w:pos="9016"/>
        </w:tabs>
        <w:spacing w:line="360" w:lineRule="auto"/>
        <w:rPr>
          <w:rFonts w:eastAsiaTheme="minorEastAsia"/>
          <w:noProof/>
          <w:lang w:eastAsia="en-IE"/>
        </w:rPr>
      </w:pPr>
      <w:hyperlink w:anchor="_Toc35765751" w:history="1">
        <w:r w:rsidR="0088735F" w:rsidRPr="00CF1523">
          <w:rPr>
            <w:rStyle w:val="Hyperlink"/>
            <w:noProof/>
          </w:rPr>
          <w:t>Figure 10: The Ray Electronic Mobility Guide</w:t>
        </w:r>
        <w:r w:rsidR="0088735F">
          <w:rPr>
            <w:noProof/>
            <w:webHidden/>
          </w:rPr>
          <w:tab/>
        </w:r>
        <w:r w:rsidR="0088735F">
          <w:rPr>
            <w:noProof/>
            <w:webHidden/>
          </w:rPr>
          <w:fldChar w:fldCharType="begin"/>
        </w:r>
        <w:r w:rsidR="0088735F">
          <w:rPr>
            <w:noProof/>
            <w:webHidden/>
          </w:rPr>
          <w:instrText xml:space="preserve"> PAGEREF _Toc35765751 \h </w:instrText>
        </w:r>
        <w:r w:rsidR="0088735F">
          <w:rPr>
            <w:noProof/>
            <w:webHidden/>
          </w:rPr>
        </w:r>
        <w:r w:rsidR="0088735F">
          <w:rPr>
            <w:noProof/>
            <w:webHidden/>
          </w:rPr>
          <w:fldChar w:fldCharType="separate"/>
        </w:r>
        <w:r w:rsidR="0088735F">
          <w:rPr>
            <w:noProof/>
            <w:webHidden/>
          </w:rPr>
          <w:t>32</w:t>
        </w:r>
        <w:r w:rsidR="0088735F">
          <w:rPr>
            <w:noProof/>
            <w:webHidden/>
          </w:rPr>
          <w:fldChar w:fldCharType="end"/>
        </w:r>
      </w:hyperlink>
    </w:p>
    <w:p w14:paraId="4BB47BA2" w14:textId="0DAD917B" w:rsidR="0088735F" w:rsidRDefault="00E16C97" w:rsidP="0088735F">
      <w:pPr>
        <w:pStyle w:val="TableofFigures"/>
        <w:tabs>
          <w:tab w:val="right" w:leader="dot" w:pos="9016"/>
        </w:tabs>
        <w:spacing w:line="360" w:lineRule="auto"/>
        <w:rPr>
          <w:rFonts w:eastAsiaTheme="minorEastAsia"/>
          <w:noProof/>
          <w:lang w:eastAsia="en-IE"/>
        </w:rPr>
      </w:pPr>
      <w:hyperlink w:anchor="_Toc35765752" w:history="1">
        <w:r w:rsidR="0088735F" w:rsidRPr="00CF1523">
          <w:rPr>
            <w:rStyle w:val="Hyperlink"/>
            <w:noProof/>
          </w:rPr>
          <w:t>Figure 11: The Agile Methodology (28)</w:t>
        </w:r>
        <w:r w:rsidR="0088735F">
          <w:rPr>
            <w:noProof/>
            <w:webHidden/>
          </w:rPr>
          <w:tab/>
        </w:r>
        <w:r w:rsidR="0088735F">
          <w:rPr>
            <w:noProof/>
            <w:webHidden/>
          </w:rPr>
          <w:fldChar w:fldCharType="begin"/>
        </w:r>
        <w:r w:rsidR="0088735F">
          <w:rPr>
            <w:noProof/>
            <w:webHidden/>
          </w:rPr>
          <w:instrText xml:space="preserve"> PAGEREF _Toc35765752 \h </w:instrText>
        </w:r>
        <w:r w:rsidR="0088735F">
          <w:rPr>
            <w:noProof/>
            <w:webHidden/>
          </w:rPr>
        </w:r>
        <w:r w:rsidR="0088735F">
          <w:rPr>
            <w:noProof/>
            <w:webHidden/>
          </w:rPr>
          <w:fldChar w:fldCharType="separate"/>
        </w:r>
        <w:r w:rsidR="0088735F">
          <w:rPr>
            <w:noProof/>
            <w:webHidden/>
          </w:rPr>
          <w:t>38</w:t>
        </w:r>
        <w:r w:rsidR="0088735F">
          <w:rPr>
            <w:noProof/>
            <w:webHidden/>
          </w:rPr>
          <w:fldChar w:fldCharType="end"/>
        </w:r>
      </w:hyperlink>
    </w:p>
    <w:p w14:paraId="65F7DAC7" w14:textId="22E7EA69" w:rsidR="0088735F" w:rsidRDefault="00E16C97" w:rsidP="0088735F">
      <w:pPr>
        <w:pStyle w:val="TableofFigures"/>
        <w:tabs>
          <w:tab w:val="right" w:leader="dot" w:pos="9016"/>
        </w:tabs>
        <w:spacing w:line="360" w:lineRule="auto"/>
        <w:rPr>
          <w:rFonts w:eastAsiaTheme="minorEastAsia"/>
          <w:noProof/>
          <w:lang w:eastAsia="en-IE"/>
        </w:rPr>
      </w:pPr>
      <w:hyperlink w:anchor="_Toc35765753" w:history="1">
        <w:r w:rsidR="0088735F" w:rsidRPr="00CF1523">
          <w:rPr>
            <w:rStyle w:val="Hyperlink"/>
            <w:noProof/>
          </w:rPr>
          <w:t>Figure 12: The Waterfall Methodology (29)</w:t>
        </w:r>
        <w:r w:rsidR="0088735F">
          <w:rPr>
            <w:noProof/>
            <w:webHidden/>
          </w:rPr>
          <w:tab/>
        </w:r>
        <w:r w:rsidR="0088735F">
          <w:rPr>
            <w:noProof/>
            <w:webHidden/>
          </w:rPr>
          <w:fldChar w:fldCharType="begin"/>
        </w:r>
        <w:r w:rsidR="0088735F">
          <w:rPr>
            <w:noProof/>
            <w:webHidden/>
          </w:rPr>
          <w:instrText xml:space="preserve"> PAGEREF _Toc35765753 \h </w:instrText>
        </w:r>
        <w:r w:rsidR="0088735F">
          <w:rPr>
            <w:noProof/>
            <w:webHidden/>
          </w:rPr>
        </w:r>
        <w:r w:rsidR="0088735F">
          <w:rPr>
            <w:noProof/>
            <w:webHidden/>
          </w:rPr>
          <w:fldChar w:fldCharType="separate"/>
        </w:r>
        <w:r w:rsidR="0088735F">
          <w:rPr>
            <w:noProof/>
            <w:webHidden/>
          </w:rPr>
          <w:t>39</w:t>
        </w:r>
        <w:r w:rsidR="0088735F">
          <w:rPr>
            <w:noProof/>
            <w:webHidden/>
          </w:rPr>
          <w:fldChar w:fldCharType="end"/>
        </w:r>
      </w:hyperlink>
    </w:p>
    <w:p w14:paraId="7090F7D4" w14:textId="63588C18" w:rsidR="0088735F" w:rsidRDefault="00E16C97" w:rsidP="0088735F">
      <w:pPr>
        <w:pStyle w:val="TableofFigures"/>
        <w:tabs>
          <w:tab w:val="right" w:leader="dot" w:pos="9016"/>
        </w:tabs>
        <w:spacing w:line="360" w:lineRule="auto"/>
        <w:rPr>
          <w:rFonts w:eastAsiaTheme="minorEastAsia"/>
          <w:noProof/>
          <w:lang w:eastAsia="en-IE"/>
        </w:rPr>
      </w:pPr>
      <w:hyperlink w:anchor="_Toc35765754" w:history="1">
        <w:r w:rsidR="0088735F" w:rsidRPr="00CF1523">
          <w:rPr>
            <w:rStyle w:val="Hyperlink"/>
            <w:noProof/>
          </w:rPr>
          <w:t>Figure 13: The Feature Driven Methodology (30)</w:t>
        </w:r>
        <w:r w:rsidR="0088735F">
          <w:rPr>
            <w:noProof/>
            <w:webHidden/>
          </w:rPr>
          <w:tab/>
        </w:r>
        <w:r w:rsidR="0088735F">
          <w:rPr>
            <w:noProof/>
            <w:webHidden/>
          </w:rPr>
          <w:fldChar w:fldCharType="begin"/>
        </w:r>
        <w:r w:rsidR="0088735F">
          <w:rPr>
            <w:noProof/>
            <w:webHidden/>
          </w:rPr>
          <w:instrText xml:space="preserve"> PAGEREF _Toc35765754 \h </w:instrText>
        </w:r>
        <w:r w:rsidR="0088735F">
          <w:rPr>
            <w:noProof/>
            <w:webHidden/>
          </w:rPr>
        </w:r>
        <w:r w:rsidR="0088735F">
          <w:rPr>
            <w:noProof/>
            <w:webHidden/>
          </w:rPr>
          <w:fldChar w:fldCharType="separate"/>
        </w:r>
        <w:r w:rsidR="0088735F">
          <w:rPr>
            <w:noProof/>
            <w:webHidden/>
          </w:rPr>
          <w:t>40</w:t>
        </w:r>
        <w:r w:rsidR="0088735F">
          <w:rPr>
            <w:noProof/>
            <w:webHidden/>
          </w:rPr>
          <w:fldChar w:fldCharType="end"/>
        </w:r>
      </w:hyperlink>
    </w:p>
    <w:p w14:paraId="048083AB" w14:textId="391405A4" w:rsidR="0088735F" w:rsidRDefault="00E16C97" w:rsidP="0088735F">
      <w:pPr>
        <w:pStyle w:val="TableofFigures"/>
        <w:tabs>
          <w:tab w:val="right" w:leader="dot" w:pos="9016"/>
        </w:tabs>
        <w:spacing w:line="360" w:lineRule="auto"/>
        <w:rPr>
          <w:rFonts w:eastAsiaTheme="minorEastAsia"/>
          <w:noProof/>
          <w:lang w:eastAsia="en-IE"/>
        </w:rPr>
      </w:pPr>
      <w:hyperlink w:anchor="_Toc35765755" w:history="1">
        <w:r w:rsidR="0088735F" w:rsidRPr="00CF1523">
          <w:rPr>
            <w:rStyle w:val="Hyperlink"/>
            <w:noProof/>
          </w:rPr>
          <w:t>Figure 14: System Layers</w:t>
        </w:r>
        <w:r w:rsidR="0088735F">
          <w:rPr>
            <w:noProof/>
            <w:webHidden/>
          </w:rPr>
          <w:tab/>
        </w:r>
        <w:r w:rsidR="0088735F">
          <w:rPr>
            <w:noProof/>
            <w:webHidden/>
          </w:rPr>
          <w:fldChar w:fldCharType="begin"/>
        </w:r>
        <w:r w:rsidR="0088735F">
          <w:rPr>
            <w:noProof/>
            <w:webHidden/>
          </w:rPr>
          <w:instrText xml:space="preserve"> PAGEREF _Toc35765755 \h </w:instrText>
        </w:r>
        <w:r w:rsidR="0088735F">
          <w:rPr>
            <w:noProof/>
            <w:webHidden/>
          </w:rPr>
        </w:r>
        <w:r w:rsidR="0088735F">
          <w:rPr>
            <w:noProof/>
            <w:webHidden/>
          </w:rPr>
          <w:fldChar w:fldCharType="separate"/>
        </w:r>
        <w:r w:rsidR="0088735F">
          <w:rPr>
            <w:noProof/>
            <w:webHidden/>
          </w:rPr>
          <w:t>43</w:t>
        </w:r>
        <w:r w:rsidR="0088735F">
          <w:rPr>
            <w:noProof/>
            <w:webHidden/>
          </w:rPr>
          <w:fldChar w:fldCharType="end"/>
        </w:r>
      </w:hyperlink>
    </w:p>
    <w:p w14:paraId="5147F024" w14:textId="5A12B79E" w:rsidR="0088735F" w:rsidRDefault="00E16C97" w:rsidP="0088735F">
      <w:pPr>
        <w:pStyle w:val="TableofFigures"/>
        <w:tabs>
          <w:tab w:val="right" w:leader="dot" w:pos="9016"/>
        </w:tabs>
        <w:spacing w:line="360" w:lineRule="auto"/>
        <w:rPr>
          <w:rFonts w:eastAsiaTheme="minorEastAsia"/>
          <w:noProof/>
          <w:lang w:eastAsia="en-IE"/>
        </w:rPr>
      </w:pPr>
      <w:hyperlink w:anchor="_Toc35765756" w:history="1">
        <w:r w:rsidR="0088735F" w:rsidRPr="00CF1523">
          <w:rPr>
            <w:rStyle w:val="Hyperlink"/>
            <w:noProof/>
          </w:rPr>
          <w:t>Figure 15: Use Case Iteration 1</w:t>
        </w:r>
        <w:r w:rsidR="0088735F">
          <w:rPr>
            <w:noProof/>
            <w:webHidden/>
          </w:rPr>
          <w:tab/>
        </w:r>
        <w:r w:rsidR="0088735F">
          <w:rPr>
            <w:noProof/>
            <w:webHidden/>
          </w:rPr>
          <w:fldChar w:fldCharType="begin"/>
        </w:r>
        <w:r w:rsidR="0088735F">
          <w:rPr>
            <w:noProof/>
            <w:webHidden/>
          </w:rPr>
          <w:instrText xml:space="preserve"> PAGEREF _Toc35765756 \h </w:instrText>
        </w:r>
        <w:r w:rsidR="0088735F">
          <w:rPr>
            <w:noProof/>
            <w:webHidden/>
          </w:rPr>
        </w:r>
        <w:r w:rsidR="0088735F">
          <w:rPr>
            <w:noProof/>
            <w:webHidden/>
          </w:rPr>
          <w:fldChar w:fldCharType="separate"/>
        </w:r>
        <w:r w:rsidR="0088735F">
          <w:rPr>
            <w:noProof/>
            <w:webHidden/>
          </w:rPr>
          <w:t>44</w:t>
        </w:r>
        <w:r w:rsidR="0088735F">
          <w:rPr>
            <w:noProof/>
            <w:webHidden/>
          </w:rPr>
          <w:fldChar w:fldCharType="end"/>
        </w:r>
      </w:hyperlink>
    </w:p>
    <w:p w14:paraId="4FD477AF" w14:textId="7981A9AD" w:rsidR="0088735F" w:rsidRDefault="00E16C97" w:rsidP="0088735F">
      <w:pPr>
        <w:pStyle w:val="TableofFigures"/>
        <w:tabs>
          <w:tab w:val="right" w:leader="dot" w:pos="9016"/>
        </w:tabs>
        <w:spacing w:line="360" w:lineRule="auto"/>
        <w:rPr>
          <w:rFonts w:eastAsiaTheme="minorEastAsia"/>
          <w:noProof/>
          <w:lang w:eastAsia="en-IE"/>
        </w:rPr>
      </w:pPr>
      <w:hyperlink w:anchor="_Toc35765757" w:history="1">
        <w:r w:rsidR="0088735F" w:rsidRPr="00CF1523">
          <w:rPr>
            <w:rStyle w:val="Hyperlink"/>
            <w:noProof/>
          </w:rPr>
          <w:t>Figure 16: Analysis Class Iteration 1</w:t>
        </w:r>
        <w:r w:rsidR="0088735F">
          <w:rPr>
            <w:noProof/>
            <w:webHidden/>
          </w:rPr>
          <w:tab/>
        </w:r>
        <w:r w:rsidR="0088735F">
          <w:rPr>
            <w:noProof/>
            <w:webHidden/>
          </w:rPr>
          <w:fldChar w:fldCharType="begin"/>
        </w:r>
        <w:r w:rsidR="0088735F">
          <w:rPr>
            <w:noProof/>
            <w:webHidden/>
          </w:rPr>
          <w:instrText xml:space="preserve"> PAGEREF _Toc35765757 \h </w:instrText>
        </w:r>
        <w:r w:rsidR="0088735F">
          <w:rPr>
            <w:noProof/>
            <w:webHidden/>
          </w:rPr>
        </w:r>
        <w:r w:rsidR="0088735F">
          <w:rPr>
            <w:noProof/>
            <w:webHidden/>
          </w:rPr>
          <w:fldChar w:fldCharType="separate"/>
        </w:r>
        <w:r w:rsidR="0088735F">
          <w:rPr>
            <w:noProof/>
            <w:webHidden/>
          </w:rPr>
          <w:t>45</w:t>
        </w:r>
        <w:r w:rsidR="0088735F">
          <w:rPr>
            <w:noProof/>
            <w:webHidden/>
          </w:rPr>
          <w:fldChar w:fldCharType="end"/>
        </w:r>
      </w:hyperlink>
    </w:p>
    <w:p w14:paraId="25004FEA" w14:textId="78AB5A9B" w:rsidR="0088735F" w:rsidRDefault="00E16C97" w:rsidP="0088735F">
      <w:pPr>
        <w:pStyle w:val="TableofFigures"/>
        <w:tabs>
          <w:tab w:val="right" w:leader="dot" w:pos="9016"/>
        </w:tabs>
        <w:spacing w:line="360" w:lineRule="auto"/>
        <w:rPr>
          <w:rFonts w:eastAsiaTheme="minorEastAsia"/>
          <w:noProof/>
          <w:lang w:eastAsia="en-IE"/>
        </w:rPr>
      </w:pPr>
      <w:hyperlink w:anchor="_Toc35765758" w:history="1">
        <w:r w:rsidR="0088735F" w:rsidRPr="00CF1523">
          <w:rPr>
            <w:rStyle w:val="Hyperlink"/>
            <w:noProof/>
          </w:rPr>
          <w:t>Figure 17: Sequence Diagram Iteration 1</w:t>
        </w:r>
        <w:r w:rsidR="0088735F">
          <w:rPr>
            <w:noProof/>
            <w:webHidden/>
          </w:rPr>
          <w:tab/>
        </w:r>
        <w:r w:rsidR="0088735F">
          <w:rPr>
            <w:noProof/>
            <w:webHidden/>
          </w:rPr>
          <w:fldChar w:fldCharType="begin"/>
        </w:r>
        <w:r w:rsidR="0088735F">
          <w:rPr>
            <w:noProof/>
            <w:webHidden/>
          </w:rPr>
          <w:instrText xml:space="preserve"> PAGEREF _Toc35765758 \h </w:instrText>
        </w:r>
        <w:r w:rsidR="0088735F">
          <w:rPr>
            <w:noProof/>
            <w:webHidden/>
          </w:rPr>
        </w:r>
        <w:r w:rsidR="0088735F">
          <w:rPr>
            <w:noProof/>
            <w:webHidden/>
          </w:rPr>
          <w:fldChar w:fldCharType="separate"/>
        </w:r>
        <w:r w:rsidR="0088735F">
          <w:rPr>
            <w:noProof/>
            <w:webHidden/>
          </w:rPr>
          <w:t>46</w:t>
        </w:r>
        <w:r w:rsidR="0088735F">
          <w:rPr>
            <w:noProof/>
            <w:webHidden/>
          </w:rPr>
          <w:fldChar w:fldCharType="end"/>
        </w:r>
      </w:hyperlink>
    </w:p>
    <w:p w14:paraId="18068799" w14:textId="3B51CCD3" w:rsidR="0088735F" w:rsidRDefault="00E16C97" w:rsidP="0088735F">
      <w:pPr>
        <w:pStyle w:val="TableofFigures"/>
        <w:tabs>
          <w:tab w:val="right" w:leader="dot" w:pos="9016"/>
        </w:tabs>
        <w:spacing w:line="360" w:lineRule="auto"/>
        <w:rPr>
          <w:rFonts w:eastAsiaTheme="minorEastAsia"/>
          <w:noProof/>
          <w:lang w:eastAsia="en-IE"/>
        </w:rPr>
      </w:pPr>
      <w:hyperlink w:anchor="_Toc35765759" w:history="1">
        <w:r w:rsidR="0088735F" w:rsidRPr="00CF1523">
          <w:rPr>
            <w:rStyle w:val="Hyperlink"/>
            <w:noProof/>
          </w:rPr>
          <w:t>Figure 18: Class Diagram Iteration 1</w:t>
        </w:r>
        <w:r w:rsidR="0088735F">
          <w:rPr>
            <w:noProof/>
            <w:webHidden/>
          </w:rPr>
          <w:tab/>
        </w:r>
        <w:r w:rsidR="0088735F">
          <w:rPr>
            <w:noProof/>
            <w:webHidden/>
          </w:rPr>
          <w:fldChar w:fldCharType="begin"/>
        </w:r>
        <w:r w:rsidR="0088735F">
          <w:rPr>
            <w:noProof/>
            <w:webHidden/>
          </w:rPr>
          <w:instrText xml:space="preserve"> PAGEREF _Toc35765759 \h </w:instrText>
        </w:r>
        <w:r w:rsidR="0088735F">
          <w:rPr>
            <w:noProof/>
            <w:webHidden/>
          </w:rPr>
        </w:r>
        <w:r w:rsidR="0088735F">
          <w:rPr>
            <w:noProof/>
            <w:webHidden/>
          </w:rPr>
          <w:fldChar w:fldCharType="separate"/>
        </w:r>
        <w:r w:rsidR="0088735F">
          <w:rPr>
            <w:noProof/>
            <w:webHidden/>
          </w:rPr>
          <w:t>47</w:t>
        </w:r>
        <w:r w:rsidR="0088735F">
          <w:rPr>
            <w:noProof/>
            <w:webHidden/>
          </w:rPr>
          <w:fldChar w:fldCharType="end"/>
        </w:r>
      </w:hyperlink>
    </w:p>
    <w:p w14:paraId="4D8CA5EA" w14:textId="3CFB2DD2" w:rsidR="0088735F" w:rsidRDefault="00E16C97" w:rsidP="0088735F">
      <w:pPr>
        <w:pStyle w:val="TableofFigures"/>
        <w:tabs>
          <w:tab w:val="right" w:leader="dot" w:pos="9016"/>
        </w:tabs>
        <w:spacing w:line="360" w:lineRule="auto"/>
        <w:rPr>
          <w:rFonts w:eastAsiaTheme="minorEastAsia"/>
          <w:noProof/>
          <w:lang w:eastAsia="en-IE"/>
        </w:rPr>
      </w:pPr>
      <w:hyperlink w:anchor="_Toc35765760" w:history="1">
        <w:r w:rsidR="0088735F" w:rsidRPr="00CF1523">
          <w:rPr>
            <w:rStyle w:val="Hyperlink"/>
            <w:noProof/>
          </w:rPr>
          <w:t>Figure 19: Use Case Iteration 2</w:t>
        </w:r>
        <w:r w:rsidR="0088735F">
          <w:rPr>
            <w:noProof/>
            <w:webHidden/>
          </w:rPr>
          <w:tab/>
        </w:r>
        <w:r w:rsidR="0088735F">
          <w:rPr>
            <w:noProof/>
            <w:webHidden/>
          </w:rPr>
          <w:fldChar w:fldCharType="begin"/>
        </w:r>
        <w:r w:rsidR="0088735F">
          <w:rPr>
            <w:noProof/>
            <w:webHidden/>
          </w:rPr>
          <w:instrText xml:space="preserve"> PAGEREF _Toc35765760 \h </w:instrText>
        </w:r>
        <w:r w:rsidR="0088735F">
          <w:rPr>
            <w:noProof/>
            <w:webHidden/>
          </w:rPr>
        </w:r>
        <w:r w:rsidR="0088735F">
          <w:rPr>
            <w:noProof/>
            <w:webHidden/>
          </w:rPr>
          <w:fldChar w:fldCharType="separate"/>
        </w:r>
        <w:r w:rsidR="0088735F">
          <w:rPr>
            <w:noProof/>
            <w:webHidden/>
          </w:rPr>
          <w:t>48</w:t>
        </w:r>
        <w:r w:rsidR="0088735F">
          <w:rPr>
            <w:noProof/>
            <w:webHidden/>
          </w:rPr>
          <w:fldChar w:fldCharType="end"/>
        </w:r>
      </w:hyperlink>
    </w:p>
    <w:p w14:paraId="27C5D7BA" w14:textId="70515EFB" w:rsidR="0088735F" w:rsidRDefault="00E16C97" w:rsidP="0088735F">
      <w:pPr>
        <w:pStyle w:val="TableofFigures"/>
        <w:tabs>
          <w:tab w:val="right" w:leader="dot" w:pos="9016"/>
        </w:tabs>
        <w:spacing w:line="360" w:lineRule="auto"/>
        <w:rPr>
          <w:rFonts w:eastAsiaTheme="minorEastAsia"/>
          <w:noProof/>
          <w:lang w:eastAsia="en-IE"/>
        </w:rPr>
      </w:pPr>
      <w:hyperlink w:anchor="_Toc35765761" w:history="1">
        <w:r w:rsidR="0088735F" w:rsidRPr="00CF1523">
          <w:rPr>
            <w:rStyle w:val="Hyperlink"/>
            <w:noProof/>
          </w:rPr>
          <w:t>Figure 20: Analysis Class Iteration 2</w:t>
        </w:r>
        <w:r w:rsidR="0088735F">
          <w:rPr>
            <w:noProof/>
            <w:webHidden/>
          </w:rPr>
          <w:tab/>
        </w:r>
        <w:r w:rsidR="0088735F">
          <w:rPr>
            <w:noProof/>
            <w:webHidden/>
          </w:rPr>
          <w:fldChar w:fldCharType="begin"/>
        </w:r>
        <w:r w:rsidR="0088735F">
          <w:rPr>
            <w:noProof/>
            <w:webHidden/>
          </w:rPr>
          <w:instrText xml:space="preserve"> PAGEREF _Toc35765761 \h </w:instrText>
        </w:r>
        <w:r w:rsidR="0088735F">
          <w:rPr>
            <w:noProof/>
            <w:webHidden/>
          </w:rPr>
        </w:r>
        <w:r w:rsidR="0088735F">
          <w:rPr>
            <w:noProof/>
            <w:webHidden/>
          </w:rPr>
          <w:fldChar w:fldCharType="separate"/>
        </w:r>
        <w:r w:rsidR="0088735F">
          <w:rPr>
            <w:noProof/>
            <w:webHidden/>
          </w:rPr>
          <w:t>49</w:t>
        </w:r>
        <w:r w:rsidR="0088735F">
          <w:rPr>
            <w:noProof/>
            <w:webHidden/>
          </w:rPr>
          <w:fldChar w:fldCharType="end"/>
        </w:r>
      </w:hyperlink>
    </w:p>
    <w:p w14:paraId="6BF1CC9D" w14:textId="6149BEFD" w:rsidR="0088735F" w:rsidRDefault="00E16C97" w:rsidP="0088735F">
      <w:pPr>
        <w:pStyle w:val="TableofFigures"/>
        <w:tabs>
          <w:tab w:val="right" w:leader="dot" w:pos="9016"/>
        </w:tabs>
        <w:spacing w:line="360" w:lineRule="auto"/>
        <w:rPr>
          <w:rFonts w:eastAsiaTheme="minorEastAsia"/>
          <w:noProof/>
          <w:lang w:eastAsia="en-IE"/>
        </w:rPr>
      </w:pPr>
      <w:hyperlink w:anchor="_Toc35765762" w:history="1">
        <w:r w:rsidR="0088735F" w:rsidRPr="00CF1523">
          <w:rPr>
            <w:rStyle w:val="Hyperlink"/>
            <w:noProof/>
          </w:rPr>
          <w:t>Figure 21: Sequence Diagram Iteration 2</w:t>
        </w:r>
        <w:r w:rsidR="0088735F">
          <w:rPr>
            <w:noProof/>
            <w:webHidden/>
          </w:rPr>
          <w:tab/>
        </w:r>
        <w:r w:rsidR="0088735F">
          <w:rPr>
            <w:noProof/>
            <w:webHidden/>
          </w:rPr>
          <w:fldChar w:fldCharType="begin"/>
        </w:r>
        <w:r w:rsidR="0088735F">
          <w:rPr>
            <w:noProof/>
            <w:webHidden/>
          </w:rPr>
          <w:instrText xml:space="preserve"> PAGEREF _Toc35765762 \h </w:instrText>
        </w:r>
        <w:r w:rsidR="0088735F">
          <w:rPr>
            <w:noProof/>
            <w:webHidden/>
          </w:rPr>
        </w:r>
        <w:r w:rsidR="0088735F">
          <w:rPr>
            <w:noProof/>
            <w:webHidden/>
          </w:rPr>
          <w:fldChar w:fldCharType="separate"/>
        </w:r>
        <w:r w:rsidR="0088735F">
          <w:rPr>
            <w:noProof/>
            <w:webHidden/>
          </w:rPr>
          <w:t>50</w:t>
        </w:r>
        <w:r w:rsidR="0088735F">
          <w:rPr>
            <w:noProof/>
            <w:webHidden/>
          </w:rPr>
          <w:fldChar w:fldCharType="end"/>
        </w:r>
      </w:hyperlink>
    </w:p>
    <w:p w14:paraId="36439F44" w14:textId="1C4E15B3" w:rsidR="0088735F" w:rsidRDefault="00E16C97" w:rsidP="0088735F">
      <w:pPr>
        <w:pStyle w:val="TableofFigures"/>
        <w:tabs>
          <w:tab w:val="right" w:leader="dot" w:pos="9016"/>
        </w:tabs>
        <w:spacing w:line="360" w:lineRule="auto"/>
        <w:rPr>
          <w:rFonts w:eastAsiaTheme="minorEastAsia"/>
          <w:noProof/>
          <w:lang w:eastAsia="en-IE"/>
        </w:rPr>
      </w:pPr>
      <w:hyperlink w:anchor="_Toc35765763" w:history="1">
        <w:r w:rsidR="0088735F" w:rsidRPr="00CF1523">
          <w:rPr>
            <w:rStyle w:val="Hyperlink"/>
            <w:noProof/>
          </w:rPr>
          <w:t>Figure 22: Class Diagram Iteration 2</w:t>
        </w:r>
        <w:r w:rsidR="0088735F">
          <w:rPr>
            <w:noProof/>
            <w:webHidden/>
          </w:rPr>
          <w:tab/>
        </w:r>
        <w:r w:rsidR="0088735F">
          <w:rPr>
            <w:noProof/>
            <w:webHidden/>
          </w:rPr>
          <w:fldChar w:fldCharType="begin"/>
        </w:r>
        <w:r w:rsidR="0088735F">
          <w:rPr>
            <w:noProof/>
            <w:webHidden/>
          </w:rPr>
          <w:instrText xml:space="preserve"> PAGEREF _Toc35765763 \h </w:instrText>
        </w:r>
        <w:r w:rsidR="0088735F">
          <w:rPr>
            <w:noProof/>
            <w:webHidden/>
          </w:rPr>
        </w:r>
        <w:r w:rsidR="0088735F">
          <w:rPr>
            <w:noProof/>
            <w:webHidden/>
          </w:rPr>
          <w:fldChar w:fldCharType="separate"/>
        </w:r>
        <w:r w:rsidR="0088735F">
          <w:rPr>
            <w:noProof/>
            <w:webHidden/>
          </w:rPr>
          <w:t>51</w:t>
        </w:r>
        <w:r w:rsidR="0088735F">
          <w:rPr>
            <w:noProof/>
            <w:webHidden/>
          </w:rPr>
          <w:fldChar w:fldCharType="end"/>
        </w:r>
      </w:hyperlink>
    </w:p>
    <w:p w14:paraId="5B41D3D6" w14:textId="627F76E4" w:rsidR="0088735F" w:rsidRDefault="00E16C97" w:rsidP="0088735F">
      <w:pPr>
        <w:pStyle w:val="TableofFigures"/>
        <w:tabs>
          <w:tab w:val="right" w:leader="dot" w:pos="9016"/>
        </w:tabs>
        <w:spacing w:line="360" w:lineRule="auto"/>
        <w:rPr>
          <w:rFonts w:eastAsiaTheme="minorEastAsia"/>
          <w:noProof/>
          <w:lang w:eastAsia="en-IE"/>
        </w:rPr>
      </w:pPr>
      <w:hyperlink w:anchor="_Toc35765764" w:history="1">
        <w:r w:rsidR="0088735F" w:rsidRPr="00CF1523">
          <w:rPr>
            <w:rStyle w:val="Hyperlink"/>
            <w:noProof/>
          </w:rPr>
          <w:t>Figure 23: Use Case Iteration 3</w:t>
        </w:r>
        <w:r w:rsidR="0088735F">
          <w:rPr>
            <w:noProof/>
            <w:webHidden/>
          </w:rPr>
          <w:tab/>
        </w:r>
        <w:r w:rsidR="0088735F">
          <w:rPr>
            <w:noProof/>
            <w:webHidden/>
          </w:rPr>
          <w:fldChar w:fldCharType="begin"/>
        </w:r>
        <w:r w:rsidR="0088735F">
          <w:rPr>
            <w:noProof/>
            <w:webHidden/>
          </w:rPr>
          <w:instrText xml:space="preserve"> PAGEREF _Toc35765764 \h </w:instrText>
        </w:r>
        <w:r w:rsidR="0088735F">
          <w:rPr>
            <w:noProof/>
            <w:webHidden/>
          </w:rPr>
        </w:r>
        <w:r w:rsidR="0088735F">
          <w:rPr>
            <w:noProof/>
            <w:webHidden/>
          </w:rPr>
          <w:fldChar w:fldCharType="separate"/>
        </w:r>
        <w:r w:rsidR="0088735F">
          <w:rPr>
            <w:noProof/>
            <w:webHidden/>
          </w:rPr>
          <w:t>52</w:t>
        </w:r>
        <w:r w:rsidR="0088735F">
          <w:rPr>
            <w:noProof/>
            <w:webHidden/>
          </w:rPr>
          <w:fldChar w:fldCharType="end"/>
        </w:r>
      </w:hyperlink>
    </w:p>
    <w:p w14:paraId="0768944F" w14:textId="74F552E3" w:rsidR="0088735F" w:rsidRDefault="00E16C97" w:rsidP="0088735F">
      <w:pPr>
        <w:pStyle w:val="TableofFigures"/>
        <w:tabs>
          <w:tab w:val="right" w:leader="dot" w:pos="9016"/>
        </w:tabs>
        <w:spacing w:line="360" w:lineRule="auto"/>
        <w:rPr>
          <w:rFonts w:eastAsiaTheme="minorEastAsia"/>
          <w:noProof/>
          <w:lang w:eastAsia="en-IE"/>
        </w:rPr>
      </w:pPr>
      <w:hyperlink w:anchor="_Toc35765765" w:history="1">
        <w:r w:rsidR="0088735F" w:rsidRPr="00CF1523">
          <w:rPr>
            <w:rStyle w:val="Hyperlink"/>
            <w:noProof/>
          </w:rPr>
          <w:t>Figure 24: Analysis Class Iteration 3</w:t>
        </w:r>
        <w:r w:rsidR="0088735F">
          <w:rPr>
            <w:noProof/>
            <w:webHidden/>
          </w:rPr>
          <w:tab/>
        </w:r>
        <w:r w:rsidR="0088735F">
          <w:rPr>
            <w:noProof/>
            <w:webHidden/>
          </w:rPr>
          <w:fldChar w:fldCharType="begin"/>
        </w:r>
        <w:r w:rsidR="0088735F">
          <w:rPr>
            <w:noProof/>
            <w:webHidden/>
          </w:rPr>
          <w:instrText xml:space="preserve"> PAGEREF _Toc35765765 \h </w:instrText>
        </w:r>
        <w:r w:rsidR="0088735F">
          <w:rPr>
            <w:noProof/>
            <w:webHidden/>
          </w:rPr>
        </w:r>
        <w:r w:rsidR="0088735F">
          <w:rPr>
            <w:noProof/>
            <w:webHidden/>
          </w:rPr>
          <w:fldChar w:fldCharType="separate"/>
        </w:r>
        <w:r w:rsidR="0088735F">
          <w:rPr>
            <w:noProof/>
            <w:webHidden/>
          </w:rPr>
          <w:t>53</w:t>
        </w:r>
        <w:r w:rsidR="0088735F">
          <w:rPr>
            <w:noProof/>
            <w:webHidden/>
          </w:rPr>
          <w:fldChar w:fldCharType="end"/>
        </w:r>
      </w:hyperlink>
    </w:p>
    <w:p w14:paraId="520E4CD3" w14:textId="14621A3C" w:rsidR="0088735F" w:rsidRDefault="00E16C97" w:rsidP="0088735F">
      <w:pPr>
        <w:pStyle w:val="TableofFigures"/>
        <w:tabs>
          <w:tab w:val="right" w:leader="dot" w:pos="9016"/>
        </w:tabs>
        <w:spacing w:line="360" w:lineRule="auto"/>
        <w:rPr>
          <w:rFonts w:eastAsiaTheme="minorEastAsia"/>
          <w:noProof/>
          <w:lang w:eastAsia="en-IE"/>
        </w:rPr>
      </w:pPr>
      <w:hyperlink w:anchor="_Toc35765766" w:history="1">
        <w:r w:rsidR="0088735F" w:rsidRPr="00CF1523">
          <w:rPr>
            <w:rStyle w:val="Hyperlink"/>
            <w:noProof/>
          </w:rPr>
          <w:t>Figure 25: Sequence Diagram Iteration 3</w:t>
        </w:r>
        <w:r w:rsidR="0088735F">
          <w:rPr>
            <w:noProof/>
            <w:webHidden/>
          </w:rPr>
          <w:tab/>
        </w:r>
        <w:r w:rsidR="0088735F">
          <w:rPr>
            <w:noProof/>
            <w:webHidden/>
          </w:rPr>
          <w:fldChar w:fldCharType="begin"/>
        </w:r>
        <w:r w:rsidR="0088735F">
          <w:rPr>
            <w:noProof/>
            <w:webHidden/>
          </w:rPr>
          <w:instrText xml:space="preserve"> PAGEREF _Toc35765766 \h </w:instrText>
        </w:r>
        <w:r w:rsidR="0088735F">
          <w:rPr>
            <w:noProof/>
            <w:webHidden/>
          </w:rPr>
        </w:r>
        <w:r w:rsidR="0088735F">
          <w:rPr>
            <w:noProof/>
            <w:webHidden/>
          </w:rPr>
          <w:fldChar w:fldCharType="separate"/>
        </w:r>
        <w:r w:rsidR="0088735F">
          <w:rPr>
            <w:noProof/>
            <w:webHidden/>
          </w:rPr>
          <w:t>54</w:t>
        </w:r>
        <w:r w:rsidR="0088735F">
          <w:rPr>
            <w:noProof/>
            <w:webHidden/>
          </w:rPr>
          <w:fldChar w:fldCharType="end"/>
        </w:r>
      </w:hyperlink>
    </w:p>
    <w:p w14:paraId="09A6285A" w14:textId="00E6E10C" w:rsidR="0088735F" w:rsidRDefault="00E16C97" w:rsidP="0088735F">
      <w:pPr>
        <w:pStyle w:val="TableofFigures"/>
        <w:tabs>
          <w:tab w:val="right" w:leader="dot" w:pos="9016"/>
        </w:tabs>
        <w:spacing w:line="360" w:lineRule="auto"/>
        <w:rPr>
          <w:rFonts w:eastAsiaTheme="minorEastAsia"/>
          <w:noProof/>
          <w:lang w:eastAsia="en-IE"/>
        </w:rPr>
      </w:pPr>
      <w:hyperlink w:anchor="_Toc35765767" w:history="1">
        <w:r w:rsidR="0088735F" w:rsidRPr="00CF1523">
          <w:rPr>
            <w:rStyle w:val="Hyperlink"/>
            <w:noProof/>
          </w:rPr>
          <w:t>Figure 26: Class Diagram Iteration 3</w:t>
        </w:r>
        <w:r w:rsidR="0088735F">
          <w:rPr>
            <w:noProof/>
            <w:webHidden/>
          </w:rPr>
          <w:tab/>
        </w:r>
        <w:r w:rsidR="0088735F">
          <w:rPr>
            <w:noProof/>
            <w:webHidden/>
          </w:rPr>
          <w:fldChar w:fldCharType="begin"/>
        </w:r>
        <w:r w:rsidR="0088735F">
          <w:rPr>
            <w:noProof/>
            <w:webHidden/>
          </w:rPr>
          <w:instrText xml:space="preserve"> PAGEREF _Toc35765767 \h </w:instrText>
        </w:r>
        <w:r w:rsidR="0088735F">
          <w:rPr>
            <w:noProof/>
            <w:webHidden/>
          </w:rPr>
        </w:r>
        <w:r w:rsidR="0088735F">
          <w:rPr>
            <w:noProof/>
            <w:webHidden/>
          </w:rPr>
          <w:fldChar w:fldCharType="separate"/>
        </w:r>
        <w:r w:rsidR="0088735F">
          <w:rPr>
            <w:noProof/>
            <w:webHidden/>
          </w:rPr>
          <w:t>55</w:t>
        </w:r>
        <w:r w:rsidR="0088735F">
          <w:rPr>
            <w:noProof/>
            <w:webHidden/>
          </w:rPr>
          <w:fldChar w:fldCharType="end"/>
        </w:r>
      </w:hyperlink>
    </w:p>
    <w:p w14:paraId="4666B52D" w14:textId="1B789468" w:rsidR="0088735F" w:rsidRDefault="00E16C97" w:rsidP="0088735F">
      <w:pPr>
        <w:pStyle w:val="TableofFigures"/>
        <w:tabs>
          <w:tab w:val="right" w:leader="dot" w:pos="9016"/>
        </w:tabs>
        <w:spacing w:line="360" w:lineRule="auto"/>
        <w:rPr>
          <w:rFonts w:eastAsiaTheme="minorEastAsia"/>
          <w:noProof/>
          <w:lang w:eastAsia="en-IE"/>
        </w:rPr>
      </w:pPr>
      <w:hyperlink w:anchor="_Toc35765768" w:history="1">
        <w:r w:rsidR="0088735F" w:rsidRPr="00CF1523">
          <w:rPr>
            <w:rStyle w:val="Hyperlink"/>
            <w:noProof/>
          </w:rPr>
          <w:t>Figure 27: Navigation Assistant Device</w:t>
        </w:r>
        <w:r w:rsidR="0088735F">
          <w:rPr>
            <w:noProof/>
            <w:webHidden/>
          </w:rPr>
          <w:tab/>
        </w:r>
        <w:r w:rsidR="0088735F">
          <w:rPr>
            <w:noProof/>
            <w:webHidden/>
          </w:rPr>
          <w:fldChar w:fldCharType="begin"/>
        </w:r>
        <w:r w:rsidR="0088735F">
          <w:rPr>
            <w:noProof/>
            <w:webHidden/>
          </w:rPr>
          <w:instrText xml:space="preserve"> PAGEREF _Toc35765768 \h </w:instrText>
        </w:r>
        <w:r w:rsidR="0088735F">
          <w:rPr>
            <w:noProof/>
            <w:webHidden/>
          </w:rPr>
        </w:r>
        <w:r w:rsidR="0088735F">
          <w:rPr>
            <w:noProof/>
            <w:webHidden/>
          </w:rPr>
          <w:fldChar w:fldCharType="separate"/>
        </w:r>
        <w:r w:rsidR="0088735F">
          <w:rPr>
            <w:noProof/>
            <w:webHidden/>
          </w:rPr>
          <w:t>56</w:t>
        </w:r>
        <w:r w:rsidR="0088735F">
          <w:rPr>
            <w:noProof/>
            <w:webHidden/>
          </w:rPr>
          <w:fldChar w:fldCharType="end"/>
        </w:r>
      </w:hyperlink>
    </w:p>
    <w:p w14:paraId="6D4146D4" w14:textId="2A333DF0" w:rsidR="0088735F" w:rsidRDefault="00E16C97" w:rsidP="0088735F">
      <w:pPr>
        <w:pStyle w:val="TableofFigures"/>
        <w:tabs>
          <w:tab w:val="right" w:leader="dot" w:pos="9016"/>
        </w:tabs>
        <w:spacing w:line="360" w:lineRule="auto"/>
        <w:rPr>
          <w:rFonts w:eastAsiaTheme="minorEastAsia"/>
          <w:noProof/>
          <w:lang w:eastAsia="en-IE"/>
        </w:rPr>
      </w:pPr>
      <w:hyperlink w:anchor="_Toc35765769" w:history="1">
        <w:r w:rsidR="0088735F" w:rsidRPr="00CF1523">
          <w:rPr>
            <w:rStyle w:val="Hyperlink"/>
            <w:noProof/>
          </w:rPr>
          <w:t>Figure 28: Navigation Assistant device attached to user's waist</w:t>
        </w:r>
        <w:r w:rsidR="0088735F">
          <w:rPr>
            <w:noProof/>
            <w:webHidden/>
          </w:rPr>
          <w:tab/>
        </w:r>
        <w:r w:rsidR="0088735F">
          <w:rPr>
            <w:noProof/>
            <w:webHidden/>
          </w:rPr>
          <w:fldChar w:fldCharType="begin"/>
        </w:r>
        <w:r w:rsidR="0088735F">
          <w:rPr>
            <w:noProof/>
            <w:webHidden/>
          </w:rPr>
          <w:instrText xml:space="preserve"> PAGEREF _Toc35765769 \h </w:instrText>
        </w:r>
        <w:r w:rsidR="0088735F">
          <w:rPr>
            <w:noProof/>
            <w:webHidden/>
          </w:rPr>
        </w:r>
        <w:r w:rsidR="0088735F">
          <w:rPr>
            <w:noProof/>
            <w:webHidden/>
          </w:rPr>
          <w:fldChar w:fldCharType="separate"/>
        </w:r>
        <w:r w:rsidR="0088735F">
          <w:rPr>
            <w:noProof/>
            <w:webHidden/>
          </w:rPr>
          <w:t>57</w:t>
        </w:r>
        <w:r w:rsidR="0088735F">
          <w:rPr>
            <w:noProof/>
            <w:webHidden/>
          </w:rPr>
          <w:fldChar w:fldCharType="end"/>
        </w:r>
      </w:hyperlink>
    </w:p>
    <w:p w14:paraId="7C4717CA" w14:textId="337E36F1" w:rsidR="0088735F" w:rsidRDefault="00E16C97" w:rsidP="0088735F">
      <w:pPr>
        <w:pStyle w:val="TableofFigures"/>
        <w:tabs>
          <w:tab w:val="right" w:leader="dot" w:pos="9016"/>
        </w:tabs>
        <w:spacing w:line="360" w:lineRule="auto"/>
        <w:rPr>
          <w:rFonts w:eastAsiaTheme="minorEastAsia"/>
          <w:noProof/>
          <w:lang w:eastAsia="en-IE"/>
        </w:rPr>
      </w:pPr>
      <w:hyperlink w:anchor="_Toc35765770" w:history="1">
        <w:r w:rsidR="0088735F" w:rsidRPr="00CF1523">
          <w:rPr>
            <w:rStyle w:val="Hyperlink"/>
            <w:noProof/>
          </w:rPr>
          <w:t>Figure 29: MobileNet SSDLite Diagram (39)</w:t>
        </w:r>
        <w:r w:rsidR="0088735F">
          <w:rPr>
            <w:noProof/>
            <w:webHidden/>
          </w:rPr>
          <w:tab/>
        </w:r>
        <w:r w:rsidR="0088735F">
          <w:rPr>
            <w:noProof/>
            <w:webHidden/>
          </w:rPr>
          <w:fldChar w:fldCharType="begin"/>
        </w:r>
        <w:r w:rsidR="0088735F">
          <w:rPr>
            <w:noProof/>
            <w:webHidden/>
          </w:rPr>
          <w:instrText xml:space="preserve"> PAGEREF _Toc35765770 \h </w:instrText>
        </w:r>
        <w:r w:rsidR="0088735F">
          <w:rPr>
            <w:noProof/>
            <w:webHidden/>
          </w:rPr>
        </w:r>
        <w:r w:rsidR="0088735F">
          <w:rPr>
            <w:noProof/>
            <w:webHidden/>
          </w:rPr>
          <w:fldChar w:fldCharType="separate"/>
        </w:r>
        <w:r w:rsidR="0088735F">
          <w:rPr>
            <w:noProof/>
            <w:webHidden/>
          </w:rPr>
          <w:t>61</w:t>
        </w:r>
        <w:r w:rsidR="0088735F">
          <w:rPr>
            <w:noProof/>
            <w:webHidden/>
          </w:rPr>
          <w:fldChar w:fldCharType="end"/>
        </w:r>
      </w:hyperlink>
    </w:p>
    <w:p w14:paraId="4E68AC6C" w14:textId="24134B32" w:rsidR="0088735F" w:rsidRDefault="00E16C97" w:rsidP="0088735F">
      <w:pPr>
        <w:pStyle w:val="TableofFigures"/>
        <w:tabs>
          <w:tab w:val="right" w:leader="dot" w:pos="9016"/>
        </w:tabs>
        <w:spacing w:line="360" w:lineRule="auto"/>
        <w:rPr>
          <w:rFonts w:eastAsiaTheme="minorEastAsia"/>
          <w:noProof/>
          <w:lang w:eastAsia="en-IE"/>
        </w:rPr>
      </w:pPr>
      <w:hyperlink w:anchor="_Toc35765771" w:history="1">
        <w:r w:rsidR="0088735F" w:rsidRPr="00CF1523">
          <w:rPr>
            <w:rStyle w:val="Hyperlink"/>
            <w:noProof/>
          </w:rPr>
          <w:t>Figure 30: Code to automate running of object detection</w:t>
        </w:r>
        <w:r w:rsidR="0088735F">
          <w:rPr>
            <w:noProof/>
            <w:webHidden/>
          </w:rPr>
          <w:tab/>
        </w:r>
        <w:r w:rsidR="0088735F">
          <w:rPr>
            <w:noProof/>
            <w:webHidden/>
          </w:rPr>
          <w:fldChar w:fldCharType="begin"/>
        </w:r>
        <w:r w:rsidR="0088735F">
          <w:rPr>
            <w:noProof/>
            <w:webHidden/>
          </w:rPr>
          <w:instrText xml:space="preserve"> PAGEREF _Toc35765771 \h </w:instrText>
        </w:r>
        <w:r w:rsidR="0088735F">
          <w:rPr>
            <w:noProof/>
            <w:webHidden/>
          </w:rPr>
        </w:r>
        <w:r w:rsidR="0088735F">
          <w:rPr>
            <w:noProof/>
            <w:webHidden/>
          </w:rPr>
          <w:fldChar w:fldCharType="separate"/>
        </w:r>
        <w:r w:rsidR="0088735F">
          <w:rPr>
            <w:noProof/>
            <w:webHidden/>
          </w:rPr>
          <w:t>65</w:t>
        </w:r>
        <w:r w:rsidR="0088735F">
          <w:rPr>
            <w:noProof/>
            <w:webHidden/>
          </w:rPr>
          <w:fldChar w:fldCharType="end"/>
        </w:r>
      </w:hyperlink>
    </w:p>
    <w:p w14:paraId="20AB97CF" w14:textId="799BFA59" w:rsidR="0088735F" w:rsidRDefault="00E16C97" w:rsidP="0088735F">
      <w:pPr>
        <w:pStyle w:val="TableofFigures"/>
        <w:tabs>
          <w:tab w:val="right" w:leader="dot" w:pos="9016"/>
        </w:tabs>
        <w:spacing w:line="360" w:lineRule="auto"/>
        <w:rPr>
          <w:rFonts w:eastAsiaTheme="minorEastAsia"/>
          <w:noProof/>
          <w:lang w:eastAsia="en-IE"/>
        </w:rPr>
      </w:pPr>
      <w:hyperlink w:anchor="_Toc35765772" w:history="1">
        <w:r w:rsidR="0088735F" w:rsidRPr="00CF1523">
          <w:rPr>
            <w:rStyle w:val="Hyperlink"/>
            <w:noProof/>
          </w:rPr>
          <w:t>Figure 31: Circuit schematic (44)</w:t>
        </w:r>
        <w:r w:rsidR="0088735F">
          <w:rPr>
            <w:noProof/>
            <w:webHidden/>
          </w:rPr>
          <w:tab/>
        </w:r>
        <w:r w:rsidR="0088735F">
          <w:rPr>
            <w:noProof/>
            <w:webHidden/>
          </w:rPr>
          <w:fldChar w:fldCharType="begin"/>
        </w:r>
        <w:r w:rsidR="0088735F">
          <w:rPr>
            <w:noProof/>
            <w:webHidden/>
          </w:rPr>
          <w:instrText xml:space="preserve"> PAGEREF _Toc35765772 \h </w:instrText>
        </w:r>
        <w:r w:rsidR="0088735F">
          <w:rPr>
            <w:noProof/>
            <w:webHidden/>
          </w:rPr>
        </w:r>
        <w:r w:rsidR="0088735F">
          <w:rPr>
            <w:noProof/>
            <w:webHidden/>
          </w:rPr>
          <w:fldChar w:fldCharType="separate"/>
        </w:r>
        <w:r w:rsidR="0088735F">
          <w:rPr>
            <w:noProof/>
            <w:webHidden/>
          </w:rPr>
          <w:t>67</w:t>
        </w:r>
        <w:r w:rsidR="0088735F">
          <w:rPr>
            <w:noProof/>
            <w:webHidden/>
          </w:rPr>
          <w:fldChar w:fldCharType="end"/>
        </w:r>
      </w:hyperlink>
    </w:p>
    <w:p w14:paraId="71EB9B3D" w14:textId="0374B90F" w:rsidR="0088735F" w:rsidRDefault="00E16C97" w:rsidP="0088735F">
      <w:pPr>
        <w:pStyle w:val="TableofFigures"/>
        <w:tabs>
          <w:tab w:val="right" w:leader="dot" w:pos="9016"/>
        </w:tabs>
        <w:spacing w:line="360" w:lineRule="auto"/>
        <w:rPr>
          <w:rFonts w:eastAsiaTheme="minorEastAsia"/>
          <w:noProof/>
          <w:lang w:eastAsia="en-IE"/>
        </w:rPr>
      </w:pPr>
      <w:hyperlink w:anchor="_Toc35765773" w:history="1">
        <w:r w:rsidR="0088735F" w:rsidRPr="00CF1523">
          <w:rPr>
            <w:rStyle w:val="Hyperlink"/>
            <w:noProof/>
          </w:rPr>
          <w:t>Figure 32: Wires attached to HC-SR04 sensor</w:t>
        </w:r>
        <w:r w:rsidR="0088735F">
          <w:rPr>
            <w:noProof/>
            <w:webHidden/>
          </w:rPr>
          <w:tab/>
        </w:r>
        <w:r w:rsidR="0088735F">
          <w:rPr>
            <w:noProof/>
            <w:webHidden/>
          </w:rPr>
          <w:fldChar w:fldCharType="begin"/>
        </w:r>
        <w:r w:rsidR="0088735F">
          <w:rPr>
            <w:noProof/>
            <w:webHidden/>
          </w:rPr>
          <w:instrText xml:space="preserve"> PAGEREF _Toc35765773 \h </w:instrText>
        </w:r>
        <w:r w:rsidR="0088735F">
          <w:rPr>
            <w:noProof/>
            <w:webHidden/>
          </w:rPr>
        </w:r>
        <w:r w:rsidR="0088735F">
          <w:rPr>
            <w:noProof/>
            <w:webHidden/>
          </w:rPr>
          <w:fldChar w:fldCharType="separate"/>
        </w:r>
        <w:r w:rsidR="0088735F">
          <w:rPr>
            <w:noProof/>
            <w:webHidden/>
          </w:rPr>
          <w:t>68</w:t>
        </w:r>
        <w:r w:rsidR="0088735F">
          <w:rPr>
            <w:noProof/>
            <w:webHidden/>
          </w:rPr>
          <w:fldChar w:fldCharType="end"/>
        </w:r>
      </w:hyperlink>
    </w:p>
    <w:p w14:paraId="76AF7874" w14:textId="102C5323" w:rsidR="0088735F" w:rsidRDefault="00E16C97" w:rsidP="0088735F">
      <w:pPr>
        <w:pStyle w:val="TableofFigures"/>
        <w:tabs>
          <w:tab w:val="right" w:leader="dot" w:pos="9016"/>
        </w:tabs>
        <w:spacing w:line="360" w:lineRule="auto"/>
        <w:rPr>
          <w:rFonts w:eastAsiaTheme="minorEastAsia"/>
          <w:noProof/>
          <w:lang w:eastAsia="en-IE"/>
        </w:rPr>
      </w:pPr>
      <w:hyperlink w:anchor="_Toc35765774" w:history="1">
        <w:r w:rsidR="0088735F" w:rsidRPr="00CF1523">
          <w:rPr>
            <w:rStyle w:val="Hyperlink"/>
            <w:noProof/>
          </w:rPr>
          <w:t>Figure 33: Sensor bread board connections</w:t>
        </w:r>
        <w:r w:rsidR="0088735F">
          <w:rPr>
            <w:noProof/>
            <w:webHidden/>
          </w:rPr>
          <w:tab/>
        </w:r>
        <w:r w:rsidR="0088735F">
          <w:rPr>
            <w:noProof/>
            <w:webHidden/>
          </w:rPr>
          <w:fldChar w:fldCharType="begin"/>
        </w:r>
        <w:r w:rsidR="0088735F">
          <w:rPr>
            <w:noProof/>
            <w:webHidden/>
          </w:rPr>
          <w:instrText xml:space="preserve"> PAGEREF _Toc35765774 \h </w:instrText>
        </w:r>
        <w:r w:rsidR="0088735F">
          <w:rPr>
            <w:noProof/>
            <w:webHidden/>
          </w:rPr>
        </w:r>
        <w:r w:rsidR="0088735F">
          <w:rPr>
            <w:noProof/>
            <w:webHidden/>
          </w:rPr>
          <w:fldChar w:fldCharType="separate"/>
        </w:r>
        <w:r w:rsidR="0088735F">
          <w:rPr>
            <w:noProof/>
            <w:webHidden/>
          </w:rPr>
          <w:t>69</w:t>
        </w:r>
        <w:r w:rsidR="0088735F">
          <w:rPr>
            <w:noProof/>
            <w:webHidden/>
          </w:rPr>
          <w:fldChar w:fldCharType="end"/>
        </w:r>
      </w:hyperlink>
    </w:p>
    <w:p w14:paraId="44ACFFBD" w14:textId="74FDAE6F" w:rsidR="0088735F" w:rsidRDefault="00E16C97" w:rsidP="0088735F">
      <w:pPr>
        <w:pStyle w:val="TableofFigures"/>
        <w:tabs>
          <w:tab w:val="right" w:leader="dot" w:pos="9016"/>
        </w:tabs>
        <w:spacing w:line="360" w:lineRule="auto"/>
        <w:rPr>
          <w:rFonts w:eastAsiaTheme="minorEastAsia"/>
          <w:noProof/>
          <w:lang w:eastAsia="en-IE"/>
        </w:rPr>
      </w:pPr>
      <w:hyperlink w:anchor="_Toc35765775" w:history="1">
        <w:r w:rsidR="0088735F" w:rsidRPr="00CF1523">
          <w:rPr>
            <w:rStyle w:val="Hyperlink"/>
            <w:noProof/>
          </w:rPr>
          <w:t>Figure 34: Sensor connections to Raspberry Pi</w:t>
        </w:r>
        <w:r w:rsidR="0088735F">
          <w:rPr>
            <w:noProof/>
            <w:webHidden/>
          </w:rPr>
          <w:tab/>
        </w:r>
        <w:r w:rsidR="0088735F">
          <w:rPr>
            <w:noProof/>
            <w:webHidden/>
          </w:rPr>
          <w:fldChar w:fldCharType="begin"/>
        </w:r>
        <w:r w:rsidR="0088735F">
          <w:rPr>
            <w:noProof/>
            <w:webHidden/>
          </w:rPr>
          <w:instrText xml:space="preserve"> PAGEREF _Toc35765775 \h </w:instrText>
        </w:r>
        <w:r w:rsidR="0088735F">
          <w:rPr>
            <w:noProof/>
            <w:webHidden/>
          </w:rPr>
        </w:r>
        <w:r w:rsidR="0088735F">
          <w:rPr>
            <w:noProof/>
            <w:webHidden/>
          </w:rPr>
          <w:fldChar w:fldCharType="separate"/>
        </w:r>
        <w:r w:rsidR="0088735F">
          <w:rPr>
            <w:noProof/>
            <w:webHidden/>
          </w:rPr>
          <w:t>70</w:t>
        </w:r>
        <w:r w:rsidR="0088735F">
          <w:rPr>
            <w:noProof/>
            <w:webHidden/>
          </w:rPr>
          <w:fldChar w:fldCharType="end"/>
        </w:r>
      </w:hyperlink>
    </w:p>
    <w:p w14:paraId="3BDBCA68" w14:textId="4FABDAC6" w:rsidR="0088735F" w:rsidRDefault="00E16C97" w:rsidP="0088735F">
      <w:pPr>
        <w:pStyle w:val="TableofFigures"/>
        <w:tabs>
          <w:tab w:val="right" w:leader="dot" w:pos="9016"/>
        </w:tabs>
        <w:spacing w:line="360" w:lineRule="auto"/>
        <w:rPr>
          <w:rFonts w:eastAsiaTheme="minorEastAsia"/>
          <w:noProof/>
          <w:lang w:eastAsia="en-IE"/>
        </w:rPr>
      </w:pPr>
      <w:hyperlink w:anchor="_Toc35765776" w:history="1">
        <w:r w:rsidR="0088735F" w:rsidRPr="00CF1523">
          <w:rPr>
            <w:rStyle w:val="Hyperlink"/>
            <w:noProof/>
          </w:rPr>
          <w:t>Figure 35: Unit test results</w:t>
        </w:r>
        <w:r w:rsidR="0088735F">
          <w:rPr>
            <w:noProof/>
            <w:webHidden/>
          </w:rPr>
          <w:tab/>
        </w:r>
        <w:r w:rsidR="0088735F">
          <w:rPr>
            <w:noProof/>
            <w:webHidden/>
          </w:rPr>
          <w:fldChar w:fldCharType="begin"/>
        </w:r>
        <w:r w:rsidR="0088735F">
          <w:rPr>
            <w:noProof/>
            <w:webHidden/>
          </w:rPr>
          <w:instrText xml:space="preserve"> PAGEREF _Toc35765776 \h </w:instrText>
        </w:r>
        <w:r w:rsidR="0088735F">
          <w:rPr>
            <w:noProof/>
            <w:webHidden/>
          </w:rPr>
        </w:r>
        <w:r w:rsidR="0088735F">
          <w:rPr>
            <w:noProof/>
            <w:webHidden/>
          </w:rPr>
          <w:fldChar w:fldCharType="separate"/>
        </w:r>
        <w:r w:rsidR="0088735F">
          <w:rPr>
            <w:noProof/>
            <w:webHidden/>
          </w:rPr>
          <w:t>82</w:t>
        </w:r>
        <w:r w:rsidR="0088735F">
          <w:rPr>
            <w:noProof/>
            <w:webHidden/>
          </w:rPr>
          <w:fldChar w:fldCharType="end"/>
        </w:r>
      </w:hyperlink>
    </w:p>
    <w:p w14:paraId="79F0BBF6" w14:textId="5FB615A8" w:rsidR="0088735F" w:rsidRDefault="00E16C97" w:rsidP="0088735F">
      <w:pPr>
        <w:pStyle w:val="TableofFigures"/>
        <w:tabs>
          <w:tab w:val="right" w:leader="dot" w:pos="9016"/>
        </w:tabs>
        <w:spacing w:line="360" w:lineRule="auto"/>
        <w:rPr>
          <w:rFonts w:eastAsiaTheme="minorEastAsia"/>
          <w:noProof/>
          <w:lang w:eastAsia="en-IE"/>
        </w:rPr>
      </w:pPr>
      <w:hyperlink w:anchor="_Toc35765777" w:history="1">
        <w:r w:rsidR="0088735F" w:rsidRPr="00CF1523">
          <w:rPr>
            <w:rStyle w:val="Hyperlink"/>
            <w:noProof/>
          </w:rPr>
          <w:t>Figure 36: Original Gantt chart</w:t>
        </w:r>
        <w:r w:rsidR="0088735F">
          <w:rPr>
            <w:noProof/>
            <w:webHidden/>
          </w:rPr>
          <w:tab/>
        </w:r>
        <w:r w:rsidR="0088735F">
          <w:rPr>
            <w:noProof/>
            <w:webHidden/>
          </w:rPr>
          <w:fldChar w:fldCharType="begin"/>
        </w:r>
        <w:r w:rsidR="0088735F">
          <w:rPr>
            <w:noProof/>
            <w:webHidden/>
          </w:rPr>
          <w:instrText xml:space="preserve"> PAGEREF _Toc35765777 \h </w:instrText>
        </w:r>
        <w:r w:rsidR="0088735F">
          <w:rPr>
            <w:noProof/>
            <w:webHidden/>
          </w:rPr>
        </w:r>
        <w:r w:rsidR="0088735F">
          <w:rPr>
            <w:noProof/>
            <w:webHidden/>
          </w:rPr>
          <w:fldChar w:fldCharType="separate"/>
        </w:r>
        <w:r w:rsidR="0088735F">
          <w:rPr>
            <w:noProof/>
            <w:webHidden/>
          </w:rPr>
          <w:t>87</w:t>
        </w:r>
        <w:r w:rsidR="0088735F">
          <w:rPr>
            <w:noProof/>
            <w:webHidden/>
          </w:rPr>
          <w:fldChar w:fldCharType="end"/>
        </w:r>
      </w:hyperlink>
    </w:p>
    <w:p w14:paraId="2367D7D0" w14:textId="5CC6F742" w:rsidR="0088735F" w:rsidRDefault="00E16C97" w:rsidP="0088735F">
      <w:pPr>
        <w:pStyle w:val="TableofFigures"/>
        <w:tabs>
          <w:tab w:val="right" w:leader="dot" w:pos="9016"/>
        </w:tabs>
        <w:spacing w:line="360" w:lineRule="auto"/>
        <w:rPr>
          <w:rFonts w:eastAsiaTheme="minorEastAsia"/>
          <w:noProof/>
          <w:lang w:eastAsia="en-IE"/>
        </w:rPr>
      </w:pPr>
      <w:hyperlink w:anchor="_Toc35765778" w:history="1">
        <w:r w:rsidR="0088735F" w:rsidRPr="00CF1523">
          <w:rPr>
            <w:rStyle w:val="Hyperlink"/>
            <w:noProof/>
          </w:rPr>
          <w:t>Figure 37: Amended Gantt chart</w:t>
        </w:r>
        <w:r w:rsidR="0088735F">
          <w:rPr>
            <w:noProof/>
            <w:webHidden/>
          </w:rPr>
          <w:tab/>
        </w:r>
        <w:r w:rsidR="0088735F">
          <w:rPr>
            <w:noProof/>
            <w:webHidden/>
          </w:rPr>
          <w:fldChar w:fldCharType="begin"/>
        </w:r>
        <w:r w:rsidR="0088735F">
          <w:rPr>
            <w:noProof/>
            <w:webHidden/>
          </w:rPr>
          <w:instrText xml:space="preserve"> PAGEREF _Toc35765778 \h </w:instrText>
        </w:r>
        <w:r w:rsidR="0088735F">
          <w:rPr>
            <w:noProof/>
            <w:webHidden/>
          </w:rPr>
        </w:r>
        <w:r w:rsidR="0088735F">
          <w:rPr>
            <w:noProof/>
            <w:webHidden/>
          </w:rPr>
          <w:fldChar w:fldCharType="separate"/>
        </w:r>
        <w:r w:rsidR="0088735F">
          <w:rPr>
            <w:noProof/>
            <w:webHidden/>
          </w:rPr>
          <w:t>89</w:t>
        </w:r>
        <w:r w:rsidR="0088735F">
          <w:rPr>
            <w:noProof/>
            <w:webHidden/>
          </w:rPr>
          <w:fldChar w:fldCharType="end"/>
        </w:r>
      </w:hyperlink>
    </w:p>
    <w:p w14:paraId="41EADF39" w14:textId="61CEFB63" w:rsidR="00896A7D" w:rsidRDefault="000D424C" w:rsidP="0088735F">
      <w:pPr>
        <w:spacing w:line="360" w:lineRule="auto"/>
      </w:pPr>
      <w:r>
        <w:fldChar w:fldCharType="end"/>
      </w:r>
    </w:p>
    <w:p w14:paraId="1EADE735" w14:textId="7395C61D" w:rsidR="00452013" w:rsidRDefault="00452013" w:rsidP="00452013">
      <w:pPr>
        <w:pStyle w:val="TOCHeading"/>
        <w:spacing w:line="360" w:lineRule="auto"/>
      </w:pPr>
      <w:r w:rsidRPr="00254A9E">
        <w:t>Table of</w:t>
      </w:r>
      <w:r>
        <w:t xml:space="preserve"> Listings</w:t>
      </w:r>
    </w:p>
    <w:p w14:paraId="159D9210" w14:textId="67E1C9F3" w:rsidR="00452013" w:rsidRDefault="00452013" w:rsidP="00452013">
      <w:pPr>
        <w:pStyle w:val="TableofFigures"/>
        <w:tabs>
          <w:tab w:val="right" w:leader="dot" w:pos="9016"/>
        </w:tabs>
        <w:spacing w:line="360" w:lineRule="auto"/>
        <w:rPr>
          <w:rFonts w:eastAsiaTheme="minorEastAsia"/>
          <w:noProof/>
          <w:lang w:eastAsia="en-IE"/>
        </w:rPr>
      </w:pPr>
      <w:r>
        <w:rPr>
          <w:lang w:val="en-US"/>
        </w:rPr>
        <w:fldChar w:fldCharType="begin"/>
      </w:r>
      <w:r>
        <w:rPr>
          <w:lang w:val="en-US"/>
        </w:rPr>
        <w:instrText xml:space="preserve"> TOC \h \z \c "Listing" </w:instrText>
      </w:r>
      <w:r>
        <w:rPr>
          <w:lang w:val="en-US"/>
        </w:rPr>
        <w:fldChar w:fldCharType="separate"/>
      </w:r>
      <w:hyperlink w:anchor="_Toc35521191" w:history="1">
        <w:r w:rsidRPr="007B70AB">
          <w:rPr>
            <w:rStyle w:val="Hyperlink"/>
            <w:noProof/>
          </w:rPr>
          <w:t>Listing 1: eSpeak instructions code</w:t>
        </w:r>
        <w:r>
          <w:rPr>
            <w:noProof/>
            <w:webHidden/>
          </w:rPr>
          <w:tab/>
        </w:r>
        <w:r>
          <w:rPr>
            <w:noProof/>
            <w:webHidden/>
          </w:rPr>
          <w:fldChar w:fldCharType="begin"/>
        </w:r>
        <w:r>
          <w:rPr>
            <w:noProof/>
            <w:webHidden/>
          </w:rPr>
          <w:instrText xml:space="preserve"> PAGEREF _Toc35521191 \h </w:instrText>
        </w:r>
        <w:r>
          <w:rPr>
            <w:noProof/>
            <w:webHidden/>
          </w:rPr>
        </w:r>
        <w:r>
          <w:rPr>
            <w:noProof/>
            <w:webHidden/>
          </w:rPr>
          <w:fldChar w:fldCharType="separate"/>
        </w:r>
        <w:r w:rsidR="0088735F">
          <w:rPr>
            <w:noProof/>
            <w:webHidden/>
          </w:rPr>
          <w:t>66</w:t>
        </w:r>
        <w:r>
          <w:rPr>
            <w:noProof/>
            <w:webHidden/>
          </w:rPr>
          <w:fldChar w:fldCharType="end"/>
        </w:r>
      </w:hyperlink>
    </w:p>
    <w:p w14:paraId="58F926CF" w14:textId="633407A2" w:rsidR="00452013" w:rsidRDefault="00E16C97" w:rsidP="00452013">
      <w:pPr>
        <w:pStyle w:val="TableofFigures"/>
        <w:tabs>
          <w:tab w:val="right" w:leader="dot" w:pos="9016"/>
        </w:tabs>
        <w:spacing w:line="360" w:lineRule="auto"/>
        <w:rPr>
          <w:rFonts w:eastAsiaTheme="minorEastAsia"/>
          <w:noProof/>
          <w:lang w:eastAsia="en-IE"/>
        </w:rPr>
      </w:pPr>
      <w:hyperlink w:anchor="_Toc35521192" w:history="1">
        <w:r w:rsidR="00452013" w:rsidRPr="007B70AB">
          <w:rPr>
            <w:rStyle w:val="Hyperlink"/>
            <w:noProof/>
          </w:rPr>
          <w:t>Listing 2: Raspberry Pi pin setup</w:t>
        </w:r>
        <w:r w:rsidR="00452013">
          <w:rPr>
            <w:noProof/>
            <w:webHidden/>
          </w:rPr>
          <w:tab/>
        </w:r>
        <w:r w:rsidR="00452013">
          <w:rPr>
            <w:noProof/>
            <w:webHidden/>
          </w:rPr>
          <w:fldChar w:fldCharType="begin"/>
        </w:r>
        <w:r w:rsidR="00452013">
          <w:rPr>
            <w:noProof/>
            <w:webHidden/>
          </w:rPr>
          <w:instrText xml:space="preserve"> PAGEREF _Toc35521192 \h </w:instrText>
        </w:r>
        <w:r w:rsidR="00452013">
          <w:rPr>
            <w:noProof/>
            <w:webHidden/>
          </w:rPr>
        </w:r>
        <w:r w:rsidR="00452013">
          <w:rPr>
            <w:noProof/>
            <w:webHidden/>
          </w:rPr>
          <w:fldChar w:fldCharType="separate"/>
        </w:r>
        <w:r w:rsidR="0088735F">
          <w:rPr>
            <w:noProof/>
            <w:webHidden/>
          </w:rPr>
          <w:t>71</w:t>
        </w:r>
        <w:r w:rsidR="00452013">
          <w:rPr>
            <w:noProof/>
            <w:webHidden/>
          </w:rPr>
          <w:fldChar w:fldCharType="end"/>
        </w:r>
      </w:hyperlink>
    </w:p>
    <w:p w14:paraId="6952B979" w14:textId="24EA87D2" w:rsidR="00452013" w:rsidRDefault="00E16C97" w:rsidP="00452013">
      <w:pPr>
        <w:pStyle w:val="TableofFigures"/>
        <w:tabs>
          <w:tab w:val="right" w:leader="dot" w:pos="9016"/>
        </w:tabs>
        <w:spacing w:line="360" w:lineRule="auto"/>
        <w:rPr>
          <w:rFonts w:eastAsiaTheme="minorEastAsia"/>
          <w:noProof/>
          <w:lang w:eastAsia="en-IE"/>
        </w:rPr>
      </w:pPr>
      <w:hyperlink w:anchor="_Toc35521193" w:history="1">
        <w:r w:rsidR="00452013" w:rsidRPr="007B70AB">
          <w:rPr>
            <w:rStyle w:val="Hyperlink"/>
            <w:noProof/>
          </w:rPr>
          <w:t>Listing 3: Sensor pulses</w:t>
        </w:r>
        <w:r w:rsidR="00452013">
          <w:rPr>
            <w:noProof/>
            <w:webHidden/>
          </w:rPr>
          <w:tab/>
        </w:r>
        <w:r w:rsidR="00452013">
          <w:rPr>
            <w:noProof/>
            <w:webHidden/>
          </w:rPr>
          <w:fldChar w:fldCharType="begin"/>
        </w:r>
        <w:r w:rsidR="00452013">
          <w:rPr>
            <w:noProof/>
            <w:webHidden/>
          </w:rPr>
          <w:instrText xml:space="preserve"> PAGEREF _Toc35521193 \h </w:instrText>
        </w:r>
        <w:r w:rsidR="00452013">
          <w:rPr>
            <w:noProof/>
            <w:webHidden/>
          </w:rPr>
        </w:r>
        <w:r w:rsidR="00452013">
          <w:rPr>
            <w:noProof/>
            <w:webHidden/>
          </w:rPr>
          <w:fldChar w:fldCharType="separate"/>
        </w:r>
        <w:r w:rsidR="0088735F">
          <w:rPr>
            <w:noProof/>
            <w:webHidden/>
          </w:rPr>
          <w:t>71</w:t>
        </w:r>
        <w:r w:rsidR="00452013">
          <w:rPr>
            <w:noProof/>
            <w:webHidden/>
          </w:rPr>
          <w:fldChar w:fldCharType="end"/>
        </w:r>
      </w:hyperlink>
    </w:p>
    <w:p w14:paraId="25A254D7" w14:textId="2279DFC4" w:rsidR="00452013" w:rsidRDefault="00E16C97" w:rsidP="00452013">
      <w:pPr>
        <w:pStyle w:val="TableofFigures"/>
        <w:tabs>
          <w:tab w:val="right" w:leader="dot" w:pos="9016"/>
        </w:tabs>
        <w:spacing w:line="360" w:lineRule="auto"/>
        <w:rPr>
          <w:rFonts w:eastAsiaTheme="minorEastAsia"/>
          <w:noProof/>
          <w:lang w:eastAsia="en-IE"/>
        </w:rPr>
      </w:pPr>
      <w:hyperlink w:anchor="_Toc35521194" w:history="1">
        <w:r w:rsidR="00452013" w:rsidRPr="007B70AB">
          <w:rPr>
            <w:rStyle w:val="Hyperlink"/>
            <w:noProof/>
          </w:rPr>
          <w:t>Listing 4: Calculate the distance</w:t>
        </w:r>
        <w:r w:rsidR="00452013">
          <w:rPr>
            <w:noProof/>
            <w:webHidden/>
          </w:rPr>
          <w:tab/>
        </w:r>
        <w:r w:rsidR="00452013">
          <w:rPr>
            <w:noProof/>
            <w:webHidden/>
          </w:rPr>
          <w:fldChar w:fldCharType="begin"/>
        </w:r>
        <w:r w:rsidR="00452013">
          <w:rPr>
            <w:noProof/>
            <w:webHidden/>
          </w:rPr>
          <w:instrText xml:space="preserve"> PAGEREF _Toc35521194 \h </w:instrText>
        </w:r>
        <w:r w:rsidR="00452013">
          <w:rPr>
            <w:noProof/>
            <w:webHidden/>
          </w:rPr>
        </w:r>
        <w:r w:rsidR="00452013">
          <w:rPr>
            <w:noProof/>
            <w:webHidden/>
          </w:rPr>
          <w:fldChar w:fldCharType="separate"/>
        </w:r>
        <w:r w:rsidR="0088735F">
          <w:rPr>
            <w:noProof/>
            <w:webHidden/>
          </w:rPr>
          <w:t>72</w:t>
        </w:r>
        <w:r w:rsidR="00452013">
          <w:rPr>
            <w:noProof/>
            <w:webHidden/>
          </w:rPr>
          <w:fldChar w:fldCharType="end"/>
        </w:r>
      </w:hyperlink>
    </w:p>
    <w:p w14:paraId="5F9D7593" w14:textId="35141FBF" w:rsidR="00452013" w:rsidRDefault="00E16C97" w:rsidP="00452013">
      <w:pPr>
        <w:pStyle w:val="TableofFigures"/>
        <w:tabs>
          <w:tab w:val="right" w:leader="dot" w:pos="9016"/>
        </w:tabs>
        <w:spacing w:line="360" w:lineRule="auto"/>
        <w:rPr>
          <w:rFonts w:eastAsiaTheme="minorEastAsia"/>
          <w:noProof/>
          <w:lang w:eastAsia="en-IE"/>
        </w:rPr>
      </w:pPr>
      <w:hyperlink w:anchor="_Toc35521195" w:history="1">
        <w:r w:rsidR="00452013" w:rsidRPr="007B70AB">
          <w:rPr>
            <w:rStyle w:val="Hyperlink"/>
            <w:noProof/>
          </w:rPr>
          <w:t>Listing 5: Instruction for loop</w:t>
        </w:r>
        <w:r w:rsidR="00452013">
          <w:rPr>
            <w:noProof/>
            <w:webHidden/>
          </w:rPr>
          <w:tab/>
        </w:r>
        <w:r w:rsidR="00452013">
          <w:rPr>
            <w:noProof/>
            <w:webHidden/>
          </w:rPr>
          <w:fldChar w:fldCharType="begin"/>
        </w:r>
        <w:r w:rsidR="00452013">
          <w:rPr>
            <w:noProof/>
            <w:webHidden/>
          </w:rPr>
          <w:instrText xml:space="preserve"> PAGEREF _Toc35521195 \h </w:instrText>
        </w:r>
        <w:r w:rsidR="00452013">
          <w:rPr>
            <w:noProof/>
            <w:webHidden/>
          </w:rPr>
        </w:r>
        <w:r w:rsidR="00452013">
          <w:rPr>
            <w:noProof/>
            <w:webHidden/>
          </w:rPr>
          <w:fldChar w:fldCharType="separate"/>
        </w:r>
        <w:r w:rsidR="0088735F">
          <w:rPr>
            <w:noProof/>
            <w:webHidden/>
          </w:rPr>
          <w:t>72</w:t>
        </w:r>
        <w:r w:rsidR="00452013">
          <w:rPr>
            <w:noProof/>
            <w:webHidden/>
          </w:rPr>
          <w:fldChar w:fldCharType="end"/>
        </w:r>
      </w:hyperlink>
    </w:p>
    <w:p w14:paraId="36B46E75" w14:textId="2756B79C" w:rsidR="00452013" w:rsidRDefault="00E16C97" w:rsidP="00452013">
      <w:pPr>
        <w:pStyle w:val="TableofFigures"/>
        <w:tabs>
          <w:tab w:val="right" w:leader="dot" w:pos="9016"/>
        </w:tabs>
        <w:spacing w:line="360" w:lineRule="auto"/>
        <w:rPr>
          <w:rFonts w:eastAsiaTheme="minorEastAsia"/>
          <w:noProof/>
          <w:lang w:eastAsia="en-IE"/>
        </w:rPr>
      </w:pPr>
      <w:hyperlink w:anchor="_Toc35521196" w:history="1">
        <w:r w:rsidR="00452013" w:rsidRPr="007B70AB">
          <w:rPr>
            <w:rStyle w:val="Hyperlink"/>
            <w:noProof/>
          </w:rPr>
          <w:t>Listing 6: Distance handling</w:t>
        </w:r>
        <w:r w:rsidR="00452013">
          <w:rPr>
            <w:noProof/>
            <w:webHidden/>
          </w:rPr>
          <w:tab/>
        </w:r>
        <w:r w:rsidR="00452013">
          <w:rPr>
            <w:noProof/>
            <w:webHidden/>
          </w:rPr>
          <w:fldChar w:fldCharType="begin"/>
        </w:r>
        <w:r w:rsidR="00452013">
          <w:rPr>
            <w:noProof/>
            <w:webHidden/>
          </w:rPr>
          <w:instrText xml:space="preserve"> PAGEREF _Toc35521196 \h </w:instrText>
        </w:r>
        <w:r w:rsidR="00452013">
          <w:rPr>
            <w:noProof/>
            <w:webHidden/>
          </w:rPr>
        </w:r>
        <w:r w:rsidR="00452013">
          <w:rPr>
            <w:noProof/>
            <w:webHidden/>
          </w:rPr>
          <w:fldChar w:fldCharType="separate"/>
        </w:r>
        <w:r w:rsidR="0088735F">
          <w:rPr>
            <w:noProof/>
            <w:webHidden/>
          </w:rPr>
          <w:t>73</w:t>
        </w:r>
        <w:r w:rsidR="00452013">
          <w:rPr>
            <w:noProof/>
            <w:webHidden/>
          </w:rPr>
          <w:fldChar w:fldCharType="end"/>
        </w:r>
      </w:hyperlink>
    </w:p>
    <w:p w14:paraId="42FE411E" w14:textId="37B306AE" w:rsidR="00452013" w:rsidRDefault="00E16C97" w:rsidP="00452013">
      <w:pPr>
        <w:pStyle w:val="TableofFigures"/>
        <w:tabs>
          <w:tab w:val="right" w:leader="dot" w:pos="9016"/>
        </w:tabs>
        <w:spacing w:line="360" w:lineRule="auto"/>
        <w:rPr>
          <w:rFonts w:eastAsiaTheme="minorEastAsia"/>
          <w:noProof/>
          <w:lang w:eastAsia="en-IE"/>
        </w:rPr>
      </w:pPr>
      <w:hyperlink w:anchor="_Toc35521197" w:history="1">
        <w:r w:rsidR="00452013" w:rsidRPr="007B70AB">
          <w:rPr>
            <w:rStyle w:val="Hyperlink"/>
            <w:noProof/>
          </w:rPr>
          <w:t>Listing 7: Compile instructions with eSpeak</w:t>
        </w:r>
        <w:r w:rsidR="00452013">
          <w:rPr>
            <w:noProof/>
            <w:webHidden/>
          </w:rPr>
          <w:tab/>
        </w:r>
        <w:r w:rsidR="00452013">
          <w:rPr>
            <w:noProof/>
            <w:webHidden/>
          </w:rPr>
          <w:fldChar w:fldCharType="begin"/>
        </w:r>
        <w:r w:rsidR="00452013">
          <w:rPr>
            <w:noProof/>
            <w:webHidden/>
          </w:rPr>
          <w:instrText xml:space="preserve"> PAGEREF _Toc35521197 \h </w:instrText>
        </w:r>
        <w:r w:rsidR="00452013">
          <w:rPr>
            <w:noProof/>
            <w:webHidden/>
          </w:rPr>
        </w:r>
        <w:r w:rsidR="00452013">
          <w:rPr>
            <w:noProof/>
            <w:webHidden/>
          </w:rPr>
          <w:fldChar w:fldCharType="separate"/>
        </w:r>
        <w:r w:rsidR="0088735F">
          <w:rPr>
            <w:noProof/>
            <w:webHidden/>
          </w:rPr>
          <w:t>73</w:t>
        </w:r>
        <w:r w:rsidR="00452013">
          <w:rPr>
            <w:noProof/>
            <w:webHidden/>
          </w:rPr>
          <w:fldChar w:fldCharType="end"/>
        </w:r>
      </w:hyperlink>
    </w:p>
    <w:p w14:paraId="2F14E1BC" w14:textId="35EA68E2" w:rsidR="00452013" w:rsidRDefault="00E16C97" w:rsidP="00452013">
      <w:pPr>
        <w:pStyle w:val="TableofFigures"/>
        <w:tabs>
          <w:tab w:val="right" w:leader="dot" w:pos="9016"/>
        </w:tabs>
        <w:spacing w:line="360" w:lineRule="auto"/>
        <w:rPr>
          <w:rFonts w:eastAsiaTheme="minorEastAsia"/>
          <w:noProof/>
          <w:lang w:eastAsia="en-IE"/>
        </w:rPr>
      </w:pPr>
      <w:hyperlink w:anchor="_Toc35521198" w:history="1">
        <w:r w:rsidR="00452013" w:rsidRPr="007B70AB">
          <w:rPr>
            <w:rStyle w:val="Hyperlink"/>
            <w:noProof/>
          </w:rPr>
          <w:t>Listing 8: Gather bounding box coordinates</w:t>
        </w:r>
        <w:r w:rsidR="00452013">
          <w:rPr>
            <w:noProof/>
            <w:webHidden/>
          </w:rPr>
          <w:tab/>
        </w:r>
        <w:r w:rsidR="00452013">
          <w:rPr>
            <w:noProof/>
            <w:webHidden/>
          </w:rPr>
          <w:fldChar w:fldCharType="begin"/>
        </w:r>
        <w:r w:rsidR="00452013">
          <w:rPr>
            <w:noProof/>
            <w:webHidden/>
          </w:rPr>
          <w:instrText xml:space="preserve"> PAGEREF _Toc35521198 \h </w:instrText>
        </w:r>
        <w:r w:rsidR="00452013">
          <w:rPr>
            <w:noProof/>
            <w:webHidden/>
          </w:rPr>
        </w:r>
        <w:r w:rsidR="00452013">
          <w:rPr>
            <w:noProof/>
            <w:webHidden/>
          </w:rPr>
          <w:fldChar w:fldCharType="separate"/>
        </w:r>
        <w:r w:rsidR="0088735F">
          <w:rPr>
            <w:noProof/>
            <w:webHidden/>
          </w:rPr>
          <w:t>74</w:t>
        </w:r>
        <w:r w:rsidR="00452013">
          <w:rPr>
            <w:noProof/>
            <w:webHidden/>
          </w:rPr>
          <w:fldChar w:fldCharType="end"/>
        </w:r>
      </w:hyperlink>
    </w:p>
    <w:p w14:paraId="4F24A7DD" w14:textId="3BA2262C" w:rsidR="00452013" w:rsidRDefault="00E16C97" w:rsidP="00452013">
      <w:pPr>
        <w:pStyle w:val="TableofFigures"/>
        <w:tabs>
          <w:tab w:val="right" w:leader="dot" w:pos="9016"/>
        </w:tabs>
        <w:spacing w:line="360" w:lineRule="auto"/>
        <w:rPr>
          <w:rFonts w:eastAsiaTheme="minorEastAsia"/>
          <w:noProof/>
          <w:lang w:eastAsia="en-IE"/>
        </w:rPr>
      </w:pPr>
      <w:hyperlink w:anchor="_Toc35521199" w:history="1">
        <w:r w:rsidR="00452013" w:rsidRPr="007B70AB">
          <w:rPr>
            <w:rStyle w:val="Hyperlink"/>
            <w:noProof/>
          </w:rPr>
          <w:t>Listing 9: Location in user's path</w:t>
        </w:r>
        <w:r w:rsidR="00452013">
          <w:rPr>
            <w:noProof/>
            <w:webHidden/>
          </w:rPr>
          <w:tab/>
        </w:r>
        <w:r w:rsidR="00452013">
          <w:rPr>
            <w:noProof/>
            <w:webHidden/>
          </w:rPr>
          <w:fldChar w:fldCharType="begin"/>
        </w:r>
        <w:r w:rsidR="00452013">
          <w:rPr>
            <w:noProof/>
            <w:webHidden/>
          </w:rPr>
          <w:instrText xml:space="preserve"> PAGEREF _Toc35521199 \h </w:instrText>
        </w:r>
        <w:r w:rsidR="00452013">
          <w:rPr>
            <w:noProof/>
            <w:webHidden/>
          </w:rPr>
        </w:r>
        <w:r w:rsidR="00452013">
          <w:rPr>
            <w:noProof/>
            <w:webHidden/>
          </w:rPr>
          <w:fldChar w:fldCharType="separate"/>
        </w:r>
        <w:r w:rsidR="0088735F">
          <w:rPr>
            <w:noProof/>
            <w:webHidden/>
          </w:rPr>
          <w:t>74</w:t>
        </w:r>
        <w:r w:rsidR="00452013">
          <w:rPr>
            <w:noProof/>
            <w:webHidden/>
          </w:rPr>
          <w:fldChar w:fldCharType="end"/>
        </w:r>
      </w:hyperlink>
    </w:p>
    <w:p w14:paraId="4C489676" w14:textId="3FD7B2D8" w:rsidR="00452013" w:rsidRDefault="00E16C97" w:rsidP="00452013">
      <w:pPr>
        <w:pStyle w:val="TableofFigures"/>
        <w:tabs>
          <w:tab w:val="right" w:leader="dot" w:pos="9016"/>
        </w:tabs>
        <w:spacing w:line="360" w:lineRule="auto"/>
        <w:rPr>
          <w:rFonts w:eastAsiaTheme="minorEastAsia"/>
          <w:noProof/>
          <w:lang w:eastAsia="en-IE"/>
        </w:rPr>
      </w:pPr>
      <w:hyperlink w:anchor="_Toc35521200" w:history="1">
        <w:r w:rsidR="00452013" w:rsidRPr="007B70AB">
          <w:rPr>
            <w:rStyle w:val="Hyperlink"/>
            <w:noProof/>
          </w:rPr>
          <w:t>Listing 10: Raspberry Pi camera set up</w:t>
        </w:r>
        <w:r w:rsidR="00452013">
          <w:rPr>
            <w:noProof/>
            <w:webHidden/>
          </w:rPr>
          <w:tab/>
        </w:r>
        <w:r w:rsidR="00452013">
          <w:rPr>
            <w:noProof/>
            <w:webHidden/>
          </w:rPr>
          <w:fldChar w:fldCharType="begin"/>
        </w:r>
        <w:r w:rsidR="00452013">
          <w:rPr>
            <w:noProof/>
            <w:webHidden/>
          </w:rPr>
          <w:instrText xml:space="preserve"> PAGEREF _Toc35521200 \h </w:instrText>
        </w:r>
        <w:r w:rsidR="00452013">
          <w:rPr>
            <w:noProof/>
            <w:webHidden/>
          </w:rPr>
        </w:r>
        <w:r w:rsidR="00452013">
          <w:rPr>
            <w:noProof/>
            <w:webHidden/>
          </w:rPr>
          <w:fldChar w:fldCharType="separate"/>
        </w:r>
        <w:r w:rsidR="0088735F">
          <w:rPr>
            <w:noProof/>
            <w:webHidden/>
          </w:rPr>
          <w:t>75</w:t>
        </w:r>
        <w:r w:rsidR="00452013">
          <w:rPr>
            <w:noProof/>
            <w:webHidden/>
          </w:rPr>
          <w:fldChar w:fldCharType="end"/>
        </w:r>
      </w:hyperlink>
    </w:p>
    <w:p w14:paraId="17C10A28" w14:textId="38D0F656" w:rsidR="00452013" w:rsidRDefault="00E16C97" w:rsidP="00452013">
      <w:pPr>
        <w:pStyle w:val="TableofFigures"/>
        <w:tabs>
          <w:tab w:val="right" w:leader="dot" w:pos="9016"/>
        </w:tabs>
        <w:spacing w:line="360" w:lineRule="auto"/>
        <w:rPr>
          <w:rFonts w:eastAsiaTheme="minorEastAsia"/>
          <w:noProof/>
          <w:lang w:eastAsia="en-IE"/>
        </w:rPr>
      </w:pPr>
      <w:hyperlink w:anchor="_Toc35521201" w:history="1">
        <w:r w:rsidR="00452013" w:rsidRPr="007B70AB">
          <w:rPr>
            <w:rStyle w:val="Hyperlink"/>
            <w:noProof/>
          </w:rPr>
          <w:t>Listing 11: Gather files required for model</w:t>
        </w:r>
        <w:r w:rsidR="00452013">
          <w:rPr>
            <w:noProof/>
            <w:webHidden/>
          </w:rPr>
          <w:tab/>
        </w:r>
        <w:r w:rsidR="00452013">
          <w:rPr>
            <w:noProof/>
            <w:webHidden/>
          </w:rPr>
          <w:fldChar w:fldCharType="begin"/>
        </w:r>
        <w:r w:rsidR="00452013">
          <w:rPr>
            <w:noProof/>
            <w:webHidden/>
          </w:rPr>
          <w:instrText xml:space="preserve"> PAGEREF _Toc35521201 \h </w:instrText>
        </w:r>
        <w:r w:rsidR="00452013">
          <w:rPr>
            <w:noProof/>
            <w:webHidden/>
          </w:rPr>
        </w:r>
        <w:r w:rsidR="00452013">
          <w:rPr>
            <w:noProof/>
            <w:webHidden/>
          </w:rPr>
          <w:fldChar w:fldCharType="separate"/>
        </w:r>
        <w:r w:rsidR="0088735F">
          <w:rPr>
            <w:noProof/>
            <w:webHidden/>
          </w:rPr>
          <w:t>76</w:t>
        </w:r>
        <w:r w:rsidR="00452013">
          <w:rPr>
            <w:noProof/>
            <w:webHidden/>
          </w:rPr>
          <w:fldChar w:fldCharType="end"/>
        </w:r>
      </w:hyperlink>
    </w:p>
    <w:p w14:paraId="63AF597A" w14:textId="323AFC7E" w:rsidR="00452013" w:rsidRDefault="00E16C97" w:rsidP="00452013">
      <w:pPr>
        <w:pStyle w:val="TableofFigures"/>
        <w:tabs>
          <w:tab w:val="right" w:leader="dot" w:pos="9016"/>
        </w:tabs>
        <w:spacing w:line="360" w:lineRule="auto"/>
        <w:rPr>
          <w:rFonts w:eastAsiaTheme="minorEastAsia"/>
          <w:noProof/>
          <w:lang w:eastAsia="en-IE"/>
        </w:rPr>
      </w:pPr>
      <w:hyperlink w:anchor="_Toc35521202" w:history="1">
        <w:r w:rsidR="00452013" w:rsidRPr="007B70AB">
          <w:rPr>
            <w:rStyle w:val="Hyperlink"/>
            <w:noProof/>
          </w:rPr>
          <w:t>Listing 12: Label map format</w:t>
        </w:r>
        <w:r w:rsidR="00452013">
          <w:rPr>
            <w:noProof/>
            <w:webHidden/>
          </w:rPr>
          <w:tab/>
        </w:r>
        <w:r w:rsidR="00452013">
          <w:rPr>
            <w:noProof/>
            <w:webHidden/>
          </w:rPr>
          <w:fldChar w:fldCharType="begin"/>
        </w:r>
        <w:r w:rsidR="00452013">
          <w:rPr>
            <w:noProof/>
            <w:webHidden/>
          </w:rPr>
          <w:instrText xml:space="preserve"> PAGEREF _Toc35521202 \h </w:instrText>
        </w:r>
        <w:r w:rsidR="00452013">
          <w:rPr>
            <w:noProof/>
            <w:webHidden/>
          </w:rPr>
        </w:r>
        <w:r w:rsidR="00452013">
          <w:rPr>
            <w:noProof/>
            <w:webHidden/>
          </w:rPr>
          <w:fldChar w:fldCharType="separate"/>
        </w:r>
        <w:r w:rsidR="0088735F">
          <w:rPr>
            <w:noProof/>
            <w:webHidden/>
          </w:rPr>
          <w:t>76</w:t>
        </w:r>
        <w:r w:rsidR="00452013">
          <w:rPr>
            <w:noProof/>
            <w:webHidden/>
          </w:rPr>
          <w:fldChar w:fldCharType="end"/>
        </w:r>
      </w:hyperlink>
    </w:p>
    <w:p w14:paraId="590878F5" w14:textId="259042CC" w:rsidR="00452013" w:rsidRDefault="00E16C97" w:rsidP="00452013">
      <w:pPr>
        <w:pStyle w:val="TableofFigures"/>
        <w:tabs>
          <w:tab w:val="right" w:leader="dot" w:pos="9016"/>
        </w:tabs>
        <w:spacing w:line="360" w:lineRule="auto"/>
        <w:rPr>
          <w:rFonts w:eastAsiaTheme="minorEastAsia"/>
          <w:noProof/>
          <w:lang w:eastAsia="en-IE"/>
        </w:rPr>
      </w:pPr>
      <w:hyperlink w:anchor="_Toc35521203" w:history="1">
        <w:r w:rsidR="00452013" w:rsidRPr="007B70AB">
          <w:rPr>
            <w:rStyle w:val="Hyperlink"/>
            <w:noProof/>
          </w:rPr>
          <w:t>Listing 13: Configure the label map</w:t>
        </w:r>
        <w:r w:rsidR="00452013">
          <w:rPr>
            <w:noProof/>
            <w:webHidden/>
          </w:rPr>
          <w:tab/>
        </w:r>
        <w:r w:rsidR="00452013">
          <w:rPr>
            <w:noProof/>
            <w:webHidden/>
          </w:rPr>
          <w:fldChar w:fldCharType="begin"/>
        </w:r>
        <w:r w:rsidR="00452013">
          <w:rPr>
            <w:noProof/>
            <w:webHidden/>
          </w:rPr>
          <w:instrText xml:space="preserve"> PAGEREF _Toc35521203 \h </w:instrText>
        </w:r>
        <w:r w:rsidR="00452013">
          <w:rPr>
            <w:noProof/>
            <w:webHidden/>
          </w:rPr>
        </w:r>
        <w:r w:rsidR="00452013">
          <w:rPr>
            <w:noProof/>
            <w:webHidden/>
          </w:rPr>
          <w:fldChar w:fldCharType="separate"/>
        </w:r>
        <w:r w:rsidR="0088735F">
          <w:rPr>
            <w:noProof/>
            <w:webHidden/>
          </w:rPr>
          <w:t>77</w:t>
        </w:r>
        <w:r w:rsidR="00452013">
          <w:rPr>
            <w:noProof/>
            <w:webHidden/>
          </w:rPr>
          <w:fldChar w:fldCharType="end"/>
        </w:r>
      </w:hyperlink>
    </w:p>
    <w:p w14:paraId="35152E77" w14:textId="043587E5" w:rsidR="00452013" w:rsidRDefault="00E16C97" w:rsidP="00452013">
      <w:pPr>
        <w:pStyle w:val="TableofFigures"/>
        <w:tabs>
          <w:tab w:val="right" w:leader="dot" w:pos="9016"/>
        </w:tabs>
        <w:spacing w:line="360" w:lineRule="auto"/>
        <w:rPr>
          <w:rFonts w:eastAsiaTheme="minorEastAsia"/>
          <w:noProof/>
          <w:lang w:eastAsia="en-IE"/>
        </w:rPr>
      </w:pPr>
      <w:hyperlink w:anchor="_Toc35521204" w:history="1">
        <w:r w:rsidR="00452013" w:rsidRPr="007B70AB">
          <w:rPr>
            <w:rStyle w:val="Hyperlink"/>
            <w:noProof/>
          </w:rPr>
          <w:t>Listing 14: Load the model</w:t>
        </w:r>
        <w:r w:rsidR="00452013">
          <w:rPr>
            <w:noProof/>
            <w:webHidden/>
          </w:rPr>
          <w:tab/>
        </w:r>
        <w:r w:rsidR="00452013">
          <w:rPr>
            <w:noProof/>
            <w:webHidden/>
          </w:rPr>
          <w:fldChar w:fldCharType="begin"/>
        </w:r>
        <w:r w:rsidR="00452013">
          <w:rPr>
            <w:noProof/>
            <w:webHidden/>
          </w:rPr>
          <w:instrText xml:space="preserve"> PAGEREF _Toc35521204 \h </w:instrText>
        </w:r>
        <w:r w:rsidR="00452013">
          <w:rPr>
            <w:noProof/>
            <w:webHidden/>
          </w:rPr>
        </w:r>
        <w:r w:rsidR="00452013">
          <w:rPr>
            <w:noProof/>
            <w:webHidden/>
          </w:rPr>
          <w:fldChar w:fldCharType="separate"/>
        </w:r>
        <w:r w:rsidR="0088735F">
          <w:rPr>
            <w:noProof/>
            <w:webHidden/>
          </w:rPr>
          <w:t>77</w:t>
        </w:r>
        <w:r w:rsidR="00452013">
          <w:rPr>
            <w:noProof/>
            <w:webHidden/>
          </w:rPr>
          <w:fldChar w:fldCharType="end"/>
        </w:r>
      </w:hyperlink>
    </w:p>
    <w:p w14:paraId="08A44E72" w14:textId="1FADFD41" w:rsidR="00452013" w:rsidRDefault="00E16C97" w:rsidP="00452013">
      <w:pPr>
        <w:pStyle w:val="TableofFigures"/>
        <w:tabs>
          <w:tab w:val="right" w:leader="dot" w:pos="9016"/>
        </w:tabs>
        <w:spacing w:line="360" w:lineRule="auto"/>
        <w:rPr>
          <w:rFonts w:eastAsiaTheme="minorEastAsia"/>
          <w:noProof/>
          <w:lang w:eastAsia="en-IE"/>
        </w:rPr>
      </w:pPr>
      <w:hyperlink w:anchor="_Toc35521205" w:history="1">
        <w:r w:rsidR="00452013" w:rsidRPr="007B70AB">
          <w:rPr>
            <w:rStyle w:val="Hyperlink"/>
            <w:noProof/>
          </w:rPr>
          <w:t>Listing 15: Retrieve results from model</w:t>
        </w:r>
        <w:r w:rsidR="00452013">
          <w:rPr>
            <w:noProof/>
            <w:webHidden/>
          </w:rPr>
          <w:tab/>
        </w:r>
        <w:r w:rsidR="00452013">
          <w:rPr>
            <w:noProof/>
            <w:webHidden/>
          </w:rPr>
          <w:fldChar w:fldCharType="begin"/>
        </w:r>
        <w:r w:rsidR="00452013">
          <w:rPr>
            <w:noProof/>
            <w:webHidden/>
          </w:rPr>
          <w:instrText xml:space="preserve"> PAGEREF _Toc35521205 \h </w:instrText>
        </w:r>
        <w:r w:rsidR="00452013">
          <w:rPr>
            <w:noProof/>
            <w:webHidden/>
          </w:rPr>
        </w:r>
        <w:r w:rsidR="00452013">
          <w:rPr>
            <w:noProof/>
            <w:webHidden/>
          </w:rPr>
          <w:fldChar w:fldCharType="separate"/>
        </w:r>
        <w:r w:rsidR="0088735F">
          <w:rPr>
            <w:noProof/>
            <w:webHidden/>
          </w:rPr>
          <w:t>78</w:t>
        </w:r>
        <w:r w:rsidR="00452013">
          <w:rPr>
            <w:noProof/>
            <w:webHidden/>
          </w:rPr>
          <w:fldChar w:fldCharType="end"/>
        </w:r>
      </w:hyperlink>
    </w:p>
    <w:p w14:paraId="22621C45" w14:textId="153B5D6C" w:rsidR="00452013" w:rsidRDefault="00E16C97" w:rsidP="00452013">
      <w:pPr>
        <w:pStyle w:val="TableofFigures"/>
        <w:tabs>
          <w:tab w:val="right" w:leader="dot" w:pos="9016"/>
        </w:tabs>
        <w:spacing w:line="360" w:lineRule="auto"/>
        <w:rPr>
          <w:rFonts w:eastAsiaTheme="minorEastAsia"/>
          <w:noProof/>
          <w:lang w:eastAsia="en-IE"/>
        </w:rPr>
      </w:pPr>
      <w:hyperlink w:anchor="_Toc35521206" w:history="1">
        <w:r w:rsidR="00452013" w:rsidRPr="007B70AB">
          <w:rPr>
            <w:rStyle w:val="Hyperlink"/>
            <w:noProof/>
          </w:rPr>
          <w:t>Listing 16: Unit test testcase example</w:t>
        </w:r>
        <w:r w:rsidR="00452013">
          <w:rPr>
            <w:noProof/>
            <w:webHidden/>
          </w:rPr>
          <w:tab/>
        </w:r>
        <w:r w:rsidR="00452013">
          <w:rPr>
            <w:noProof/>
            <w:webHidden/>
          </w:rPr>
          <w:fldChar w:fldCharType="begin"/>
        </w:r>
        <w:r w:rsidR="00452013">
          <w:rPr>
            <w:noProof/>
            <w:webHidden/>
          </w:rPr>
          <w:instrText xml:space="preserve"> PAGEREF _Toc35521206 \h </w:instrText>
        </w:r>
        <w:r w:rsidR="00452013">
          <w:rPr>
            <w:noProof/>
            <w:webHidden/>
          </w:rPr>
        </w:r>
        <w:r w:rsidR="00452013">
          <w:rPr>
            <w:noProof/>
            <w:webHidden/>
          </w:rPr>
          <w:fldChar w:fldCharType="separate"/>
        </w:r>
        <w:r w:rsidR="0088735F">
          <w:rPr>
            <w:noProof/>
            <w:webHidden/>
          </w:rPr>
          <w:t>81</w:t>
        </w:r>
        <w:r w:rsidR="00452013">
          <w:rPr>
            <w:noProof/>
            <w:webHidden/>
          </w:rPr>
          <w:fldChar w:fldCharType="end"/>
        </w:r>
      </w:hyperlink>
    </w:p>
    <w:p w14:paraId="1112F0D5" w14:textId="3BF19F2B" w:rsidR="00452013" w:rsidRPr="00452013" w:rsidRDefault="00452013" w:rsidP="00452013">
      <w:pPr>
        <w:spacing w:line="360" w:lineRule="auto"/>
        <w:rPr>
          <w:lang w:val="en-US"/>
        </w:rPr>
      </w:pPr>
      <w:r>
        <w:rPr>
          <w:lang w:val="en-US"/>
        </w:rPr>
        <w:fldChar w:fldCharType="end"/>
      </w:r>
    </w:p>
    <w:p w14:paraId="6A826991" w14:textId="745A4B0E" w:rsidR="00896A7D" w:rsidRDefault="00896A7D" w:rsidP="00254A9E">
      <w:pPr>
        <w:pStyle w:val="TOCHeading"/>
        <w:spacing w:line="360" w:lineRule="auto"/>
      </w:pPr>
      <w:r w:rsidRPr="00254A9E">
        <w:lastRenderedPageBreak/>
        <w:t>Table of Tables</w:t>
      </w:r>
    </w:p>
    <w:p w14:paraId="070A5F82" w14:textId="540EE984" w:rsidR="00D32668" w:rsidRDefault="00254A9E" w:rsidP="00D32668">
      <w:pPr>
        <w:pStyle w:val="TableofFigures"/>
        <w:tabs>
          <w:tab w:val="right" w:leader="dot" w:pos="9016"/>
        </w:tabs>
        <w:spacing w:line="360" w:lineRule="auto"/>
        <w:rPr>
          <w:rFonts w:eastAsiaTheme="minorEastAsia"/>
          <w:noProof/>
          <w:lang w:eastAsia="en-IE"/>
        </w:rPr>
      </w:pPr>
      <w:r>
        <w:fldChar w:fldCharType="begin"/>
      </w:r>
      <w:r>
        <w:instrText xml:space="preserve"> TOC \h \z \c "Table" </w:instrText>
      </w:r>
      <w:r>
        <w:fldChar w:fldCharType="separate"/>
      </w:r>
      <w:hyperlink w:anchor="_Toc35765856" w:history="1">
        <w:r w:rsidR="00D32668" w:rsidRPr="00EF7A99">
          <w:rPr>
            <w:rStyle w:val="Hyperlink"/>
            <w:noProof/>
          </w:rPr>
          <w:t>Table 1: Summary of CV Techniques</w:t>
        </w:r>
        <w:r w:rsidR="00D32668">
          <w:rPr>
            <w:noProof/>
            <w:webHidden/>
          </w:rPr>
          <w:tab/>
        </w:r>
        <w:r w:rsidR="00D32668">
          <w:rPr>
            <w:noProof/>
            <w:webHidden/>
          </w:rPr>
          <w:fldChar w:fldCharType="begin"/>
        </w:r>
        <w:r w:rsidR="00D32668">
          <w:rPr>
            <w:noProof/>
            <w:webHidden/>
          </w:rPr>
          <w:instrText xml:space="preserve"> PAGEREF _Toc35765856 \h </w:instrText>
        </w:r>
        <w:r w:rsidR="00D32668">
          <w:rPr>
            <w:noProof/>
            <w:webHidden/>
          </w:rPr>
        </w:r>
        <w:r w:rsidR="00D32668">
          <w:rPr>
            <w:noProof/>
            <w:webHidden/>
          </w:rPr>
          <w:fldChar w:fldCharType="separate"/>
        </w:r>
        <w:r w:rsidR="00D32668">
          <w:rPr>
            <w:noProof/>
            <w:webHidden/>
          </w:rPr>
          <w:t>20</w:t>
        </w:r>
        <w:r w:rsidR="00D32668">
          <w:rPr>
            <w:noProof/>
            <w:webHidden/>
          </w:rPr>
          <w:fldChar w:fldCharType="end"/>
        </w:r>
      </w:hyperlink>
    </w:p>
    <w:p w14:paraId="33FEA1E5" w14:textId="276C4A4A" w:rsidR="00D32668" w:rsidRDefault="00E16C97" w:rsidP="00D32668">
      <w:pPr>
        <w:pStyle w:val="TableofFigures"/>
        <w:tabs>
          <w:tab w:val="right" w:leader="dot" w:pos="9016"/>
        </w:tabs>
        <w:spacing w:line="360" w:lineRule="auto"/>
        <w:rPr>
          <w:rFonts w:eastAsiaTheme="minorEastAsia"/>
          <w:noProof/>
          <w:lang w:eastAsia="en-IE"/>
        </w:rPr>
      </w:pPr>
      <w:hyperlink w:anchor="_Toc35765857" w:history="1">
        <w:r w:rsidR="00D32668" w:rsidRPr="00EF7A99">
          <w:rPr>
            <w:rStyle w:val="Hyperlink"/>
            <w:noProof/>
          </w:rPr>
          <w:t>Table 2: Table describing each R-CNN algorithm</w:t>
        </w:r>
        <w:r w:rsidR="00D32668">
          <w:rPr>
            <w:noProof/>
            <w:webHidden/>
          </w:rPr>
          <w:tab/>
        </w:r>
        <w:r w:rsidR="00D32668">
          <w:rPr>
            <w:noProof/>
            <w:webHidden/>
          </w:rPr>
          <w:fldChar w:fldCharType="begin"/>
        </w:r>
        <w:r w:rsidR="00D32668">
          <w:rPr>
            <w:noProof/>
            <w:webHidden/>
          </w:rPr>
          <w:instrText xml:space="preserve"> PAGEREF _Toc35765857 \h </w:instrText>
        </w:r>
        <w:r w:rsidR="00D32668">
          <w:rPr>
            <w:noProof/>
            <w:webHidden/>
          </w:rPr>
        </w:r>
        <w:r w:rsidR="00D32668">
          <w:rPr>
            <w:noProof/>
            <w:webHidden/>
          </w:rPr>
          <w:fldChar w:fldCharType="separate"/>
        </w:r>
        <w:r w:rsidR="00D32668">
          <w:rPr>
            <w:noProof/>
            <w:webHidden/>
          </w:rPr>
          <w:t>23</w:t>
        </w:r>
        <w:r w:rsidR="00D32668">
          <w:rPr>
            <w:noProof/>
            <w:webHidden/>
          </w:rPr>
          <w:fldChar w:fldCharType="end"/>
        </w:r>
      </w:hyperlink>
    </w:p>
    <w:p w14:paraId="4A95935A" w14:textId="55423238" w:rsidR="00D32668" w:rsidRDefault="00E16C97" w:rsidP="00D32668">
      <w:pPr>
        <w:pStyle w:val="TableofFigures"/>
        <w:tabs>
          <w:tab w:val="right" w:leader="dot" w:pos="9016"/>
        </w:tabs>
        <w:spacing w:line="360" w:lineRule="auto"/>
        <w:rPr>
          <w:rFonts w:eastAsiaTheme="minorEastAsia"/>
          <w:noProof/>
          <w:lang w:eastAsia="en-IE"/>
        </w:rPr>
      </w:pPr>
      <w:hyperlink w:anchor="_Toc35765858" w:history="1">
        <w:r w:rsidR="00D32668" w:rsidRPr="00EF7A99">
          <w:rPr>
            <w:rStyle w:val="Hyperlink"/>
            <w:noProof/>
          </w:rPr>
          <w:t>Table 3: Table showing features of each project</w:t>
        </w:r>
        <w:r w:rsidR="00D32668">
          <w:rPr>
            <w:noProof/>
            <w:webHidden/>
          </w:rPr>
          <w:tab/>
        </w:r>
        <w:r w:rsidR="00D32668">
          <w:rPr>
            <w:noProof/>
            <w:webHidden/>
          </w:rPr>
          <w:fldChar w:fldCharType="begin"/>
        </w:r>
        <w:r w:rsidR="00D32668">
          <w:rPr>
            <w:noProof/>
            <w:webHidden/>
          </w:rPr>
          <w:instrText xml:space="preserve"> PAGEREF _Toc35765858 \h </w:instrText>
        </w:r>
        <w:r w:rsidR="00D32668">
          <w:rPr>
            <w:noProof/>
            <w:webHidden/>
          </w:rPr>
        </w:r>
        <w:r w:rsidR="00D32668">
          <w:rPr>
            <w:noProof/>
            <w:webHidden/>
          </w:rPr>
          <w:fldChar w:fldCharType="separate"/>
        </w:r>
        <w:r w:rsidR="00D32668">
          <w:rPr>
            <w:noProof/>
            <w:webHidden/>
          </w:rPr>
          <w:t>34</w:t>
        </w:r>
        <w:r w:rsidR="00D32668">
          <w:rPr>
            <w:noProof/>
            <w:webHidden/>
          </w:rPr>
          <w:fldChar w:fldCharType="end"/>
        </w:r>
      </w:hyperlink>
    </w:p>
    <w:p w14:paraId="6742B045" w14:textId="2BE566F8" w:rsidR="00D32668" w:rsidRDefault="00E16C97" w:rsidP="00D32668">
      <w:pPr>
        <w:pStyle w:val="TableofFigures"/>
        <w:tabs>
          <w:tab w:val="right" w:leader="dot" w:pos="9016"/>
        </w:tabs>
        <w:spacing w:line="360" w:lineRule="auto"/>
        <w:rPr>
          <w:rFonts w:eastAsiaTheme="minorEastAsia"/>
          <w:noProof/>
          <w:lang w:eastAsia="en-IE"/>
        </w:rPr>
      </w:pPr>
      <w:hyperlink w:anchor="_Toc35765859" w:history="1">
        <w:r w:rsidR="00D32668" w:rsidRPr="00EF7A99">
          <w:rPr>
            <w:rStyle w:val="Hyperlink"/>
            <w:noProof/>
          </w:rPr>
          <w:t>Table 4: Table of requirement importance</w:t>
        </w:r>
        <w:r w:rsidR="00D32668">
          <w:rPr>
            <w:noProof/>
            <w:webHidden/>
          </w:rPr>
          <w:tab/>
        </w:r>
        <w:r w:rsidR="00D32668">
          <w:rPr>
            <w:noProof/>
            <w:webHidden/>
          </w:rPr>
          <w:fldChar w:fldCharType="begin"/>
        </w:r>
        <w:r w:rsidR="00D32668">
          <w:rPr>
            <w:noProof/>
            <w:webHidden/>
          </w:rPr>
          <w:instrText xml:space="preserve"> PAGEREF _Toc35765859 \h </w:instrText>
        </w:r>
        <w:r w:rsidR="00D32668">
          <w:rPr>
            <w:noProof/>
            <w:webHidden/>
          </w:rPr>
        </w:r>
        <w:r w:rsidR="00D32668">
          <w:rPr>
            <w:noProof/>
            <w:webHidden/>
          </w:rPr>
          <w:fldChar w:fldCharType="separate"/>
        </w:r>
        <w:r w:rsidR="00D32668">
          <w:rPr>
            <w:noProof/>
            <w:webHidden/>
          </w:rPr>
          <w:t>43</w:t>
        </w:r>
        <w:r w:rsidR="00D32668">
          <w:rPr>
            <w:noProof/>
            <w:webHidden/>
          </w:rPr>
          <w:fldChar w:fldCharType="end"/>
        </w:r>
      </w:hyperlink>
    </w:p>
    <w:p w14:paraId="04713956" w14:textId="4A26FB3E" w:rsidR="00D32668" w:rsidRDefault="00E16C97" w:rsidP="00D32668">
      <w:pPr>
        <w:pStyle w:val="TableofFigures"/>
        <w:tabs>
          <w:tab w:val="right" w:leader="dot" w:pos="9016"/>
        </w:tabs>
        <w:spacing w:line="360" w:lineRule="auto"/>
        <w:rPr>
          <w:rFonts w:eastAsiaTheme="minorEastAsia"/>
          <w:noProof/>
          <w:lang w:eastAsia="en-IE"/>
        </w:rPr>
      </w:pPr>
      <w:hyperlink w:anchor="_Toc35765860" w:history="1">
        <w:r w:rsidR="00D32668" w:rsidRPr="00EF7A99">
          <w:rPr>
            <w:rStyle w:val="Hyperlink"/>
            <w:noProof/>
          </w:rPr>
          <w:t>Table 5: Results of General Evaluation</w:t>
        </w:r>
        <w:r w:rsidR="00D32668">
          <w:rPr>
            <w:noProof/>
            <w:webHidden/>
          </w:rPr>
          <w:tab/>
        </w:r>
        <w:r w:rsidR="00D32668">
          <w:rPr>
            <w:noProof/>
            <w:webHidden/>
          </w:rPr>
          <w:fldChar w:fldCharType="begin"/>
        </w:r>
        <w:r w:rsidR="00D32668">
          <w:rPr>
            <w:noProof/>
            <w:webHidden/>
          </w:rPr>
          <w:instrText xml:space="preserve"> PAGEREF _Toc35765860 \h </w:instrText>
        </w:r>
        <w:r w:rsidR="00D32668">
          <w:rPr>
            <w:noProof/>
            <w:webHidden/>
          </w:rPr>
        </w:r>
        <w:r w:rsidR="00D32668">
          <w:rPr>
            <w:noProof/>
            <w:webHidden/>
          </w:rPr>
          <w:fldChar w:fldCharType="separate"/>
        </w:r>
        <w:r w:rsidR="00D32668">
          <w:rPr>
            <w:noProof/>
            <w:webHidden/>
          </w:rPr>
          <w:t>83</w:t>
        </w:r>
        <w:r w:rsidR="00D32668">
          <w:rPr>
            <w:noProof/>
            <w:webHidden/>
          </w:rPr>
          <w:fldChar w:fldCharType="end"/>
        </w:r>
      </w:hyperlink>
    </w:p>
    <w:p w14:paraId="06B14BCC" w14:textId="67EFB3B0" w:rsidR="00D32668" w:rsidRDefault="00E16C97" w:rsidP="00D32668">
      <w:pPr>
        <w:pStyle w:val="TableofFigures"/>
        <w:tabs>
          <w:tab w:val="right" w:leader="dot" w:pos="9016"/>
        </w:tabs>
        <w:spacing w:line="360" w:lineRule="auto"/>
        <w:rPr>
          <w:rFonts w:eastAsiaTheme="minorEastAsia"/>
          <w:noProof/>
          <w:lang w:eastAsia="en-IE"/>
        </w:rPr>
      </w:pPr>
      <w:hyperlink w:anchor="_Toc35765861" w:history="1">
        <w:r w:rsidR="00D32668" w:rsidRPr="00EF7A99">
          <w:rPr>
            <w:rStyle w:val="Hyperlink"/>
            <w:noProof/>
          </w:rPr>
          <w:t>Table 6: Table of test plan</w:t>
        </w:r>
        <w:r w:rsidR="00D32668">
          <w:rPr>
            <w:noProof/>
            <w:webHidden/>
          </w:rPr>
          <w:tab/>
        </w:r>
        <w:r w:rsidR="00D32668">
          <w:rPr>
            <w:noProof/>
            <w:webHidden/>
          </w:rPr>
          <w:fldChar w:fldCharType="begin"/>
        </w:r>
        <w:r w:rsidR="00D32668">
          <w:rPr>
            <w:noProof/>
            <w:webHidden/>
          </w:rPr>
          <w:instrText xml:space="preserve"> PAGEREF _Toc35765861 \h </w:instrText>
        </w:r>
        <w:r w:rsidR="00D32668">
          <w:rPr>
            <w:noProof/>
            <w:webHidden/>
          </w:rPr>
        </w:r>
        <w:r w:rsidR="00D32668">
          <w:rPr>
            <w:noProof/>
            <w:webHidden/>
          </w:rPr>
          <w:fldChar w:fldCharType="separate"/>
        </w:r>
        <w:r w:rsidR="00D32668">
          <w:rPr>
            <w:noProof/>
            <w:webHidden/>
          </w:rPr>
          <w:t>85</w:t>
        </w:r>
        <w:r w:rsidR="00D32668">
          <w:rPr>
            <w:noProof/>
            <w:webHidden/>
          </w:rPr>
          <w:fldChar w:fldCharType="end"/>
        </w:r>
      </w:hyperlink>
    </w:p>
    <w:p w14:paraId="40FE3C39" w14:textId="5AB58363" w:rsidR="009B697E" w:rsidRDefault="00254A9E" w:rsidP="00D32668">
      <w:pPr>
        <w:pStyle w:val="TableofFigures"/>
        <w:tabs>
          <w:tab w:val="right" w:leader="dot" w:pos="9016"/>
        </w:tabs>
        <w:spacing w:line="360" w:lineRule="auto"/>
      </w:pPr>
      <w:r>
        <w:fldChar w:fldCharType="end"/>
      </w:r>
    </w:p>
    <w:p w14:paraId="4F30F4D0" w14:textId="695B3DDD" w:rsidR="00313244" w:rsidRDefault="00313244" w:rsidP="008A73E3"/>
    <w:p w14:paraId="6C614011" w14:textId="5C5AF320" w:rsidR="009B362C" w:rsidRDefault="009B362C" w:rsidP="008A73E3"/>
    <w:p w14:paraId="282DF229" w14:textId="05AFD914" w:rsidR="00452013" w:rsidRDefault="00452013" w:rsidP="008A73E3"/>
    <w:p w14:paraId="462780FF" w14:textId="37C52023" w:rsidR="00452013" w:rsidRDefault="00452013" w:rsidP="008A73E3"/>
    <w:p w14:paraId="206EBB7A" w14:textId="3E2FFE48" w:rsidR="00452013" w:rsidRDefault="00452013" w:rsidP="008A73E3"/>
    <w:p w14:paraId="523AEC04" w14:textId="225C7B0F" w:rsidR="00452013" w:rsidRDefault="00452013" w:rsidP="008A73E3"/>
    <w:p w14:paraId="50E9A7D8" w14:textId="08224D40" w:rsidR="00452013" w:rsidRDefault="00452013" w:rsidP="008A73E3"/>
    <w:p w14:paraId="26FA5257" w14:textId="2B68F5C6" w:rsidR="00452013" w:rsidRDefault="00452013" w:rsidP="008A73E3"/>
    <w:p w14:paraId="74A97C80" w14:textId="1B51B98B" w:rsidR="00452013" w:rsidRDefault="00452013" w:rsidP="008A73E3"/>
    <w:p w14:paraId="2947C0DF" w14:textId="48F1BF02" w:rsidR="00452013" w:rsidRDefault="00452013" w:rsidP="008A73E3"/>
    <w:p w14:paraId="7D39842B" w14:textId="7CD86492" w:rsidR="00452013" w:rsidRDefault="00452013" w:rsidP="008A73E3"/>
    <w:p w14:paraId="1497364B" w14:textId="4546828A" w:rsidR="00452013" w:rsidRDefault="00452013" w:rsidP="008A73E3"/>
    <w:p w14:paraId="3D0ACFAF" w14:textId="56B5E292" w:rsidR="00452013" w:rsidRDefault="00452013" w:rsidP="008A73E3"/>
    <w:p w14:paraId="1AC1CE83" w14:textId="33628AC3" w:rsidR="00452013" w:rsidRDefault="00452013" w:rsidP="008A73E3"/>
    <w:p w14:paraId="66721F06" w14:textId="69D3A866" w:rsidR="00452013" w:rsidRDefault="00452013" w:rsidP="008A73E3"/>
    <w:p w14:paraId="77F0311C" w14:textId="77E0DAC5" w:rsidR="00452013" w:rsidRDefault="00452013" w:rsidP="008A73E3"/>
    <w:p w14:paraId="630325F2" w14:textId="228262DF" w:rsidR="00452013" w:rsidRDefault="00452013" w:rsidP="008A73E3"/>
    <w:p w14:paraId="7F17C539" w14:textId="77777777" w:rsidR="003B7E78" w:rsidRDefault="003B7E78" w:rsidP="008A73E3"/>
    <w:p w14:paraId="6D1AA357" w14:textId="04CB29FB" w:rsidR="00452013" w:rsidRDefault="00452013" w:rsidP="008A73E3"/>
    <w:p w14:paraId="01163D4E" w14:textId="2C3B500C" w:rsidR="00452013" w:rsidRDefault="00452013" w:rsidP="008A73E3"/>
    <w:p w14:paraId="7A7AB885" w14:textId="42C73DCB" w:rsidR="00452013" w:rsidRDefault="00452013" w:rsidP="008A73E3"/>
    <w:p w14:paraId="709A7480" w14:textId="707457F2" w:rsidR="00452013" w:rsidRDefault="00452013" w:rsidP="008A73E3"/>
    <w:p w14:paraId="74591F29" w14:textId="7CE3E8E5" w:rsidR="009B697E" w:rsidRDefault="009B697E" w:rsidP="009B697E">
      <w:pPr>
        <w:pStyle w:val="Heading1"/>
      </w:pPr>
      <w:bookmarkStart w:id="0" w:name="_Toc35609540"/>
      <w:r>
        <w:lastRenderedPageBreak/>
        <w:t>1. Introduction</w:t>
      </w:r>
      <w:bookmarkEnd w:id="0"/>
    </w:p>
    <w:p w14:paraId="4E6AA3F5" w14:textId="77777777" w:rsidR="00351D8A" w:rsidRPr="00351D8A" w:rsidRDefault="00351D8A" w:rsidP="00351D8A"/>
    <w:p w14:paraId="0D571051" w14:textId="45220589" w:rsidR="009B697E" w:rsidRDefault="009B697E" w:rsidP="007B01AD">
      <w:pPr>
        <w:pStyle w:val="Heading2"/>
        <w:numPr>
          <w:ilvl w:val="1"/>
          <w:numId w:val="1"/>
        </w:numPr>
      </w:pPr>
      <w:bookmarkStart w:id="1" w:name="_Toc35609541"/>
      <w:r>
        <w:t>Project Background</w:t>
      </w:r>
      <w:bookmarkEnd w:id="1"/>
    </w:p>
    <w:p w14:paraId="1D51C2CE" w14:textId="64AB18E6" w:rsidR="00F04348" w:rsidRDefault="00F04348" w:rsidP="007B01AD"/>
    <w:p w14:paraId="461DC551" w14:textId="77777777" w:rsidR="00F04348" w:rsidRPr="00F04348" w:rsidRDefault="00F04348" w:rsidP="00F04348">
      <w:pPr>
        <w:pStyle w:val="Chapterheading"/>
        <w:tabs>
          <w:tab w:val="left" w:pos="1275"/>
        </w:tabs>
        <w:spacing w:line="360" w:lineRule="auto"/>
        <w:rPr>
          <w:rFonts w:ascii="Calibri" w:hAnsi="Calibri" w:cs="Calibri"/>
          <w:b w:val="0"/>
          <w:bCs w:val="0"/>
          <w:sz w:val="22"/>
          <w:highlight w:val="lightGray"/>
        </w:rPr>
      </w:pPr>
      <w:r w:rsidRPr="00351D8A">
        <w:rPr>
          <w:rFonts w:asciiTheme="minorHAnsi" w:hAnsiTheme="minorHAnsi" w:cstheme="minorHAnsi"/>
          <w:b w:val="0"/>
          <w:bCs w:val="0"/>
          <w:sz w:val="22"/>
          <w:szCs w:val="22"/>
        </w:rPr>
        <w:t xml:space="preserve">The number of people with visual impairments or blindness is rising. Approximately 1 in every 30 Europeans have some form of visual impairment or sight loss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pid6TwxE","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1)</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In total there are about 30 million Europeans who are blind or partially sighted. Records show that in 2016 approximately 54,810 people in Ireland had partial sight or were blind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5DJzRdM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2)</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As well as that, in 2019 it was found that an estimated 2.2 billion people in the world were either blind or visually impaired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cd7FqLUu","properties":{"formattedCitation":"(\\uc0\\u8220{}Vision impairment and blindness,\\uc0\\u8221{} n.d.)","plainCitation":"(“Vision impairment and blindness,” n.d.)","noteIndex":0},"citationItems":[{"id":6,"uris":["http://zotero.org/users/local/uRryVeox/items/W26GG7AT"],"uri":["http://zotero.org/users/local/uRryVeox/items/W26GG7AT"],"itemData":{"id":6,"type":"webpage","title":"Vision impairment and blindness","abstract":"WHO fact sheet on blindness and visual impairment providing key facts, definitions, causes, who is at risk, global and WHO response.","URL":"https://www.who.int/news-room/fact-sheets/detail/blindness-and-visual-impairment","language":"en","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3)</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These statistics include the various eye conditions in the world for example cataracts and glaucoma. </w:t>
      </w:r>
    </w:p>
    <w:p w14:paraId="7F279B39" w14:textId="77777777" w:rsidR="00F04348" w:rsidRPr="00F04348" w:rsidRDefault="00F04348" w:rsidP="00F04348">
      <w:pPr>
        <w:spacing w:line="360" w:lineRule="auto"/>
        <w:rPr>
          <w:highlight w:val="lightGray"/>
        </w:rPr>
      </w:pPr>
    </w:p>
    <w:p w14:paraId="2D7AE201" w14:textId="5BE1E653" w:rsidR="00F04348" w:rsidRPr="00F04348" w:rsidRDefault="00F04348" w:rsidP="00F04348">
      <w:pPr>
        <w:spacing w:line="360" w:lineRule="auto"/>
        <w:rPr>
          <w:highlight w:val="lightGray"/>
        </w:rPr>
      </w:pPr>
      <w:r w:rsidRPr="00351D8A">
        <w:t>Technology has been</w:t>
      </w:r>
      <w:r w:rsidR="00AE4C85">
        <w:t xml:space="preserve"> developed</w:t>
      </w:r>
      <w:r w:rsidRPr="00351D8A">
        <w:t xml:space="preserve"> </w:t>
      </w:r>
      <w:r w:rsidRPr="00A33C10">
        <w:t>to aid visually impaired and blind users</w:t>
      </w:r>
      <w:r w:rsidRPr="00351D8A">
        <w:t xml:space="preserve"> in their navigation of the inside and outside world. There are products, for example the </w:t>
      </w:r>
      <w:proofErr w:type="spellStart"/>
      <w:r w:rsidRPr="00351D8A">
        <w:t>MiniGuide</w:t>
      </w:r>
      <w:proofErr w:type="spellEnd"/>
      <w:r w:rsidRPr="00351D8A">
        <w:t>, and projects currently available to aid these users in their navigation. These projects</w:t>
      </w:r>
      <w:r w:rsidR="00AE4C85">
        <w:t xml:space="preserve"> and products</w:t>
      </w:r>
      <w:r w:rsidRPr="00351D8A">
        <w:t xml:space="preserve"> are referred to later in the background section of this report</w:t>
      </w:r>
      <w:r w:rsidR="00AE4C85">
        <w:t xml:space="preserve">, including a look </w:t>
      </w:r>
      <w:r w:rsidR="00A33C10">
        <w:t xml:space="preserve">into </w:t>
      </w:r>
      <w:r w:rsidR="00AE4C85">
        <w:t>the acceptance of a particular assistive technology product within the community</w:t>
      </w:r>
      <w:r w:rsidRPr="00351D8A">
        <w:t xml:space="preserve">. Using technology as a means of navigation can have many benefits for the blind and visually impaired. By simply attaching the hardware component of the intended system to their waist, the user can navigate with the help of the device in a </w:t>
      </w:r>
      <w:r w:rsidR="00351D8A" w:rsidRPr="00351D8A">
        <w:t>hands-free</w:t>
      </w:r>
      <w:r w:rsidRPr="00351D8A">
        <w:t xml:space="preserve"> manner, allowing them to also use the more traditional aids like a guide dog or white cane. It could possibly allow for taking public transport alone, navigating around indoor and outdoor environments without assistance, travelling independently, either locally or in unknown towns or areas, and completing everyday task</w:t>
      </w:r>
      <w:r w:rsidR="00351D8A" w:rsidRPr="00351D8A">
        <w:t>s</w:t>
      </w:r>
      <w:r w:rsidRPr="00351D8A">
        <w:t xml:space="preserve"> independently like shopping, going to work and visiting friends and family.</w:t>
      </w:r>
    </w:p>
    <w:p w14:paraId="5E3D036C" w14:textId="77777777" w:rsidR="00F04348" w:rsidRPr="00F04348" w:rsidRDefault="00F04348" w:rsidP="00F04348">
      <w:pPr>
        <w:spacing w:line="360" w:lineRule="auto"/>
        <w:rPr>
          <w:highlight w:val="lightGray"/>
        </w:rPr>
      </w:pPr>
    </w:p>
    <w:p w14:paraId="48473EEC" w14:textId="4184D64C" w:rsidR="008C1077" w:rsidRDefault="00F04348" w:rsidP="008C1077">
      <w:pPr>
        <w:spacing w:line="360" w:lineRule="auto"/>
      </w:pPr>
      <w:bookmarkStart w:id="2" w:name="_Hlk35701206"/>
      <w:r w:rsidRPr="00351D8A">
        <w:t>Although there are vast amounts of information and research pro</w:t>
      </w:r>
      <w:r w:rsidR="00351D8A" w:rsidRPr="00351D8A">
        <w:t>je</w:t>
      </w:r>
      <w:r w:rsidRPr="00351D8A">
        <w:t xml:space="preserve">cts about </w:t>
      </w:r>
      <w:r w:rsidR="00B76737">
        <w:t xml:space="preserve">using technology for </w:t>
      </w:r>
      <w:r w:rsidRPr="00351D8A">
        <w:t xml:space="preserve">assistive aids for the blind and visually impaired none have become </w:t>
      </w:r>
      <w:r w:rsidRPr="00B76737">
        <w:t>a staple in the lives of the visually impaired and blind</w:t>
      </w:r>
      <w:r w:rsidR="00B76737" w:rsidRPr="00B76737">
        <w:t xml:space="preserve">, </w:t>
      </w:r>
      <w:r w:rsidR="00B76737">
        <w:t>when</w:t>
      </w:r>
      <w:r w:rsidR="00B76737" w:rsidRPr="00B76737">
        <w:t xml:space="preserve"> compar</w:t>
      </w:r>
      <w:r w:rsidR="00B76737">
        <w:t>ed</w:t>
      </w:r>
      <w:r w:rsidR="00B76737" w:rsidRPr="00B76737">
        <w:t xml:space="preserve"> to the white cane or guide dog</w:t>
      </w:r>
      <w:r w:rsidRPr="00B76737">
        <w:t>.</w:t>
      </w:r>
      <w:r w:rsidRPr="00351D8A">
        <w:t xml:space="preserve"> </w:t>
      </w:r>
      <w:r w:rsidR="008C1077">
        <w:t>As a result of this d</w:t>
      </w:r>
      <w:r w:rsidRPr="00351D8A">
        <w:t>ifferent technologies</w:t>
      </w:r>
      <w:r w:rsidR="008C1077">
        <w:t>, some of which are discussed later,</w:t>
      </w:r>
      <w:r w:rsidRPr="00351D8A">
        <w:t xml:space="preserve"> are </w:t>
      </w:r>
      <w:r w:rsidR="00B76737">
        <w:t xml:space="preserve">frequently </w:t>
      </w:r>
      <w:r w:rsidRPr="00351D8A">
        <w:t xml:space="preserve">being created to aid the independent living of the visually impaired and blind. </w:t>
      </w:r>
      <w:r w:rsidR="008C1077">
        <w:t>The development of assistive technology for visually impaired or blind users is an ever-evolving field of computer science and i</w:t>
      </w:r>
      <w:r w:rsidRPr="00351D8A">
        <w:t>t is for th</w:t>
      </w:r>
      <w:r w:rsidR="008C1077">
        <w:t>is</w:t>
      </w:r>
      <w:r w:rsidRPr="00351D8A">
        <w:t xml:space="preserve"> reason that </w:t>
      </w:r>
      <w:r w:rsidRPr="008C1077">
        <w:t>Navigation Assistant is</w:t>
      </w:r>
      <w:r w:rsidRPr="00351D8A">
        <w:t xml:space="preserve"> being developed.</w:t>
      </w:r>
    </w:p>
    <w:bookmarkEnd w:id="2"/>
    <w:p w14:paraId="201DEC3D" w14:textId="77777777" w:rsidR="007E5F96" w:rsidRPr="008C1077" w:rsidRDefault="007E5F96" w:rsidP="008C1077">
      <w:pPr>
        <w:spacing w:line="360" w:lineRule="auto"/>
      </w:pPr>
    </w:p>
    <w:p w14:paraId="4B2A10D2" w14:textId="77777777" w:rsidR="009B697E" w:rsidRPr="004A4F63" w:rsidRDefault="009B697E" w:rsidP="007B63DE">
      <w:pPr>
        <w:pStyle w:val="Heading2"/>
        <w:numPr>
          <w:ilvl w:val="1"/>
          <w:numId w:val="1"/>
        </w:numPr>
      </w:pPr>
      <w:bookmarkStart w:id="3" w:name="_Toc35609542"/>
      <w:r w:rsidRPr="004A4F63">
        <w:lastRenderedPageBreak/>
        <w:t>Project Description</w:t>
      </w:r>
      <w:bookmarkEnd w:id="3"/>
    </w:p>
    <w:p w14:paraId="1F7DC215" w14:textId="368B677C" w:rsidR="00F04348" w:rsidRPr="004A4F63" w:rsidRDefault="00F04348" w:rsidP="007A7F1C"/>
    <w:p w14:paraId="38893E56" w14:textId="119ACA61" w:rsidR="00F04348" w:rsidRPr="004A4F63" w:rsidRDefault="00F04348" w:rsidP="00F04348">
      <w:pPr>
        <w:spacing w:line="360" w:lineRule="auto"/>
      </w:pPr>
      <w:r w:rsidRPr="004A4F63">
        <w:t xml:space="preserve">Navigation Assistant is a project for the visually impaired or blind that allows them to navigate and avoid obstacles in their everyday life. Navigation Assistant should be used in conjunction with the more traditional navigational aids </w:t>
      </w:r>
      <w:r w:rsidR="00351D8A" w:rsidRPr="004A4F63">
        <w:t xml:space="preserve">used by </w:t>
      </w:r>
      <w:r w:rsidRPr="004A4F63">
        <w:t xml:space="preserve">the visually impaired and blind, like the white cane or </w:t>
      </w:r>
      <w:r w:rsidRPr="00781D53">
        <w:t>guide dogs.</w:t>
      </w:r>
      <w:r w:rsidRPr="004A4F63">
        <w:t xml:space="preserve"> This project will be used as an additional aid </w:t>
      </w:r>
      <w:r w:rsidR="00351D8A" w:rsidRPr="004A4F63">
        <w:t>to provide</w:t>
      </w:r>
      <w:r w:rsidRPr="004A4F63">
        <w:t xml:space="preserve"> a visually impaired or blind </w:t>
      </w:r>
      <w:r w:rsidR="00351D8A" w:rsidRPr="004A4F63">
        <w:t>user</w:t>
      </w:r>
      <w:r w:rsidRPr="004A4F63">
        <w:t xml:space="preserve"> more independence while navigating around various environments.</w:t>
      </w:r>
    </w:p>
    <w:p w14:paraId="04292A49" w14:textId="77777777" w:rsidR="00F04348" w:rsidRPr="004A4F63" w:rsidRDefault="00F04348" w:rsidP="00F04348">
      <w:pPr>
        <w:spacing w:line="360" w:lineRule="auto"/>
      </w:pPr>
    </w:p>
    <w:p w14:paraId="3A47D91C" w14:textId="41F85AFB" w:rsidR="00F04348" w:rsidRPr="004A4F63" w:rsidRDefault="00F04348" w:rsidP="00F04348">
      <w:pPr>
        <w:spacing w:line="360" w:lineRule="auto"/>
      </w:pPr>
      <w:r w:rsidRPr="004A4F63">
        <w:t xml:space="preserve">The complexity of Navigation Assistant comes in the accuracy of the </w:t>
      </w:r>
      <w:r w:rsidR="00351D8A" w:rsidRPr="004A4F63">
        <w:t>instructions</w:t>
      </w:r>
      <w:r w:rsidRPr="004A4F63">
        <w:t xml:space="preserve"> being  given to the user, using audio </w:t>
      </w:r>
      <w:r w:rsidR="00351D8A" w:rsidRPr="004A4F63">
        <w:t>queues,</w:t>
      </w:r>
      <w:r w:rsidRPr="004A4F63">
        <w:t xml:space="preserve"> delivered through an audio device like headphones. This project is a one-way system where the navigation instructions are provided to the user through audio, but the user cannot converse with the system, however this could be considered </w:t>
      </w:r>
      <w:r w:rsidRPr="00781D53">
        <w:t>with regards to the future work</w:t>
      </w:r>
      <w:r w:rsidRPr="004A4F63">
        <w:t xml:space="preserve"> of the project. Creating accurate navigation instructions to the user </w:t>
      </w:r>
      <w:r w:rsidR="00351D8A" w:rsidRPr="004A4F63">
        <w:t>is</w:t>
      </w:r>
      <w:r w:rsidRPr="004A4F63">
        <w:t xml:space="preserve"> paramount in ensuring that the user feels safe when navigating with this device. If the instruction is inaccurate it could lead to harm to the user. As well as being accurate, the instructions need to be intuitive and clear to ensure a good user experience. If the instructions are easy to understand and clear then the user will feel they can complete the instructions safely. </w:t>
      </w:r>
    </w:p>
    <w:p w14:paraId="7160CF8D" w14:textId="77777777" w:rsidR="00F04348" w:rsidRPr="004A4F63" w:rsidRDefault="00F04348" w:rsidP="00F04348">
      <w:pPr>
        <w:spacing w:line="360" w:lineRule="auto"/>
      </w:pPr>
    </w:p>
    <w:p w14:paraId="2A073FE5" w14:textId="0CD5A0F1" w:rsidR="00F04348" w:rsidRPr="004A4F63" w:rsidRDefault="00F04348" w:rsidP="00F04348">
      <w:pPr>
        <w:spacing w:line="360" w:lineRule="auto"/>
      </w:pPr>
      <w:r w:rsidRPr="004A4F63">
        <w:t xml:space="preserve">The approach for this project will consist of the creation of prototypes. This prototype will be a wearable device attached to the user. It will be either attached to the user using Velcro or attached to a belt, similar to the prototype shown in </w:t>
      </w:r>
      <w:r w:rsidR="008F3F09">
        <w:fldChar w:fldCharType="begin"/>
      </w:r>
      <w:r w:rsidR="008F3F09">
        <w:instrText xml:space="preserve"> REF _Ref34462912 \h </w:instrText>
      </w:r>
      <w:r w:rsidR="008F3F09">
        <w:fldChar w:fldCharType="separate"/>
      </w:r>
      <w:r w:rsidR="008F3F09" w:rsidRPr="004A4F63">
        <w:t xml:space="preserve">Figure </w:t>
      </w:r>
      <w:r w:rsidR="008F3F09">
        <w:rPr>
          <w:noProof/>
        </w:rPr>
        <w:t>1</w:t>
      </w:r>
      <w:r w:rsidR="008F3F09">
        <w:fldChar w:fldCharType="end"/>
      </w:r>
      <w:r w:rsidRPr="004A4F63">
        <w:t>. These prototypes will then be tested by various users to gain knowledge o</w:t>
      </w:r>
      <w:r w:rsidR="00351D8A" w:rsidRPr="004A4F63">
        <w:t>f</w:t>
      </w:r>
      <w:r w:rsidRPr="004A4F63">
        <w:t xml:space="preserve"> their experiences. These user experiences and feedback will then be incorporated into changes made to the project. These steps will be repeated until a robust and</w:t>
      </w:r>
      <w:r w:rsidR="00351D8A" w:rsidRPr="004A4F63">
        <w:t xml:space="preserve"> well</w:t>
      </w:r>
      <w:r w:rsidRPr="004A4F63">
        <w:t xml:space="preserve"> thought out project is developed. This project will be a feature driven development project</w:t>
      </w:r>
      <w:r w:rsidR="00351D8A" w:rsidRPr="004A4F63">
        <w:t>. In other words,</w:t>
      </w:r>
      <w:r w:rsidRPr="004A4F63">
        <w:t xml:space="preserve"> once a feature is completed and tested it will be integrated into the project.</w:t>
      </w:r>
    </w:p>
    <w:p w14:paraId="732B0EC7" w14:textId="77777777" w:rsidR="00F04348" w:rsidRPr="004A4F63" w:rsidRDefault="00F04348" w:rsidP="00F04348">
      <w:pPr>
        <w:spacing w:line="360" w:lineRule="auto"/>
      </w:pPr>
    </w:p>
    <w:p w14:paraId="55E2D949" w14:textId="77777777" w:rsidR="00F04348" w:rsidRPr="004A4F63" w:rsidRDefault="00F04348" w:rsidP="00F04348">
      <w:pPr>
        <w:keepNext/>
        <w:spacing w:line="360" w:lineRule="auto"/>
        <w:jc w:val="center"/>
      </w:pPr>
      <w:r w:rsidRPr="004A4F63">
        <w:rPr>
          <w:noProof/>
        </w:rPr>
        <w:lastRenderedPageBreak/>
        <w:drawing>
          <wp:inline distT="0" distB="0" distL="0" distR="0" wp14:anchorId="4A8DE3C9" wp14:editId="40686512">
            <wp:extent cx="4547778" cy="2468880"/>
            <wp:effectExtent l="0" t="0" r="5715"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61883" cy="2476537"/>
                    </a:xfrm>
                    <a:prstGeom prst="rect">
                      <a:avLst/>
                    </a:prstGeom>
                  </pic:spPr>
                </pic:pic>
              </a:graphicData>
            </a:graphic>
          </wp:inline>
        </w:drawing>
      </w:r>
    </w:p>
    <w:p w14:paraId="4F9E3A6E" w14:textId="3CBB367C" w:rsidR="007B01AD" w:rsidRDefault="00F04348" w:rsidP="008A4DAC">
      <w:pPr>
        <w:pStyle w:val="Caption"/>
        <w:jc w:val="center"/>
        <w:rPr>
          <w:rFonts w:cstheme="minorHAnsi"/>
        </w:rPr>
      </w:pPr>
      <w:bookmarkStart w:id="4" w:name="_Toc26621553"/>
      <w:bookmarkStart w:id="5" w:name="_Ref34462912"/>
      <w:bookmarkStart w:id="6" w:name="_Toc35765742"/>
      <w:r w:rsidRPr="004A4F63">
        <w:t xml:space="preserve">Figure </w:t>
      </w:r>
      <w:fldSimple w:instr=" SEQ Figure \* ARABIC ">
        <w:r w:rsidR="005D5259">
          <w:rPr>
            <w:noProof/>
          </w:rPr>
          <w:t>1</w:t>
        </w:r>
      </w:fldSimple>
      <w:r w:rsidRPr="004A4F63">
        <w:t xml:space="preserve">: Example of possible wearable solution </w:t>
      </w:r>
      <w:r w:rsidRPr="004A4F63">
        <w:rPr>
          <w:rFonts w:cstheme="minorHAnsi"/>
        </w:rPr>
        <w:t>(11)</w:t>
      </w:r>
      <w:bookmarkEnd w:id="4"/>
      <w:bookmarkEnd w:id="5"/>
      <w:bookmarkEnd w:id="6"/>
    </w:p>
    <w:p w14:paraId="0197854E" w14:textId="77777777" w:rsidR="0071189C" w:rsidRPr="0071189C" w:rsidRDefault="0071189C" w:rsidP="0071189C"/>
    <w:p w14:paraId="043462EF" w14:textId="1DE1D0FD" w:rsidR="009B697E" w:rsidRPr="00DE294E" w:rsidRDefault="009B697E" w:rsidP="007B63DE">
      <w:pPr>
        <w:pStyle w:val="Heading2"/>
        <w:numPr>
          <w:ilvl w:val="1"/>
          <w:numId w:val="1"/>
        </w:numPr>
      </w:pPr>
      <w:bookmarkStart w:id="7" w:name="_Toc35609543"/>
      <w:r w:rsidRPr="00DE294E">
        <w:t>Project Objectives</w:t>
      </w:r>
      <w:bookmarkEnd w:id="7"/>
    </w:p>
    <w:p w14:paraId="2AACC9B5" w14:textId="77777777" w:rsidR="00351D8A" w:rsidRDefault="00351D8A" w:rsidP="00F04348">
      <w:pPr>
        <w:spacing w:line="360" w:lineRule="auto"/>
      </w:pPr>
    </w:p>
    <w:p w14:paraId="159CB8B3" w14:textId="247D5C55" w:rsidR="00F04348" w:rsidRPr="00CC29C9" w:rsidRDefault="00F04348" w:rsidP="00F04348">
      <w:pPr>
        <w:spacing w:line="360" w:lineRule="auto"/>
      </w:pPr>
      <w:r w:rsidRPr="00CC29C9">
        <w:t xml:space="preserve">The overall aim of the project is to produce a </w:t>
      </w:r>
      <w:r w:rsidR="00642FC1">
        <w:t>device</w:t>
      </w:r>
      <w:r w:rsidRPr="00CC29C9">
        <w:t xml:space="preserve"> that allows </w:t>
      </w:r>
      <w:r w:rsidR="00673F98" w:rsidRPr="00CC29C9">
        <w:t xml:space="preserve">a visually impaired </w:t>
      </w:r>
      <w:r w:rsidR="00CC29C9" w:rsidRPr="00CC29C9">
        <w:t xml:space="preserve">or blind </w:t>
      </w:r>
      <w:r w:rsidR="00673F98" w:rsidRPr="00CC29C9">
        <w:t xml:space="preserve">user </w:t>
      </w:r>
      <w:r w:rsidRPr="00CC29C9">
        <w:t>to avoid upcoming obstacles</w:t>
      </w:r>
      <w:r w:rsidR="00CC29C9" w:rsidRPr="00CC29C9">
        <w:t>,</w:t>
      </w:r>
      <w:r w:rsidR="00673F98" w:rsidRPr="00CC29C9">
        <w:t xml:space="preserve"> with the use of accurate audio navigational instructions</w:t>
      </w:r>
      <w:r w:rsidR="00CC29C9">
        <w:t>.</w:t>
      </w:r>
    </w:p>
    <w:p w14:paraId="3866634D" w14:textId="77777777" w:rsidR="00F04348" w:rsidRPr="00F04348" w:rsidRDefault="00F04348" w:rsidP="00F04348">
      <w:pPr>
        <w:spacing w:line="360" w:lineRule="auto"/>
        <w:rPr>
          <w:highlight w:val="lightGray"/>
        </w:rPr>
      </w:pPr>
    </w:p>
    <w:p w14:paraId="4AFC4442" w14:textId="11F228B1" w:rsidR="00F04348" w:rsidRPr="00F04348" w:rsidRDefault="00F04348" w:rsidP="00F04348">
      <w:pPr>
        <w:spacing w:line="360" w:lineRule="auto"/>
        <w:rPr>
          <w:highlight w:val="lightGray"/>
        </w:rPr>
      </w:pPr>
      <w:r w:rsidRPr="00CC29C9">
        <w:t>The goal of this project is to provide intuitive and easy to understand instructions to the user that will allow them to navigate an unfamiliar environment safely. The development of this project will be hugely user centred meaning that the type of user that will use this system will be kept in mind throughout the development of this project. As this project’s aim is to help the user navigate their environment it is essential that the projects research, design and development be implemented with the user in mind. The user and their experience will be the main concern throughout the</w:t>
      </w:r>
      <w:r w:rsidR="00CC29C9">
        <w:t xml:space="preserve"> entire </w:t>
      </w:r>
      <w:r w:rsidRPr="00CC29C9">
        <w:t>process of this project.</w:t>
      </w:r>
    </w:p>
    <w:p w14:paraId="4AD37629" w14:textId="77777777" w:rsidR="00F04348" w:rsidRPr="00F04348" w:rsidRDefault="00F04348" w:rsidP="00F04348">
      <w:pPr>
        <w:spacing w:line="360" w:lineRule="auto"/>
        <w:rPr>
          <w:highlight w:val="lightGray"/>
        </w:rPr>
      </w:pPr>
    </w:p>
    <w:p w14:paraId="2D68E919" w14:textId="3D02C283" w:rsidR="00F04348" w:rsidRPr="00F04348" w:rsidRDefault="00F04348" w:rsidP="00F04348">
      <w:pPr>
        <w:spacing w:line="360" w:lineRule="auto"/>
        <w:rPr>
          <w:highlight w:val="lightGray"/>
        </w:rPr>
      </w:pPr>
      <w:r w:rsidRPr="000E2AE6">
        <w:t xml:space="preserve">To achieve the goals in this project milestones, presented </w:t>
      </w:r>
      <w:r w:rsidRPr="007C26E3">
        <w:t>in chapter 6 of this report, have been set, and planning has been implemented. The</w:t>
      </w:r>
      <w:r w:rsidR="000E2AE6" w:rsidRPr="007C26E3">
        <w:t>se</w:t>
      </w:r>
      <w:r w:rsidRPr="007C26E3">
        <w:t xml:space="preserve"> milestones involved setting, and possibly changing, dates to complete specific features of the project.</w:t>
      </w:r>
      <w:r w:rsidR="000E2AE6" w:rsidRPr="007C26E3">
        <w:t xml:space="preserve"> </w:t>
      </w:r>
      <w:r w:rsidRPr="007C26E3">
        <w:t xml:space="preserve">The planning, </w:t>
      </w:r>
      <w:r w:rsidR="000E2AE6" w:rsidRPr="007C26E3">
        <w:t xml:space="preserve">also </w:t>
      </w:r>
      <w:r w:rsidRPr="007C26E3">
        <w:t>presented in chapter 6 of</w:t>
      </w:r>
      <w:r w:rsidRPr="000E2AE6">
        <w:t xml:space="preserve"> this report, involves planning ahead and setting out what needs to be done with</w:t>
      </w:r>
      <w:r w:rsidR="000E2AE6" w:rsidRPr="000E2AE6">
        <w:t>in</w:t>
      </w:r>
      <w:r w:rsidRPr="000E2AE6">
        <w:t xml:space="preserve"> the project to complete it. </w:t>
      </w:r>
      <w:r w:rsidR="000E2AE6" w:rsidRPr="000E2AE6">
        <w:t>Both of these techniques</w:t>
      </w:r>
      <w:r w:rsidRPr="000E2AE6">
        <w:t xml:space="preserve"> ensure that the final project version is completed</w:t>
      </w:r>
      <w:r w:rsidR="00F35684">
        <w:t xml:space="preserve"> on time</w:t>
      </w:r>
      <w:r w:rsidRPr="000E2AE6">
        <w:t xml:space="preserve"> </w:t>
      </w:r>
      <w:r w:rsidR="000E2AE6">
        <w:t>to a high standard</w:t>
      </w:r>
      <w:r w:rsidR="00F35684">
        <w:t>.</w:t>
      </w:r>
    </w:p>
    <w:p w14:paraId="2CC334A2" w14:textId="77777777" w:rsidR="00F04348" w:rsidRPr="00F04348" w:rsidRDefault="00F04348" w:rsidP="00F04348">
      <w:pPr>
        <w:spacing w:line="360" w:lineRule="auto"/>
        <w:rPr>
          <w:highlight w:val="lightGray"/>
        </w:rPr>
      </w:pPr>
    </w:p>
    <w:p w14:paraId="57C6E871" w14:textId="77777777" w:rsidR="00F04348" w:rsidRPr="0069390A" w:rsidRDefault="00F04348" w:rsidP="00F04348">
      <w:pPr>
        <w:spacing w:line="360" w:lineRule="auto"/>
      </w:pPr>
      <w:r w:rsidRPr="0069390A">
        <w:lastRenderedPageBreak/>
        <w:t>The purpose of this project is to help the visually impaired or blind user navigate obstacles in their everyday life with a wearable device. This project will also show that technology can be used in a helpful and assistive way for those who have a disability, in this case those who are visually impaired or blind.</w:t>
      </w:r>
    </w:p>
    <w:p w14:paraId="04D01CBB" w14:textId="77777777" w:rsidR="00F04348" w:rsidRPr="00F04348" w:rsidRDefault="00F04348" w:rsidP="00F04348">
      <w:pPr>
        <w:spacing w:line="360" w:lineRule="auto"/>
        <w:rPr>
          <w:highlight w:val="lightGray"/>
        </w:rPr>
      </w:pPr>
    </w:p>
    <w:p w14:paraId="0E29D914" w14:textId="1D3D7A25" w:rsidR="007B63DE" w:rsidRDefault="00F04348" w:rsidP="0069390A">
      <w:pPr>
        <w:spacing w:line="360" w:lineRule="auto"/>
      </w:pPr>
      <w:r w:rsidRPr="0069390A">
        <w:t>What Navigation Assistant is not about is replacing more traditional methods of navigation for the visually impaired and blind, i.e. the white cane and guide dogs. Navigation Assistant is to be used in conjunction with these more traditional methods as an additional navigational aid. Even if Navigation Assistant doesn’t work or suit every user’s needs, for example the fact that it will eventually run out of power and must be recharged, it will still be considered a success if it helps a handful of people’s lives.</w:t>
      </w:r>
    </w:p>
    <w:p w14:paraId="5A8391BD" w14:textId="77777777" w:rsidR="00736941" w:rsidRPr="007B63DE" w:rsidRDefault="00736941" w:rsidP="0069390A">
      <w:pPr>
        <w:spacing w:line="360" w:lineRule="auto"/>
      </w:pPr>
    </w:p>
    <w:p w14:paraId="76799CDE" w14:textId="1ACFB339" w:rsidR="009B697E" w:rsidRPr="00DE294E" w:rsidRDefault="00151300" w:rsidP="007B63DE">
      <w:pPr>
        <w:pStyle w:val="Heading2"/>
        <w:numPr>
          <w:ilvl w:val="1"/>
          <w:numId w:val="1"/>
        </w:numPr>
      </w:pPr>
      <w:bookmarkStart w:id="8" w:name="_Toc35609544"/>
      <w:r w:rsidRPr="00DE294E">
        <w:t xml:space="preserve">Project </w:t>
      </w:r>
      <w:r w:rsidR="008D6808" w:rsidRPr="00DE294E">
        <w:t>Challenges</w:t>
      </w:r>
      <w:bookmarkEnd w:id="8"/>
    </w:p>
    <w:p w14:paraId="2D1B5E0F" w14:textId="0DF442D0" w:rsidR="005524B5" w:rsidRDefault="005524B5" w:rsidP="005524B5">
      <w:pPr>
        <w:rPr>
          <w:highlight w:val="yellow"/>
        </w:rPr>
      </w:pPr>
    </w:p>
    <w:p w14:paraId="067750D7" w14:textId="16529FF4" w:rsidR="005524B5" w:rsidRPr="00C20C94" w:rsidRDefault="005524B5" w:rsidP="005524B5">
      <w:pPr>
        <w:pStyle w:val="Heading2"/>
        <w:rPr>
          <w:sz w:val="24"/>
          <w:szCs w:val="24"/>
        </w:rPr>
      </w:pPr>
      <w:bookmarkStart w:id="9" w:name="_Toc32828461"/>
      <w:bookmarkStart w:id="10" w:name="_Toc33510303"/>
      <w:bookmarkStart w:id="11" w:name="_Toc34725453"/>
      <w:bookmarkStart w:id="12" w:name="_Toc35099808"/>
      <w:bookmarkStart w:id="13" w:name="_Toc35170012"/>
      <w:bookmarkStart w:id="14" w:name="_Toc35521218"/>
      <w:bookmarkStart w:id="15" w:name="_Toc35609545"/>
      <w:r w:rsidRPr="00C20C94">
        <w:rPr>
          <w:sz w:val="24"/>
          <w:szCs w:val="24"/>
        </w:rPr>
        <w:t>1.4.1 Introduction</w:t>
      </w:r>
      <w:bookmarkEnd w:id="9"/>
      <w:bookmarkEnd w:id="10"/>
      <w:bookmarkEnd w:id="11"/>
      <w:bookmarkEnd w:id="12"/>
      <w:bookmarkEnd w:id="13"/>
      <w:bookmarkEnd w:id="14"/>
      <w:bookmarkEnd w:id="15"/>
    </w:p>
    <w:p w14:paraId="7ACF1FD7" w14:textId="770570E4" w:rsidR="00C20C94" w:rsidRDefault="00C20C94" w:rsidP="00C20C94">
      <w:pPr>
        <w:rPr>
          <w:highlight w:val="yellow"/>
        </w:rPr>
      </w:pPr>
    </w:p>
    <w:p w14:paraId="3A9B7B0C" w14:textId="347002D9" w:rsidR="00377D53" w:rsidRDefault="00C20C94" w:rsidP="00C20C94">
      <w:pPr>
        <w:spacing w:line="360" w:lineRule="auto"/>
      </w:pPr>
      <w:r w:rsidRPr="00C20C94">
        <w:t>As</w:t>
      </w:r>
      <w:r>
        <w:t xml:space="preserve"> is to be expected with any large-scale project, there are some related risks and challenges.  More often </w:t>
      </w:r>
      <w:r w:rsidR="00761814">
        <w:t>than</w:t>
      </w:r>
      <w:r>
        <w:t xml:space="preserve"> not these challenges are related to a lack of resources for example time or technologies. This section will identify the risks associated with this project. These include detection accuracy, </w:t>
      </w:r>
      <w:r w:rsidR="0087235D">
        <w:t xml:space="preserve">timing, </w:t>
      </w:r>
      <w:r>
        <w:t>real time navigation and new technologies</w:t>
      </w:r>
    </w:p>
    <w:p w14:paraId="7706959E" w14:textId="52A6CE3A" w:rsidR="0087235D" w:rsidRDefault="0087235D" w:rsidP="00C20C94">
      <w:pPr>
        <w:spacing w:line="360" w:lineRule="auto"/>
      </w:pPr>
    </w:p>
    <w:p w14:paraId="2D575BFD" w14:textId="1F79F9DC" w:rsidR="0087235D" w:rsidRPr="005D3B2D" w:rsidRDefault="0087235D" w:rsidP="005D3B2D">
      <w:pPr>
        <w:pStyle w:val="Heading2"/>
        <w:spacing w:line="240" w:lineRule="auto"/>
        <w:rPr>
          <w:sz w:val="24"/>
          <w:szCs w:val="24"/>
        </w:rPr>
      </w:pPr>
      <w:bookmarkStart w:id="16" w:name="_Toc32828462"/>
      <w:bookmarkStart w:id="17" w:name="_Toc33510304"/>
      <w:bookmarkStart w:id="18" w:name="_Toc34725454"/>
      <w:bookmarkStart w:id="19" w:name="_Toc35099809"/>
      <w:bookmarkStart w:id="20" w:name="_Toc35170013"/>
      <w:bookmarkStart w:id="21" w:name="_Toc35521219"/>
      <w:bookmarkStart w:id="22" w:name="_Toc35609546"/>
      <w:r w:rsidRPr="005D3B2D">
        <w:rPr>
          <w:sz w:val="24"/>
          <w:szCs w:val="24"/>
        </w:rPr>
        <w:t xml:space="preserve">1.4.2 </w:t>
      </w:r>
      <w:bookmarkEnd w:id="16"/>
      <w:bookmarkEnd w:id="17"/>
      <w:r w:rsidR="00761814">
        <w:rPr>
          <w:sz w:val="24"/>
          <w:szCs w:val="24"/>
        </w:rPr>
        <w:t>Time Constraints</w:t>
      </w:r>
      <w:bookmarkEnd w:id="18"/>
      <w:bookmarkEnd w:id="19"/>
      <w:bookmarkEnd w:id="20"/>
      <w:bookmarkEnd w:id="21"/>
      <w:bookmarkEnd w:id="22"/>
    </w:p>
    <w:p w14:paraId="479EEF86" w14:textId="3757C3EB" w:rsidR="005D3B2D" w:rsidRPr="005D3B2D" w:rsidRDefault="005D3B2D" w:rsidP="005D3B2D">
      <w:pPr>
        <w:spacing w:line="240" w:lineRule="auto"/>
      </w:pPr>
    </w:p>
    <w:p w14:paraId="48CE0C3B" w14:textId="3E2F848E" w:rsidR="0087235D" w:rsidRPr="005D3B2D" w:rsidRDefault="005D3B2D" w:rsidP="005D3B2D">
      <w:pPr>
        <w:spacing w:line="360" w:lineRule="auto"/>
      </w:pPr>
      <w:r w:rsidRPr="005D3B2D">
        <w:t xml:space="preserve">The first risk associated with this project is time running out. The project must be researched, designed, developed and tested within the academic year. It is a possibility that if the project is not planned well, that not all of the planned development and testing will be conducted. To overcome the risk of time running out priority will be given to specific features to achieve the main objective of the project. </w:t>
      </w:r>
    </w:p>
    <w:p w14:paraId="3E825F96" w14:textId="482A0809" w:rsidR="005524B5" w:rsidRDefault="005524B5" w:rsidP="005524B5">
      <w:pPr>
        <w:rPr>
          <w:highlight w:val="yellow"/>
        </w:rPr>
      </w:pPr>
    </w:p>
    <w:p w14:paraId="0F832CDF" w14:textId="365D1432" w:rsidR="00761814" w:rsidRDefault="00761814" w:rsidP="005524B5">
      <w:pPr>
        <w:rPr>
          <w:highlight w:val="yellow"/>
        </w:rPr>
      </w:pPr>
    </w:p>
    <w:p w14:paraId="2BDC89F2" w14:textId="11588EC2" w:rsidR="00761814" w:rsidRDefault="00761814" w:rsidP="005524B5">
      <w:pPr>
        <w:rPr>
          <w:highlight w:val="yellow"/>
        </w:rPr>
      </w:pPr>
    </w:p>
    <w:p w14:paraId="0D695297" w14:textId="77777777" w:rsidR="00761814" w:rsidRDefault="00761814" w:rsidP="005524B5">
      <w:pPr>
        <w:rPr>
          <w:highlight w:val="yellow"/>
        </w:rPr>
      </w:pPr>
    </w:p>
    <w:p w14:paraId="0AC6299B" w14:textId="1DD3035A" w:rsidR="00945AA8" w:rsidRPr="005D3B2D" w:rsidRDefault="00945AA8" w:rsidP="00945AA8">
      <w:pPr>
        <w:pStyle w:val="Heading2"/>
        <w:rPr>
          <w:sz w:val="24"/>
          <w:szCs w:val="24"/>
        </w:rPr>
      </w:pPr>
      <w:bookmarkStart w:id="23" w:name="_Toc32828463"/>
      <w:bookmarkStart w:id="24" w:name="_Toc33510305"/>
      <w:bookmarkStart w:id="25" w:name="_Toc34725455"/>
      <w:bookmarkStart w:id="26" w:name="_Toc35099810"/>
      <w:bookmarkStart w:id="27" w:name="_Toc35170014"/>
      <w:bookmarkStart w:id="28" w:name="_Toc35521220"/>
      <w:bookmarkStart w:id="29" w:name="_Toc35609547"/>
      <w:r w:rsidRPr="005D3B2D">
        <w:rPr>
          <w:sz w:val="24"/>
          <w:szCs w:val="24"/>
        </w:rPr>
        <w:lastRenderedPageBreak/>
        <w:t>1.4.</w:t>
      </w:r>
      <w:r w:rsidR="0087235D" w:rsidRPr="005D3B2D">
        <w:rPr>
          <w:sz w:val="24"/>
          <w:szCs w:val="24"/>
        </w:rPr>
        <w:t>3</w:t>
      </w:r>
      <w:r w:rsidRPr="005D3B2D">
        <w:rPr>
          <w:sz w:val="24"/>
          <w:szCs w:val="24"/>
        </w:rPr>
        <w:t xml:space="preserve"> Detection Accuracy</w:t>
      </w:r>
      <w:bookmarkEnd w:id="23"/>
      <w:bookmarkEnd w:id="24"/>
      <w:bookmarkEnd w:id="25"/>
      <w:bookmarkEnd w:id="26"/>
      <w:bookmarkEnd w:id="27"/>
      <w:bookmarkEnd w:id="28"/>
      <w:bookmarkEnd w:id="29"/>
    </w:p>
    <w:p w14:paraId="433453FC" w14:textId="4986BE8B" w:rsidR="005D3B2D" w:rsidRDefault="005D3B2D" w:rsidP="005D3B2D">
      <w:pPr>
        <w:rPr>
          <w:highlight w:val="yellow"/>
        </w:rPr>
      </w:pPr>
    </w:p>
    <w:p w14:paraId="5148A5B9" w14:textId="06DC39E5" w:rsidR="005D3B2D" w:rsidRDefault="005D3B2D" w:rsidP="005D3B2D">
      <w:pPr>
        <w:spacing w:line="360" w:lineRule="auto"/>
      </w:pPr>
      <w:r w:rsidRPr="005D3B2D">
        <w:t xml:space="preserve">Another risk associated with this project is that the chosen model will not detect objects as predicted. </w:t>
      </w:r>
      <w:r>
        <w:t>The intended use of the detection model is to detect obstacles, such as people and furniture, in the user’s path. The possible problems include:</w:t>
      </w:r>
    </w:p>
    <w:p w14:paraId="49A5AAD5" w14:textId="5EB90D9B" w:rsidR="005D3B2D" w:rsidRDefault="005D3B2D" w:rsidP="005D3B2D">
      <w:pPr>
        <w:pStyle w:val="ListParagraph"/>
        <w:numPr>
          <w:ilvl w:val="0"/>
          <w:numId w:val="8"/>
        </w:numPr>
        <w:spacing w:line="360" w:lineRule="auto"/>
      </w:pPr>
      <w:r>
        <w:t>Model misidentifying objects in low light settings</w:t>
      </w:r>
    </w:p>
    <w:p w14:paraId="7C4BCF2B" w14:textId="03E8FD31" w:rsidR="005D3B2D" w:rsidRDefault="005D3B2D" w:rsidP="005D3B2D">
      <w:pPr>
        <w:pStyle w:val="ListParagraph"/>
        <w:numPr>
          <w:ilvl w:val="0"/>
          <w:numId w:val="8"/>
        </w:numPr>
        <w:spacing w:line="360" w:lineRule="auto"/>
      </w:pPr>
      <w:r>
        <w:t>Model misidentifying objects that are far away</w:t>
      </w:r>
    </w:p>
    <w:p w14:paraId="1C45E7FE" w14:textId="366FD834" w:rsidR="005D3B2D" w:rsidRPr="005D3B2D" w:rsidRDefault="005D3B2D" w:rsidP="005D3B2D">
      <w:pPr>
        <w:spacing w:line="360" w:lineRule="auto"/>
      </w:pPr>
      <w:r>
        <w:t>To help avoid these problems solutions of how to detect other, unidentified, objects will be considered.</w:t>
      </w:r>
    </w:p>
    <w:p w14:paraId="2730F696" w14:textId="77777777" w:rsidR="00945AA8" w:rsidRPr="00945AA8" w:rsidRDefault="00945AA8" w:rsidP="00945AA8">
      <w:pPr>
        <w:rPr>
          <w:highlight w:val="yellow"/>
        </w:rPr>
      </w:pPr>
    </w:p>
    <w:p w14:paraId="676E7183" w14:textId="3D1D8035" w:rsidR="005524B5" w:rsidRPr="00DE294E" w:rsidRDefault="005524B5" w:rsidP="005524B5">
      <w:pPr>
        <w:pStyle w:val="Heading2"/>
        <w:rPr>
          <w:sz w:val="24"/>
          <w:szCs w:val="24"/>
        </w:rPr>
      </w:pPr>
      <w:bookmarkStart w:id="30" w:name="_Toc32828464"/>
      <w:bookmarkStart w:id="31" w:name="_Toc33510306"/>
      <w:bookmarkStart w:id="32" w:name="_Toc34725456"/>
      <w:bookmarkStart w:id="33" w:name="_Toc35099811"/>
      <w:bookmarkStart w:id="34" w:name="_Toc35170015"/>
      <w:bookmarkStart w:id="35" w:name="_Toc35521221"/>
      <w:bookmarkStart w:id="36" w:name="_Toc35609548"/>
      <w:r w:rsidRPr="00DE294E">
        <w:rPr>
          <w:sz w:val="24"/>
          <w:szCs w:val="24"/>
        </w:rPr>
        <w:t>1.4.</w:t>
      </w:r>
      <w:r w:rsidR="0087235D" w:rsidRPr="00DE294E">
        <w:rPr>
          <w:sz w:val="24"/>
          <w:szCs w:val="24"/>
        </w:rPr>
        <w:t>4</w:t>
      </w:r>
      <w:r w:rsidRPr="00DE294E">
        <w:rPr>
          <w:sz w:val="24"/>
          <w:szCs w:val="24"/>
        </w:rPr>
        <w:t xml:space="preserve"> Real Time Navigation</w:t>
      </w:r>
      <w:bookmarkEnd w:id="30"/>
      <w:bookmarkEnd w:id="31"/>
      <w:bookmarkEnd w:id="32"/>
      <w:bookmarkEnd w:id="33"/>
      <w:bookmarkEnd w:id="34"/>
      <w:bookmarkEnd w:id="35"/>
      <w:bookmarkEnd w:id="36"/>
    </w:p>
    <w:p w14:paraId="64607792" w14:textId="63D80696" w:rsidR="0087235D" w:rsidRDefault="0087235D" w:rsidP="0087235D">
      <w:pPr>
        <w:rPr>
          <w:highlight w:val="yellow"/>
        </w:rPr>
      </w:pPr>
    </w:p>
    <w:p w14:paraId="71818D91" w14:textId="4B38D5B2" w:rsidR="0087235D" w:rsidRDefault="005D3B2D" w:rsidP="00DE294E">
      <w:pPr>
        <w:spacing w:line="360" w:lineRule="auto"/>
      </w:pPr>
      <w:r w:rsidRPr="00DE294E">
        <w:t>Another risk a</w:t>
      </w:r>
      <w:r w:rsidR="00DE294E" w:rsidRPr="00DE294E">
        <w:t xml:space="preserve">ssociated with this project is the ability of the project to run at a real time speed. </w:t>
      </w:r>
      <w:r w:rsidR="00DE294E">
        <w:t>This may be a risk due to the Raspberry Pi’s lack of computing power. This lack of computing power can result in a slow detection of objects in the user’s path. This would have a knock-on effect on the calculation of the distance the user is currently from the object and the navigational instructions be produced. Different solutions to overcome this issue will need to be researched and considered also.</w:t>
      </w:r>
    </w:p>
    <w:p w14:paraId="5E6AD97D" w14:textId="77777777" w:rsidR="006A3837" w:rsidRPr="00DE294E" w:rsidRDefault="006A3837" w:rsidP="00DE294E">
      <w:pPr>
        <w:spacing w:line="360" w:lineRule="auto"/>
      </w:pPr>
    </w:p>
    <w:p w14:paraId="17159F7B" w14:textId="4C977BD0" w:rsidR="00443DDE" w:rsidRPr="00870C97" w:rsidRDefault="00443DDE" w:rsidP="00443DDE">
      <w:pPr>
        <w:pStyle w:val="Heading2"/>
        <w:rPr>
          <w:sz w:val="24"/>
          <w:szCs w:val="24"/>
        </w:rPr>
      </w:pPr>
      <w:bookmarkStart w:id="37" w:name="_Toc32828465"/>
      <w:bookmarkStart w:id="38" w:name="_Toc33510307"/>
      <w:bookmarkStart w:id="39" w:name="_Toc34725457"/>
      <w:bookmarkStart w:id="40" w:name="_Toc35099812"/>
      <w:bookmarkStart w:id="41" w:name="_Toc35170016"/>
      <w:bookmarkStart w:id="42" w:name="_Toc35521222"/>
      <w:bookmarkStart w:id="43" w:name="_Toc35609549"/>
      <w:r w:rsidRPr="00870C97">
        <w:rPr>
          <w:sz w:val="24"/>
          <w:szCs w:val="24"/>
        </w:rPr>
        <w:t>1.4.</w:t>
      </w:r>
      <w:r w:rsidR="0087235D">
        <w:rPr>
          <w:sz w:val="24"/>
          <w:szCs w:val="24"/>
        </w:rPr>
        <w:t>5</w:t>
      </w:r>
      <w:r w:rsidRPr="00870C97">
        <w:rPr>
          <w:sz w:val="24"/>
          <w:szCs w:val="24"/>
        </w:rPr>
        <w:t xml:space="preserve"> New Technologies</w:t>
      </w:r>
      <w:bookmarkEnd w:id="37"/>
      <w:bookmarkEnd w:id="38"/>
      <w:bookmarkEnd w:id="39"/>
      <w:bookmarkEnd w:id="40"/>
      <w:bookmarkEnd w:id="41"/>
      <w:bookmarkEnd w:id="42"/>
      <w:bookmarkEnd w:id="43"/>
    </w:p>
    <w:p w14:paraId="5C2B4918" w14:textId="03A015C2" w:rsidR="00804330" w:rsidRDefault="00804330" w:rsidP="00804330">
      <w:pPr>
        <w:rPr>
          <w:highlight w:val="yellow"/>
        </w:rPr>
      </w:pPr>
    </w:p>
    <w:p w14:paraId="2F6F6681" w14:textId="77076739" w:rsidR="00804330" w:rsidRPr="00804330" w:rsidRDefault="00804330" w:rsidP="00870C97">
      <w:pPr>
        <w:spacing w:line="360" w:lineRule="auto"/>
      </w:pPr>
      <w:r w:rsidRPr="00804330">
        <w:t>Learning</w:t>
      </w:r>
      <w:r>
        <w:t xml:space="preserve"> about new technologies, like neural networks, can be time consuming and difficult. Learning about new unfamiliar technologies comes with risks.  New technologies may change the plan for the project or cause delays. For example, one type of neural network model might have originally been selected for the project, but another model which better suits the requirements for the project may be found. This type of change can change the plan for the project. As technologies are researched, the risks associated with the technologies should be considered. </w:t>
      </w:r>
    </w:p>
    <w:p w14:paraId="30AE881D" w14:textId="32A87EA7" w:rsidR="005524B5" w:rsidRDefault="005524B5" w:rsidP="005524B5">
      <w:pPr>
        <w:rPr>
          <w:highlight w:val="yellow"/>
        </w:rPr>
      </w:pPr>
    </w:p>
    <w:p w14:paraId="30C4DC51" w14:textId="3EEA585C" w:rsidR="005524B5" w:rsidRPr="0087235D" w:rsidRDefault="005524B5" w:rsidP="005524B5">
      <w:pPr>
        <w:pStyle w:val="Heading2"/>
        <w:rPr>
          <w:sz w:val="24"/>
          <w:szCs w:val="24"/>
        </w:rPr>
      </w:pPr>
      <w:bookmarkStart w:id="44" w:name="_Toc32828466"/>
      <w:bookmarkStart w:id="45" w:name="_Toc33510308"/>
      <w:bookmarkStart w:id="46" w:name="_Toc34725458"/>
      <w:bookmarkStart w:id="47" w:name="_Toc35099813"/>
      <w:bookmarkStart w:id="48" w:name="_Toc35170017"/>
      <w:bookmarkStart w:id="49" w:name="_Toc35521223"/>
      <w:bookmarkStart w:id="50" w:name="_Toc35609550"/>
      <w:r w:rsidRPr="0087235D">
        <w:rPr>
          <w:sz w:val="24"/>
          <w:szCs w:val="24"/>
        </w:rPr>
        <w:t>1.4.</w:t>
      </w:r>
      <w:r w:rsidR="0087235D">
        <w:rPr>
          <w:sz w:val="24"/>
          <w:szCs w:val="24"/>
        </w:rPr>
        <w:t>6</w:t>
      </w:r>
      <w:r w:rsidRPr="0087235D">
        <w:rPr>
          <w:sz w:val="24"/>
          <w:szCs w:val="24"/>
        </w:rPr>
        <w:t xml:space="preserve"> Conclusion</w:t>
      </w:r>
      <w:bookmarkEnd w:id="44"/>
      <w:bookmarkEnd w:id="45"/>
      <w:bookmarkEnd w:id="46"/>
      <w:bookmarkEnd w:id="47"/>
      <w:bookmarkEnd w:id="48"/>
      <w:bookmarkEnd w:id="49"/>
      <w:bookmarkEnd w:id="50"/>
    </w:p>
    <w:p w14:paraId="050F9667" w14:textId="568BDDCE" w:rsidR="005524B5" w:rsidRDefault="005524B5" w:rsidP="005524B5">
      <w:pPr>
        <w:rPr>
          <w:highlight w:val="yellow"/>
        </w:rPr>
      </w:pPr>
    </w:p>
    <w:p w14:paraId="4EC91DC6" w14:textId="218A2D5B" w:rsidR="0087235D" w:rsidRPr="0087235D" w:rsidRDefault="0087235D" w:rsidP="0087235D">
      <w:pPr>
        <w:spacing w:line="360" w:lineRule="auto"/>
      </w:pPr>
      <w:r w:rsidRPr="0087235D">
        <w:t xml:space="preserve">As discussed above, </w:t>
      </w:r>
      <w:r>
        <w:t xml:space="preserve">there are a few recognizable challenges and risks associated with this project. The main risk associated with this project is the real time navigation not working at a real time rate due to the computing power of the device the program is running on. In an effort to mitigate this </w:t>
      </w:r>
      <w:r>
        <w:lastRenderedPageBreak/>
        <w:t xml:space="preserve">risk considerations will be made for this. As well as that, a coherent plan will be developed to help reduce the risks associated with this project and eliminate issues related to timing for development of project features. </w:t>
      </w:r>
    </w:p>
    <w:p w14:paraId="0443AB7F" w14:textId="77777777" w:rsidR="007B63DE" w:rsidRPr="007B63DE" w:rsidRDefault="007B63DE" w:rsidP="007B63DE"/>
    <w:p w14:paraId="3316D0DF" w14:textId="34960171" w:rsidR="009B697E" w:rsidRDefault="00ED6567" w:rsidP="007B63DE">
      <w:pPr>
        <w:pStyle w:val="Heading2"/>
        <w:numPr>
          <w:ilvl w:val="1"/>
          <w:numId w:val="1"/>
        </w:numPr>
      </w:pPr>
      <w:bookmarkStart w:id="51" w:name="_Toc35609551"/>
      <w:r>
        <w:t>Report Structure</w:t>
      </w:r>
      <w:bookmarkEnd w:id="51"/>
    </w:p>
    <w:p w14:paraId="45C860A3" w14:textId="79251251" w:rsidR="00A703C7" w:rsidRDefault="00A703C7" w:rsidP="007B63DE"/>
    <w:p w14:paraId="47BDCA8A" w14:textId="25B4F334" w:rsidR="00A703C7" w:rsidRDefault="00E47C50" w:rsidP="00A703C7">
      <w:pPr>
        <w:spacing w:line="360" w:lineRule="auto"/>
      </w:pPr>
      <w:r>
        <w:t>T</w:t>
      </w:r>
      <w:r w:rsidR="00A703C7" w:rsidRPr="00D3482C">
        <w:t>his section will provide a summary of each of the chapters covered in this report.</w:t>
      </w:r>
    </w:p>
    <w:p w14:paraId="29E2E404" w14:textId="77777777" w:rsidR="006A3837" w:rsidRPr="00D3482C" w:rsidRDefault="006A3837" w:rsidP="00A703C7">
      <w:pPr>
        <w:spacing w:line="360" w:lineRule="auto"/>
      </w:pPr>
    </w:p>
    <w:p w14:paraId="2770688C" w14:textId="6D9EE9CA" w:rsidR="00A64E85" w:rsidRPr="00D3482C" w:rsidRDefault="00A64E85" w:rsidP="00A64E85">
      <w:pPr>
        <w:pStyle w:val="Heading3"/>
        <w:spacing w:line="360" w:lineRule="auto"/>
        <w:rPr>
          <w:rStyle w:val="IntenseEmphasis"/>
          <w:rFonts w:asciiTheme="minorHAnsi" w:eastAsiaTheme="minorEastAsia" w:hAnsiTheme="minorHAnsi" w:cstheme="minorBidi"/>
          <w:spacing w:val="15"/>
          <w:sz w:val="22"/>
          <w:szCs w:val="22"/>
        </w:rPr>
      </w:pPr>
      <w:bookmarkStart w:id="52" w:name="_Toc32758132"/>
      <w:bookmarkStart w:id="53" w:name="_Toc32828468"/>
      <w:bookmarkStart w:id="54" w:name="_Toc33510310"/>
      <w:bookmarkStart w:id="55" w:name="_Toc34725460"/>
      <w:bookmarkStart w:id="56" w:name="_Toc35099815"/>
      <w:bookmarkStart w:id="57" w:name="_Toc35170019"/>
      <w:bookmarkStart w:id="58" w:name="_Toc35521225"/>
      <w:bookmarkStart w:id="59" w:name="_Toc35609552"/>
      <w:r>
        <w:rPr>
          <w:rStyle w:val="IntenseEmphasis"/>
          <w:rFonts w:asciiTheme="minorHAnsi" w:eastAsiaTheme="minorEastAsia" w:hAnsiTheme="minorHAnsi" w:cstheme="minorBidi"/>
          <w:spacing w:val="15"/>
          <w:sz w:val="22"/>
          <w:szCs w:val="22"/>
        </w:rPr>
        <w:t>Research</w:t>
      </w:r>
      <w:bookmarkEnd w:id="52"/>
      <w:bookmarkEnd w:id="53"/>
      <w:bookmarkEnd w:id="54"/>
      <w:bookmarkEnd w:id="55"/>
      <w:bookmarkEnd w:id="56"/>
      <w:bookmarkEnd w:id="57"/>
      <w:bookmarkEnd w:id="58"/>
      <w:bookmarkEnd w:id="59"/>
    </w:p>
    <w:p w14:paraId="16FD593D" w14:textId="77777777" w:rsidR="00A703C7" w:rsidRPr="00A703C7" w:rsidRDefault="00A703C7" w:rsidP="00A703C7">
      <w:pPr>
        <w:spacing w:line="360" w:lineRule="auto"/>
        <w:rPr>
          <w:highlight w:val="lightGray"/>
        </w:rPr>
      </w:pPr>
      <w:r w:rsidRPr="00BD7564">
        <w:t>This chapter explores the background research related to being visually impaired or blind, exploring some of the different visual impediments that can be diagnosed and the use of technology in helping people who are visually impaired or blind. Following on from this, an examination into products for the visually impaired or blind that are currently available on the market and other research projects that have been conducted. Finally, in this chapter any other relevant research required for this project will be discussed.</w:t>
      </w:r>
    </w:p>
    <w:p w14:paraId="10552DB0" w14:textId="77777777" w:rsidR="00A703C7" w:rsidRPr="00A703C7" w:rsidRDefault="00A703C7" w:rsidP="00A703C7">
      <w:pPr>
        <w:spacing w:line="360" w:lineRule="auto"/>
        <w:rPr>
          <w:highlight w:val="lightGray"/>
        </w:rPr>
      </w:pPr>
    </w:p>
    <w:p w14:paraId="2EC67914" w14:textId="77777777"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60" w:name="_Toc5967608"/>
      <w:bookmarkStart w:id="61" w:name="_Toc5974342"/>
      <w:bookmarkStart w:id="62" w:name="_Toc24820811"/>
      <w:bookmarkStart w:id="63" w:name="_Toc24901195"/>
      <w:bookmarkStart w:id="64" w:name="_Toc24901299"/>
      <w:bookmarkStart w:id="65" w:name="_Toc30757915"/>
      <w:bookmarkStart w:id="66" w:name="_Toc32757505"/>
      <w:bookmarkStart w:id="67" w:name="_Toc32757709"/>
      <w:bookmarkStart w:id="68" w:name="_Toc32758133"/>
      <w:bookmarkStart w:id="69" w:name="_Toc32828469"/>
      <w:bookmarkStart w:id="70" w:name="_Toc33510311"/>
      <w:bookmarkStart w:id="71" w:name="_Toc34725461"/>
      <w:bookmarkStart w:id="72" w:name="_Toc35099816"/>
      <w:bookmarkStart w:id="73" w:name="_Toc35170020"/>
      <w:bookmarkStart w:id="74" w:name="_Toc35521226"/>
      <w:bookmarkStart w:id="75" w:name="_Toc35609553"/>
      <w:r w:rsidRPr="00D3482C">
        <w:rPr>
          <w:rStyle w:val="IntenseEmphasis"/>
          <w:rFonts w:asciiTheme="minorHAnsi" w:eastAsiaTheme="minorEastAsia" w:hAnsiTheme="minorHAnsi" w:cstheme="minorBidi"/>
          <w:spacing w:val="15"/>
          <w:sz w:val="22"/>
          <w:szCs w:val="22"/>
        </w:rPr>
        <w:t>Design</w:t>
      </w:r>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p>
    <w:p w14:paraId="0F1FBA54" w14:textId="21BA13BE" w:rsidR="00A703C7" w:rsidRPr="00BD7564" w:rsidRDefault="00A703C7" w:rsidP="00A703C7">
      <w:pPr>
        <w:spacing w:line="360" w:lineRule="auto"/>
      </w:pPr>
      <w:r w:rsidRPr="00BD7564">
        <w:t>This chapter investigates the</w:t>
      </w:r>
      <w:r w:rsidR="00BD7564" w:rsidRPr="00BD7564">
        <w:t xml:space="preserve"> development</w:t>
      </w:r>
      <w:r w:rsidRPr="00BD7564">
        <w:t xml:space="preserve"> methodology chosen for this project, how the choice was made and the other methodologies that were considered for this project. After this, detailed use-cases related to the purposed system will be presented.</w:t>
      </w:r>
      <w:r w:rsidRPr="00A703C7">
        <w:rPr>
          <w:highlight w:val="lightGray"/>
        </w:rPr>
        <w:t xml:space="preserve"> </w:t>
      </w:r>
      <w:r w:rsidRPr="00BD7564">
        <w:t>Lastly in this chapter, the technical architecture of the system will be discussed.</w:t>
      </w:r>
    </w:p>
    <w:p w14:paraId="4F3BD59F" w14:textId="77777777" w:rsidR="00A703C7" w:rsidRPr="00A703C7" w:rsidRDefault="00A703C7" w:rsidP="00A703C7">
      <w:pPr>
        <w:spacing w:line="360" w:lineRule="auto"/>
        <w:rPr>
          <w:highlight w:val="lightGray"/>
        </w:rPr>
      </w:pPr>
    </w:p>
    <w:p w14:paraId="457F1BF0" w14:textId="77777777"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76" w:name="_Toc5967609"/>
      <w:bookmarkStart w:id="77" w:name="_Toc5974343"/>
      <w:bookmarkStart w:id="78" w:name="_Toc24820812"/>
      <w:bookmarkStart w:id="79" w:name="_Toc24901196"/>
      <w:bookmarkStart w:id="80" w:name="_Toc24901300"/>
      <w:bookmarkStart w:id="81" w:name="_Toc30757916"/>
      <w:bookmarkStart w:id="82" w:name="_Toc32757506"/>
      <w:bookmarkStart w:id="83" w:name="_Toc32757710"/>
      <w:bookmarkStart w:id="84" w:name="_Toc32758134"/>
      <w:bookmarkStart w:id="85" w:name="_Toc32828470"/>
      <w:bookmarkStart w:id="86" w:name="_Toc33510312"/>
      <w:bookmarkStart w:id="87" w:name="_Toc34725462"/>
      <w:bookmarkStart w:id="88" w:name="_Toc35099817"/>
      <w:bookmarkStart w:id="89" w:name="_Toc35170021"/>
      <w:bookmarkStart w:id="90" w:name="_Toc35521227"/>
      <w:bookmarkStart w:id="91" w:name="_Toc35609554"/>
      <w:r w:rsidRPr="00D3482C">
        <w:rPr>
          <w:rStyle w:val="IntenseEmphasis"/>
          <w:rFonts w:asciiTheme="minorHAnsi" w:eastAsiaTheme="minorEastAsia" w:hAnsiTheme="minorHAnsi" w:cstheme="minorBidi"/>
          <w:spacing w:val="15"/>
          <w:sz w:val="22"/>
          <w:szCs w:val="22"/>
        </w:rPr>
        <w:t>Development</w:t>
      </w:r>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p>
    <w:p w14:paraId="385FA499" w14:textId="46252802" w:rsidR="00A703C7" w:rsidRDefault="00A703C7" w:rsidP="00A703C7">
      <w:pPr>
        <w:spacing w:line="360" w:lineRule="auto"/>
      </w:pPr>
      <w:r w:rsidRPr="00BD7564">
        <w:t>This chapter examine</w:t>
      </w:r>
      <w:r w:rsidR="00BD7564" w:rsidRPr="00BD7564">
        <w:t>s</w:t>
      </w:r>
      <w:r w:rsidRPr="00BD7564">
        <w:t xml:space="preserve"> and breaks down the entire development process of the project. This chapter focuses on the development of the technical architecture outlined in the design chapter. The challenges encountered during the development of this project will also be included in this chapter.</w:t>
      </w:r>
    </w:p>
    <w:p w14:paraId="1A7CB41D" w14:textId="77777777" w:rsidR="00E47C50" w:rsidRPr="00A703C7" w:rsidRDefault="00E47C50" w:rsidP="00A703C7">
      <w:pPr>
        <w:spacing w:line="360" w:lineRule="auto"/>
        <w:rPr>
          <w:highlight w:val="lightGray"/>
        </w:rPr>
      </w:pPr>
    </w:p>
    <w:p w14:paraId="483A5653" w14:textId="1FFA35DB" w:rsidR="00A703C7" w:rsidRPr="00D3482C" w:rsidRDefault="0006611C" w:rsidP="00A703C7">
      <w:pPr>
        <w:pStyle w:val="Heading3"/>
        <w:spacing w:line="360" w:lineRule="auto"/>
        <w:rPr>
          <w:rStyle w:val="IntenseEmphasis"/>
          <w:rFonts w:asciiTheme="minorHAnsi" w:eastAsiaTheme="minorEastAsia" w:hAnsiTheme="minorHAnsi" w:cstheme="minorBidi"/>
          <w:spacing w:val="15"/>
          <w:sz w:val="22"/>
          <w:szCs w:val="22"/>
        </w:rPr>
      </w:pPr>
      <w:bookmarkStart w:id="92" w:name="_Toc32757711"/>
      <w:bookmarkStart w:id="93" w:name="_Toc32758135"/>
      <w:bookmarkStart w:id="94" w:name="_Toc32828471"/>
      <w:bookmarkStart w:id="95" w:name="_Toc33510313"/>
      <w:bookmarkStart w:id="96" w:name="_Toc34725463"/>
      <w:bookmarkStart w:id="97" w:name="_Toc35099818"/>
      <w:bookmarkStart w:id="98" w:name="_Toc35170022"/>
      <w:bookmarkStart w:id="99" w:name="_Toc35521228"/>
      <w:bookmarkStart w:id="100" w:name="_Toc35609555"/>
      <w:r>
        <w:rPr>
          <w:rStyle w:val="IntenseEmphasis"/>
          <w:rFonts w:asciiTheme="minorHAnsi" w:eastAsiaTheme="minorEastAsia" w:hAnsiTheme="minorHAnsi" w:cstheme="minorBidi"/>
          <w:spacing w:val="15"/>
          <w:sz w:val="22"/>
          <w:szCs w:val="22"/>
        </w:rPr>
        <w:t>System Validation</w:t>
      </w:r>
      <w:bookmarkEnd w:id="92"/>
      <w:bookmarkEnd w:id="93"/>
      <w:bookmarkEnd w:id="94"/>
      <w:bookmarkEnd w:id="95"/>
      <w:bookmarkEnd w:id="96"/>
      <w:bookmarkEnd w:id="97"/>
      <w:bookmarkEnd w:id="98"/>
      <w:bookmarkEnd w:id="99"/>
      <w:bookmarkEnd w:id="100"/>
    </w:p>
    <w:p w14:paraId="6C7D5E89" w14:textId="51757D42" w:rsidR="00A703C7" w:rsidRDefault="00A703C7" w:rsidP="00A703C7">
      <w:pPr>
        <w:spacing w:line="360" w:lineRule="auto"/>
      </w:pPr>
      <w:r w:rsidRPr="00BD7564">
        <w:t xml:space="preserve">This chapter will focus on how the testing and evaluation of the system will be executed. In this chapter, each phase will be described in detail. It will also include a full account of the user feedback </w:t>
      </w:r>
      <w:r w:rsidRPr="00BD7564">
        <w:lastRenderedPageBreak/>
        <w:t>received from the tests. As well as that, the system will be evaluated to see if the interaction with the user is satisfactory.</w:t>
      </w:r>
    </w:p>
    <w:p w14:paraId="23533B46" w14:textId="77777777" w:rsidR="001031D7" w:rsidRPr="00BD7564" w:rsidRDefault="001031D7" w:rsidP="00A703C7">
      <w:pPr>
        <w:spacing w:line="360" w:lineRule="auto"/>
      </w:pPr>
    </w:p>
    <w:p w14:paraId="2DDF11AF" w14:textId="49F3B9F3" w:rsidR="00A64E85" w:rsidRDefault="00A64E85" w:rsidP="00797F47">
      <w:pPr>
        <w:pStyle w:val="Heading3"/>
        <w:spacing w:line="360" w:lineRule="auto"/>
        <w:rPr>
          <w:rStyle w:val="IntenseEmphasis"/>
          <w:rFonts w:asciiTheme="minorHAnsi" w:eastAsiaTheme="minorEastAsia" w:hAnsiTheme="minorHAnsi" w:cstheme="minorBidi"/>
          <w:spacing w:val="15"/>
          <w:sz w:val="22"/>
          <w:szCs w:val="22"/>
        </w:rPr>
      </w:pPr>
      <w:bookmarkStart w:id="101" w:name="_Toc32758136"/>
      <w:bookmarkStart w:id="102" w:name="_Toc32828472"/>
      <w:bookmarkStart w:id="103" w:name="_Toc33510314"/>
      <w:bookmarkStart w:id="104" w:name="_Toc34725464"/>
      <w:bookmarkStart w:id="105" w:name="_Toc35099819"/>
      <w:bookmarkStart w:id="106" w:name="_Toc35170023"/>
      <w:bookmarkStart w:id="107" w:name="_Toc35521229"/>
      <w:bookmarkStart w:id="108" w:name="_Toc35609556"/>
      <w:r>
        <w:rPr>
          <w:rStyle w:val="IntenseEmphasis"/>
          <w:rFonts w:asciiTheme="minorHAnsi" w:eastAsiaTheme="minorEastAsia" w:hAnsiTheme="minorHAnsi" w:cstheme="minorBidi"/>
          <w:spacing w:val="15"/>
          <w:sz w:val="22"/>
          <w:szCs w:val="22"/>
        </w:rPr>
        <w:t>Project Plan</w:t>
      </w:r>
      <w:bookmarkEnd w:id="101"/>
      <w:bookmarkEnd w:id="102"/>
      <w:bookmarkEnd w:id="103"/>
      <w:bookmarkEnd w:id="104"/>
      <w:bookmarkEnd w:id="105"/>
      <w:bookmarkEnd w:id="106"/>
      <w:bookmarkEnd w:id="107"/>
      <w:bookmarkEnd w:id="108"/>
    </w:p>
    <w:p w14:paraId="1701446E" w14:textId="1F13D08C" w:rsidR="00E47C50" w:rsidRDefault="00C457FA" w:rsidP="00797F47">
      <w:pPr>
        <w:spacing w:line="360" w:lineRule="auto"/>
      </w:pPr>
      <w:r>
        <w:t xml:space="preserve">This chapter will discuss the project plan and how the project plan changed over the course of the project. </w:t>
      </w:r>
      <w:r w:rsidR="00E47C50" w:rsidRPr="00BD7564">
        <w:t>As well as that, any future work planned for the project will also be discussed.</w:t>
      </w:r>
    </w:p>
    <w:p w14:paraId="56345B1B" w14:textId="77777777" w:rsidR="00797F47" w:rsidRPr="00E47C50" w:rsidRDefault="00797F47" w:rsidP="00C457FA">
      <w:pPr>
        <w:rPr>
          <w:highlight w:val="lightGray"/>
        </w:rPr>
      </w:pPr>
    </w:p>
    <w:p w14:paraId="20A09972" w14:textId="047BE438"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109" w:name="_Toc5967612"/>
      <w:bookmarkStart w:id="110" w:name="_Toc5974346"/>
      <w:bookmarkStart w:id="111" w:name="_Toc24820815"/>
      <w:bookmarkStart w:id="112" w:name="_Toc24901199"/>
      <w:bookmarkStart w:id="113" w:name="_Toc24901303"/>
      <w:bookmarkStart w:id="114" w:name="_Toc30757918"/>
      <w:bookmarkStart w:id="115" w:name="_Toc32757508"/>
      <w:bookmarkStart w:id="116" w:name="_Toc32757712"/>
      <w:bookmarkStart w:id="117" w:name="_Toc32758137"/>
      <w:bookmarkStart w:id="118" w:name="_Toc32828473"/>
      <w:bookmarkStart w:id="119" w:name="_Toc33510315"/>
      <w:bookmarkStart w:id="120" w:name="_Toc34725465"/>
      <w:bookmarkStart w:id="121" w:name="_Toc35099820"/>
      <w:bookmarkStart w:id="122" w:name="_Toc35170024"/>
      <w:bookmarkStart w:id="123" w:name="_Toc35521230"/>
      <w:bookmarkStart w:id="124" w:name="_Toc35609557"/>
      <w:r w:rsidRPr="00D3482C">
        <w:rPr>
          <w:rStyle w:val="IntenseEmphasis"/>
          <w:rFonts w:asciiTheme="minorHAnsi" w:eastAsiaTheme="minorEastAsia" w:hAnsiTheme="minorHAnsi" w:cstheme="minorBidi"/>
          <w:spacing w:val="15"/>
          <w:sz w:val="22"/>
          <w:szCs w:val="22"/>
        </w:rPr>
        <w:t>Conclusion</w:t>
      </w:r>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p>
    <w:p w14:paraId="4C2B5EA3" w14:textId="3554EE9C" w:rsidR="00A703C7" w:rsidRDefault="00A703C7" w:rsidP="00A703C7">
      <w:pPr>
        <w:spacing w:line="360" w:lineRule="auto"/>
      </w:pPr>
      <w:r w:rsidRPr="00BD7564">
        <w:t xml:space="preserve">This chapter will reflect on the entire project and will discuss any conclusions gathered through the project. </w:t>
      </w:r>
      <w:r w:rsidR="00797F47">
        <w:t xml:space="preserve">This chapter will also </w:t>
      </w:r>
      <w:r w:rsidR="00C20C94">
        <w:t>reflect</w:t>
      </w:r>
      <w:r w:rsidR="00797F47">
        <w:t xml:space="preserve"> on the learning experience </w:t>
      </w:r>
      <w:r w:rsidR="00C20C94">
        <w:t>of the project and if there are any changes that would be made if the project was undertaken again.</w:t>
      </w:r>
    </w:p>
    <w:p w14:paraId="595FB55E" w14:textId="77777777" w:rsidR="00A703C7" w:rsidRPr="007B63DE" w:rsidRDefault="00A703C7" w:rsidP="007B63DE"/>
    <w:p w14:paraId="0F106E4F" w14:textId="77777777" w:rsidR="009B697E" w:rsidRDefault="009B697E" w:rsidP="009B697E"/>
    <w:p w14:paraId="0464960F"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21DD6A42" w14:textId="7DAD192A" w:rsidR="009B697E" w:rsidRDefault="009B697E" w:rsidP="009B697E">
      <w:pPr>
        <w:pStyle w:val="Heading1"/>
      </w:pPr>
      <w:bookmarkStart w:id="125" w:name="_Toc35609558"/>
      <w:r>
        <w:lastRenderedPageBreak/>
        <w:t xml:space="preserve">2. </w:t>
      </w:r>
      <w:r w:rsidR="00A53B6D">
        <w:t>Research</w:t>
      </w:r>
      <w:bookmarkEnd w:id="125"/>
    </w:p>
    <w:p w14:paraId="46423148" w14:textId="77777777" w:rsidR="009B697E" w:rsidRDefault="009B697E" w:rsidP="009B697E"/>
    <w:p w14:paraId="74695FAF" w14:textId="77777777" w:rsidR="009B697E" w:rsidRDefault="009B697E" w:rsidP="009B697E">
      <w:pPr>
        <w:pStyle w:val="Heading2"/>
      </w:pPr>
      <w:bookmarkStart w:id="126" w:name="_Toc35609559"/>
      <w:r w:rsidRPr="002178CA">
        <w:t>2.1. Introduction</w:t>
      </w:r>
      <w:bookmarkEnd w:id="126"/>
    </w:p>
    <w:p w14:paraId="45D78A13" w14:textId="58701E4A" w:rsidR="009D7169" w:rsidRDefault="009D7169" w:rsidP="009D7169">
      <w:pPr>
        <w:jc w:val="both"/>
      </w:pPr>
    </w:p>
    <w:p w14:paraId="6046E375" w14:textId="2FC09A97" w:rsidR="009D7169" w:rsidRDefault="009D7169" w:rsidP="00616DA7">
      <w:pPr>
        <w:spacing w:line="360" w:lineRule="auto"/>
        <w:jc w:val="both"/>
      </w:pPr>
      <w:r>
        <w:t>To achieve the objective of this project</w:t>
      </w:r>
      <w:r w:rsidR="00616DA7">
        <w:t>,</w:t>
      </w:r>
      <w:r>
        <w:t xml:space="preserve"> to create an object detection system for the visually impaired or blind, research into assistive technologies and their related fields is crucial. In this chapter the important areas of research required for the development of this project will be discussed. </w:t>
      </w:r>
      <w:r w:rsidR="008B558F">
        <w:t>Research into the technologies that were considered for the implementation of this project, i.e.</w:t>
      </w:r>
      <w:r w:rsidR="00C90D12">
        <w:t xml:space="preserve"> different </w:t>
      </w:r>
      <w:r w:rsidR="008B558F">
        <w:t xml:space="preserve"> computer vision techniques and neural network models, will be discussed in this chapter. As well as that, the hardware used to develop this project will also be presented.</w:t>
      </w:r>
      <w:r w:rsidR="00672DE5">
        <w:t xml:space="preserve"> Next, the technology based assistive aids that are currently available </w:t>
      </w:r>
      <w:r w:rsidR="00A77291">
        <w:t xml:space="preserve">on the market </w:t>
      </w:r>
      <w:r w:rsidR="00672DE5">
        <w:t xml:space="preserve">as well as other research projects conducted in this field will also be examined. </w:t>
      </w:r>
      <w:r w:rsidR="008D5B27">
        <w:t>Lastly, previous final year projects that either cover similar areas as this project or use the same technologies as this project will also be discussed.</w:t>
      </w:r>
    </w:p>
    <w:p w14:paraId="6E5910F9" w14:textId="77777777" w:rsidR="009D7169" w:rsidRDefault="009D7169" w:rsidP="00E006F9">
      <w:pPr>
        <w:pStyle w:val="ListParagraph"/>
      </w:pPr>
    </w:p>
    <w:p w14:paraId="11643B8A" w14:textId="7920004F" w:rsidR="007A7F1C" w:rsidRDefault="007A7F1C" w:rsidP="007A7F1C">
      <w:pPr>
        <w:pStyle w:val="Heading2"/>
      </w:pPr>
      <w:bookmarkStart w:id="127" w:name="_2.2._Research_Topic"/>
      <w:bookmarkStart w:id="128" w:name="_Toc21975767"/>
      <w:bookmarkStart w:id="129" w:name="_Toc35609560"/>
      <w:bookmarkEnd w:id="127"/>
      <w:r>
        <w:t xml:space="preserve">2.2. </w:t>
      </w:r>
      <w:bookmarkEnd w:id="128"/>
      <w:r w:rsidR="002636E3">
        <w:t>Research Topic 1</w:t>
      </w:r>
      <w:bookmarkEnd w:id="129"/>
    </w:p>
    <w:p w14:paraId="4D4CC5E5" w14:textId="77777777" w:rsidR="007A7F1C" w:rsidRDefault="007A7F1C" w:rsidP="007A7F1C">
      <w:pPr>
        <w:pStyle w:val="Heading2"/>
      </w:pPr>
    </w:p>
    <w:p w14:paraId="5B80676B" w14:textId="6DC40F7D" w:rsidR="00590C81" w:rsidRDefault="00AA51A4" w:rsidP="00590C81">
      <w:pPr>
        <w:spacing w:line="360" w:lineRule="auto"/>
        <w:rPr>
          <w:color w:val="4F81BD"/>
        </w:rPr>
      </w:pPr>
      <w:r w:rsidRPr="00AA51A4">
        <w:rPr>
          <w:color w:val="4F81BD"/>
        </w:rPr>
        <w:t>Computer Vision Techniques</w:t>
      </w:r>
    </w:p>
    <w:p w14:paraId="659A6AC3" w14:textId="60BC7546" w:rsidR="008D580C" w:rsidRDefault="00E15179" w:rsidP="00590C81">
      <w:pPr>
        <w:spacing w:line="360" w:lineRule="auto"/>
      </w:pPr>
      <w:r w:rsidRPr="00E15179">
        <w:t>Compute</w:t>
      </w:r>
      <w:r>
        <w:t xml:space="preserve">r </w:t>
      </w:r>
      <w:r w:rsidRPr="00781D53">
        <w:t>vision</w:t>
      </w:r>
      <w:r w:rsidR="00D06A67" w:rsidRPr="00781D53">
        <w:t xml:space="preserve"> (CV)</w:t>
      </w:r>
      <w:r w:rsidRPr="00781D53">
        <w:t xml:space="preserve"> is</w:t>
      </w:r>
      <w:r>
        <w:t xml:space="preserve"> a field of computer science that helps computers see, understand image contents, identify objects and process images to simulate human vision (3</w:t>
      </w:r>
      <w:r w:rsidR="00B47ECE">
        <w:t>2</w:t>
      </w:r>
      <w:r>
        <w:t xml:space="preserve">). </w:t>
      </w:r>
      <w:r w:rsidR="00D06A67">
        <w:t>CV</w:t>
      </w:r>
      <w:r>
        <w:t xml:space="preserve"> is a multidisciplinary field that is considered a subfield of machine learning and artificial intelligence (3</w:t>
      </w:r>
      <w:r w:rsidR="00B47ECE">
        <w:t>3</w:t>
      </w:r>
      <w:r>
        <w:t xml:space="preserve">). CV helps computer see and understand the contents of a digital image using image or video input. CV enables computers to recognise objects and </w:t>
      </w:r>
      <w:r w:rsidR="00356D34">
        <w:t xml:space="preserve">essentially imparts human intelligence on computer. </w:t>
      </w:r>
      <w:r w:rsidR="007F4CED" w:rsidRPr="00356D34">
        <w:t>C</w:t>
      </w:r>
      <w:r w:rsidR="00D06A67">
        <w:t>V</w:t>
      </w:r>
      <w:r w:rsidR="00590C81" w:rsidRPr="00356D34">
        <w:t xml:space="preserve"> </w:t>
      </w:r>
      <w:r w:rsidR="00356D34" w:rsidRPr="00356D34">
        <w:t>includes the use different image processing approaches to emulate human vision</w:t>
      </w:r>
      <w:r w:rsidR="00590C81" w:rsidRPr="00356D34">
        <w:t xml:space="preserve">. </w:t>
      </w:r>
    </w:p>
    <w:p w14:paraId="540C3543" w14:textId="7E9B158A" w:rsidR="008D580C" w:rsidRDefault="008D580C" w:rsidP="00590C81">
      <w:pPr>
        <w:spacing w:line="360" w:lineRule="auto"/>
      </w:pPr>
      <w:r>
        <w:t xml:space="preserve">The following is a list of different CV techniques that were researched for this projected. Included is each techniques </w:t>
      </w:r>
      <w:r w:rsidR="00271802">
        <w:t>advantages</w:t>
      </w:r>
      <w:r>
        <w:t xml:space="preserve"> and </w:t>
      </w:r>
      <w:r w:rsidR="00271802">
        <w:t>disadvantages</w:t>
      </w:r>
      <w:r>
        <w:t xml:space="preserve"> with regards to this project.</w:t>
      </w:r>
    </w:p>
    <w:p w14:paraId="5043C6CC" w14:textId="3EB9B648" w:rsidR="008D580C" w:rsidRDefault="008D580C" w:rsidP="008D580C">
      <w:pPr>
        <w:pStyle w:val="ListParagraph"/>
        <w:numPr>
          <w:ilvl w:val="0"/>
          <w:numId w:val="17"/>
        </w:numPr>
        <w:spacing w:line="360" w:lineRule="auto"/>
      </w:pPr>
      <w:r>
        <w:t>Image Classification</w:t>
      </w:r>
    </w:p>
    <w:p w14:paraId="7592CC8F" w14:textId="5D21A0B5" w:rsidR="00271802" w:rsidRDefault="00271802" w:rsidP="00271802">
      <w:pPr>
        <w:pStyle w:val="ListParagraph"/>
        <w:spacing w:line="360" w:lineRule="auto"/>
        <w:ind w:left="1440"/>
        <w:rPr>
          <w:i/>
          <w:iCs/>
        </w:rPr>
      </w:pPr>
      <w:r>
        <w:rPr>
          <w:i/>
          <w:iCs/>
        </w:rPr>
        <w:t>Advantages:</w:t>
      </w:r>
    </w:p>
    <w:p w14:paraId="6E1F1E63" w14:textId="4CDAD700" w:rsidR="00271802" w:rsidRDefault="00271802" w:rsidP="00271802">
      <w:pPr>
        <w:pStyle w:val="ListParagraph"/>
        <w:numPr>
          <w:ilvl w:val="2"/>
          <w:numId w:val="5"/>
        </w:numPr>
        <w:spacing w:line="360" w:lineRule="auto"/>
      </w:pPr>
      <w:r w:rsidRPr="00356D34">
        <w:t>Image classification assigns a label, or class label, to an image that contains an object. For example, if an image contains a dog as the main object of the image, then the entire image is labelled with the class dog.</w:t>
      </w:r>
    </w:p>
    <w:p w14:paraId="0276E7F5" w14:textId="75283830" w:rsidR="00271802" w:rsidRDefault="00B63DB5" w:rsidP="00271802">
      <w:pPr>
        <w:pStyle w:val="ListParagraph"/>
        <w:numPr>
          <w:ilvl w:val="2"/>
          <w:numId w:val="5"/>
        </w:numPr>
        <w:spacing w:line="360" w:lineRule="auto"/>
      </w:pPr>
      <w:r w:rsidRPr="00356D34">
        <w:t>This approach is</w:t>
      </w:r>
      <w:r>
        <w:t xml:space="preserve"> works for</w:t>
      </w:r>
      <w:r w:rsidRPr="00356D34">
        <w:t xml:space="preserve"> applications that process images with one object contained within it.</w:t>
      </w:r>
    </w:p>
    <w:p w14:paraId="2300720A" w14:textId="6323B2FC" w:rsidR="00B63DB5" w:rsidRPr="00271802" w:rsidRDefault="00B63DB5" w:rsidP="00271802">
      <w:pPr>
        <w:pStyle w:val="ListParagraph"/>
        <w:numPr>
          <w:ilvl w:val="2"/>
          <w:numId w:val="5"/>
        </w:numPr>
        <w:spacing w:line="360" w:lineRule="auto"/>
      </w:pPr>
      <w:r w:rsidRPr="00356D34">
        <w:lastRenderedPageBreak/>
        <w:t xml:space="preserve">Image classification can also </w:t>
      </w:r>
      <w:r w:rsidRPr="00781D53">
        <w:t>include localisation</w:t>
      </w:r>
      <w:r w:rsidRPr="00356D34">
        <w:t xml:space="preserve"> which allows for the location of an object to be identified using a bounding box.</w:t>
      </w:r>
    </w:p>
    <w:p w14:paraId="79845BB0" w14:textId="4EC70730" w:rsidR="00271802" w:rsidRDefault="00271802" w:rsidP="00271802">
      <w:pPr>
        <w:pStyle w:val="ListParagraph"/>
        <w:spacing w:line="360" w:lineRule="auto"/>
        <w:ind w:left="1440"/>
        <w:rPr>
          <w:i/>
          <w:iCs/>
        </w:rPr>
      </w:pPr>
      <w:r>
        <w:rPr>
          <w:i/>
          <w:iCs/>
        </w:rPr>
        <w:t>Disadvantages:</w:t>
      </w:r>
    </w:p>
    <w:p w14:paraId="446BA124" w14:textId="0D8EFC17" w:rsidR="00271802" w:rsidRPr="00271802" w:rsidRDefault="00B63DB5" w:rsidP="00271802">
      <w:pPr>
        <w:pStyle w:val="ListParagraph"/>
        <w:numPr>
          <w:ilvl w:val="2"/>
          <w:numId w:val="5"/>
        </w:numPr>
        <w:spacing w:line="360" w:lineRule="auto"/>
      </w:pPr>
      <w:r>
        <w:t>This technique cannot detect multiple objects in an image, only single dominant objects are detected.</w:t>
      </w:r>
    </w:p>
    <w:p w14:paraId="5FC5D06C" w14:textId="519C88D3" w:rsidR="008D580C" w:rsidRDefault="008D580C" w:rsidP="008D580C">
      <w:pPr>
        <w:pStyle w:val="ListParagraph"/>
        <w:numPr>
          <w:ilvl w:val="0"/>
          <w:numId w:val="17"/>
        </w:numPr>
        <w:spacing w:line="360" w:lineRule="auto"/>
      </w:pPr>
      <w:r>
        <w:t>Object Recognition</w:t>
      </w:r>
    </w:p>
    <w:p w14:paraId="7D39D7F2" w14:textId="28CFEB67" w:rsidR="00B63DB5" w:rsidRDefault="00B63DB5" w:rsidP="00B63DB5">
      <w:pPr>
        <w:spacing w:line="360" w:lineRule="auto"/>
        <w:ind w:left="720" w:firstLine="720"/>
        <w:rPr>
          <w:i/>
          <w:iCs/>
        </w:rPr>
      </w:pPr>
      <w:r w:rsidRPr="00B63DB5">
        <w:rPr>
          <w:i/>
          <w:iCs/>
        </w:rPr>
        <w:t>Advantages:</w:t>
      </w:r>
    </w:p>
    <w:p w14:paraId="4B869D18" w14:textId="1A9D360A" w:rsidR="00B63DB5" w:rsidRPr="00B63DB5" w:rsidRDefault="00B63DB5" w:rsidP="00B63DB5">
      <w:pPr>
        <w:pStyle w:val="ListParagraph"/>
        <w:numPr>
          <w:ilvl w:val="2"/>
          <w:numId w:val="5"/>
        </w:numPr>
        <w:spacing w:line="360" w:lineRule="auto"/>
      </w:pPr>
      <w:r w:rsidRPr="00A03125">
        <w:t>This approach detects what object has appeared in an image</w:t>
      </w:r>
      <w:r>
        <w:t>.</w:t>
      </w:r>
    </w:p>
    <w:p w14:paraId="08053BF1" w14:textId="033E9987" w:rsidR="00B63DB5" w:rsidRDefault="00B63DB5" w:rsidP="00B63DB5">
      <w:pPr>
        <w:spacing w:line="360" w:lineRule="auto"/>
        <w:ind w:left="720" w:firstLine="720"/>
        <w:rPr>
          <w:i/>
          <w:iCs/>
        </w:rPr>
      </w:pPr>
      <w:r>
        <w:rPr>
          <w:i/>
          <w:iCs/>
        </w:rPr>
        <w:t>Disadvantages:</w:t>
      </w:r>
    </w:p>
    <w:p w14:paraId="13948120" w14:textId="7598CE2B" w:rsidR="00B63DB5" w:rsidRPr="00B63DB5" w:rsidRDefault="00B63DB5" w:rsidP="00B63DB5">
      <w:pPr>
        <w:pStyle w:val="ListParagraph"/>
        <w:numPr>
          <w:ilvl w:val="2"/>
          <w:numId w:val="5"/>
        </w:numPr>
        <w:spacing w:line="360" w:lineRule="auto"/>
        <w:rPr>
          <w:i/>
          <w:iCs/>
        </w:rPr>
      </w:pPr>
      <w:r>
        <w:t xml:space="preserve">This approach </w:t>
      </w:r>
      <w:r w:rsidRPr="00A03125">
        <w:t>does not mention the size or location of the object in the image.</w:t>
      </w:r>
      <w:r>
        <w:t xml:space="preserve"> </w:t>
      </w:r>
      <w:r w:rsidRPr="00A03125">
        <w:t>This approach simply identifies objects within a digital image.</w:t>
      </w:r>
    </w:p>
    <w:p w14:paraId="5CB4156D" w14:textId="6BA2A0C3" w:rsidR="008D580C" w:rsidRDefault="008D580C" w:rsidP="008D580C">
      <w:pPr>
        <w:pStyle w:val="ListParagraph"/>
        <w:numPr>
          <w:ilvl w:val="0"/>
          <w:numId w:val="17"/>
        </w:numPr>
        <w:spacing w:line="360" w:lineRule="auto"/>
      </w:pPr>
      <w:r>
        <w:t>Image Segmentation</w:t>
      </w:r>
    </w:p>
    <w:p w14:paraId="2EB0E381" w14:textId="740B4A24" w:rsidR="00B63DB5" w:rsidRDefault="00B63DB5" w:rsidP="00B63DB5">
      <w:pPr>
        <w:spacing w:line="360" w:lineRule="auto"/>
        <w:ind w:left="720" w:firstLine="720"/>
        <w:rPr>
          <w:i/>
          <w:iCs/>
        </w:rPr>
      </w:pPr>
      <w:r w:rsidRPr="00B63DB5">
        <w:rPr>
          <w:i/>
          <w:iCs/>
        </w:rPr>
        <w:t>Advantages:</w:t>
      </w:r>
    </w:p>
    <w:p w14:paraId="70284F12" w14:textId="149C1425" w:rsidR="00B63DB5" w:rsidRPr="0036123B" w:rsidRDefault="0036123B" w:rsidP="00B63DB5">
      <w:pPr>
        <w:pStyle w:val="ListParagraph"/>
        <w:numPr>
          <w:ilvl w:val="2"/>
          <w:numId w:val="5"/>
        </w:numPr>
        <w:spacing w:line="360" w:lineRule="auto"/>
        <w:rPr>
          <w:i/>
          <w:iCs/>
        </w:rPr>
      </w:pPr>
      <w:r w:rsidRPr="00A03125">
        <w:t>This technique not only detects objects in an image but also detects the objects boundaries</w:t>
      </w:r>
      <w:r>
        <w:t xml:space="preserve">. </w:t>
      </w:r>
    </w:p>
    <w:p w14:paraId="42BD9281" w14:textId="3B0982FF" w:rsidR="0036123B" w:rsidRPr="0036123B" w:rsidRDefault="0036123B" w:rsidP="00B63DB5">
      <w:pPr>
        <w:pStyle w:val="ListParagraph"/>
        <w:numPr>
          <w:ilvl w:val="2"/>
          <w:numId w:val="5"/>
        </w:numPr>
        <w:spacing w:line="360" w:lineRule="auto"/>
        <w:rPr>
          <w:i/>
          <w:iCs/>
        </w:rPr>
      </w:pPr>
      <w:r w:rsidRPr="00004D7F">
        <w:t>Image segmentation essentially creates a mask for each instance of an object in an image, finding and outlining the detected object by its boundaries (2</w:t>
      </w:r>
      <w:r>
        <w:t>2</w:t>
      </w:r>
      <w:r w:rsidRPr="00004D7F">
        <w:t>).</w:t>
      </w:r>
    </w:p>
    <w:p w14:paraId="76F33186" w14:textId="167CC850" w:rsidR="0036123B" w:rsidRPr="0036123B" w:rsidRDefault="0036123B" w:rsidP="00B63DB5">
      <w:pPr>
        <w:pStyle w:val="ListParagraph"/>
        <w:numPr>
          <w:ilvl w:val="2"/>
          <w:numId w:val="5"/>
        </w:numPr>
        <w:spacing w:line="360" w:lineRule="auto"/>
        <w:rPr>
          <w:i/>
          <w:iCs/>
        </w:rPr>
      </w:pPr>
      <w:r w:rsidRPr="00004D7F">
        <w:t>There are two types of image segmentation, semantic and instance.</w:t>
      </w:r>
    </w:p>
    <w:p w14:paraId="4C1D523E" w14:textId="2CC564D8" w:rsidR="0036123B" w:rsidRPr="00B63DB5" w:rsidRDefault="0036123B" w:rsidP="00B63DB5">
      <w:pPr>
        <w:pStyle w:val="ListParagraph"/>
        <w:numPr>
          <w:ilvl w:val="2"/>
          <w:numId w:val="5"/>
        </w:numPr>
        <w:spacing w:line="360" w:lineRule="auto"/>
        <w:rPr>
          <w:i/>
          <w:iCs/>
        </w:rPr>
      </w:pPr>
      <w:r w:rsidRPr="00004D7F">
        <w:t>Semantic segmentation classifies objects of the same type as a single instance whereas instance segmentation</w:t>
      </w:r>
      <w:r>
        <w:t xml:space="preserve">, as shown in </w:t>
      </w:r>
      <w:r w:rsidR="008F3F09">
        <w:fldChar w:fldCharType="begin"/>
      </w:r>
      <w:r w:rsidR="008F3F09">
        <w:instrText xml:space="preserve"> REF _Ref34462956 \h </w:instrText>
      </w:r>
      <w:r w:rsidR="008F3F09">
        <w:fldChar w:fldCharType="separate"/>
      </w:r>
      <w:r w:rsidR="008F3F09">
        <w:t xml:space="preserve">Figure </w:t>
      </w:r>
      <w:r w:rsidR="008F3F09">
        <w:rPr>
          <w:noProof/>
        </w:rPr>
        <w:t>2</w:t>
      </w:r>
      <w:r w:rsidR="008F3F09">
        <w:fldChar w:fldCharType="end"/>
      </w:r>
      <w:r>
        <w:t>,</w:t>
      </w:r>
      <w:r w:rsidRPr="00004D7F">
        <w:t xml:space="preserve"> classifies objects of the same class as individual instances</w:t>
      </w:r>
      <w:r>
        <w:t>.</w:t>
      </w:r>
    </w:p>
    <w:p w14:paraId="58FE4BDB" w14:textId="57CA509F" w:rsidR="00B63DB5" w:rsidRDefault="00B63DB5" w:rsidP="00B63DB5">
      <w:pPr>
        <w:spacing w:line="360" w:lineRule="auto"/>
        <w:ind w:left="720" w:firstLine="720"/>
        <w:rPr>
          <w:i/>
          <w:iCs/>
        </w:rPr>
      </w:pPr>
      <w:r>
        <w:rPr>
          <w:i/>
          <w:iCs/>
        </w:rPr>
        <w:t>Disadvantages:</w:t>
      </w:r>
    </w:p>
    <w:p w14:paraId="0783C0C0" w14:textId="1048EAB0" w:rsidR="0036123B" w:rsidRPr="0036123B" w:rsidRDefault="0036123B" w:rsidP="0036123B">
      <w:pPr>
        <w:pStyle w:val="ListParagraph"/>
        <w:numPr>
          <w:ilvl w:val="2"/>
          <w:numId w:val="5"/>
        </w:numPr>
        <w:spacing w:line="360" w:lineRule="auto"/>
        <w:rPr>
          <w:i/>
          <w:iCs/>
        </w:rPr>
      </w:pPr>
      <w:r>
        <w:t>Although instance segmentation was the technique that was initially considered for this project, it was later found that the Raspberry Pi does not have enough computation power to run an instance segmentation model.</w:t>
      </w:r>
    </w:p>
    <w:p w14:paraId="325F7F00" w14:textId="77777777" w:rsidR="0036123B" w:rsidRDefault="0036123B" w:rsidP="0036123B">
      <w:pPr>
        <w:keepNext/>
        <w:spacing w:line="360" w:lineRule="auto"/>
      </w:pPr>
      <w:r w:rsidRPr="00590C81">
        <w:rPr>
          <w:noProof/>
          <w:highlight w:val="lightGray"/>
        </w:rPr>
        <w:lastRenderedPageBreak/>
        <w:drawing>
          <wp:inline distT="0" distB="0" distL="0" distR="0" wp14:anchorId="4B57CC35" wp14:editId="44DEEEB2">
            <wp:extent cx="4427220" cy="33147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453523" cy="3334468"/>
                    </a:xfrm>
                    <a:prstGeom prst="rect">
                      <a:avLst/>
                    </a:prstGeom>
                  </pic:spPr>
                </pic:pic>
              </a:graphicData>
            </a:graphic>
          </wp:inline>
        </w:drawing>
      </w:r>
    </w:p>
    <w:p w14:paraId="586021A0" w14:textId="4939365B" w:rsidR="0036123B" w:rsidRDefault="0036123B" w:rsidP="00B10251">
      <w:pPr>
        <w:pStyle w:val="Caption"/>
      </w:pPr>
      <w:bookmarkStart w:id="130" w:name="_Ref34462956"/>
      <w:bookmarkStart w:id="131" w:name="_Toc35765743"/>
      <w:r>
        <w:t xml:space="preserve">Figure </w:t>
      </w:r>
      <w:fldSimple w:instr=" SEQ Figure \* ARABIC ">
        <w:r w:rsidR="005D5259">
          <w:rPr>
            <w:noProof/>
          </w:rPr>
          <w:t>2</w:t>
        </w:r>
      </w:fldSimple>
      <w:r>
        <w:t xml:space="preserve">: </w:t>
      </w:r>
      <w:r w:rsidRPr="009C5DBE">
        <w:t>Example of instance segmentation (23)</w:t>
      </w:r>
      <w:bookmarkEnd w:id="130"/>
      <w:bookmarkEnd w:id="131"/>
    </w:p>
    <w:p w14:paraId="519866BF" w14:textId="77777777" w:rsidR="006A3837" w:rsidRPr="006A3837" w:rsidRDefault="006A3837" w:rsidP="006A3837">
      <w:pPr>
        <w:rPr>
          <w:highlight w:val="lightGray"/>
        </w:rPr>
      </w:pPr>
    </w:p>
    <w:p w14:paraId="79037720" w14:textId="71CE441B" w:rsidR="008D580C" w:rsidRDefault="008D580C" w:rsidP="008D580C">
      <w:pPr>
        <w:pStyle w:val="ListParagraph"/>
        <w:numPr>
          <w:ilvl w:val="0"/>
          <w:numId w:val="17"/>
        </w:numPr>
        <w:spacing w:line="360" w:lineRule="auto"/>
      </w:pPr>
      <w:r>
        <w:t>Object Detection</w:t>
      </w:r>
    </w:p>
    <w:p w14:paraId="545105BD" w14:textId="227EEB5F" w:rsidR="00B63DB5" w:rsidRDefault="00B63DB5" w:rsidP="00B63DB5">
      <w:pPr>
        <w:spacing w:line="360" w:lineRule="auto"/>
        <w:ind w:left="720" w:firstLine="720"/>
        <w:rPr>
          <w:i/>
          <w:iCs/>
        </w:rPr>
      </w:pPr>
      <w:r w:rsidRPr="00B63DB5">
        <w:rPr>
          <w:i/>
          <w:iCs/>
        </w:rPr>
        <w:t>Advantages:</w:t>
      </w:r>
    </w:p>
    <w:p w14:paraId="7A1865EA" w14:textId="511282F9" w:rsidR="00B10251" w:rsidRPr="00B10251" w:rsidRDefault="00B10251" w:rsidP="00B10251">
      <w:pPr>
        <w:pStyle w:val="ListParagraph"/>
        <w:numPr>
          <w:ilvl w:val="2"/>
          <w:numId w:val="5"/>
        </w:numPr>
        <w:spacing w:line="360" w:lineRule="auto"/>
        <w:rPr>
          <w:i/>
          <w:iCs/>
        </w:rPr>
      </w:pPr>
      <w:r w:rsidRPr="00C06DB4">
        <w:t>The aim of object detection is to find instances of object classes, specified in the training dataset, in images or videos</w:t>
      </w:r>
      <w:r w:rsidR="005C3970">
        <w:t xml:space="preserve">, as shown in </w:t>
      </w:r>
      <w:r w:rsidR="008E6A33">
        <w:fldChar w:fldCharType="begin"/>
      </w:r>
      <w:r w:rsidR="008E6A33">
        <w:instrText xml:space="preserve"> REF _Ref34462992 \h </w:instrText>
      </w:r>
      <w:r w:rsidR="008E6A33">
        <w:fldChar w:fldCharType="separate"/>
      </w:r>
      <w:r w:rsidR="008E6A33">
        <w:t xml:space="preserve">Figure </w:t>
      </w:r>
      <w:r w:rsidR="008E6A33">
        <w:rPr>
          <w:noProof/>
        </w:rPr>
        <w:t>3</w:t>
      </w:r>
      <w:r w:rsidR="008E6A33">
        <w:fldChar w:fldCharType="end"/>
      </w:r>
      <w:r w:rsidRPr="00C06DB4">
        <w:t xml:space="preserve"> </w:t>
      </w:r>
      <w:r w:rsidRPr="00C06DB4">
        <w:rPr>
          <w:rFonts w:cstheme="minorHAnsi"/>
        </w:rPr>
        <w:fldChar w:fldCharType="begin"/>
      </w:r>
      <w:r w:rsidRPr="00C06DB4">
        <w:rPr>
          <w:rFonts w:cstheme="minorHAnsi"/>
        </w:rPr>
        <w:instrText xml:space="preserve"> ADDIN ZOTERO_ITEM CSL_CITATION {"citationID":"YP7Jxuf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C06DB4">
        <w:rPr>
          <w:rFonts w:cstheme="minorHAnsi"/>
        </w:rPr>
        <w:fldChar w:fldCharType="separate"/>
      </w:r>
      <w:r w:rsidRPr="00C06DB4">
        <w:rPr>
          <w:rFonts w:ascii="Calibri" w:hAnsi="Calibri" w:cs="Calibri"/>
        </w:rPr>
        <w:t>(2</w:t>
      </w:r>
      <w:r>
        <w:rPr>
          <w:rFonts w:ascii="Calibri" w:hAnsi="Calibri" w:cs="Calibri"/>
        </w:rPr>
        <w:t>1</w:t>
      </w:r>
      <w:r w:rsidRPr="00C06DB4">
        <w:rPr>
          <w:rFonts w:ascii="Calibri" w:hAnsi="Calibri" w:cs="Calibri"/>
        </w:rPr>
        <w:t>)</w:t>
      </w:r>
      <w:r w:rsidRPr="00C06DB4">
        <w:rPr>
          <w:rFonts w:cstheme="minorHAnsi"/>
        </w:rPr>
        <w:fldChar w:fldCharType="end"/>
      </w:r>
      <w:r w:rsidRPr="00C06DB4">
        <w:t>.</w:t>
      </w:r>
    </w:p>
    <w:p w14:paraId="697345CC" w14:textId="5894718C" w:rsidR="00B10251" w:rsidRPr="00B10251" w:rsidRDefault="00B10251" w:rsidP="00B10251">
      <w:pPr>
        <w:pStyle w:val="ListParagraph"/>
        <w:numPr>
          <w:ilvl w:val="2"/>
          <w:numId w:val="5"/>
        </w:numPr>
        <w:spacing w:line="360" w:lineRule="auto"/>
        <w:rPr>
          <w:i/>
          <w:iCs/>
        </w:rPr>
      </w:pPr>
      <w:r w:rsidRPr="00C06DB4">
        <w:t>Object detection has been used in many well researched areas of computer science including facial recognition.</w:t>
      </w:r>
    </w:p>
    <w:p w14:paraId="51D4E8A8" w14:textId="2E0464AD" w:rsidR="00B10251" w:rsidRPr="00B10251" w:rsidRDefault="00B10251" w:rsidP="00B10251">
      <w:pPr>
        <w:pStyle w:val="ListParagraph"/>
        <w:numPr>
          <w:ilvl w:val="2"/>
          <w:numId w:val="5"/>
        </w:numPr>
        <w:spacing w:line="360" w:lineRule="auto"/>
        <w:rPr>
          <w:i/>
          <w:iCs/>
        </w:rPr>
      </w:pPr>
      <w:r w:rsidRPr="00C06DB4">
        <w:t>Object detection essentially involves using machine learning and deep learning algorithms to locate objects in an image or video.</w:t>
      </w:r>
    </w:p>
    <w:p w14:paraId="79970062" w14:textId="44673E2A" w:rsidR="00B10251" w:rsidRPr="00B10251" w:rsidRDefault="00B10251" w:rsidP="00B10251">
      <w:pPr>
        <w:pStyle w:val="ListParagraph"/>
        <w:numPr>
          <w:ilvl w:val="2"/>
          <w:numId w:val="5"/>
        </w:numPr>
        <w:spacing w:line="360" w:lineRule="auto"/>
        <w:rPr>
          <w:i/>
          <w:iCs/>
        </w:rPr>
      </w:pPr>
      <w:r w:rsidRPr="00C06DB4">
        <w:t xml:space="preserve">This technique </w:t>
      </w:r>
      <w:r>
        <w:t>detects</w:t>
      </w:r>
      <w:r w:rsidRPr="00C06DB4">
        <w:t xml:space="preserve"> the classification and locali</w:t>
      </w:r>
      <w:r>
        <w:t>s</w:t>
      </w:r>
      <w:r w:rsidRPr="00C06DB4">
        <w:t>ation of many objects detected within a digital image instead of a single dominant object (3</w:t>
      </w:r>
      <w:r w:rsidR="00B47ECE">
        <w:t>5</w:t>
      </w:r>
      <w:r w:rsidRPr="00C06DB4">
        <w:t>).</w:t>
      </w:r>
    </w:p>
    <w:p w14:paraId="0F1ED975" w14:textId="0C4D2DAE" w:rsidR="00B63DB5" w:rsidRDefault="00B63DB5" w:rsidP="00B63DB5">
      <w:pPr>
        <w:spacing w:line="360" w:lineRule="auto"/>
        <w:ind w:left="720" w:firstLine="720"/>
        <w:rPr>
          <w:i/>
          <w:iCs/>
        </w:rPr>
      </w:pPr>
      <w:r>
        <w:rPr>
          <w:i/>
          <w:iCs/>
        </w:rPr>
        <w:t>Disadvantages:</w:t>
      </w:r>
    </w:p>
    <w:p w14:paraId="07DE3259" w14:textId="4A334BCC" w:rsidR="00B10251" w:rsidRPr="005C3970" w:rsidRDefault="00B10251" w:rsidP="00B10251">
      <w:pPr>
        <w:pStyle w:val="ListParagraph"/>
        <w:numPr>
          <w:ilvl w:val="2"/>
          <w:numId w:val="5"/>
        </w:numPr>
        <w:spacing w:line="360" w:lineRule="auto"/>
        <w:rPr>
          <w:i/>
          <w:iCs/>
        </w:rPr>
      </w:pPr>
      <w:r>
        <w:t>Object detection does not include an object mask to locate an object but uses a standard bounding box instead. This means that the exact outline of an object cannot be detected.</w:t>
      </w:r>
    </w:p>
    <w:p w14:paraId="3860B8B6" w14:textId="77777777" w:rsidR="005C3970" w:rsidRDefault="005C3970" w:rsidP="005C3970">
      <w:pPr>
        <w:keepNext/>
        <w:spacing w:line="360" w:lineRule="auto"/>
      </w:pPr>
      <w:r>
        <w:rPr>
          <w:noProof/>
        </w:rPr>
        <w:lastRenderedPageBreak/>
        <w:drawing>
          <wp:inline distT="0" distB="0" distL="0" distR="0" wp14:anchorId="6077EB90" wp14:editId="7394E1FB">
            <wp:extent cx="4808220" cy="3205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819303" cy="3212690"/>
                    </a:xfrm>
                    <a:prstGeom prst="rect">
                      <a:avLst/>
                    </a:prstGeom>
                    <a:noFill/>
                    <a:ln>
                      <a:noFill/>
                    </a:ln>
                  </pic:spPr>
                </pic:pic>
              </a:graphicData>
            </a:graphic>
          </wp:inline>
        </w:drawing>
      </w:r>
    </w:p>
    <w:p w14:paraId="5718C06E" w14:textId="778203EF" w:rsidR="008D4F36" w:rsidRDefault="00F92FAE" w:rsidP="002B0EAF">
      <w:pPr>
        <w:pStyle w:val="Caption"/>
      </w:pPr>
      <w:bookmarkStart w:id="132" w:name="_Ref34462992"/>
      <w:bookmarkStart w:id="133" w:name="_Toc35765744"/>
      <w:r>
        <w:t xml:space="preserve">Figure </w:t>
      </w:r>
      <w:fldSimple w:instr=" SEQ Figure \* ARABIC ">
        <w:r w:rsidR="005D5259">
          <w:rPr>
            <w:noProof/>
          </w:rPr>
          <w:t>3</w:t>
        </w:r>
      </w:fldSimple>
      <w:r>
        <w:t xml:space="preserve">: </w:t>
      </w:r>
      <w:r w:rsidRPr="00F179A1">
        <w:t>Example of object detection (3</w:t>
      </w:r>
      <w:r w:rsidR="00B47ECE">
        <w:t>4</w:t>
      </w:r>
      <w:r w:rsidRPr="00F179A1">
        <w:t>)</w:t>
      </w:r>
      <w:bookmarkEnd w:id="132"/>
      <w:bookmarkEnd w:id="133"/>
    </w:p>
    <w:p w14:paraId="41DC0748" w14:textId="77777777" w:rsidR="002B0EAF" w:rsidRPr="002B0EAF" w:rsidRDefault="002B0EAF" w:rsidP="002B0EAF"/>
    <w:p w14:paraId="777540B9" w14:textId="72B6A044" w:rsidR="005C3970" w:rsidRDefault="00B10251" w:rsidP="005C3970">
      <w:pPr>
        <w:spacing w:line="360" w:lineRule="auto"/>
      </w:pPr>
      <w:r>
        <w:t>The following table offers a summary of the above mention CV techniques.</w:t>
      </w:r>
    </w:p>
    <w:tbl>
      <w:tblPr>
        <w:tblStyle w:val="TableGrid"/>
        <w:tblW w:w="0" w:type="auto"/>
        <w:tblLook w:val="04A0" w:firstRow="1" w:lastRow="0" w:firstColumn="1" w:lastColumn="0" w:noHBand="0" w:noVBand="1"/>
      </w:tblPr>
      <w:tblGrid>
        <w:gridCol w:w="2122"/>
        <w:gridCol w:w="3402"/>
        <w:gridCol w:w="3492"/>
      </w:tblGrid>
      <w:tr w:rsidR="005C3970" w14:paraId="5EC84F8C" w14:textId="77777777" w:rsidTr="008D4F36">
        <w:tc>
          <w:tcPr>
            <w:tcW w:w="2122" w:type="dxa"/>
            <w:shd w:val="clear" w:color="auto" w:fill="BDD6EE" w:themeFill="accent1" w:themeFillTint="66"/>
          </w:tcPr>
          <w:p w14:paraId="46B7F275" w14:textId="074EE91C" w:rsidR="005C3970" w:rsidRPr="005C3970" w:rsidRDefault="005C3970" w:rsidP="00B10251">
            <w:pPr>
              <w:spacing w:line="360" w:lineRule="auto"/>
              <w:rPr>
                <w:b/>
                <w:bCs/>
              </w:rPr>
            </w:pPr>
            <w:r>
              <w:rPr>
                <w:b/>
                <w:bCs/>
              </w:rPr>
              <w:t>CV Technique</w:t>
            </w:r>
          </w:p>
        </w:tc>
        <w:tc>
          <w:tcPr>
            <w:tcW w:w="3402" w:type="dxa"/>
            <w:shd w:val="clear" w:color="auto" w:fill="BDD6EE" w:themeFill="accent1" w:themeFillTint="66"/>
          </w:tcPr>
          <w:p w14:paraId="19DD521D" w14:textId="370AB5FA" w:rsidR="005C3970" w:rsidRPr="005C3970" w:rsidRDefault="005C3970" w:rsidP="00B10251">
            <w:pPr>
              <w:spacing w:line="360" w:lineRule="auto"/>
              <w:rPr>
                <w:b/>
                <w:bCs/>
              </w:rPr>
            </w:pPr>
            <w:r>
              <w:rPr>
                <w:b/>
                <w:bCs/>
              </w:rPr>
              <w:t>Advantages</w:t>
            </w:r>
          </w:p>
        </w:tc>
        <w:tc>
          <w:tcPr>
            <w:tcW w:w="3492" w:type="dxa"/>
            <w:shd w:val="clear" w:color="auto" w:fill="BDD6EE" w:themeFill="accent1" w:themeFillTint="66"/>
          </w:tcPr>
          <w:p w14:paraId="5AA3F3AE" w14:textId="3030986E" w:rsidR="005C3970" w:rsidRPr="005C3970" w:rsidRDefault="005C3970" w:rsidP="00B10251">
            <w:pPr>
              <w:spacing w:line="360" w:lineRule="auto"/>
              <w:rPr>
                <w:b/>
                <w:bCs/>
              </w:rPr>
            </w:pPr>
            <w:r>
              <w:rPr>
                <w:b/>
                <w:bCs/>
              </w:rPr>
              <w:t>Disadvantages</w:t>
            </w:r>
          </w:p>
        </w:tc>
      </w:tr>
      <w:tr w:rsidR="005C3970" w14:paraId="4F6CC8BB" w14:textId="77777777" w:rsidTr="008D4F36">
        <w:tc>
          <w:tcPr>
            <w:tcW w:w="2122" w:type="dxa"/>
          </w:tcPr>
          <w:p w14:paraId="45A098EF" w14:textId="7970CCFD" w:rsidR="005C3970" w:rsidRDefault="000A3204" w:rsidP="00B10251">
            <w:pPr>
              <w:spacing w:line="360" w:lineRule="auto"/>
            </w:pPr>
            <w:r>
              <w:t>Image Classification</w:t>
            </w:r>
          </w:p>
        </w:tc>
        <w:tc>
          <w:tcPr>
            <w:tcW w:w="3402" w:type="dxa"/>
          </w:tcPr>
          <w:p w14:paraId="474C1FBF" w14:textId="77777777" w:rsidR="005C3970" w:rsidRDefault="000A3204" w:rsidP="000A3204">
            <w:pPr>
              <w:spacing w:line="360" w:lineRule="auto"/>
            </w:pPr>
            <w:r>
              <w:t>1. Assigns class label to an image that contains a single dominant object.</w:t>
            </w:r>
          </w:p>
          <w:p w14:paraId="3D17D1F4" w14:textId="03AF7778" w:rsidR="000A3204" w:rsidRDefault="000A3204" w:rsidP="000A3204">
            <w:pPr>
              <w:spacing w:line="360" w:lineRule="auto"/>
            </w:pPr>
            <w:r>
              <w:t>2. Includes localisation of object using bounding box.</w:t>
            </w:r>
          </w:p>
        </w:tc>
        <w:tc>
          <w:tcPr>
            <w:tcW w:w="3492" w:type="dxa"/>
          </w:tcPr>
          <w:p w14:paraId="55DE6245" w14:textId="236FFBAF" w:rsidR="005C3970" w:rsidRDefault="008D4F36" w:rsidP="00B10251">
            <w:pPr>
              <w:spacing w:line="360" w:lineRule="auto"/>
            </w:pPr>
            <w:r>
              <w:t>1. Techniques can only detect single dominant object in image not multiple objects.</w:t>
            </w:r>
          </w:p>
        </w:tc>
      </w:tr>
      <w:tr w:rsidR="005C3970" w14:paraId="0E90E87B" w14:textId="77777777" w:rsidTr="008D4F36">
        <w:tc>
          <w:tcPr>
            <w:tcW w:w="2122" w:type="dxa"/>
          </w:tcPr>
          <w:p w14:paraId="1B5D9BB5" w14:textId="27F3BFA1" w:rsidR="005C3970" w:rsidRDefault="000A3204" w:rsidP="00B10251">
            <w:pPr>
              <w:spacing w:line="360" w:lineRule="auto"/>
            </w:pPr>
            <w:r>
              <w:t>Object Recognition</w:t>
            </w:r>
          </w:p>
        </w:tc>
        <w:tc>
          <w:tcPr>
            <w:tcW w:w="3402" w:type="dxa"/>
          </w:tcPr>
          <w:p w14:paraId="712B2633" w14:textId="618CB4E1" w:rsidR="005C3970" w:rsidRDefault="008D4F36" w:rsidP="00B10251">
            <w:pPr>
              <w:spacing w:line="360" w:lineRule="auto"/>
            </w:pPr>
            <w:r>
              <w:t>1. Detects objects that appear in an image</w:t>
            </w:r>
          </w:p>
        </w:tc>
        <w:tc>
          <w:tcPr>
            <w:tcW w:w="3492" w:type="dxa"/>
          </w:tcPr>
          <w:p w14:paraId="1F655C41" w14:textId="209E430E" w:rsidR="005C3970" w:rsidRDefault="008D4F36" w:rsidP="00B10251">
            <w:pPr>
              <w:spacing w:line="360" w:lineRule="auto"/>
            </w:pPr>
            <w:r>
              <w:t>1. Does not gather the size of an object or its location within an image.</w:t>
            </w:r>
          </w:p>
        </w:tc>
      </w:tr>
      <w:tr w:rsidR="005C3970" w14:paraId="136CEF91" w14:textId="77777777" w:rsidTr="008D4F36">
        <w:tc>
          <w:tcPr>
            <w:tcW w:w="2122" w:type="dxa"/>
          </w:tcPr>
          <w:p w14:paraId="6833795E" w14:textId="3E681DAE" w:rsidR="005C3970" w:rsidRDefault="000A3204" w:rsidP="00B10251">
            <w:pPr>
              <w:spacing w:line="360" w:lineRule="auto"/>
            </w:pPr>
            <w:r>
              <w:t>Image Segmentation</w:t>
            </w:r>
          </w:p>
        </w:tc>
        <w:tc>
          <w:tcPr>
            <w:tcW w:w="3402" w:type="dxa"/>
          </w:tcPr>
          <w:p w14:paraId="108A460C" w14:textId="77777777" w:rsidR="005C3970" w:rsidRDefault="008D4F36" w:rsidP="00B10251">
            <w:pPr>
              <w:spacing w:line="360" w:lineRule="auto"/>
            </w:pPr>
            <w:r>
              <w:t>1. Detects and classifies objects.</w:t>
            </w:r>
          </w:p>
          <w:p w14:paraId="19C3FE51" w14:textId="370D2D14" w:rsidR="008D4F36" w:rsidRDefault="008D4F36" w:rsidP="00B10251">
            <w:pPr>
              <w:spacing w:line="360" w:lineRule="auto"/>
            </w:pPr>
            <w:r>
              <w:t>2. Locates each detected object by creating a mask for each instance of an object.</w:t>
            </w:r>
          </w:p>
        </w:tc>
        <w:tc>
          <w:tcPr>
            <w:tcW w:w="3492" w:type="dxa"/>
          </w:tcPr>
          <w:p w14:paraId="0F0023E0" w14:textId="39287A56" w:rsidR="005C3970" w:rsidRDefault="008D4F36" w:rsidP="00B10251">
            <w:pPr>
              <w:spacing w:line="360" w:lineRule="auto"/>
            </w:pPr>
            <w:r>
              <w:t>1. Raspberry Pi does not have enough computation power to run this model.</w:t>
            </w:r>
          </w:p>
        </w:tc>
      </w:tr>
      <w:tr w:rsidR="005C3970" w14:paraId="6ED8A928" w14:textId="77777777" w:rsidTr="008D4F36">
        <w:tc>
          <w:tcPr>
            <w:tcW w:w="2122" w:type="dxa"/>
          </w:tcPr>
          <w:p w14:paraId="552F4113" w14:textId="359A489B" w:rsidR="005C3970" w:rsidRDefault="000A3204" w:rsidP="00B10251">
            <w:pPr>
              <w:spacing w:line="360" w:lineRule="auto"/>
            </w:pPr>
            <w:r>
              <w:t>Object Detection</w:t>
            </w:r>
          </w:p>
        </w:tc>
        <w:tc>
          <w:tcPr>
            <w:tcW w:w="3402" w:type="dxa"/>
          </w:tcPr>
          <w:p w14:paraId="6BAA4D17" w14:textId="77777777" w:rsidR="005C3970" w:rsidRDefault="008D4F36" w:rsidP="00B10251">
            <w:pPr>
              <w:spacing w:line="360" w:lineRule="auto"/>
            </w:pPr>
            <w:r>
              <w:t>1. Can locate objects in both image and video.</w:t>
            </w:r>
          </w:p>
          <w:p w14:paraId="2E429169" w14:textId="77777777" w:rsidR="008D4F36" w:rsidRDefault="008D4F36" w:rsidP="00B10251">
            <w:pPr>
              <w:spacing w:line="360" w:lineRule="auto"/>
            </w:pPr>
            <w:r>
              <w:lastRenderedPageBreak/>
              <w:t>2. Classifies detected objects and gathers their size and location within the image or video.</w:t>
            </w:r>
          </w:p>
          <w:p w14:paraId="10E066F9" w14:textId="4F27816D" w:rsidR="008D4F36" w:rsidRDefault="008D4F36" w:rsidP="00B10251">
            <w:pPr>
              <w:spacing w:line="360" w:lineRule="auto"/>
            </w:pPr>
            <w:r>
              <w:t>3. Able to detect multiple objects within a frame.</w:t>
            </w:r>
          </w:p>
        </w:tc>
        <w:tc>
          <w:tcPr>
            <w:tcW w:w="3492" w:type="dxa"/>
          </w:tcPr>
          <w:p w14:paraId="0BDB159C" w14:textId="5773F488" w:rsidR="005C3970" w:rsidRDefault="008D4F36" w:rsidP="00B10251">
            <w:pPr>
              <w:spacing w:line="360" w:lineRule="auto"/>
            </w:pPr>
            <w:r>
              <w:lastRenderedPageBreak/>
              <w:t xml:space="preserve">1. Does not include an object mask like image segmentation. </w:t>
            </w:r>
          </w:p>
        </w:tc>
      </w:tr>
    </w:tbl>
    <w:p w14:paraId="20406100" w14:textId="0C4B2F1B" w:rsidR="00F92FAE" w:rsidRDefault="005C3970" w:rsidP="00F92FAE">
      <w:pPr>
        <w:pStyle w:val="Caption"/>
        <w:rPr>
          <w:i w:val="0"/>
          <w:iCs w:val="0"/>
          <w:color w:val="auto"/>
          <w:sz w:val="22"/>
          <w:szCs w:val="22"/>
        </w:rPr>
      </w:pPr>
      <w:bookmarkStart w:id="134" w:name="_Toc35765856"/>
      <w:r>
        <w:t xml:space="preserve">Table </w:t>
      </w:r>
      <w:fldSimple w:instr=" SEQ Table \* ARABIC ">
        <w:r w:rsidR="00AF7D9D">
          <w:rPr>
            <w:noProof/>
          </w:rPr>
          <w:t>1</w:t>
        </w:r>
      </w:fldSimple>
      <w:r>
        <w:t>: Summary of CV Techniques</w:t>
      </w:r>
      <w:bookmarkEnd w:id="134"/>
    </w:p>
    <w:p w14:paraId="686CA776" w14:textId="3ED58447" w:rsidR="00B63DB5" w:rsidRDefault="00B63DB5" w:rsidP="00F92FAE">
      <w:pPr>
        <w:pStyle w:val="Caption"/>
        <w:rPr>
          <w:highlight w:val="lightGray"/>
        </w:rPr>
      </w:pPr>
      <w:r w:rsidRPr="00A03125">
        <w:t xml:space="preserve"> </w:t>
      </w:r>
    </w:p>
    <w:p w14:paraId="53675D30" w14:textId="58E48890" w:rsidR="006E5217" w:rsidRDefault="0086397A" w:rsidP="00F92FAE">
      <w:pPr>
        <w:spacing w:line="360" w:lineRule="auto"/>
      </w:pPr>
      <w:r>
        <w:t xml:space="preserve">After researching the </w:t>
      </w:r>
      <w:r w:rsidR="00524A76">
        <w:t>above-mentioned</w:t>
      </w:r>
      <w:r>
        <w:t xml:space="preserve"> CV techniques</w:t>
      </w:r>
      <w:r w:rsidR="00524A76">
        <w:t>,</w:t>
      </w:r>
      <w:r>
        <w:t xml:space="preserve"> and weighing up their advantages and disadvantages</w:t>
      </w:r>
      <w:r w:rsidR="00524A76">
        <w:t xml:space="preserve">, the technique chosen for this project was object detection. </w:t>
      </w:r>
      <w:r w:rsidR="007F4CED" w:rsidRPr="00A03125">
        <w:t>The goal of object detection is to replicate, as closely as possible, how a human would recognise objects but with computer technology.</w:t>
      </w:r>
      <w:r w:rsidR="002E6896" w:rsidRPr="00A03125">
        <w:t xml:space="preserve"> </w:t>
      </w:r>
      <w:r w:rsidR="00EF7F84">
        <w:t xml:space="preserve">Not only can the object detection technique classify a single object and locate it within an image or video, it can also do the same with multiple objects. </w:t>
      </w:r>
      <w:r w:rsidR="00B357F9" w:rsidRPr="00A03125">
        <w:t xml:space="preserve">These </w:t>
      </w:r>
      <w:r w:rsidR="00F92FAE">
        <w:t xml:space="preserve">classification and </w:t>
      </w:r>
      <w:r w:rsidR="00B357F9" w:rsidRPr="00A03125">
        <w:t xml:space="preserve">locations </w:t>
      </w:r>
      <w:r w:rsidR="00B357F9">
        <w:t xml:space="preserve">are beneficial because they </w:t>
      </w:r>
      <w:r w:rsidR="00B357F9" w:rsidRPr="00A03125">
        <w:t>can then be used, in this project, to calculate instructions to provide to the user.</w:t>
      </w:r>
      <w:r w:rsidR="00B357F9">
        <w:t xml:space="preserve"> </w:t>
      </w:r>
      <w:r w:rsidR="00EF7F84" w:rsidRPr="00A03125">
        <w:t xml:space="preserve">As a result of features, this is the </w:t>
      </w:r>
      <w:r w:rsidR="00EF7F84">
        <w:t>CV</w:t>
      </w:r>
      <w:r w:rsidR="00EF7F84" w:rsidRPr="00A03125">
        <w:t xml:space="preserve"> </w:t>
      </w:r>
      <w:r w:rsidR="00EF7F84">
        <w:t>technique</w:t>
      </w:r>
      <w:r w:rsidR="00EF7F84" w:rsidRPr="00A03125">
        <w:t xml:space="preserve"> chosen for this project.</w:t>
      </w:r>
    </w:p>
    <w:p w14:paraId="586E7E0A" w14:textId="77777777" w:rsidR="00F92FAE" w:rsidRPr="00F92FAE" w:rsidRDefault="00F92FAE" w:rsidP="00F92FAE">
      <w:pPr>
        <w:spacing w:line="360" w:lineRule="auto"/>
      </w:pPr>
    </w:p>
    <w:p w14:paraId="5CB96AC5" w14:textId="27064F2A" w:rsidR="00590C81" w:rsidRPr="001F70AA" w:rsidRDefault="000F30A8" w:rsidP="00590C81">
      <w:pPr>
        <w:spacing w:line="360" w:lineRule="auto"/>
        <w:rPr>
          <w:color w:val="4F81BD"/>
        </w:rPr>
      </w:pPr>
      <w:r>
        <w:rPr>
          <w:color w:val="4F81BD"/>
        </w:rPr>
        <w:t xml:space="preserve">Overview of </w:t>
      </w:r>
      <w:r w:rsidR="00590C81" w:rsidRPr="00781D53">
        <w:rPr>
          <w:color w:val="4F81BD"/>
        </w:rPr>
        <w:t>Convolutional Neural Networks</w:t>
      </w:r>
    </w:p>
    <w:p w14:paraId="5041F5DC" w14:textId="7B7D8EB0" w:rsidR="00590C81" w:rsidRPr="001F70AA" w:rsidRDefault="00590C81" w:rsidP="00590C81">
      <w:pPr>
        <w:spacing w:line="360" w:lineRule="auto"/>
      </w:pPr>
      <w:r w:rsidRPr="001F70AA">
        <w:t>Convolutional Neural Networks</w:t>
      </w:r>
      <w:r w:rsidR="00D06A67">
        <w:t xml:space="preserve"> (CNN)</w:t>
      </w:r>
      <w:r w:rsidRPr="001F70AA">
        <w:t xml:space="preserve"> are a main part of object detection and image segmentation. CNN’s are one of many deep learning techniques used to implement object detection. As there are many different forms of CNN’s available, for example R-CNN and Faster R-CNN, it was chosen as the main source of research for this project. The different forms of CNN’s available to use will be discussed in the following paragraphs.</w:t>
      </w:r>
    </w:p>
    <w:p w14:paraId="0D81E127" w14:textId="77777777" w:rsidR="00590C81" w:rsidRPr="00590C81" w:rsidRDefault="00590C81" w:rsidP="00590C81">
      <w:pPr>
        <w:spacing w:line="360" w:lineRule="auto"/>
        <w:rPr>
          <w:highlight w:val="lightGray"/>
        </w:rPr>
      </w:pPr>
    </w:p>
    <w:p w14:paraId="0CA969FD" w14:textId="637A0D5B" w:rsidR="00590C81" w:rsidRPr="00F92FAE" w:rsidRDefault="00590C81" w:rsidP="00590C81">
      <w:pPr>
        <w:spacing w:line="360" w:lineRule="auto"/>
      </w:pPr>
      <w:r w:rsidRPr="001F70AA">
        <w:t xml:space="preserve">A CNN is a neural network that can contain one or multiple convolutional layers that is used in object detection and image segmentation. A CNN takes an image in as input, processes it through the CNN layers and classifies the object within the image into specified categories. A CNN consists of three core layers, the Convolutional Layer, the Pooling Layer and the Fully Connected Layer, as shown in </w:t>
      </w:r>
      <w:r w:rsidR="008E6A33">
        <w:fldChar w:fldCharType="begin"/>
      </w:r>
      <w:r w:rsidR="008E6A33">
        <w:instrText xml:space="preserve"> REF _Ref34463027 \h </w:instrText>
      </w:r>
      <w:r w:rsidR="008E6A33">
        <w:fldChar w:fldCharType="separate"/>
      </w:r>
      <w:r w:rsidR="008E6A33">
        <w:t xml:space="preserve">Figure </w:t>
      </w:r>
      <w:r w:rsidR="008E6A33">
        <w:rPr>
          <w:noProof/>
        </w:rPr>
        <w:t>4</w:t>
      </w:r>
      <w:r w:rsidR="008E6A33">
        <w:fldChar w:fldCharType="end"/>
      </w:r>
      <w:r w:rsidRPr="001F70AA">
        <w:t xml:space="preserve">. </w:t>
      </w:r>
    </w:p>
    <w:p w14:paraId="0B8EEFFA" w14:textId="77777777" w:rsidR="00F92FAE" w:rsidRDefault="00590C81" w:rsidP="00F92FAE">
      <w:pPr>
        <w:keepNext/>
        <w:spacing w:line="360" w:lineRule="auto"/>
      </w:pPr>
      <w:r w:rsidRPr="00590C81">
        <w:rPr>
          <w:noProof/>
          <w:highlight w:val="lightGray"/>
        </w:rPr>
        <w:lastRenderedPageBreak/>
        <w:drawing>
          <wp:inline distT="0" distB="0" distL="0" distR="0" wp14:anchorId="68083251" wp14:editId="310CACF6">
            <wp:extent cx="5731510" cy="1324616"/>
            <wp:effectExtent l="0" t="0" r="0" b="0"/>
            <wp:docPr id="15" name="Picture 15"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1324616"/>
                    </a:xfrm>
                    <a:prstGeom prst="rect">
                      <a:avLst/>
                    </a:prstGeom>
                    <a:noFill/>
                    <a:ln>
                      <a:noFill/>
                    </a:ln>
                  </pic:spPr>
                </pic:pic>
              </a:graphicData>
            </a:graphic>
          </wp:inline>
        </w:drawing>
      </w:r>
    </w:p>
    <w:p w14:paraId="5A53D857" w14:textId="5CDC3765" w:rsidR="00590C81" w:rsidRPr="00590C81" w:rsidRDefault="00F92FAE" w:rsidP="00F92FAE">
      <w:pPr>
        <w:pStyle w:val="Caption"/>
        <w:rPr>
          <w:highlight w:val="lightGray"/>
        </w:rPr>
      </w:pPr>
      <w:bookmarkStart w:id="135" w:name="_Ref34463027"/>
      <w:bookmarkStart w:id="136" w:name="_Toc35765745"/>
      <w:r>
        <w:t xml:space="preserve">Figure </w:t>
      </w:r>
      <w:fldSimple w:instr=" SEQ Figure \* ARABIC ">
        <w:r w:rsidR="005D5259">
          <w:rPr>
            <w:noProof/>
          </w:rPr>
          <w:t>4</w:t>
        </w:r>
      </w:fldSimple>
      <w:r>
        <w:t xml:space="preserve">: </w:t>
      </w:r>
      <w:r w:rsidRPr="00066351">
        <w:t>Convolutional Neural Network (CNN) layers (24)</w:t>
      </w:r>
      <w:bookmarkEnd w:id="135"/>
      <w:bookmarkEnd w:id="136"/>
    </w:p>
    <w:p w14:paraId="458F7592" w14:textId="77777777" w:rsidR="00590C81" w:rsidRPr="00590C81" w:rsidRDefault="00590C81" w:rsidP="00590C81">
      <w:pPr>
        <w:spacing w:line="360" w:lineRule="auto"/>
        <w:rPr>
          <w:highlight w:val="lightGray"/>
        </w:rPr>
      </w:pPr>
    </w:p>
    <w:p w14:paraId="2B9E2AF2" w14:textId="33A380CC" w:rsidR="00590C81" w:rsidRPr="001F70AA" w:rsidRDefault="00590C81" w:rsidP="00590C81">
      <w:pPr>
        <w:spacing w:line="360" w:lineRule="auto"/>
      </w:pPr>
      <w:r w:rsidRPr="001F70AA">
        <w:t>The first layer is the Convolutional Layer</w:t>
      </w:r>
      <w:r w:rsidR="0050495D">
        <w:t xml:space="preserve"> (</w:t>
      </w:r>
      <w:r w:rsidR="00962A65">
        <w:t>3</w:t>
      </w:r>
      <w:r w:rsidR="00B47ECE">
        <w:t>7</w:t>
      </w:r>
      <w:r w:rsidR="0050495D">
        <w:t xml:space="preserve">) </w:t>
      </w:r>
      <w:r w:rsidRPr="001F70AA">
        <w:t xml:space="preserve">. This layer is a mathematical operation and can be implemented multiple times. </w:t>
      </w:r>
      <w:r w:rsidRPr="00781D53">
        <w:t>This first layer is used to extract features from an image</w:t>
      </w:r>
      <w:r w:rsidR="00781D53" w:rsidRPr="00781D53">
        <w:t>.</w:t>
      </w:r>
      <w:r w:rsidRPr="00781D53">
        <w:t xml:space="preserve"> This layer learns about </w:t>
      </w:r>
      <w:r w:rsidR="00781D53" w:rsidRPr="00781D53">
        <w:t>an object</w:t>
      </w:r>
      <w:r w:rsidR="00781D53">
        <w:t>’s</w:t>
      </w:r>
      <w:r w:rsidRPr="00781D53">
        <w:t xml:space="preserve"> features </w:t>
      </w:r>
      <w:r w:rsidR="00781D53" w:rsidRPr="00781D53">
        <w:t>by taking</w:t>
      </w:r>
      <w:r w:rsidRPr="00781D53">
        <w:t xml:space="preserve"> small squares </w:t>
      </w:r>
      <w:r w:rsidR="00781D53" w:rsidRPr="00781D53">
        <w:t xml:space="preserve">from the </w:t>
      </w:r>
      <w:r w:rsidRPr="00781D53">
        <w:t>input</w:t>
      </w:r>
      <w:r w:rsidR="00781D53" w:rsidRPr="00781D53">
        <w:t>ted</w:t>
      </w:r>
      <w:r w:rsidRPr="00781D53">
        <w:t xml:space="preserve"> </w:t>
      </w:r>
      <w:r w:rsidR="00781D53" w:rsidRPr="00781D53">
        <w:t>image</w:t>
      </w:r>
      <w:r w:rsidRPr="00781D53">
        <w:t xml:space="preserve"> and </w:t>
      </w:r>
      <w:r w:rsidR="00781D53" w:rsidRPr="00781D53">
        <w:t xml:space="preserve">using </w:t>
      </w:r>
      <w:r w:rsidRPr="00781D53">
        <w:t>different filters for edge detection, blurring or sharpening. After each convolution the output from this layer</w:t>
      </w:r>
      <w:r w:rsidRPr="001F70AA">
        <w:t xml:space="preserve"> reduces in size. The convolution layer reduces the size of the output after each iteration of the layer because images tend to be very large in size. It would be inefficient to use every pixel of these large images as input. Therefore, pre-processing like the convolutional layer is required to reduce the image to a smaller size before applying the image to a neural network. The convolutional layer essentially applies convolution to small areas of an image to gather a single sample value of the pixels in that area. This process is continued for all areas of the image thus creating a new smaller image made up of the sample pixel values. This means that many convolutional layers can lead to a very small output.</w:t>
      </w:r>
    </w:p>
    <w:p w14:paraId="6DE255A3" w14:textId="77777777" w:rsidR="00590C81" w:rsidRPr="00590C81" w:rsidRDefault="00590C81" w:rsidP="00590C81">
      <w:pPr>
        <w:spacing w:line="360" w:lineRule="auto"/>
        <w:rPr>
          <w:highlight w:val="lightGray"/>
        </w:rPr>
      </w:pPr>
    </w:p>
    <w:p w14:paraId="4ABFF957" w14:textId="2851CDA6" w:rsidR="00590C81" w:rsidRPr="001F70AA" w:rsidRDefault="00590C81" w:rsidP="00590C81">
      <w:pPr>
        <w:spacing w:line="360" w:lineRule="auto"/>
      </w:pPr>
      <w:r w:rsidRPr="001F70AA">
        <w:t>The next layer in CNN implementation is the Pooling Layer</w:t>
      </w:r>
      <w:r w:rsidR="0050495D">
        <w:t xml:space="preserve"> (</w:t>
      </w:r>
      <w:r w:rsidR="00962A65">
        <w:t>3</w:t>
      </w:r>
      <w:r w:rsidR="00B47ECE">
        <w:t>7</w:t>
      </w:r>
      <w:r w:rsidR="0050495D">
        <w:t>)</w:t>
      </w:r>
      <w:r w:rsidRPr="001F70AA">
        <w:t xml:space="preserve">. Like the Convolutional Layer, the Pooling Layer can be run multiple times,  immediately after a Convolutional Layer has been implemented. The Pooling Layer has three different forms of pooling, max pooling, average pooling and sum pooling. The most commonly used form of pooling is max pooling. The purpose of this layer is to reduce dimensionality, when an input image is too large, but retain important information about the image and its extracted features. This is done by applying a max filter to any overlapping areas of the initial image.  This reduces the number of parameters available for learning and therefore reduces computational costs. </w:t>
      </w:r>
    </w:p>
    <w:p w14:paraId="4FC1D874" w14:textId="77777777" w:rsidR="001F70AA" w:rsidRPr="00590C81" w:rsidRDefault="001F70AA" w:rsidP="00590C81">
      <w:pPr>
        <w:spacing w:line="360" w:lineRule="auto"/>
        <w:rPr>
          <w:highlight w:val="lightGray"/>
        </w:rPr>
      </w:pPr>
    </w:p>
    <w:p w14:paraId="40EABD65" w14:textId="5D22BB7C" w:rsidR="00751BD2" w:rsidRDefault="00590C81" w:rsidP="00590C81">
      <w:pPr>
        <w:spacing w:line="360" w:lineRule="auto"/>
      </w:pPr>
      <w:r w:rsidRPr="001F70AA">
        <w:t>The last layer in a CNN implementation is the Fully Connected Layer</w:t>
      </w:r>
      <w:r w:rsidR="0050495D">
        <w:t xml:space="preserve"> (</w:t>
      </w:r>
      <w:r w:rsidR="00B47ECE">
        <w:t>37</w:t>
      </w:r>
      <w:r w:rsidR="0050495D">
        <w:t>)</w:t>
      </w:r>
      <w:r w:rsidRPr="001F70AA">
        <w:t xml:space="preserve">. The Fully Connected layer essentially compiles all the information from the previous two layers and creates an output. This </w:t>
      </w:r>
      <w:r w:rsidRPr="001F70AA">
        <w:lastRenderedPageBreak/>
        <w:t xml:space="preserve">layer receives inputs from the previous layers, combines the found image features, classifies these features and outputs them.  </w:t>
      </w:r>
    </w:p>
    <w:p w14:paraId="488B75C0" w14:textId="77777777" w:rsidR="000F30A8" w:rsidRPr="001F70AA" w:rsidRDefault="000F30A8" w:rsidP="00590C81">
      <w:pPr>
        <w:spacing w:line="360" w:lineRule="auto"/>
      </w:pPr>
    </w:p>
    <w:p w14:paraId="7EAFB49B" w14:textId="318EE548" w:rsidR="00590C81" w:rsidRPr="00751BD2" w:rsidRDefault="000F30A8" w:rsidP="00590C81">
      <w:pPr>
        <w:spacing w:line="360" w:lineRule="auto"/>
        <w:rPr>
          <w:color w:val="4F81BD"/>
        </w:rPr>
      </w:pPr>
      <w:r>
        <w:rPr>
          <w:color w:val="4F81BD"/>
        </w:rPr>
        <w:t xml:space="preserve">CNN </w:t>
      </w:r>
      <w:r w:rsidR="00751BD2" w:rsidRPr="002339DE">
        <w:rPr>
          <w:color w:val="4F81BD"/>
        </w:rPr>
        <w:t xml:space="preserve">Neural Networks </w:t>
      </w:r>
      <w:r w:rsidR="00751BD2">
        <w:rPr>
          <w:color w:val="4F81BD"/>
        </w:rPr>
        <w:t>models</w:t>
      </w:r>
    </w:p>
    <w:p w14:paraId="35B0A987" w14:textId="459C964D" w:rsidR="00590C81" w:rsidRPr="002339DE" w:rsidRDefault="00590C81" w:rsidP="00590C81">
      <w:pPr>
        <w:spacing w:line="360" w:lineRule="auto"/>
        <w:rPr>
          <w:color w:val="4F81BD"/>
        </w:rPr>
      </w:pPr>
      <w:r w:rsidRPr="002339DE">
        <w:rPr>
          <w:color w:val="4F81BD"/>
        </w:rPr>
        <w:t>Region Convolutional Neural Networks (R-CNN)</w:t>
      </w:r>
    </w:p>
    <w:p w14:paraId="55646666" w14:textId="341B8AE2" w:rsidR="00590C81" w:rsidRPr="0050495D" w:rsidRDefault="00590C81" w:rsidP="00590C81">
      <w:pPr>
        <w:spacing w:line="360" w:lineRule="auto"/>
      </w:pPr>
      <w:r w:rsidRPr="00EE2561">
        <w:t xml:space="preserve">R-CNN makes use of CNN and its layers. </w:t>
      </w:r>
      <w:r w:rsidRPr="0050495D">
        <w:t>R-CNN extracts regions from an image or video, using a selective search, and checks if the region contains an object. The R-CNN extracts regions and uses the CNN layers to extract specific features from the regions. These features are then used to detect objects. Although R-CNN can extract objects from an image or video it is slow due to the multiple steps involved. Due to R-CNN being slow, multiple version</w:t>
      </w:r>
      <w:r w:rsidR="0050495D" w:rsidRPr="0050495D">
        <w:t>s</w:t>
      </w:r>
      <w:r w:rsidRPr="0050495D">
        <w:t xml:space="preserve"> were created and built on top of the basic RCNN algorithm. These other versions are Fast R-CNN and Faster R-CNN.</w:t>
      </w:r>
    </w:p>
    <w:p w14:paraId="07B94667" w14:textId="77777777" w:rsidR="00590C81" w:rsidRPr="00590C81" w:rsidRDefault="00590C81" w:rsidP="00590C81">
      <w:pPr>
        <w:spacing w:line="360" w:lineRule="auto"/>
        <w:rPr>
          <w:highlight w:val="lightGray"/>
        </w:rPr>
      </w:pPr>
    </w:p>
    <w:p w14:paraId="69CE8DBF" w14:textId="6941431F" w:rsidR="00590C81" w:rsidRPr="0023497F" w:rsidRDefault="00590C81" w:rsidP="00590C81">
      <w:pPr>
        <w:spacing w:line="360" w:lineRule="auto"/>
      </w:pPr>
      <w:r w:rsidRPr="0023497F">
        <w:t>Fast R-CNN was the first of the two versions to be built and is built from R-CNN. With Fast R-CNN instead of extracting regions from an image, the image is passed to CNN to generate a region of interest</w:t>
      </w:r>
      <w:r w:rsidR="0023497F" w:rsidRPr="0023497F">
        <w:t xml:space="preserve"> (</w:t>
      </w:r>
      <w:r w:rsidR="00962A65">
        <w:t>3</w:t>
      </w:r>
      <w:r w:rsidR="00B47ECE">
        <w:t>8</w:t>
      </w:r>
      <w:r w:rsidR="0023497F" w:rsidRPr="0023497F">
        <w:t>)</w:t>
      </w:r>
      <w:r w:rsidRPr="0023497F">
        <w:t>. All steps in Fast R-CNN are simultaneous making Fast R-CNN faster than R-CNN. However, Fast R-CNN is still not fast enough on a large dataset. Because of this Faster R-CNN was developed.</w:t>
      </w:r>
    </w:p>
    <w:p w14:paraId="3420B84C" w14:textId="77777777" w:rsidR="00590C81" w:rsidRPr="00590C81" w:rsidRDefault="00590C81" w:rsidP="00590C81">
      <w:pPr>
        <w:spacing w:line="360" w:lineRule="auto"/>
        <w:rPr>
          <w:highlight w:val="lightGray"/>
        </w:rPr>
      </w:pPr>
    </w:p>
    <w:p w14:paraId="66A2CF8E" w14:textId="3BF97B08" w:rsidR="00590C81" w:rsidRDefault="00590C81" w:rsidP="00590C81">
      <w:pPr>
        <w:spacing w:line="360" w:lineRule="auto"/>
      </w:pPr>
      <w:r w:rsidRPr="0023497F">
        <w:t xml:space="preserve">Faster R-CNN builds on top of Fast R-CNN to improve classification speed. </w:t>
      </w:r>
      <w:r w:rsidRPr="00515017">
        <w:t>Faster R-CNN fixes the issue with selective search of an image, thus reducing the processes computational needs. This is done by replacing the selective search with a Region Proposal Network (RPN)</w:t>
      </w:r>
      <w:r w:rsidR="00515017" w:rsidRPr="00515017">
        <w:t xml:space="preserve"> (</w:t>
      </w:r>
      <w:r w:rsidR="00962A65">
        <w:t>3</w:t>
      </w:r>
      <w:r w:rsidR="00B47ECE">
        <w:t>8</w:t>
      </w:r>
      <w:r w:rsidR="00515017" w:rsidRPr="00515017">
        <w:t>)</w:t>
      </w:r>
      <w:r w:rsidRPr="00515017">
        <w:t>. The RPN is used to decide where to look in an image for objects. Faster R-CNN extracts feature maps from the inputted image using CNN. These maps are then passed through the RPN to find and return areas with objects</w:t>
      </w:r>
      <w:r w:rsidR="00515017">
        <w:t xml:space="preserve"> (</w:t>
      </w:r>
      <w:r w:rsidR="00962A65">
        <w:t>3</w:t>
      </w:r>
      <w:r w:rsidR="00B47ECE">
        <w:t>8</w:t>
      </w:r>
      <w:r w:rsidR="00515017">
        <w:t>)</w:t>
      </w:r>
      <w:r w:rsidRPr="00515017">
        <w:t>. These returned objects are then classified, and their bounding boxes are gathered.</w:t>
      </w:r>
    </w:p>
    <w:p w14:paraId="0937371C" w14:textId="77777777" w:rsidR="00515017" w:rsidRPr="00515017" w:rsidRDefault="00515017" w:rsidP="00590C81">
      <w:pPr>
        <w:spacing w:line="360" w:lineRule="auto"/>
      </w:pPr>
    </w:p>
    <w:p w14:paraId="43DF4AF0" w14:textId="4C3A85E4" w:rsidR="00590C81" w:rsidRDefault="00590C81" w:rsidP="00590C81">
      <w:pPr>
        <w:spacing w:line="360" w:lineRule="auto"/>
      </w:pPr>
      <w:r w:rsidRPr="00515017">
        <w:t>Although all three R-CNN algorithms have some limitations (2</w:t>
      </w:r>
      <w:r w:rsidR="00962A65">
        <w:t>5</w:t>
      </w:r>
      <w:r w:rsidRPr="00515017">
        <w:t>), of the three R-CNN algorithms Faster R-CNN is the fastest, as shown in the</w:t>
      </w:r>
      <w:r w:rsidR="00E367EB">
        <w:t xml:space="preserve"> following</w:t>
      </w:r>
      <w:r w:rsidRPr="00515017">
        <w:t xml:space="preserve"> table:</w:t>
      </w:r>
    </w:p>
    <w:p w14:paraId="08C4757C" w14:textId="73DBCB51" w:rsidR="0046329A" w:rsidRDefault="0046329A" w:rsidP="00590C81">
      <w:pPr>
        <w:spacing w:line="360" w:lineRule="auto"/>
      </w:pPr>
    </w:p>
    <w:p w14:paraId="5213E83F" w14:textId="77777777" w:rsidR="0046329A" w:rsidRPr="00F92FAE" w:rsidRDefault="0046329A" w:rsidP="00590C81">
      <w:pPr>
        <w:spacing w:line="360" w:lineRule="auto"/>
      </w:pPr>
    </w:p>
    <w:tbl>
      <w:tblPr>
        <w:tblStyle w:val="TableGrid"/>
        <w:tblW w:w="0" w:type="auto"/>
        <w:tblLook w:val="04A0" w:firstRow="1" w:lastRow="0" w:firstColumn="1" w:lastColumn="0" w:noHBand="0" w:noVBand="1"/>
      </w:tblPr>
      <w:tblGrid>
        <w:gridCol w:w="2254"/>
        <w:gridCol w:w="2254"/>
        <w:gridCol w:w="2254"/>
        <w:gridCol w:w="2254"/>
      </w:tblGrid>
      <w:tr w:rsidR="00590C81" w:rsidRPr="0023497F" w14:paraId="22717D82" w14:textId="77777777" w:rsidTr="004154AA">
        <w:trPr>
          <w:trHeight w:val="125"/>
        </w:trPr>
        <w:tc>
          <w:tcPr>
            <w:tcW w:w="2254" w:type="dxa"/>
            <w:shd w:val="clear" w:color="auto" w:fill="DEEAF6" w:themeFill="accent1" w:themeFillTint="33"/>
          </w:tcPr>
          <w:p w14:paraId="684AB81F" w14:textId="77777777" w:rsidR="00590C81" w:rsidRPr="0023497F" w:rsidRDefault="00590C81" w:rsidP="004154AA">
            <w:pPr>
              <w:spacing w:line="276" w:lineRule="auto"/>
              <w:rPr>
                <w:b/>
                <w:bCs/>
              </w:rPr>
            </w:pPr>
            <w:r w:rsidRPr="0023497F">
              <w:rPr>
                <w:b/>
                <w:bCs/>
              </w:rPr>
              <w:lastRenderedPageBreak/>
              <w:t>Algorithm</w:t>
            </w:r>
          </w:p>
        </w:tc>
        <w:tc>
          <w:tcPr>
            <w:tcW w:w="2254" w:type="dxa"/>
            <w:shd w:val="clear" w:color="auto" w:fill="DEEAF6" w:themeFill="accent1" w:themeFillTint="33"/>
          </w:tcPr>
          <w:p w14:paraId="15865C6C" w14:textId="77777777" w:rsidR="00590C81" w:rsidRPr="0023497F" w:rsidRDefault="00590C81" w:rsidP="004154AA">
            <w:pPr>
              <w:spacing w:line="276" w:lineRule="auto"/>
              <w:rPr>
                <w:b/>
                <w:bCs/>
              </w:rPr>
            </w:pPr>
            <w:r w:rsidRPr="0023497F">
              <w:rPr>
                <w:b/>
                <w:bCs/>
              </w:rPr>
              <w:t>Elements</w:t>
            </w:r>
          </w:p>
        </w:tc>
        <w:tc>
          <w:tcPr>
            <w:tcW w:w="2254" w:type="dxa"/>
            <w:shd w:val="clear" w:color="auto" w:fill="DEEAF6" w:themeFill="accent1" w:themeFillTint="33"/>
          </w:tcPr>
          <w:p w14:paraId="5E9468EF" w14:textId="77777777" w:rsidR="00590C81" w:rsidRPr="0023497F" w:rsidRDefault="00590C81" w:rsidP="004154AA">
            <w:pPr>
              <w:spacing w:line="276" w:lineRule="auto"/>
              <w:rPr>
                <w:b/>
                <w:bCs/>
              </w:rPr>
            </w:pPr>
            <w:r w:rsidRPr="0023497F">
              <w:rPr>
                <w:b/>
                <w:bCs/>
              </w:rPr>
              <w:t>Time to make prediction</w:t>
            </w:r>
          </w:p>
        </w:tc>
        <w:tc>
          <w:tcPr>
            <w:tcW w:w="2254" w:type="dxa"/>
            <w:shd w:val="clear" w:color="auto" w:fill="DEEAF6" w:themeFill="accent1" w:themeFillTint="33"/>
          </w:tcPr>
          <w:p w14:paraId="7E8A8085" w14:textId="77777777" w:rsidR="00590C81" w:rsidRPr="0023497F" w:rsidRDefault="00590C81" w:rsidP="004154AA">
            <w:pPr>
              <w:spacing w:line="276" w:lineRule="auto"/>
              <w:rPr>
                <w:b/>
                <w:bCs/>
              </w:rPr>
            </w:pPr>
            <w:r w:rsidRPr="0023497F">
              <w:rPr>
                <w:b/>
                <w:bCs/>
              </w:rPr>
              <w:t>Constraints</w:t>
            </w:r>
          </w:p>
        </w:tc>
      </w:tr>
      <w:tr w:rsidR="00590C81" w:rsidRPr="0023497F" w14:paraId="6400E2B8" w14:textId="77777777" w:rsidTr="004154AA">
        <w:trPr>
          <w:trHeight w:val="340"/>
        </w:trPr>
        <w:tc>
          <w:tcPr>
            <w:tcW w:w="2254" w:type="dxa"/>
          </w:tcPr>
          <w:p w14:paraId="76E89C32" w14:textId="77777777" w:rsidR="00590C81" w:rsidRPr="0023497F" w:rsidRDefault="00590C81" w:rsidP="004154AA">
            <w:pPr>
              <w:spacing w:line="276" w:lineRule="auto"/>
            </w:pPr>
            <w:r w:rsidRPr="0023497F">
              <w:t>CNN</w:t>
            </w:r>
          </w:p>
        </w:tc>
        <w:tc>
          <w:tcPr>
            <w:tcW w:w="2254" w:type="dxa"/>
          </w:tcPr>
          <w:p w14:paraId="54BD1E4D" w14:textId="77777777" w:rsidR="00590C81" w:rsidRPr="0023497F" w:rsidRDefault="00590C81" w:rsidP="004154AA">
            <w:pPr>
              <w:spacing w:line="276" w:lineRule="auto"/>
            </w:pPr>
            <w:r w:rsidRPr="0023497F">
              <w:t>Image is divided into regions. Each region is classified.</w:t>
            </w:r>
          </w:p>
        </w:tc>
        <w:tc>
          <w:tcPr>
            <w:tcW w:w="2254" w:type="dxa"/>
          </w:tcPr>
          <w:p w14:paraId="76405ECA" w14:textId="77777777" w:rsidR="00590C81" w:rsidRPr="0023497F" w:rsidRDefault="00590C81" w:rsidP="004154AA">
            <w:pPr>
              <w:spacing w:line="276" w:lineRule="auto"/>
            </w:pPr>
            <w:r w:rsidRPr="0023497F">
              <w:t>NA</w:t>
            </w:r>
          </w:p>
        </w:tc>
        <w:tc>
          <w:tcPr>
            <w:tcW w:w="2254" w:type="dxa"/>
          </w:tcPr>
          <w:p w14:paraId="1E815E07" w14:textId="77777777" w:rsidR="00590C81" w:rsidRPr="0023497F" w:rsidRDefault="00590C81" w:rsidP="004154AA">
            <w:pPr>
              <w:spacing w:line="276" w:lineRule="auto"/>
            </w:pPr>
            <w:r w:rsidRPr="0023497F">
              <w:t>High computation time. Requires a lot of regions to predict accurately.</w:t>
            </w:r>
          </w:p>
        </w:tc>
      </w:tr>
      <w:tr w:rsidR="00590C81" w:rsidRPr="0023497F" w14:paraId="45EF13C0" w14:textId="77777777" w:rsidTr="004154AA">
        <w:trPr>
          <w:trHeight w:val="340"/>
        </w:trPr>
        <w:tc>
          <w:tcPr>
            <w:tcW w:w="2254" w:type="dxa"/>
          </w:tcPr>
          <w:p w14:paraId="1106A52F" w14:textId="77777777" w:rsidR="00590C81" w:rsidRPr="0023497F" w:rsidRDefault="00590C81" w:rsidP="004154AA">
            <w:pPr>
              <w:spacing w:line="276" w:lineRule="auto"/>
            </w:pPr>
            <w:r w:rsidRPr="0023497F">
              <w:t>R-CNN</w:t>
            </w:r>
          </w:p>
        </w:tc>
        <w:tc>
          <w:tcPr>
            <w:tcW w:w="2254" w:type="dxa"/>
          </w:tcPr>
          <w:p w14:paraId="46FBA49C" w14:textId="77777777" w:rsidR="00590C81" w:rsidRPr="0023497F" w:rsidRDefault="00590C81" w:rsidP="004154AA">
            <w:pPr>
              <w:spacing w:line="276" w:lineRule="auto"/>
            </w:pPr>
            <w:r w:rsidRPr="0023497F">
              <w:t>Selective search generates regions.</w:t>
            </w:r>
          </w:p>
        </w:tc>
        <w:tc>
          <w:tcPr>
            <w:tcW w:w="2254" w:type="dxa"/>
          </w:tcPr>
          <w:p w14:paraId="3EE6D8C7" w14:textId="77777777" w:rsidR="00590C81" w:rsidRPr="0023497F" w:rsidRDefault="00590C81" w:rsidP="004154AA">
            <w:pPr>
              <w:spacing w:line="276" w:lineRule="auto"/>
            </w:pPr>
            <w:r w:rsidRPr="0023497F">
              <w:t>50 seconds</w:t>
            </w:r>
          </w:p>
        </w:tc>
        <w:tc>
          <w:tcPr>
            <w:tcW w:w="2254" w:type="dxa"/>
          </w:tcPr>
          <w:p w14:paraId="3917178B" w14:textId="77777777" w:rsidR="00590C81" w:rsidRPr="0023497F" w:rsidRDefault="00590C81" w:rsidP="004154AA">
            <w:pPr>
              <w:spacing w:line="276" w:lineRule="auto"/>
            </w:pPr>
            <w:r w:rsidRPr="0023497F">
              <w:t>High computation time. Uses three different models to make predictions.</w:t>
            </w:r>
          </w:p>
        </w:tc>
      </w:tr>
      <w:tr w:rsidR="00590C81" w:rsidRPr="0023497F" w14:paraId="247D15C5" w14:textId="77777777" w:rsidTr="004154AA">
        <w:trPr>
          <w:trHeight w:val="340"/>
        </w:trPr>
        <w:tc>
          <w:tcPr>
            <w:tcW w:w="2254" w:type="dxa"/>
          </w:tcPr>
          <w:p w14:paraId="7FD587EF" w14:textId="77777777" w:rsidR="00590C81" w:rsidRPr="0023497F" w:rsidRDefault="00590C81" w:rsidP="004154AA">
            <w:pPr>
              <w:spacing w:line="276" w:lineRule="auto"/>
            </w:pPr>
            <w:r w:rsidRPr="0023497F">
              <w:t>Fast R-CNN</w:t>
            </w:r>
          </w:p>
        </w:tc>
        <w:tc>
          <w:tcPr>
            <w:tcW w:w="2254" w:type="dxa"/>
          </w:tcPr>
          <w:p w14:paraId="3DCCDE33" w14:textId="77777777" w:rsidR="00590C81" w:rsidRPr="0023497F" w:rsidRDefault="00590C81" w:rsidP="004154AA">
            <w:pPr>
              <w:spacing w:line="276" w:lineRule="auto"/>
            </w:pPr>
            <w:r w:rsidRPr="0023497F">
              <w:t>Image passes through CNN once. Feature maps extracted from image.  Selective search used on maps. Combines three models of R-CNN.</w:t>
            </w:r>
          </w:p>
        </w:tc>
        <w:tc>
          <w:tcPr>
            <w:tcW w:w="2254" w:type="dxa"/>
          </w:tcPr>
          <w:p w14:paraId="77752676" w14:textId="77777777" w:rsidR="00590C81" w:rsidRPr="0023497F" w:rsidRDefault="00590C81" w:rsidP="004154AA">
            <w:pPr>
              <w:spacing w:line="276" w:lineRule="auto"/>
            </w:pPr>
            <w:r w:rsidRPr="0023497F">
              <w:t>2 seconds</w:t>
            </w:r>
          </w:p>
        </w:tc>
        <w:tc>
          <w:tcPr>
            <w:tcW w:w="2254" w:type="dxa"/>
          </w:tcPr>
          <w:p w14:paraId="64517833" w14:textId="77777777" w:rsidR="00590C81" w:rsidRPr="0023497F" w:rsidRDefault="00590C81" w:rsidP="004154AA">
            <w:pPr>
              <w:spacing w:line="276" w:lineRule="auto"/>
            </w:pPr>
            <w:r w:rsidRPr="0023497F">
              <w:t>Computation time is high because of selective search.</w:t>
            </w:r>
          </w:p>
        </w:tc>
      </w:tr>
      <w:tr w:rsidR="00590C81" w:rsidRPr="0023497F" w14:paraId="3E8F04AC" w14:textId="77777777" w:rsidTr="004154AA">
        <w:trPr>
          <w:trHeight w:val="340"/>
        </w:trPr>
        <w:tc>
          <w:tcPr>
            <w:tcW w:w="2254" w:type="dxa"/>
          </w:tcPr>
          <w:p w14:paraId="6DB8E6DA" w14:textId="77777777" w:rsidR="00590C81" w:rsidRPr="0023497F" w:rsidRDefault="00590C81" w:rsidP="004154AA">
            <w:pPr>
              <w:spacing w:line="276" w:lineRule="auto"/>
            </w:pPr>
            <w:r w:rsidRPr="0023497F">
              <w:t>Faster R-CNN</w:t>
            </w:r>
          </w:p>
        </w:tc>
        <w:tc>
          <w:tcPr>
            <w:tcW w:w="2254" w:type="dxa"/>
          </w:tcPr>
          <w:p w14:paraId="697D338D" w14:textId="77777777" w:rsidR="00590C81" w:rsidRPr="0023497F" w:rsidRDefault="00590C81" w:rsidP="004154AA">
            <w:pPr>
              <w:spacing w:line="276" w:lineRule="auto"/>
            </w:pPr>
            <w:r w:rsidRPr="0023497F">
              <w:t>Selective search replaced with RPN. RPN makes algorithm faster</w:t>
            </w:r>
          </w:p>
        </w:tc>
        <w:tc>
          <w:tcPr>
            <w:tcW w:w="2254" w:type="dxa"/>
          </w:tcPr>
          <w:p w14:paraId="032F99E5" w14:textId="77777777" w:rsidR="00590C81" w:rsidRPr="0023497F" w:rsidRDefault="00590C81" w:rsidP="004154AA">
            <w:pPr>
              <w:spacing w:line="276" w:lineRule="auto"/>
            </w:pPr>
            <w:r w:rsidRPr="0023497F">
              <w:t>0.2 seconds</w:t>
            </w:r>
          </w:p>
        </w:tc>
        <w:tc>
          <w:tcPr>
            <w:tcW w:w="2254" w:type="dxa"/>
          </w:tcPr>
          <w:p w14:paraId="542F885C" w14:textId="77777777" w:rsidR="00590C81" w:rsidRPr="0023497F" w:rsidRDefault="00590C81" w:rsidP="004154AA">
            <w:pPr>
              <w:spacing w:line="276" w:lineRule="auto"/>
            </w:pPr>
            <w:r w:rsidRPr="0023497F">
              <w:t>Object detection takes time but is faster than other algorithms.</w:t>
            </w:r>
          </w:p>
        </w:tc>
      </w:tr>
    </w:tbl>
    <w:p w14:paraId="0FB2FD66" w14:textId="1779DCA7" w:rsidR="00590C81" w:rsidRPr="0023497F" w:rsidRDefault="00590C81" w:rsidP="00590C81">
      <w:pPr>
        <w:pStyle w:val="Caption"/>
      </w:pPr>
      <w:bookmarkStart w:id="137" w:name="_Toc25511406"/>
      <w:bookmarkStart w:id="138" w:name="_Toc35765857"/>
      <w:r w:rsidRPr="0023497F">
        <w:t xml:space="preserve">Table </w:t>
      </w:r>
      <w:fldSimple w:instr=" SEQ Table \* ARABIC ">
        <w:r w:rsidR="00AF7D9D">
          <w:rPr>
            <w:noProof/>
          </w:rPr>
          <w:t>2</w:t>
        </w:r>
      </w:fldSimple>
      <w:r w:rsidRPr="0023497F">
        <w:t xml:space="preserve">: Table describing </w:t>
      </w:r>
      <w:r w:rsidRPr="00781D53">
        <w:t>each R-CNN algorithm</w:t>
      </w:r>
      <w:bookmarkEnd w:id="137"/>
      <w:bookmarkEnd w:id="138"/>
    </w:p>
    <w:p w14:paraId="60AFED65" w14:textId="77777777" w:rsidR="00590C81" w:rsidRPr="00590C81" w:rsidRDefault="00590C81" w:rsidP="00590C81">
      <w:pPr>
        <w:rPr>
          <w:highlight w:val="lightGray"/>
        </w:rPr>
      </w:pPr>
    </w:p>
    <w:p w14:paraId="5833367F" w14:textId="77777777" w:rsidR="00590C81" w:rsidRPr="00515017" w:rsidRDefault="00590C81" w:rsidP="00590C81">
      <w:r w:rsidRPr="00515017">
        <w:rPr>
          <w:color w:val="4F81BD"/>
        </w:rPr>
        <w:t>Mask R-CNN</w:t>
      </w:r>
    </w:p>
    <w:p w14:paraId="3FBE9B2D" w14:textId="77777777" w:rsidR="00590C81" w:rsidRPr="00515017" w:rsidRDefault="00590C81" w:rsidP="00590C81">
      <w:pPr>
        <w:spacing w:line="360" w:lineRule="auto"/>
      </w:pPr>
      <w:r w:rsidRPr="00515017">
        <w:t>Mask R-CNN is an extension of the Faster R-CNN model. Unlike Faster R-CNN that only retrieves the bounding box and class label of an object, Mask R-CNN gets the class label, bounding box and object mask of an object. Mask R-CNN follows the same approach as Faster R-CNN with a minor difference. Mask R-CNN generates an objects segment mask in the region of interest.</w:t>
      </w:r>
    </w:p>
    <w:p w14:paraId="0E53DC8D" w14:textId="77777777" w:rsidR="00590C81" w:rsidRPr="00590C81" w:rsidRDefault="00590C81" w:rsidP="00590C81">
      <w:pPr>
        <w:spacing w:line="360" w:lineRule="auto"/>
        <w:rPr>
          <w:highlight w:val="lightGray"/>
        </w:rPr>
      </w:pPr>
    </w:p>
    <w:p w14:paraId="4240C079" w14:textId="77777777" w:rsidR="00590C81" w:rsidRPr="00515017" w:rsidRDefault="00590C81" w:rsidP="00590C81">
      <w:pPr>
        <w:spacing w:line="360" w:lineRule="auto"/>
      </w:pPr>
      <w:r w:rsidRPr="00515017">
        <w:t>Mask R-CNN, like the other R-CNN algorithms, is a deep neural network algorithm that solves the problem of instance segmentation in machine learning and computer vision. This algorithm can determine objects in images and videos.</w:t>
      </w:r>
    </w:p>
    <w:p w14:paraId="4924C516" w14:textId="77777777" w:rsidR="00590C81" w:rsidRPr="00590C81" w:rsidRDefault="00590C81" w:rsidP="00590C81">
      <w:pPr>
        <w:spacing w:line="360" w:lineRule="auto"/>
        <w:rPr>
          <w:highlight w:val="lightGray"/>
        </w:rPr>
      </w:pPr>
    </w:p>
    <w:p w14:paraId="22A9C2BF" w14:textId="21024506" w:rsidR="00590C81" w:rsidRDefault="00590C81" w:rsidP="00590C81">
      <w:pPr>
        <w:spacing w:line="360" w:lineRule="auto"/>
      </w:pPr>
      <w:r w:rsidRPr="00515017">
        <w:t>Mask R-CNN consists of two stages, gather all the proposed regions where an object might be placed and get the class label, bounding box and mask of the objects found. Both stages are connected to a standard CNN backbone, usually ResNet50 or ResNet101 (2</w:t>
      </w:r>
      <w:r w:rsidR="00962A65">
        <w:t>6</w:t>
      </w:r>
      <w:r w:rsidRPr="00515017">
        <w:t xml:space="preserve">). This backbone allows for feature extraction that detects both low-level features, like edges and corners of objects, and high-level </w:t>
      </w:r>
      <w:r w:rsidRPr="00515017">
        <w:lastRenderedPageBreak/>
        <w:t>features, like people and vehicles. This backbone incorporates a Feature Pyramid Network (FPN) to improve feature extraction. The FPN allows for features to be passed between higher and lower levels to improve feature extraction.</w:t>
      </w:r>
    </w:p>
    <w:p w14:paraId="2A42C105" w14:textId="5DF3A439" w:rsidR="00515017" w:rsidRDefault="00515017" w:rsidP="00590C81">
      <w:pPr>
        <w:spacing w:line="360" w:lineRule="auto"/>
      </w:pPr>
    </w:p>
    <w:p w14:paraId="66EFFC84" w14:textId="5E962CE6" w:rsidR="00515017" w:rsidRPr="00515017" w:rsidRDefault="00515017" w:rsidP="00590C81">
      <w:pPr>
        <w:spacing w:line="360" w:lineRule="auto"/>
      </w:pPr>
      <w:r>
        <w:t>Although this model is very extensive in its detection of objects, it requires too much computational power. As a result of this, the Mask R-CNN model, or any R-CNN model, cannot detect objects using a video input on the Raspberry Pi because the Raspberry Pi does not have enough computational power. For this reason, none of the R-CNN models were chosen for this project.</w:t>
      </w:r>
    </w:p>
    <w:p w14:paraId="1DF16A01" w14:textId="517C717E" w:rsidR="006E5217" w:rsidRDefault="006E5217" w:rsidP="00590C81">
      <w:pPr>
        <w:spacing w:line="360" w:lineRule="auto"/>
        <w:rPr>
          <w:highlight w:val="lightGray"/>
        </w:rPr>
      </w:pPr>
    </w:p>
    <w:p w14:paraId="562CEE15" w14:textId="0A44D664" w:rsidR="006E5217" w:rsidRDefault="006E5217" w:rsidP="00DD3727">
      <w:pPr>
        <w:spacing w:line="360" w:lineRule="auto"/>
        <w:rPr>
          <w:color w:val="4F81BD"/>
        </w:rPr>
      </w:pPr>
      <w:r w:rsidRPr="00515017">
        <w:rPr>
          <w:color w:val="4F81BD"/>
        </w:rPr>
        <w:t xml:space="preserve">MobileNet SSDLite </w:t>
      </w:r>
    </w:p>
    <w:p w14:paraId="7BFDAA0C" w14:textId="6C3FCF9A" w:rsidR="006E5217" w:rsidRPr="00751BD2" w:rsidRDefault="00DD3727" w:rsidP="00DD3727">
      <w:pPr>
        <w:spacing w:line="360" w:lineRule="auto"/>
        <w:rPr>
          <w:color w:val="4F81BD"/>
          <w:highlight w:val="yellow"/>
        </w:rPr>
      </w:pPr>
      <w:r w:rsidRPr="00DD3727">
        <w:t>MobileNet</w:t>
      </w:r>
      <w:r>
        <w:t xml:space="preserve"> is an architecture that was developed to be more suitable for mobile and embedded devices, with a lack of computing power, running computer vision applications</w:t>
      </w:r>
      <w:r w:rsidR="00DD2C3F">
        <w:t xml:space="preserve">. </w:t>
      </w:r>
      <w:r>
        <w:t>MobileNet is a convolutional neural network that can be used for object classification and object recognition. It is also a useful  feature extractor for object detection and segmentation. SSDLite is a framework that can be utilized to make a multi-box detector. When MobileNet and SSDLite are combined the model runs faster and object detection can be carried out.</w:t>
      </w:r>
    </w:p>
    <w:p w14:paraId="59474B68" w14:textId="73DEA9C8" w:rsidR="00751BD2" w:rsidRDefault="00751BD2" w:rsidP="009D62C1">
      <w:pPr>
        <w:spacing w:line="360" w:lineRule="auto"/>
        <w:rPr>
          <w:color w:val="4F81BD"/>
          <w:highlight w:val="yellow"/>
        </w:rPr>
      </w:pPr>
    </w:p>
    <w:p w14:paraId="40244E93" w14:textId="6583846B" w:rsidR="00DD3727" w:rsidRDefault="00DD3727" w:rsidP="009D62C1">
      <w:pPr>
        <w:spacing w:line="360" w:lineRule="auto"/>
      </w:pPr>
      <w:r w:rsidRPr="00DD3727">
        <w:t>Mo</w:t>
      </w:r>
      <w:r>
        <w:t xml:space="preserve">bileNet V2 uses </w:t>
      </w:r>
      <w:r w:rsidR="009D62C1">
        <w:t>depth wise</w:t>
      </w:r>
      <w:r>
        <w:t xml:space="preserve"> </w:t>
      </w:r>
      <w:r w:rsidR="009D62C1">
        <w:t>separable</w:t>
      </w:r>
      <w:r>
        <w:t xml:space="preserve"> convolutions (</w:t>
      </w:r>
      <w:r w:rsidR="00B47ECE">
        <w:t>39</w:t>
      </w:r>
      <w:r>
        <w:t>). MobileNet contains two types of blocks, as s</w:t>
      </w:r>
      <w:r w:rsidR="008E6A33">
        <w:t>hown</w:t>
      </w:r>
      <w:r>
        <w:t xml:space="preserve"> in </w:t>
      </w:r>
      <w:r w:rsidR="008E6A33">
        <w:fldChar w:fldCharType="begin"/>
      </w:r>
      <w:r w:rsidR="008E6A33">
        <w:instrText xml:space="preserve"> REF _Ref34463065 \h </w:instrText>
      </w:r>
      <w:r w:rsidR="008E6A33">
        <w:fldChar w:fldCharType="separate"/>
      </w:r>
      <w:r w:rsidR="008E6A33">
        <w:t xml:space="preserve">Figure </w:t>
      </w:r>
      <w:r w:rsidR="008E6A33">
        <w:rPr>
          <w:noProof/>
        </w:rPr>
        <w:t>5</w:t>
      </w:r>
      <w:r w:rsidR="008E6A33">
        <w:fldChar w:fldCharType="end"/>
      </w:r>
      <w:r>
        <w:t xml:space="preserve">, one block containing three </w:t>
      </w:r>
      <w:r w:rsidR="009D62C1">
        <w:t>processes</w:t>
      </w:r>
      <w:r>
        <w:t xml:space="preserve"> and the other containing two </w:t>
      </w:r>
      <w:r w:rsidR="009D62C1">
        <w:t>processes</w:t>
      </w:r>
      <w:r>
        <w:t>.</w:t>
      </w:r>
      <w:r w:rsidR="009D62C1">
        <w:t xml:space="preserve"> The first layer of MobileNet, as shown in </w:t>
      </w:r>
      <w:r w:rsidR="00A4163A">
        <w:fldChar w:fldCharType="begin"/>
      </w:r>
      <w:r w:rsidR="00A4163A">
        <w:instrText xml:space="preserve"> REF _Ref34463109 \h </w:instrText>
      </w:r>
      <w:r w:rsidR="00A4163A">
        <w:fldChar w:fldCharType="separate"/>
      </w:r>
      <w:r w:rsidR="00A4163A">
        <w:t xml:space="preserve">Figure </w:t>
      </w:r>
      <w:r w:rsidR="00A4163A">
        <w:rPr>
          <w:noProof/>
        </w:rPr>
        <w:t>5</w:t>
      </w:r>
      <w:r w:rsidR="00A4163A">
        <w:fldChar w:fldCharType="end"/>
      </w:r>
      <w:r w:rsidR="009D62C1">
        <w:t>, is referred to as the expansion layer and contains a 1x1 convolution with ReLu6. The purpose of the expansion layer is to increase the number of channels within the data before the depth wise convolution (</w:t>
      </w:r>
      <w:r w:rsidR="00B47ECE">
        <w:t>39</w:t>
      </w:r>
      <w:r w:rsidR="009D62C1">
        <w:t>). This layer always results in more output channels then input channels due to the expansion. The next layer, referred to as the depth wise layer, works off the channels produced by the expansion layer. The depth wise convolution layer filters the inputs from the expansion layer to be outputted to the third layer, the projection layer. The final layer, the projection layer, makes the number of input</w:t>
      </w:r>
      <w:r w:rsidR="00AE7820">
        <w:t>ted channels</w:t>
      </w:r>
      <w:r w:rsidR="009D62C1">
        <w:t xml:space="preserve"> from the previous two layers </w:t>
      </w:r>
      <w:r w:rsidR="00AE7820">
        <w:t xml:space="preserve">smaller. This layer, also referred to as the bottleneck layer where the Bottleneck Residual Block shown in </w:t>
      </w:r>
      <w:r w:rsidR="00440388">
        <w:fldChar w:fldCharType="begin"/>
      </w:r>
      <w:r w:rsidR="00440388">
        <w:instrText xml:space="preserve"> REF _Ref34463179 \h </w:instrText>
      </w:r>
      <w:r w:rsidR="00440388">
        <w:fldChar w:fldCharType="separate"/>
      </w:r>
      <w:r w:rsidR="00440388">
        <w:t xml:space="preserve">Figure </w:t>
      </w:r>
      <w:r w:rsidR="00440388">
        <w:rPr>
          <w:noProof/>
        </w:rPr>
        <w:t>5</w:t>
      </w:r>
      <w:r w:rsidR="00440388">
        <w:fldChar w:fldCharType="end"/>
      </w:r>
      <w:r w:rsidR="00AE7820">
        <w:t xml:space="preserve"> gets its name, projects data with a high number of channels into a tensor with a lower number of channels, which, as a result, reduces the amount of data flowing through the network (</w:t>
      </w:r>
      <w:r w:rsidR="00B47ECE">
        <w:t>39</w:t>
      </w:r>
      <w:r w:rsidR="00AE7820">
        <w:t xml:space="preserve">). </w:t>
      </w:r>
    </w:p>
    <w:p w14:paraId="3872653F" w14:textId="77777777" w:rsidR="00F92FAE" w:rsidRDefault="00966B30" w:rsidP="00F92FAE">
      <w:pPr>
        <w:keepNext/>
      </w:pPr>
      <w:r>
        <w:rPr>
          <w:noProof/>
        </w:rPr>
        <w:lastRenderedPageBreak/>
        <w:drawing>
          <wp:inline distT="0" distB="0" distL="0" distR="0" wp14:anchorId="44C5EA70" wp14:editId="35BE06EC">
            <wp:extent cx="2705100" cy="41421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24553" cy="4171952"/>
                    </a:xfrm>
                    <a:prstGeom prst="rect">
                      <a:avLst/>
                    </a:prstGeom>
                    <a:noFill/>
                    <a:ln>
                      <a:noFill/>
                    </a:ln>
                  </pic:spPr>
                </pic:pic>
              </a:graphicData>
            </a:graphic>
          </wp:inline>
        </w:drawing>
      </w:r>
    </w:p>
    <w:p w14:paraId="563777F8" w14:textId="52A96CDE" w:rsidR="00966B30" w:rsidRDefault="00F92FAE" w:rsidP="00F92FAE">
      <w:pPr>
        <w:pStyle w:val="Caption"/>
      </w:pPr>
      <w:bookmarkStart w:id="139" w:name="_Ref34463065"/>
      <w:bookmarkStart w:id="140" w:name="_Ref34463109"/>
      <w:bookmarkStart w:id="141" w:name="_Ref34463179"/>
      <w:bookmarkStart w:id="142" w:name="_Toc35765746"/>
      <w:r>
        <w:t xml:space="preserve">Figure </w:t>
      </w:r>
      <w:fldSimple w:instr=" SEQ Figure \* ARABIC ">
        <w:r w:rsidR="005D5259">
          <w:rPr>
            <w:noProof/>
          </w:rPr>
          <w:t>5</w:t>
        </w:r>
      </w:fldSimple>
      <w:r>
        <w:t xml:space="preserve">: </w:t>
      </w:r>
      <w:r w:rsidRPr="003A2D83">
        <w:t>Diagram showing MobileNetv2 layers (</w:t>
      </w:r>
      <w:r w:rsidR="00B47ECE">
        <w:t>39</w:t>
      </w:r>
      <w:r w:rsidRPr="003A2D83">
        <w:t>)</w:t>
      </w:r>
      <w:bookmarkEnd w:id="139"/>
      <w:bookmarkEnd w:id="140"/>
      <w:bookmarkEnd w:id="141"/>
      <w:bookmarkEnd w:id="142"/>
    </w:p>
    <w:p w14:paraId="685D81CF" w14:textId="77777777" w:rsidR="00AE7820" w:rsidRPr="00AE7820" w:rsidRDefault="00AE7820" w:rsidP="00AE7820">
      <w:pPr>
        <w:rPr>
          <w:highlight w:val="yellow"/>
        </w:rPr>
      </w:pPr>
    </w:p>
    <w:p w14:paraId="240777BD" w14:textId="711C80CF" w:rsidR="00B0523F" w:rsidRPr="006E5217" w:rsidRDefault="00590C81" w:rsidP="006E5217">
      <w:pPr>
        <w:spacing w:line="360" w:lineRule="auto"/>
      </w:pPr>
      <w:r w:rsidRPr="00511DCD">
        <w:t xml:space="preserve">After considering the above </w:t>
      </w:r>
      <w:r w:rsidR="00AE7820" w:rsidRPr="00511DCD">
        <w:t>model</w:t>
      </w:r>
      <w:r w:rsidRPr="00511DCD">
        <w:t xml:space="preserve">s, the </w:t>
      </w:r>
      <w:r w:rsidR="00AE7820" w:rsidRPr="00511DCD">
        <w:t>MobileNet SSDLite</w:t>
      </w:r>
      <w:r w:rsidRPr="00511DCD">
        <w:t xml:space="preserve"> </w:t>
      </w:r>
      <w:r w:rsidR="00AE7820" w:rsidRPr="00511DCD">
        <w:t>model</w:t>
      </w:r>
      <w:r w:rsidRPr="00511DCD">
        <w:t xml:space="preserve"> is the </w:t>
      </w:r>
      <w:r w:rsidR="00AE7820" w:rsidRPr="00511DCD">
        <w:t>model</w:t>
      </w:r>
      <w:r w:rsidRPr="00511DCD">
        <w:t xml:space="preserve"> that w</w:t>
      </w:r>
      <w:r w:rsidR="00AE7820" w:rsidRPr="00511DCD">
        <w:t>as</w:t>
      </w:r>
      <w:r w:rsidRPr="00511DCD">
        <w:t xml:space="preserve"> used </w:t>
      </w:r>
      <w:r w:rsidR="00AE7820" w:rsidRPr="00511DCD">
        <w:t>for the development of</w:t>
      </w:r>
      <w:r w:rsidRPr="00511DCD">
        <w:t xml:space="preserve"> this project to accurately </w:t>
      </w:r>
      <w:r w:rsidR="0060516C">
        <w:t>detect</w:t>
      </w:r>
      <w:r w:rsidRPr="00511DCD">
        <w:t xml:space="preserve"> objects from the camera input from the Raspberry Pi.</w:t>
      </w:r>
      <w:r w:rsidR="00AE7820">
        <w:t xml:space="preserve"> This model was chosen because the MobileNet architecture was designed specifically for devices with low computation power like the Raspberry Pi.</w:t>
      </w:r>
    </w:p>
    <w:p w14:paraId="1535A431" w14:textId="77777777" w:rsidR="00F92FAE" w:rsidRPr="00604B8B" w:rsidRDefault="00F92FAE" w:rsidP="007A7F1C"/>
    <w:p w14:paraId="449A61A7" w14:textId="6D25E618" w:rsidR="007A7F1C" w:rsidRDefault="007A7F1C" w:rsidP="007A7F1C">
      <w:pPr>
        <w:pStyle w:val="Heading2"/>
      </w:pPr>
      <w:bookmarkStart w:id="143" w:name="_Toc21975768"/>
      <w:bookmarkStart w:id="144" w:name="_Toc35609561"/>
      <w:r>
        <w:t xml:space="preserve">2.3. </w:t>
      </w:r>
      <w:bookmarkEnd w:id="143"/>
      <w:r w:rsidR="002636E3">
        <w:t>Research Topic 2</w:t>
      </w:r>
      <w:bookmarkEnd w:id="144"/>
    </w:p>
    <w:p w14:paraId="5655C1FD" w14:textId="32FFE6E5" w:rsidR="00590C81" w:rsidRDefault="00590C81" w:rsidP="007A7F1C"/>
    <w:p w14:paraId="0B77AEA9" w14:textId="77777777" w:rsidR="00590C81" w:rsidRPr="00E81FBF" w:rsidRDefault="00590C81" w:rsidP="00590C81">
      <w:pPr>
        <w:spacing w:line="360" w:lineRule="auto"/>
        <w:rPr>
          <w:color w:val="4F81BD"/>
        </w:rPr>
      </w:pPr>
      <w:r w:rsidRPr="00E81FBF">
        <w:rPr>
          <w:color w:val="4F81BD"/>
        </w:rPr>
        <w:t>Hardware</w:t>
      </w:r>
    </w:p>
    <w:p w14:paraId="09744FFB" w14:textId="77777777" w:rsidR="00590C81" w:rsidRPr="00E81FBF" w:rsidRDefault="00590C81" w:rsidP="00590C81">
      <w:pPr>
        <w:spacing w:line="360" w:lineRule="auto"/>
      </w:pPr>
      <w:r w:rsidRPr="00E81FBF">
        <w:t xml:space="preserve">The hardware chosen for this project is the Raspberry Pi 3 Model B. The Raspberry Pi is a single board computer. It was developed by the Raspberry Pi Foundation </w:t>
      </w:r>
      <w:r w:rsidRPr="00E81FBF">
        <w:fldChar w:fldCharType="begin"/>
      </w:r>
      <w:r w:rsidRPr="00E81FBF">
        <w:instrText xml:space="preserve"> ADDIN ZOTERO_ITEM CSL_CITATION {"citationID":"P8Rlae17","properties":{"formattedCitation":"(\\uc0\\u8220{}What is a Raspberry Pi?,\\uc0\\u8221{} n.d.)","plainCitation":"(“What is a Raspberry Pi?,” n.d.)","noteIndex":0},"citationItems":[{"id":19,"uris":["http://zotero.org/users/local/uRryVeox/items/HZRZYBHX"],"uri":["http://zotero.org/users/local/uRryVeox/items/HZRZYBHX"],"itemData":{"id":19,"type":"post-weblog","title":"What is a Raspberry Pi?","container-title":"Raspberry Pi","abstract":"The Raspberry Pi is a low cost, credit-card sized computer that plugs into a computer monitor or TV, and uses a standard keyboard and mouse.","URL":"https://www.raspberrypi.org/help/what-is-a-raspberry-pi/","language":"en-GB","accessed":{"date-parts":[["2019",11,4]]}}}],"schema":"https://github.com/citation-style-language/schema/raw/master/csl-citation.json"} </w:instrText>
      </w:r>
      <w:r w:rsidRPr="00E81FBF">
        <w:fldChar w:fldCharType="separate"/>
      </w:r>
      <w:r w:rsidRPr="00E81FBF">
        <w:rPr>
          <w:rFonts w:ascii="Calibri" w:hAnsi="Calibri" w:cs="Calibri"/>
          <w:szCs w:val="24"/>
        </w:rPr>
        <w:t>(13)</w:t>
      </w:r>
      <w:r w:rsidRPr="00E81FBF">
        <w:fldChar w:fldCharType="end"/>
      </w:r>
      <w:r w:rsidRPr="00E81FBF">
        <w:t xml:space="preserve"> and boots from an SD card, the same card that also stores the files on the Raspberry Pi.  It can do everything a desktop does, once it is connected to a monitor.</w:t>
      </w:r>
    </w:p>
    <w:p w14:paraId="42BBF01A" w14:textId="77777777" w:rsidR="00F92FAE" w:rsidRDefault="00590C81" w:rsidP="00F92FAE">
      <w:pPr>
        <w:keepNext/>
        <w:spacing w:line="360" w:lineRule="auto"/>
      </w:pPr>
      <w:r w:rsidRPr="00590C81">
        <w:rPr>
          <w:noProof/>
          <w:highlight w:val="lightGray"/>
        </w:rPr>
        <w:lastRenderedPageBreak/>
        <w:drawing>
          <wp:inline distT="0" distB="0" distL="0" distR="0" wp14:anchorId="75F1A235" wp14:editId="51E8C3D0">
            <wp:extent cx="4480560" cy="3360668"/>
            <wp:effectExtent l="0" t="0" r="0" b="0"/>
            <wp:docPr id="10" name="Picture 10" descr="Image result for Raspberry Pi 3 Model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Raspberry Pi 3 Model b"/>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91489" cy="3368866"/>
                    </a:xfrm>
                    <a:prstGeom prst="rect">
                      <a:avLst/>
                    </a:prstGeom>
                    <a:noFill/>
                    <a:ln>
                      <a:noFill/>
                    </a:ln>
                  </pic:spPr>
                </pic:pic>
              </a:graphicData>
            </a:graphic>
          </wp:inline>
        </w:drawing>
      </w:r>
    </w:p>
    <w:p w14:paraId="4E2D07B4" w14:textId="4A110AF4" w:rsidR="00590C81" w:rsidRDefault="00F92FAE" w:rsidP="00F92FAE">
      <w:pPr>
        <w:pStyle w:val="Caption"/>
      </w:pPr>
      <w:bookmarkStart w:id="145" w:name="_Toc35765747"/>
      <w:r>
        <w:t xml:space="preserve">Figure </w:t>
      </w:r>
      <w:fldSimple w:instr=" SEQ Figure \* ARABIC ">
        <w:r w:rsidR="005D5259">
          <w:rPr>
            <w:noProof/>
          </w:rPr>
          <w:t>6</w:t>
        </w:r>
      </w:fldSimple>
      <w:r w:rsidRPr="00CC01A9">
        <w:t>: A Raspberry Pi 3 Model B</w:t>
      </w:r>
      <w:bookmarkEnd w:id="145"/>
    </w:p>
    <w:p w14:paraId="00EADEB4" w14:textId="77777777" w:rsidR="006A3837" w:rsidRPr="006A3837" w:rsidRDefault="006A3837" w:rsidP="006A3837">
      <w:pPr>
        <w:rPr>
          <w:highlight w:val="lightGray"/>
        </w:rPr>
      </w:pPr>
    </w:p>
    <w:p w14:paraId="3DD187A9" w14:textId="4AA45438" w:rsidR="00590C81" w:rsidRPr="00590C81" w:rsidRDefault="00590C81" w:rsidP="00590C81">
      <w:pPr>
        <w:spacing w:line="360" w:lineRule="auto"/>
        <w:rPr>
          <w:highlight w:val="lightGray"/>
        </w:rPr>
      </w:pPr>
      <w:r w:rsidRPr="00E81FBF">
        <w:t>There are two versions of the Raspberry Pi available, model A and model B. The main difference between the two models is the amount of RAM available. Mode</w:t>
      </w:r>
      <w:r w:rsidR="00E81FBF" w:rsidRPr="00E81FBF">
        <w:t>l</w:t>
      </w:r>
      <w:r w:rsidRPr="00E81FBF">
        <w:t xml:space="preserve"> A has 512MB of RAM while mode</w:t>
      </w:r>
      <w:r w:rsidR="00E81FBF" w:rsidRPr="00E81FBF">
        <w:t>l</w:t>
      </w:r>
      <w:r w:rsidRPr="00E81FBF">
        <w:t xml:space="preserve"> B has 1GB of RAM. The Raspberry Pi 3 Model B is £32 </w:t>
      </w:r>
      <w:r w:rsidRPr="00E81FBF">
        <w:fldChar w:fldCharType="begin"/>
      </w:r>
      <w:r w:rsidRPr="00E81FBF">
        <w:instrText xml:space="preserve"> ADDIN ZOTERO_ITEM CSL_CITATION {"citationID":"utXkv1TR","properties":{"formattedCitation":"(\\uc0\\u8220{}Raspberry Pi 3 Model B,\\uc0\\u8221{} n.d.)","plainCitation":"(“Raspberry Pi 3 Model B,” n.d.)","noteIndex":0},"citationItems":[{"id":27,"uris":["http://zotero.org/users/local/uRryVeox/items/FFCE62DR"],"uri":["http://zotero.org/users/local/uRryVeox/items/FFCE62DR"],"itemData":{"id":27,"type":"webpage","title":"Raspberry Pi 3 Model B","container-title":"The Pi Hut","abstract":"The Raspberry Pi just got juicer! Now with a Quad-Core 64bit CPU, WiFi &amp;amp; Bluetooth! The Raspberry Pi 3 Model B is the third generation Raspberry Pi. This powerful credit-card sized single board computer can be used for many applications and supersedes the original Raspberry Pi Model B+ and Raspberry Pi 2 Model B. W","URL":"https://thepihut.com/products/raspberry-pi-3-model-b","accessed":{"date-parts":[["2019",11,4]]}}}],"schema":"https://github.com/citation-style-language/schema/raw/master/csl-citation.json"} </w:instrText>
      </w:r>
      <w:r w:rsidRPr="00E81FBF">
        <w:fldChar w:fldCharType="separate"/>
      </w:r>
      <w:r w:rsidRPr="00E81FBF">
        <w:rPr>
          <w:rFonts w:ascii="Calibri" w:hAnsi="Calibri" w:cs="Calibri"/>
          <w:szCs w:val="24"/>
        </w:rPr>
        <w:t>(14)</w:t>
      </w:r>
      <w:r w:rsidRPr="00E81FBF">
        <w:fldChar w:fldCharType="end"/>
      </w:r>
      <w:r w:rsidRPr="00E81FBF">
        <w:t xml:space="preserve">. It uses a 1.2GHz quad core 64bit ARM Cortex A53 processor </w:t>
      </w:r>
      <w:r w:rsidRPr="00E81FBF">
        <w:fldChar w:fldCharType="begin"/>
      </w:r>
      <w:r w:rsidRPr="00E81FBF">
        <w:instrText xml:space="preserve"> ADDIN ZOTERO_ITEM CSL_CITATION {"citationID":"qTkCwx4g","properties":{"formattedCitation":"(\\uc0\\u8220{}Raspberry Pi 3 Model B,\\uc0\\u8221{} n.d.)","plainCitation":"(“Raspberry Pi 3 Model B,” n.d.)","noteIndex":0},"citationItems":[{"id":27,"uris":["http://zotero.org/users/local/uRryVeox/items/FFCE62DR"],"uri":["http://zotero.org/users/local/uRryVeox/items/FFCE62DR"],"itemData":{"id":27,"type":"webpage","title":"Raspberry Pi 3 Model B","container-title":"The Pi Hut","abstract":"The Raspberry Pi just got juicer! Now with a Quad-Core 64bit CPU, WiFi &amp;amp; Bluetooth! The Raspberry Pi 3 Model B is the third generation Raspberry Pi. This powerful credit-card sized single board computer can be used for many applications and supersedes the original Raspberry Pi Model B+ and Raspberry Pi 2 Model B. W","URL":"https://thepihut.com/products/raspberry-pi-3-model-b","accessed":{"date-parts":[["2019",11,4]]}}}],"schema":"https://github.com/citation-style-language/schema/raw/master/csl-citation.json"} </w:instrText>
      </w:r>
      <w:r w:rsidRPr="00E81FBF">
        <w:fldChar w:fldCharType="separate"/>
      </w:r>
      <w:r w:rsidRPr="00E81FBF">
        <w:rPr>
          <w:rFonts w:ascii="Calibri" w:hAnsi="Calibri" w:cs="Calibri"/>
          <w:szCs w:val="24"/>
        </w:rPr>
        <w:t>(14)</w:t>
      </w:r>
      <w:r w:rsidRPr="00E81FBF">
        <w:fldChar w:fldCharType="end"/>
      </w:r>
      <w:r w:rsidRPr="00E81FBF">
        <w:t>. The ARM processor is a benefit to the Raspberry Pi because it is cheaper than other processors, it consumes less power and therefore makes for a better battery life.</w:t>
      </w:r>
    </w:p>
    <w:p w14:paraId="2A4E40DA" w14:textId="43A31B2C" w:rsidR="00590C81" w:rsidRPr="00E81FBF" w:rsidRDefault="00590C81" w:rsidP="00590C81">
      <w:pPr>
        <w:spacing w:line="360" w:lineRule="auto"/>
      </w:pPr>
      <w:r w:rsidRPr="00E81FBF">
        <w:t>T</w:t>
      </w:r>
      <w:r w:rsidR="00E81FBF" w:rsidRPr="00E81FBF">
        <w:t>o</w:t>
      </w:r>
      <w:r w:rsidRPr="00E81FBF">
        <w:t xml:space="preserve"> run the Raspberry Pi an operating system is required. The recommended operating system is called Raspbian</w:t>
      </w:r>
      <w:r w:rsidRPr="00E81FBF">
        <w:rPr>
          <w:b/>
          <w:bCs/>
        </w:rPr>
        <w:t xml:space="preserve"> </w:t>
      </w:r>
      <w:r w:rsidRPr="00E81FBF">
        <w:rPr>
          <w:b/>
          <w:bCs/>
        </w:rPr>
        <w:fldChar w:fldCharType="begin"/>
      </w:r>
      <w:r w:rsidRPr="00E81FBF">
        <w:rPr>
          <w:b/>
          <w:bCs/>
        </w:rPr>
        <w:instrText xml:space="preserve"> ADDIN ZOTERO_ITEM CSL_CITATION {"citationID":"cyDetFiV","properties":{"formattedCitation":"(\\uc0\\u8220{}Installing operating system images - Raspberry Pi Documentation,\\uc0\\u8221{} n.d.)","plainCitation":"(“Installing operating system images - Raspberry Pi Documentation,” n.d.)","noteIndex":0},"citationItems":[{"id":21,"uris":["http://zotero.org/users/local/uRryVeox/items/XC6CWBLX"],"uri":["http://zotero.org/users/local/uRryVeox/items/XC6CWBLX"],"itemData":{"id":21,"type":"webpage","title":"Installing operating system images - Raspberry Pi Documentation","URL":"https://www.raspberrypi.org/documentation/installation/installing-images/","accessed":{"date-parts":[["2019",11,4]]}}}],"schema":"https://github.com/citation-style-language/schema/raw/master/csl-citation.json"} </w:instrText>
      </w:r>
      <w:r w:rsidRPr="00E81FBF">
        <w:rPr>
          <w:b/>
          <w:bCs/>
        </w:rPr>
        <w:fldChar w:fldCharType="separate"/>
      </w:r>
      <w:r w:rsidRPr="00E81FBF">
        <w:rPr>
          <w:rFonts w:ascii="Calibri" w:hAnsi="Calibri" w:cs="Calibri"/>
          <w:szCs w:val="24"/>
        </w:rPr>
        <w:t>(15)</w:t>
      </w:r>
      <w:r w:rsidRPr="00E81FBF">
        <w:rPr>
          <w:b/>
          <w:bCs/>
        </w:rPr>
        <w:fldChar w:fldCharType="end"/>
      </w:r>
      <w:r w:rsidRPr="00E81FBF">
        <w:t>, a Debian based operating system for the</w:t>
      </w:r>
      <w:r w:rsidR="00C31C14">
        <w:t xml:space="preserve"> Raspberry</w:t>
      </w:r>
      <w:r w:rsidRPr="00E81FBF">
        <w:t xml:space="preserve"> Pi.  An installation manager, called NOOBS </w:t>
      </w:r>
      <w:r w:rsidRPr="00E81FBF">
        <w:fldChar w:fldCharType="begin"/>
      </w:r>
      <w:r w:rsidRPr="00E81FBF">
        <w:instrText xml:space="preserve"> ADDIN ZOTERO_ITEM CSL_CITATION {"citationID":"jkcIT0Jm","properties":{"formattedCitation":"(\\uc0\\u8220{}NOOBS - Raspberry Pi Documentation,\\uc0\\u8221{} n.d.)","plainCitation":"(“NOOBS - Raspberry Pi Documentation,” n.d.)","noteIndex":0},"citationItems":[{"id":23,"uris":["http://zotero.org/users/local/uRryVeox/items/VZBJTNHG"],"uri":["http://zotero.org/users/local/uRryVeox/items/VZBJTNHG"],"itemData":{"id":23,"type":"webpage","title":"NOOBS - Raspberry Pi Documentation","URL":"https://www.raspberrypi.org/documentation/installation/noobs.md","accessed":{"date-parts":[["2019",11,4]]}}}],"schema":"https://github.com/citation-style-language/schema/raw/master/csl-citation.json"} </w:instrText>
      </w:r>
      <w:r w:rsidRPr="00E81FBF">
        <w:fldChar w:fldCharType="separate"/>
      </w:r>
      <w:r w:rsidRPr="00E81FBF">
        <w:rPr>
          <w:rFonts w:ascii="Calibri" w:hAnsi="Calibri" w:cs="Calibri"/>
          <w:szCs w:val="24"/>
        </w:rPr>
        <w:t>(16)</w:t>
      </w:r>
      <w:r w:rsidRPr="00E81FBF">
        <w:fldChar w:fldCharType="end"/>
      </w:r>
      <w:r w:rsidRPr="00E81FBF">
        <w:t>, can be used to install Raspbian by inserting an SD card with the NOOBS application installed.</w:t>
      </w:r>
    </w:p>
    <w:p w14:paraId="171AB899" w14:textId="77777777" w:rsidR="00590C81" w:rsidRPr="00590C81" w:rsidRDefault="00590C81" w:rsidP="00590C81">
      <w:pPr>
        <w:spacing w:line="360" w:lineRule="auto"/>
        <w:rPr>
          <w:highlight w:val="lightGray"/>
        </w:rPr>
      </w:pPr>
      <w:r w:rsidRPr="00E81FBF">
        <w:t xml:space="preserve">Also, the Raspberry Pi can have a separate camera installed. The Camera Module V2 </w:t>
      </w:r>
      <w:r w:rsidRPr="00E81FBF">
        <w:rPr>
          <w:b/>
          <w:bCs/>
        </w:rPr>
        <w:fldChar w:fldCharType="begin"/>
      </w:r>
      <w:r w:rsidRPr="00E81FBF">
        <w:rPr>
          <w:b/>
          <w:bCs/>
        </w:rPr>
        <w:instrText xml:space="preserve"> ADDIN ZOTERO_ITEM CSL_CITATION {"citationID":"z3Ignz0A","properties":{"formattedCitation":"(\\uc0\\u8220{}Getting started with the Camera Module - Introduction | Raspberry Pi Projects,\\uc0\\u8221{} n.d.)","plainCitation":"(“Getting started with the Camera Module - Introduction | Raspberry Pi Projects,” n.d.)","noteIndex":0},"citationItems":[{"id":25,"uris":["http://zotero.org/users/local/uRryVeox/items/MMLR3BV4"],"uri":["http://zotero.org/users/local/uRryVeox/items/MMLR3BV4"],"itemData":{"id":25,"type":"webpage","title":"Getting started with the Camera Module - Introduction | Raspberry Pi Projects","URL":"https://projects.raspberrypi.org/en/projects/getting-started-with-picamera","accessed":{"date-parts":[["2019",11,4]]}}}],"schema":"https://github.com/citation-style-language/schema/raw/master/csl-citation.json"} </w:instrText>
      </w:r>
      <w:r w:rsidRPr="00E81FBF">
        <w:rPr>
          <w:b/>
          <w:bCs/>
        </w:rPr>
        <w:fldChar w:fldCharType="separate"/>
      </w:r>
      <w:r w:rsidRPr="00E81FBF">
        <w:rPr>
          <w:rFonts w:ascii="Calibri" w:hAnsi="Calibri" w:cs="Calibri"/>
          <w:szCs w:val="24"/>
        </w:rPr>
        <w:t>(17)</w:t>
      </w:r>
      <w:r w:rsidRPr="00E81FBF">
        <w:rPr>
          <w:b/>
          <w:bCs/>
        </w:rPr>
        <w:fldChar w:fldCharType="end"/>
      </w:r>
      <w:r w:rsidRPr="00E81FBF">
        <w:t xml:space="preserve"> is an 8 mega pixel Sony IMX219 camera. It contains a fixed focus lens and can record video and take pictures. However, it cannot record audio.</w:t>
      </w:r>
    </w:p>
    <w:p w14:paraId="2F77A9F9" w14:textId="77777777" w:rsidR="00F92FAE" w:rsidRDefault="00590C81" w:rsidP="00F92FAE">
      <w:pPr>
        <w:keepNext/>
        <w:spacing w:line="360" w:lineRule="auto"/>
      </w:pPr>
      <w:r w:rsidRPr="00590C81">
        <w:rPr>
          <w:noProof/>
          <w:highlight w:val="lightGray"/>
        </w:rPr>
        <w:lastRenderedPageBreak/>
        <w:drawing>
          <wp:inline distT="0" distB="0" distL="0" distR="0" wp14:anchorId="69ACE671" wp14:editId="29115BC3">
            <wp:extent cx="2903220" cy="2362200"/>
            <wp:effectExtent l="0" t="0" r="0" b="0"/>
            <wp:docPr id="13" name="Picture 13" descr="Image result for raspberry pi camera module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raspberry pi camera module v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8635"/>
                    <a:stretch/>
                  </pic:blipFill>
                  <pic:spPr bwMode="auto">
                    <a:xfrm>
                      <a:off x="0" y="0"/>
                      <a:ext cx="2903220" cy="2362200"/>
                    </a:xfrm>
                    <a:prstGeom prst="rect">
                      <a:avLst/>
                    </a:prstGeom>
                    <a:noFill/>
                    <a:ln>
                      <a:noFill/>
                    </a:ln>
                    <a:extLst>
                      <a:ext uri="{53640926-AAD7-44D8-BBD7-CCE9431645EC}">
                        <a14:shadowObscured xmlns:a14="http://schemas.microsoft.com/office/drawing/2010/main"/>
                      </a:ext>
                    </a:extLst>
                  </pic:spPr>
                </pic:pic>
              </a:graphicData>
            </a:graphic>
          </wp:inline>
        </w:drawing>
      </w:r>
    </w:p>
    <w:p w14:paraId="77289168" w14:textId="51831548" w:rsidR="00590C81" w:rsidRDefault="00F92FAE" w:rsidP="00F92FAE">
      <w:pPr>
        <w:pStyle w:val="Caption"/>
      </w:pPr>
      <w:bookmarkStart w:id="146" w:name="_Toc35765748"/>
      <w:r>
        <w:t xml:space="preserve">Figure </w:t>
      </w:r>
      <w:fldSimple w:instr=" SEQ Figure \* ARABIC ">
        <w:r w:rsidR="005D5259">
          <w:rPr>
            <w:noProof/>
          </w:rPr>
          <w:t>7</w:t>
        </w:r>
      </w:fldSimple>
      <w:r w:rsidRPr="00FD786A">
        <w:t>: The Camera Module V2</w:t>
      </w:r>
      <w:bookmarkEnd w:id="146"/>
    </w:p>
    <w:p w14:paraId="4E21189B" w14:textId="77777777" w:rsidR="006A3837" w:rsidRPr="006A3837" w:rsidRDefault="006A3837" w:rsidP="006A3837">
      <w:pPr>
        <w:rPr>
          <w:highlight w:val="lightGray"/>
        </w:rPr>
      </w:pPr>
    </w:p>
    <w:p w14:paraId="62911B31" w14:textId="44B43D47" w:rsidR="00590C81" w:rsidRDefault="00590C81" w:rsidP="00590C81">
      <w:pPr>
        <w:spacing w:line="360" w:lineRule="auto"/>
      </w:pPr>
      <w:r w:rsidRPr="00E81FBF">
        <w:t>The Camera Module V2 also includes a max resolution of 2592 x 1944, for a still photograph, and a max resolution of 1920 x 1080 for a video.</w:t>
      </w:r>
    </w:p>
    <w:p w14:paraId="519FB23F" w14:textId="77777777" w:rsidR="003156B9" w:rsidRPr="00E81FBF" w:rsidRDefault="003156B9" w:rsidP="00590C81">
      <w:pPr>
        <w:spacing w:line="360" w:lineRule="auto"/>
      </w:pPr>
    </w:p>
    <w:p w14:paraId="2134C495" w14:textId="77777777" w:rsidR="00267BD1" w:rsidRDefault="00267BD1" w:rsidP="00267BD1">
      <w:pPr>
        <w:keepNext/>
        <w:spacing w:line="360" w:lineRule="auto"/>
      </w:pPr>
      <w:r>
        <w:rPr>
          <w:noProof/>
        </w:rPr>
        <w:drawing>
          <wp:inline distT="0" distB="0" distL="0" distR="0" wp14:anchorId="7C1E71EF" wp14:editId="14FB5B6D">
            <wp:extent cx="3025140" cy="1813877"/>
            <wp:effectExtent l="0" t="0" r="3810" b="0"/>
            <wp:docPr id="6" name="Picture 6" descr="Image result for HC-SR04 sens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HC-SR04 sensor"/>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23132" b="16907"/>
                    <a:stretch/>
                  </pic:blipFill>
                  <pic:spPr bwMode="auto">
                    <a:xfrm>
                      <a:off x="0" y="0"/>
                      <a:ext cx="3033854" cy="1819102"/>
                    </a:xfrm>
                    <a:prstGeom prst="rect">
                      <a:avLst/>
                    </a:prstGeom>
                    <a:noFill/>
                    <a:ln>
                      <a:noFill/>
                    </a:ln>
                    <a:extLst>
                      <a:ext uri="{53640926-AAD7-44D8-BBD7-CCE9431645EC}">
                        <a14:shadowObscured xmlns:a14="http://schemas.microsoft.com/office/drawing/2010/main"/>
                      </a:ext>
                    </a:extLst>
                  </pic:spPr>
                </pic:pic>
              </a:graphicData>
            </a:graphic>
          </wp:inline>
        </w:drawing>
      </w:r>
    </w:p>
    <w:p w14:paraId="378EF988" w14:textId="3FC15186" w:rsidR="00814666" w:rsidRDefault="00267BD1" w:rsidP="00D904F9">
      <w:pPr>
        <w:pStyle w:val="Caption"/>
      </w:pPr>
      <w:bookmarkStart w:id="147" w:name="_Ref34463220"/>
      <w:bookmarkStart w:id="148" w:name="_Toc35765749"/>
      <w:r>
        <w:t xml:space="preserve">Figure </w:t>
      </w:r>
      <w:fldSimple w:instr=" SEQ Figure \* ARABIC ">
        <w:r w:rsidR="005D5259">
          <w:rPr>
            <w:noProof/>
          </w:rPr>
          <w:t>8</w:t>
        </w:r>
      </w:fldSimple>
      <w:r>
        <w:t>: HC-SR04 Sensor</w:t>
      </w:r>
      <w:bookmarkEnd w:id="147"/>
      <w:bookmarkEnd w:id="148"/>
    </w:p>
    <w:p w14:paraId="1E67C990" w14:textId="77777777" w:rsidR="006A3837" w:rsidRPr="006A3837" w:rsidRDefault="006A3837" w:rsidP="006A3837"/>
    <w:p w14:paraId="34584B7C" w14:textId="1D456637" w:rsidR="006156E2" w:rsidRPr="0073269B" w:rsidRDefault="00D904F9" w:rsidP="004563B3">
      <w:pPr>
        <w:spacing w:line="360" w:lineRule="auto"/>
      </w:pPr>
      <w:r w:rsidRPr="004563B3">
        <w:t xml:space="preserve">To measure the distance between the user, who has the Raspberry Pi device attached to them, and </w:t>
      </w:r>
      <w:r w:rsidR="00F97301" w:rsidRPr="004563B3">
        <w:t>the</w:t>
      </w:r>
      <w:r w:rsidRPr="004563B3">
        <w:t xml:space="preserve"> detected object the HC-SR04 ultrasonic distance sensor, shown in </w:t>
      </w:r>
      <w:r w:rsidR="00B44E39">
        <w:fldChar w:fldCharType="begin"/>
      </w:r>
      <w:r w:rsidR="00B44E39">
        <w:instrText xml:space="preserve"> REF _Ref34463220 \h </w:instrText>
      </w:r>
      <w:r w:rsidR="00B44E39">
        <w:fldChar w:fldCharType="separate"/>
      </w:r>
      <w:r w:rsidR="00B44E39">
        <w:t xml:space="preserve">Figure </w:t>
      </w:r>
      <w:r w:rsidR="00B44E39">
        <w:rPr>
          <w:noProof/>
        </w:rPr>
        <w:t>8</w:t>
      </w:r>
      <w:r w:rsidR="00B44E39">
        <w:fldChar w:fldCharType="end"/>
      </w:r>
      <w:r w:rsidRPr="004563B3">
        <w:t xml:space="preserve">, is required. </w:t>
      </w:r>
      <w:r w:rsidR="00F172B2" w:rsidRPr="004563B3">
        <w:t>This sensor provides a range distance between 2 cm and 400 cm of non-contact measurement with a ranging accuracy of up to 3mm (4</w:t>
      </w:r>
      <w:r w:rsidR="00B47ECE">
        <w:t>1</w:t>
      </w:r>
      <w:r w:rsidR="00F172B2" w:rsidRPr="004563B3">
        <w:t xml:space="preserve">). Each sensor includes an ultrasonic transmitter, a receiver and a control unit. It also includes 4 pins, each </w:t>
      </w:r>
      <w:r w:rsidR="004563B3" w:rsidRPr="004563B3">
        <w:t>of which has a</w:t>
      </w:r>
      <w:r w:rsidR="00F172B2" w:rsidRPr="004563B3">
        <w:t xml:space="preserve"> different purpose. These pins are VCC, used to power the sensor, Trig, used to trigger pulse input, Echo, used to echo pulse output and GND, used to ground the sensor (4</w:t>
      </w:r>
      <w:r w:rsidR="00B47ECE">
        <w:t>0</w:t>
      </w:r>
      <w:r w:rsidR="00F172B2" w:rsidRPr="004563B3">
        <w:t>).</w:t>
      </w:r>
      <w:r w:rsidR="00352AB9" w:rsidRPr="004563B3">
        <w:t xml:space="preserve"> The HC-SR04 sensor uses sonar to determine the distance from objects (4</w:t>
      </w:r>
      <w:r w:rsidR="00B47ECE">
        <w:t>1</w:t>
      </w:r>
      <w:r w:rsidR="00352AB9" w:rsidRPr="004563B3">
        <w:t>). The sensor uses a set of steps to determine the distance from an object (4</w:t>
      </w:r>
      <w:r w:rsidR="00B47ECE">
        <w:t>1</w:t>
      </w:r>
      <w:r w:rsidR="00352AB9" w:rsidRPr="004563B3">
        <w:t xml:space="preserve">). Firstly, the transmitter sends a high frequency sound as a signal using the Trig pin. When the signal locates an </w:t>
      </w:r>
      <w:r w:rsidR="00352AB9" w:rsidRPr="004563B3">
        <w:lastRenderedPageBreak/>
        <w:t>object, it is reflected and sent back towards the sensor. The</w:t>
      </w:r>
      <w:r w:rsidR="004563B3" w:rsidRPr="004563B3">
        <w:t xml:space="preserve"> receiver</w:t>
      </w:r>
      <w:r w:rsidR="00352AB9" w:rsidRPr="004563B3">
        <w:t xml:space="preserve"> </w:t>
      </w:r>
      <w:r w:rsidR="0073269B" w:rsidRPr="004563B3">
        <w:t>receives the reflected signal using the Echo pin. The distance between the sensor and the detected object can be calculated from the time taken between the transmission and reception of the signal.</w:t>
      </w:r>
      <w:r w:rsidR="0073269B">
        <w:t xml:space="preserve"> </w:t>
      </w:r>
    </w:p>
    <w:p w14:paraId="356F6CA4" w14:textId="77777777" w:rsidR="000F30A8" w:rsidRPr="00590C81" w:rsidRDefault="000F30A8" w:rsidP="00590C81">
      <w:pPr>
        <w:spacing w:line="360" w:lineRule="auto"/>
        <w:rPr>
          <w:highlight w:val="lightGray"/>
        </w:rPr>
      </w:pPr>
    </w:p>
    <w:p w14:paraId="1AEC01C3" w14:textId="2F1CFCE5" w:rsidR="00590C81" w:rsidRPr="00E81FBF" w:rsidRDefault="00590C81" w:rsidP="00590C81">
      <w:pPr>
        <w:spacing w:line="360" w:lineRule="auto"/>
      </w:pPr>
      <w:r w:rsidRPr="00E81FBF">
        <w:t>In conclusion, the Raspberry Pi 3 Model B with the V2 Camera Module</w:t>
      </w:r>
      <w:r w:rsidR="00352AB9">
        <w:t>, HC-SR04 ultrasonic sensor</w:t>
      </w:r>
      <w:r w:rsidRPr="00E81FBF">
        <w:t xml:space="preserve"> and</w:t>
      </w:r>
      <w:r w:rsidR="00E81FBF" w:rsidRPr="00E81FBF">
        <w:t xml:space="preserve"> an installed</w:t>
      </w:r>
      <w:r w:rsidRPr="00E81FBF">
        <w:t xml:space="preserve"> Raspbian operating system is the best choice for the development of Navigation Assistant. Not only is there a vast amount of information about object detection with the Raspberry Pi available but it has been used by programmers in the past to develop computing solutions for various disabilities. As well as that, it is a low-cost piece of hardware that is small enough to make portable, which is required for this project.  </w:t>
      </w:r>
    </w:p>
    <w:p w14:paraId="6B0C4CC3" w14:textId="77777777" w:rsidR="00590C81" w:rsidRPr="00590C81" w:rsidRDefault="00590C81" w:rsidP="00590C81">
      <w:pPr>
        <w:spacing w:line="360" w:lineRule="auto"/>
        <w:rPr>
          <w:color w:val="4F81BD"/>
          <w:highlight w:val="lightGray"/>
        </w:rPr>
      </w:pPr>
    </w:p>
    <w:p w14:paraId="51E9B426" w14:textId="42A706F6" w:rsidR="00590C81" w:rsidRDefault="00590C81" w:rsidP="00590C81">
      <w:pPr>
        <w:spacing w:line="360" w:lineRule="auto"/>
        <w:rPr>
          <w:color w:val="4F81BD"/>
        </w:rPr>
      </w:pPr>
      <w:r w:rsidRPr="00F1749F">
        <w:rPr>
          <w:color w:val="4F81BD"/>
        </w:rPr>
        <w:t>Programming Languages and Libraries</w:t>
      </w:r>
    </w:p>
    <w:p w14:paraId="1AEE6DD8" w14:textId="457CE416" w:rsidR="00566539" w:rsidRPr="00C155E4" w:rsidRDefault="00C155E4" w:rsidP="00590C81">
      <w:pPr>
        <w:spacing w:line="360" w:lineRule="auto"/>
      </w:pPr>
      <w:r w:rsidRPr="00C155E4">
        <w:t xml:space="preserve">One of the </w:t>
      </w:r>
      <w:r>
        <w:t>programming languages considered for the development of this project is Java. Java is one of the most commonly used object-oriented languages. Java contains many native machine learning and image recognition libraries, for example OpenCV, that make it an appropriate language for neural network projects (</w:t>
      </w:r>
      <w:r w:rsidR="00962A65">
        <w:t>3</w:t>
      </w:r>
      <w:r w:rsidR="00B47ECE">
        <w:t>6</w:t>
      </w:r>
      <w:r>
        <w:t>). Although Java has advantages in its simplicity and portability it also has it disadvantages. These disadvantages include the dramatic changes between older and newer versions and the fact that it is still considered an immature artificial intelligence language (</w:t>
      </w:r>
      <w:r w:rsidR="00962A65">
        <w:t>3</w:t>
      </w:r>
      <w:r w:rsidR="00B47ECE">
        <w:t>6</w:t>
      </w:r>
      <w:r>
        <w:t>). As a consequence of these disadvantages Java was not chosen as the development language for this project.</w:t>
      </w:r>
    </w:p>
    <w:p w14:paraId="058F20D5" w14:textId="77777777" w:rsidR="00566539" w:rsidRPr="00F1749F" w:rsidRDefault="00566539" w:rsidP="00590C81">
      <w:pPr>
        <w:spacing w:line="360" w:lineRule="auto"/>
        <w:rPr>
          <w:color w:val="4F81BD"/>
        </w:rPr>
      </w:pPr>
    </w:p>
    <w:p w14:paraId="0DB0F172" w14:textId="47F67E96" w:rsidR="00590C81" w:rsidRPr="00F1749F" w:rsidRDefault="00566539" w:rsidP="00590C81">
      <w:pPr>
        <w:spacing w:line="360" w:lineRule="auto"/>
      </w:pPr>
      <w:r>
        <w:t>Another</w:t>
      </w:r>
      <w:r w:rsidR="00590C81" w:rsidRPr="00F1749F">
        <w:t xml:space="preserve"> programming language</w:t>
      </w:r>
      <w:r>
        <w:t xml:space="preserve"> that was</w:t>
      </w:r>
      <w:r w:rsidR="00590C81" w:rsidRPr="00F1749F">
        <w:t xml:space="preserve"> </w:t>
      </w:r>
      <w:r w:rsidR="00D929CC">
        <w:t>considered for the</w:t>
      </w:r>
      <w:r w:rsidR="00590C81" w:rsidRPr="00F1749F">
        <w:t xml:space="preserve"> implement</w:t>
      </w:r>
      <w:r w:rsidR="00404581">
        <w:t xml:space="preserve"> of</w:t>
      </w:r>
      <w:r w:rsidR="00590C81" w:rsidRPr="00F1749F">
        <w:t xml:space="preserve"> this project is Python.  Python is a high level, interpreted, object-oriented language. It is simple and easy to learn, found from previous experiences, </w:t>
      </w:r>
      <w:r w:rsidR="00F1749F" w:rsidRPr="00F1749F">
        <w:t xml:space="preserve">which is </w:t>
      </w:r>
      <w:r w:rsidR="00590C81" w:rsidRPr="00F1749F">
        <w:t>an important trait for this project as I had very little previous experience with the python language. Another reason this language was c</w:t>
      </w:r>
      <w:r>
        <w:t>onsidered</w:t>
      </w:r>
      <w:r w:rsidR="00590C81" w:rsidRPr="00F1749F">
        <w:t xml:space="preserve"> over others is because it is easy to install </w:t>
      </w:r>
      <w:r w:rsidR="00F1749F" w:rsidRPr="00F1749F">
        <w:t xml:space="preserve">the </w:t>
      </w:r>
      <w:r w:rsidR="00590C81" w:rsidRPr="00F1749F">
        <w:t xml:space="preserve">required libraries </w:t>
      </w:r>
      <w:r w:rsidR="00F1749F" w:rsidRPr="00F1749F">
        <w:t>using</w:t>
      </w:r>
      <w:r w:rsidR="00590C81" w:rsidRPr="00F1749F">
        <w:t xml:space="preserve"> python. During object detection many libraries are required to implement the detection, especially in relation to neural networks. Python includes many pre-built libraries, like OpenCV</w:t>
      </w:r>
      <w:r w:rsidR="00F1749F" w:rsidRPr="00F1749F">
        <w:t xml:space="preserve"> and TensorFlow</w:t>
      </w:r>
      <w:r w:rsidR="00590C81" w:rsidRPr="00F1749F">
        <w:t xml:space="preserve">, that can simply be imported into the python program and utilised. </w:t>
      </w:r>
    </w:p>
    <w:p w14:paraId="582B5B82" w14:textId="77777777" w:rsidR="00590C81" w:rsidRPr="00590C81" w:rsidRDefault="00590C81" w:rsidP="00590C81">
      <w:pPr>
        <w:spacing w:line="360" w:lineRule="auto"/>
        <w:rPr>
          <w:highlight w:val="lightGray"/>
        </w:rPr>
      </w:pPr>
    </w:p>
    <w:p w14:paraId="126273CE" w14:textId="42369F47" w:rsidR="00590C81" w:rsidRDefault="00590C81" w:rsidP="00590C81">
      <w:pPr>
        <w:spacing w:line="360" w:lineRule="auto"/>
      </w:pPr>
      <w:r w:rsidRPr="00F1749F">
        <w:lastRenderedPageBreak/>
        <w:t>One of the libraries this project require</w:t>
      </w:r>
      <w:r w:rsidR="00F1749F" w:rsidRPr="00F1749F">
        <w:t>d</w:t>
      </w:r>
      <w:r w:rsidRPr="00F1749F">
        <w:t xml:space="preserve"> and</w:t>
      </w:r>
      <w:r w:rsidR="00F1749F" w:rsidRPr="00F1749F">
        <w:t xml:space="preserve"> that was</w:t>
      </w:r>
      <w:r w:rsidRPr="00F1749F">
        <w:t xml:space="preserve"> import into the python code is OpenCV. OpenCV, or Open Source Computer Vision, is an open source computer vision and machine learning library written in C++ and C </w:t>
      </w:r>
      <w:r w:rsidRPr="00F1749F">
        <w:fldChar w:fldCharType="begin"/>
      </w:r>
      <w:r w:rsidRPr="00F1749F">
        <w:instrText xml:space="preserve"> ADDIN ZOTERO_ITEM CSL_CITATION {"citationID":"c4MaaMTU","properties":{"formattedCitation":"(\\uc0\\u8220{}About,\\uc0\\u8221{} n.d.)","plainCitation":"(“About,” n.d.)","noteIndex":0},"citationItems":[{"id":29,"uris":["http://zotero.org/users/local/uRryVeox/items/8CFT9KDA"],"uri":["http://zotero.org/users/local/uRryVeox/items/8CFT9KDA"],"itemData":{"id":29,"type":"webpage","title":"About","URL":"https://opencv.org/about/","accessed":{"date-parts":[["2019",11,4]]}}}],"schema":"https://github.com/citation-style-language/schema/raw/master/csl-citation.json"} </w:instrText>
      </w:r>
      <w:r w:rsidRPr="00F1749F">
        <w:fldChar w:fldCharType="separate"/>
      </w:r>
      <w:r w:rsidRPr="00F1749F">
        <w:rPr>
          <w:rFonts w:ascii="Calibri" w:hAnsi="Calibri" w:cs="Calibri"/>
          <w:szCs w:val="24"/>
        </w:rPr>
        <w:t>(18)</w:t>
      </w:r>
      <w:r w:rsidRPr="00F1749F">
        <w:fldChar w:fldCharType="end"/>
      </w:r>
      <w:r w:rsidRPr="00F1749F">
        <w:t>. It runs on multiple platforms like Windows, Linux, MacOS etc.  By using OpenCV it is possible to use the included computer vision architectures to create computer vision applications quickly and easily. OpenCV can be used with many languages, like Ruby and MATLAB, but is predominantly used with Python. OpenCV can be used to detect and identify faces and objects in videos and photos. By implementing OpenCV on a device, like the Raspberry Pi for this project, it is given the ability to see and comprehend the objects around it.</w:t>
      </w:r>
    </w:p>
    <w:p w14:paraId="4489340B" w14:textId="77777777" w:rsidR="00B84730" w:rsidRPr="00F1749F" w:rsidRDefault="00B84730" w:rsidP="00590C81">
      <w:pPr>
        <w:spacing w:line="360" w:lineRule="auto"/>
      </w:pPr>
    </w:p>
    <w:p w14:paraId="5C678842" w14:textId="13961FBC" w:rsidR="00590C81" w:rsidRPr="00590C81" w:rsidRDefault="00590C81" w:rsidP="00590C81">
      <w:pPr>
        <w:spacing w:line="360" w:lineRule="auto"/>
        <w:rPr>
          <w:b/>
          <w:bCs/>
          <w:highlight w:val="lightGray"/>
        </w:rPr>
      </w:pPr>
      <w:r w:rsidRPr="00F1749F">
        <w:t xml:space="preserve">In conclusion, the python programming language </w:t>
      </w:r>
      <w:r w:rsidR="00F1749F" w:rsidRPr="00F1749F">
        <w:t>was chosen</w:t>
      </w:r>
      <w:r w:rsidRPr="00F1749F">
        <w:t xml:space="preserve"> for the implementation of the Navigation Assistant project. This language is the best choice </w:t>
      </w:r>
      <w:r w:rsidR="00F1749F" w:rsidRPr="00F1749F">
        <w:t xml:space="preserve">for this project </w:t>
      </w:r>
      <w:r w:rsidRPr="00F1749F">
        <w:t>because it allows for many libraries to be</w:t>
      </w:r>
      <w:r w:rsidR="00F1749F">
        <w:t xml:space="preserve"> installed and</w:t>
      </w:r>
      <w:r w:rsidRPr="00F1749F">
        <w:t xml:space="preserve"> imported </w:t>
      </w:r>
      <w:r w:rsidR="00F1749F">
        <w:t xml:space="preserve">easily </w:t>
      </w:r>
      <w:r w:rsidRPr="00F1749F">
        <w:t xml:space="preserve">including </w:t>
      </w:r>
      <w:r w:rsidR="00F1749F" w:rsidRPr="00F1749F">
        <w:t>neural network</w:t>
      </w:r>
      <w:r w:rsidRPr="00F1749F">
        <w:t xml:space="preserve"> libraries like OpenCV and TensorFlow. </w:t>
      </w:r>
      <w:r w:rsidRPr="00D929CC">
        <w:t xml:space="preserve">As well as </w:t>
      </w:r>
      <w:r w:rsidR="00D929CC" w:rsidRPr="00D929CC">
        <w:t>having a</w:t>
      </w:r>
      <w:r w:rsidR="00F1749F" w:rsidRPr="00D929CC">
        <w:t xml:space="preserve"> good collection of tools and libraries available, python is </w:t>
      </w:r>
      <w:r w:rsidR="00D929CC" w:rsidRPr="00D929CC">
        <w:t xml:space="preserve">also </w:t>
      </w:r>
      <w:r w:rsidR="00F1749F" w:rsidRPr="00D929CC">
        <w:t>considered to be faster than Java, which is another reason why python was chosen as the development language for this project instead of Java</w:t>
      </w:r>
      <w:r w:rsidR="00D929CC" w:rsidRPr="00D929CC">
        <w:t>.</w:t>
      </w:r>
    </w:p>
    <w:p w14:paraId="0AE34284" w14:textId="77777777" w:rsidR="00590C81" w:rsidRPr="00590C81" w:rsidRDefault="00590C81" w:rsidP="00590C81">
      <w:pPr>
        <w:spacing w:line="360" w:lineRule="auto"/>
        <w:rPr>
          <w:highlight w:val="lightGray"/>
        </w:rPr>
      </w:pPr>
    </w:p>
    <w:p w14:paraId="4B7B8311" w14:textId="77777777" w:rsidR="00590C81" w:rsidRPr="00E81FBF" w:rsidRDefault="00590C81" w:rsidP="00590C81">
      <w:pPr>
        <w:spacing w:line="360" w:lineRule="auto"/>
        <w:rPr>
          <w:color w:val="4F81BD"/>
        </w:rPr>
      </w:pPr>
      <w:r w:rsidRPr="00E81FBF">
        <w:rPr>
          <w:color w:val="4F81BD"/>
        </w:rPr>
        <w:t>Neural Network and Deep Learning Libraries</w:t>
      </w:r>
    </w:p>
    <w:p w14:paraId="5C5FF718" w14:textId="77777777" w:rsidR="00590C81" w:rsidRPr="00E81FBF" w:rsidRDefault="00590C81" w:rsidP="00590C81">
      <w:pPr>
        <w:spacing w:line="360" w:lineRule="auto"/>
      </w:pPr>
      <w:r w:rsidRPr="00E81FBF">
        <w:t>The two deep learning and neural network libraries researched during this project are TensorFlow</w:t>
      </w:r>
      <w:r w:rsidRPr="00E81FBF">
        <w:rPr>
          <w:b/>
          <w:bCs/>
        </w:rPr>
        <w:t xml:space="preserve"> </w:t>
      </w:r>
      <w:r w:rsidRPr="00E81FBF">
        <w:t xml:space="preserve">and </w:t>
      </w:r>
      <w:proofErr w:type="spellStart"/>
      <w:r w:rsidRPr="00E81FBF">
        <w:t>Keras</w:t>
      </w:r>
      <w:proofErr w:type="spellEnd"/>
      <w:r w:rsidRPr="00E81FBF">
        <w:t xml:space="preserve">. </w:t>
      </w:r>
    </w:p>
    <w:p w14:paraId="68973E57" w14:textId="77777777" w:rsidR="00590C81" w:rsidRPr="00590C81" w:rsidRDefault="00590C81" w:rsidP="00590C81">
      <w:pPr>
        <w:spacing w:line="360" w:lineRule="auto"/>
        <w:rPr>
          <w:highlight w:val="lightGray"/>
        </w:rPr>
      </w:pPr>
    </w:p>
    <w:p w14:paraId="0D3F7BA8" w14:textId="190FB619" w:rsidR="00590C81" w:rsidRPr="008B2AB3" w:rsidRDefault="00590C81" w:rsidP="00590C81">
      <w:pPr>
        <w:spacing w:line="360" w:lineRule="auto"/>
      </w:pPr>
      <w:r w:rsidRPr="00E81FBF">
        <w:t xml:space="preserve">TensorFlow is an open source platform for machine learning that can be used for deep learning </w:t>
      </w:r>
      <w:r w:rsidRPr="00E81FBF">
        <w:fldChar w:fldCharType="begin"/>
      </w:r>
      <w:r w:rsidRPr="00E81FBF">
        <w:instrText xml:space="preserve"> ADDIN ZOTERO_ITEM CSL_CITATION {"citationID":"DpaIuVMH","properties":{"formattedCitation":"(Sarath341Follow, n.d.)","plainCitation":"(Sarath341Follow, n.d.)","noteIndex":0},"citationItems":[{"id":33,"uris":["http://zotero.org/users/local/uRryVeox/items/KPNT2F75"],"uri":["http://zotero.org/users/local/uRryVeox/items/KPNT2F75"],"itemData":{"id":33,"type":"webpage","title":"Image Recognition With TensorFlow on Raspberry Pi","container-title":"Instructables","abstract":"Image Recognition With TensorFlow on Raspberry Pi: Google  TensorFlow is an Open-Source software Library for Numerical Computation using data flow graphs. It is used by Google on its various fields of Machine Learning and Deep Learning Technologies. TensorFlow was originally developed by Google Br...","URL":"https://www.instructables.com/id/Image-Recognition-With-TensorFlow-on-Raspberry-Pi/","language":"en","author":[{"literal":"Sarath341Follow"}],"accessed":{"date-parts":[["2019",11,4]]}}}],"schema":"https://github.com/citation-style-language/schema/raw/master/csl-citation.json"} </w:instrText>
      </w:r>
      <w:r w:rsidRPr="00E81FBF">
        <w:fldChar w:fldCharType="separate"/>
      </w:r>
      <w:r w:rsidRPr="00E81FBF">
        <w:rPr>
          <w:rFonts w:ascii="Calibri" w:hAnsi="Calibri" w:cs="Calibri"/>
        </w:rPr>
        <w:t>(19)</w:t>
      </w:r>
      <w:r w:rsidRPr="00E81FBF">
        <w:fldChar w:fldCharType="end"/>
      </w:r>
      <w:r w:rsidRPr="00E81FBF">
        <w:t xml:space="preserve">. TensorFlow can be used within an image classification and object detection program. </w:t>
      </w:r>
      <w:r w:rsidRPr="008B2AB3">
        <w:t>It</w:t>
      </w:r>
      <w:r w:rsidR="00E81FBF" w:rsidRPr="008B2AB3">
        <w:t xml:space="preserve"> can</w:t>
      </w:r>
      <w:r w:rsidRPr="008B2AB3">
        <w:t xml:space="preserve"> be used within machine learning to help with image classification. TensorFlow is completely supported on the Raspberry Pi and is the most popular software library for machine learning on the Raspberry Pi.</w:t>
      </w:r>
    </w:p>
    <w:p w14:paraId="57778CA9" w14:textId="77777777" w:rsidR="00590C81" w:rsidRPr="00590C81" w:rsidRDefault="00590C81" w:rsidP="00590C81">
      <w:pPr>
        <w:spacing w:line="360" w:lineRule="auto"/>
        <w:rPr>
          <w:highlight w:val="lightGray"/>
        </w:rPr>
      </w:pPr>
    </w:p>
    <w:p w14:paraId="205C04D1" w14:textId="77777777" w:rsidR="00590C81" w:rsidRPr="008B2AB3" w:rsidRDefault="00590C81" w:rsidP="00590C81">
      <w:pPr>
        <w:spacing w:line="360" w:lineRule="auto"/>
      </w:pPr>
      <w:proofErr w:type="spellStart"/>
      <w:r w:rsidRPr="008B2AB3">
        <w:t>Keras</w:t>
      </w:r>
      <w:proofErr w:type="spellEnd"/>
      <w:r w:rsidRPr="008B2AB3">
        <w:t xml:space="preserve"> is an open source neural network library written in python </w:t>
      </w:r>
      <w:r w:rsidRPr="008B2AB3">
        <w:fldChar w:fldCharType="begin"/>
      </w:r>
      <w:r w:rsidRPr="008B2AB3">
        <w:instrText xml:space="preserve"> ADDIN ZOTERO_ITEM CSL_CITATION {"citationID":"ExkKvjGb","properties":{"formattedCitation":"(\\uc0\\u8220{}What is Keras? The deep neural network API explained | InfoWorld,\\uc0\\u8221{} n.d.)","plainCitation":"(“What is Keras? The deep neural network API explained | InfoWorld,” n.d.)","noteIndex":0},"citationItems":[{"id":31,"uris":["http://zotero.org/users/local/uRryVeox/items/VAGJMZIU"],"uri":["http://zotero.org/users/local/uRryVeox/items/VAGJMZIU"],"itemData":{"id":31,"type":"webpage","title":"What is Keras? The deep neural network API explained | InfoWorld","URL":"https://www.infoworld.com/article/3336192/what-is-keras-the-deep-neural-network-api-explained.html","accessed":{"date-parts":[["2019",11,4]]}}}],"schema":"https://github.com/citation-style-language/schema/raw/master/csl-citation.json"} </w:instrText>
      </w:r>
      <w:r w:rsidRPr="008B2AB3">
        <w:fldChar w:fldCharType="separate"/>
      </w:r>
      <w:r w:rsidRPr="008B2AB3">
        <w:rPr>
          <w:rFonts w:ascii="Calibri" w:hAnsi="Calibri" w:cs="Calibri"/>
          <w:szCs w:val="24"/>
        </w:rPr>
        <w:t>(20)</w:t>
      </w:r>
      <w:r w:rsidRPr="008B2AB3">
        <w:fldChar w:fldCharType="end"/>
      </w:r>
      <w:r w:rsidRPr="008B2AB3">
        <w:t xml:space="preserve">. </w:t>
      </w:r>
      <w:proofErr w:type="spellStart"/>
      <w:r w:rsidRPr="008B2AB3">
        <w:t>Keras</w:t>
      </w:r>
      <w:proofErr w:type="spellEnd"/>
      <w:r w:rsidRPr="008B2AB3">
        <w:t xml:space="preserve"> is a popular middleware for developing and evaluating deep neural networks. </w:t>
      </w:r>
      <w:proofErr w:type="spellStart"/>
      <w:r w:rsidRPr="008B2AB3">
        <w:t>Keras</w:t>
      </w:r>
      <w:proofErr w:type="spellEnd"/>
      <w:r w:rsidRPr="008B2AB3">
        <w:t xml:space="preserve"> is the recommended neural network library for beginners because it has a smooth learning curve and is easy to include in python. As well as that, </w:t>
      </w:r>
      <w:proofErr w:type="spellStart"/>
      <w:r w:rsidRPr="008B2AB3">
        <w:t>Keras</w:t>
      </w:r>
      <w:proofErr w:type="spellEnd"/>
      <w:r w:rsidRPr="008B2AB3">
        <w:t xml:space="preserve"> can run on top of TensorFlow.</w:t>
      </w:r>
    </w:p>
    <w:p w14:paraId="05317C1A" w14:textId="77777777" w:rsidR="00590C81" w:rsidRPr="00590C81" w:rsidRDefault="00590C81" w:rsidP="00590C81">
      <w:pPr>
        <w:spacing w:line="360" w:lineRule="auto"/>
        <w:rPr>
          <w:highlight w:val="lightGray"/>
        </w:rPr>
      </w:pPr>
    </w:p>
    <w:p w14:paraId="5672B16F" w14:textId="7746BB0C" w:rsidR="00590C81" w:rsidRDefault="00590C81" w:rsidP="00590C81">
      <w:pPr>
        <w:spacing w:line="360" w:lineRule="auto"/>
      </w:pPr>
      <w:r w:rsidRPr="00CD587E">
        <w:lastRenderedPageBreak/>
        <w:t xml:space="preserve">For this project the </w:t>
      </w:r>
      <w:r w:rsidR="00CD587E" w:rsidRPr="00CD587E">
        <w:t>TensorFlow</w:t>
      </w:r>
      <w:r w:rsidRPr="00CD587E">
        <w:t xml:space="preserve"> </w:t>
      </w:r>
      <w:r w:rsidR="00CD587E">
        <w:t>machine learning</w:t>
      </w:r>
      <w:r w:rsidRPr="00CD587E">
        <w:t xml:space="preserve"> library will be used. </w:t>
      </w:r>
      <w:r w:rsidR="00CD587E" w:rsidRPr="00CD587E">
        <w:t>TensorFlow was chosen as it is considered the more popular software library for implementing machine learning on the Raspberry Pi.</w:t>
      </w:r>
    </w:p>
    <w:p w14:paraId="6F82C081" w14:textId="06200C87" w:rsidR="00D02F5F" w:rsidRDefault="00D02F5F" w:rsidP="00590C81">
      <w:pPr>
        <w:spacing w:line="360" w:lineRule="auto"/>
      </w:pPr>
    </w:p>
    <w:p w14:paraId="45E95C8E" w14:textId="4138EFF9" w:rsidR="00D02F5F" w:rsidRDefault="00D02F5F" w:rsidP="00D02F5F">
      <w:pPr>
        <w:spacing w:line="360" w:lineRule="auto"/>
        <w:rPr>
          <w:color w:val="4F81BD"/>
        </w:rPr>
      </w:pPr>
      <w:r w:rsidRPr="000C5827">
        <w:rPr>
          <w:color w:val="4F81BD"/>
        </w:rPr>
        <w:t>eSpeak Application</w:t>
      </w:r>
    </w:p>
    <w:p w14:paraId="75B615A6" w14:textId="1760013E" w:rsidR="00B2220E" w:rsidRDefault="0090005E" w:rsidP="00B2220E">
      <w:pPr>
        <w:spacing w:line="360" w:lineRule="auto"/>
        <w:rPr>
          <w:highlight w:val="yellow"/>
        </w:rPr>
      </w:pPr>
      <w:r w:rsidRPr="0090005E">
        <w:t xml:space="preserve">eSpeak </w:t>
      </w:r>
      <w:r>
        <w:t xml:space="preserve">is an open source speech synthesizer that has the capability of converting text to speech </w:t>
      </w:r>
      <w:r w:rsidR="00CB0253">
        <w:t>for not only the English language but also many different languages (45).</w:t>
      </w:r>
      <w:r w:rsidR="00B447EF">
        <w:t xml:space="preserve"> Some of the other languages supported are: German, Irish, Italian, Spanish, Russian and more</w:t>
      </w:r>
      <w:r w:rsidR="00B2220E">
        <w:t xml:space="preserve"> (45)</w:t>
      </w:r>
      <w:r w:rsidR="00B447EF">
        <w:t xml:space="preserve">. Essentially these are the languages that can be used to implement text to speech synthesis </w:t>
      </w:r>
      <w:r w:rsidR="00B2220E">
        <w:t xml:space="preserve">with eSpeak. The speech generated by eSpeak is clear and can be changed to use different voices, including both male and female voices. eSpeak is available to be used through the command line on Windows or Linux and can also be run and implemented into a program as a library (45). </w:t>
      </w:r>
    </w:p>
    <w:p w14:paraId="1E49ACD2" w14:textId="77995620" w:rsidR="00590C81" w:rsidRDefault="00590C81" w:rsidP="007A7F1C"/>
    <w:p w14:paraId="5B09975D" w14:textId="0ACEEE4E" w:rsidR="00590C81" w:rsidRDefault="00590C81" w:rsidP="00590C81">
      <w:pPr>
        <w:pStyle w:val="Heading2"/>
        <w:spacing w:line="360" w:lineRule="auto"/>
      </w:pPr>
      <w:bookmarkStart w:id="149" w:name="_Toc24901306"/>
      <w:bookmarkStart w:id="150" w:name="_Toc35609562"/>
      <w:r>
        <w:t xml:space="preserve">2.4. </w:t>
      </w:r>
      <w:r w:rsidRPr="00604B8B">
        <w:t>Alternative Existing Solutions to Your Problem</w:t>
      </w:r>
      <w:bookmarkEnd w:id="149"/>
      <w:bookmarkEnd w:id="150"/>
    </w:p>
    <w:p w14:paraId="1A00B87C" w14:textId="77777777" w:rsidR="00590C81" w:rsidRDefault="00590C81" w:rsidP="00590C81">
      <w:pPr>
        <w:pStyle w:val="Heading2"/>
        <w:spacing w:line="360" w:lineRule="auto"/>
      </w:pPr>
    </w:p>
    <w:p w14:paraId="28B21D87" w14:textId="665C7D11" w:rsidR="00590C81" w:rsidRPr="00CB3642" w:rsidRDefault="00590C81" w:rsidP="00590C81">
      <w:pPr>
        <w:spacing w:line="360" w:lineRule="auto"/>
      </w:pPr>
      <w:r w:rsidRPr="00CB3642">
        <w:t xml:space="preserve">There are </w:t>
      </w:r>
      <w:r w:rsidR="003C149C" w:rsidRPr="00CB3642">
        <w:t xml:space="preserve">many </w:t>
      </w:r>
      <w:r w:rsidRPr="00CB3642">
        <w:t xml:space="preserve">existing projects and products on the market to help visually impaired and blind people navigate independently. As navigation for the visually impaired can be a difficult task it is important that these products are well researched and tested. If a product does not function correctly then it could potentially provide a false instruction to the user which could have a negative impact on the user. Therefore, they require in-depth testing, an example of which is discussed later in this chapter with regards to the </w:t>
      </w:r>
      <w:proofErr w:type="spellStart"/>
      <w:r w:rsidRPr="00CB3642">
        <w:t>MiniGuide</w:t>
      </w:r>
      <w:proofErr w:type="spellEnd"/>
      <w:r w:rsidRPr="00CB3642">
        <w:t xml:space="preserve"> product. </w:t>
      </w:r>
    </w:p>
    <w:p w14:paraId="54238B86" w14:textId="77777777" w:rsidR="00590C81" w:rsidRPr="00590C81" w:rsidRDefault="00590C81" w:rsidP="00590C81">
      <w:pPr>
        <w:spacing w:line="360" w:lineRule="auto"/>
        <w:rPr>
          <w:highlight w:val="lightGray"/>
        </w:rPr>
      </w:pPr>
    </w:p>
    <w:p w14:paraId="72AC7875" w14:textId="77777777" w:rsidR="00590C81" w:rsidRPr="00CB3642" w:rsidRDefault="00590C81" w:rsidP="00590C81">
      <w:pPr>
        <w:spacing w:line="360" w:lineRule="auto"/>
      </w:pPr>
      <w:r w:rsidRPr="00CB3642">
        <w:t>The following are products and projects that have been created and carried out to help visually impaired and blind users with their ability to navigate independently:</w:t>
      </w:r>
    </w:p>
    <w:p w14:paraId="5D96061B" w14:textId="77777777" w:rsidR="00590C81" w:rsidRPr="00590C81" w:rsidRDefault="00590C81" w:rsidP="00590C81">
      <w:pPr>
        <w:spacing w:line="360" w:lineRule="auto"/>
        <w:rPr>
          <w:highlight w:val="lightGray"/>
        </w:rPr>
      </w:pPr>
    </w:p>
    <w:p w14:paraId="5F751F56" w14:textId="77777777" w:rsidR="00590C81" w:rsidRPr="00CB3642" w:rsidRDefault="00590C81" w:rsidP="00590C81">
      <w:pPr>
        <w:spacing w:line="360" w:lineRule="auto"/>
        <w:rPr>
          <w:color w:val="4F81BD"/>
        </w:rPr>
      </w:pPr>
      <w:proofErr w:type="spellStart"/>
      <w:r w:rsidRPr="00CB3642">
        <w:rPr>
          <w:color w:val="4F81BD"/>
        </w:rPr>
        <w:t>MiniGuide</w:t>
      </w:r>
      <w:proofErr w:type="spellEnd"/>
    </w:p>
    <w:p w14:paraId="2B4004CE" w14:textId="77777777" w:rsidR="00590C81" w:rsidRPr="00CB3642" w:rsidRDefault="00590C81" w:rsidP="00590C81">
      <w:pPr>
        <w:spacing w:line="360" w:lineRule="auto"/>
      </w:pPr>
      <w:proofErr w:type="spellStart"/>
      <w:r w:rsidRPr="00CB3642">
        <w:t>MiniGuide</w:t>
      </w:r>
      <w:proofErr w:type="spellEnd"/>
      <w:r w:rsidRPr="00CB3642">
        <w:t xml:space="preserve"> </w:t>
      </w:r>
      <w:r w:rsidRPr="00CB3642">
        <w:fldChar w:fldCharType="begin"/>
      </w:r>
      <w:r w:rsidRPr="00CB3642">
        <w:instrText xml:space="preserve"> ADDIN ZOTERO_ITEM CSL_CITATION {"citationID":"THBiMwz8","properties":{"formattedCitation":"(\\uc0\\u8220{}The Miniguide, an ultrasonic mobility aid, electronic travel aid (ETA),\\uc0\\u8221{} n.d.)","plainCitation":"(“The Miniguide, an ultrasonic mobility aid, electronic travel aid (ETA),” n.d.)","noteIndex":0},"citationItems":[{"id":12,"uris":["http://zotero.org/users/local/uRryVeox/items/WN7HU4WW"],"uri":["http://zotero.org/users/local/uRryVeox/items/WN7HU4WW"],"itemData":{"id":12,"type":"webpage","title":"The Miniguide, an ultrasonic mobility aid, electronic travel aid (ETA)","URL":"http://www.gdp-research.com.au/minig_1.htm","accessed":{"date-parts":[["2019",11,4]]}}}],"schema":"https://github.com/citation-style-language/schema/raw/master/csl-citation.json"} </w:instrText>
      </w:r>
      <w:r w:rsidRPr="00CB3642">
        <w:fldChar w:fldCharType="separate"/>
      </w:r>
      <w:r w:rsidRPr="00CB3642">
        <w:rPr>
          <w:rFonts w:ascii="Calibri" w:hAnsi="Calibri" w:cs="Calibri"/>
          <w:szCs w:val="24"/>
        </w:rPr>
        <w:t>(5)</w:t>
      </w:r>
      <w:r w:rsidRPr="00CB3642">
        <w:fldChar w:fldCharType="end"/>
      </w:r>
      <w:r w:rsidRPr="00CB3642">
        <w:t xml:space="preserve"> is a handheld obstacle avoidance device for the visually impaired and blind. </w:t>
      </w:r>
      <w:proofErr w:type="spellStart"/>
      <w:r w:rsidRPr="00CB3642">
        <w:t>MiniGuide</w:t>
      </w:r>
      <w:proofErr w:type="spellEnd"/>
      <w:r w:rsidRPr="00CB3642">
        <w:t xml:space="preserve"> uses ultrasonic sensors to detect objects and includes a single push button for controls. When the </w:t>
      </w:r>
      <w:proofErr w:type="spellStart"/>
      <w:r w:rsidRPr="00CB3642">
        <w:t>MiniGuide</w:t>
      </w:r>
      <w:proofErr w:type="spellEnd"/>
      <w:r w:rsidRPr="00CB3642">
        <w:t xml:space="preserve"> locates an object in the users path it vibrates to indicate an approaching object. The </w:t>
      </w:r>
      <w:r w:rsidRPr="00CB3642">
        <w:lastRenderedPageBreak/>
        <w:t xml:space="preserve">faster the vibration the closer the user is to the object. The </w:t>
      </w:r>
      <w:proofErr w:type="spellStart"/>
      <w:r w:rsidRPr="00CB3642">
        <w:t>MiniGuide</w:t>
      </w:r>
      <w:proofErr w:type="spellEnd"/>
      <w:r w:rsidRPr="00CB3642">
        <w:t>, similarly to the plan for this project, includes an earphone socket that provides audio feedback to the user.</w:t>
      </w:r>
    </w:p>
    <w:p w14:paraId="52050F27" w14:textId="77777777" w:rsidR="00590C81" w:rsidRPr="00590C81" w:rsidRDefault="00590C81" w:rsidP="00590C81">
      <w:pPr>
        <w:spacing w:line="360" w:lineRule="auto"/>
        <w:rPr>
          <w:highlight w:val="lightGray"/>
        </w:rPr>
      </w:pPr>
    </w:p>
    <w:p w14:paraId="08CED4EE" w14:textId="77777777" w:rsidR="00F92FAE" w:rsidRDefault="00590C81" w:rsidP="00F92FAE">
      <w:pPr>
        <w:keepNext/>
        <w:spacing w:line="360" w:lineRule="auto"/>
      </w:pPr>
      <w:r w:rsidRPr="00590C81">
        <w:rPr>
          <w:noProof/>
          <w:highlight w:val="lightGray"/>
        </w:rPr>
        <w:drawing>
          <wp:inline distT="0" distB="0" distL="0" distR="0" wp14:anchorId="5B59C8AB" wp14:editId="1E741CA5">
            <wp:extent cx="2766252" cy="2211737"/>
            <wp:effectExtent l="0" t="0" r="0" b="0"/>
            <wp:docPr id="7" name="Picture 7" descr="Miniguide Mobility A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iniguide Mobility Ai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07376" cy="2244617"/>
                    </a:xfrm>
                    <a:prstGeom prst="rect">
                      <a:avLst/>
                    </a:prstGeom>
                    <a:noFill/>
                    <a:ln>
                      <a:noFill/>
                    </a:ln>
                  </pic:spPr>
                </pic:pic>
              </a:graphicData>
            </a:graphic>
          </wp:inline>
        </w:drawing>
      </w:r>
    </w:p>
    <w:p w14:paraId="27232D7A" w14:textId="0FFBF0EC" w:rsidR="00590C81" w:rsidRDefault="00F92FAE" w:rsidP="00F92FAE">
      <w:pPr>
        <w:pStyle w:val="Caption"/>
      </w:pPr>
      <w:bookmarkStart w:id="151" w:name="_Toc35765750"/>
      <w:r>
        <w:t xml:space="preserve">Figure </w:t>
      </w:r>
      <w:fldSimple w:instr=" SEQ Figure \* ARABIC ">
        <w:r w:rsidR="005D5259">
          <w:rPr>
            <w:noProof/>
          </w:rPr>
          <w:t>9</w:t>
        </w:r>
      </w:fldSimple>
      <w:r w:rsidRPr="006A4107">
        <w:t xml:space="preserve">: </w:t>
      </w:r>
      <w:proofErr w:type="spellStart"/>
      <w:r w:rsidRPr="006A4107">
        <w:t>MiniGuide</w:t>
      </w:r>
      <w:bookmarkEnd w:id="151"/>
      <w:proofErr w:type="spellEnd"/>
    </w:p>
    <w:p w14:paraId="053B39D7" w14:textId="77777777" w:rsidR="006A3837" w:rsidRPr="006A3837" w:rsidRDefault="006A3837" w:rsidP="006A3837">
      <w:pPr>
        <w:rPr>
          <w:highlight w:val="lightGray"/>
        </w:rPr>
      </w:pPr>
    </w:p>
    <w:p w14:paraId="5651D317" w14:textId="52CAE2E4" w:rsidR="00590C81" w:rsidRPr="00CB3642" w:rsidRDefault="00590C81" w:rsidP="00590C81">
      <w:pPr>
        <w:spacing w:line="360" w:lineRule="auto"/>
      </w:pPr>
      <w:r w:rsidRPr="00CB3642">
        <w:t xml:space="preserve">Many users have found that the </w:t>
      </w:r>
      <w:proofErr w:type="spellStart"/>
      <w:r w:rsidRPr="00CB3642">
        <w:t>MiniGuide</w:t>
      </w:r>
      <w:proofErr w:type="spellEnd"/>
      <w:r w:rsidRPr="00CB3642">
        <w:t xml:space="preserve"> has helped them in multiple ways. Some of these include detecting overhanging objects, locating counter staff, locating the end of a queue, locating doorways and gaps and navigating around obstacles. The </w:t>
      </w:r>
      <w:proofErr w:type="spellStart"/>
      <w:r w:rsidRPr="00CB3642">
        <w:t>MiniGuide</w:t>
      </w:r>
      <w:proofErr w:type="spellEnd"/>
      <w:r w:rsidRPr="00CB3642">
        <w:t xml:space="preserve"> can detect large objects from four meters away and include</w:t>
      </w:r>
      <w:r w:rsidR="00CB3642" w:rsidRPr="00CB3642">
        <w:t>s</w:t>
      </w:r>
      <w:r w:rsidRPr="00CB3642">
        <w:t xml:space="preserve"> 5 different detection ranges.</w:t>
      </w:r>
    </w:p>
    <w:p w14:paraId="1C1BEB8E" w14:textId="77777777" w:rsidR="00590C81" w:rsidRPr="00590C81" w:rsidRDefault="00590C81" w:rsidP="00590C81">
      <w:pPr>
        <w:spacing w:line="360" w:lineRule="auto"/>
        <w:rPr>
          <w:highlight w:val="lightGray"/>
        </w:rPr>
      </w:pPr>
    </w:p>
    <w:p w14:paraId="76286406" w14:textId="42BDA1ED" w:rsidR="00590C81" w:rsidRPr="00CB3642" w:rsidRDefault="00590C81" w:rsidP="00590C81">
      <w:pPr>
        <w:spacing w:line="360" w:lineRule="auto"/>
        <w:rPr>
          <w:b/>
          <w:bCs/>
        </w:rPr>
      </w:pPr>
      <w:r w:rsidRPr="00CB3642">
        <w:t xml:space="preserve">Products like the </w:t>
      </w:r>
      <w:proofErr w:type="spellStart"/>
      <w:r w:rsidRPr="00CB3642">
        <w:t>MiniGuide</w:t>
      </w:r>
      <w:proofErr w:type="spellEnd"/>
      <w:r w:rsidRPr="00CB3642">
        <w:t xml:space="preserve"> require in-depth user tests. An example of an in-depth test carried out on the </w:t>
      </w:r>
      <w:proofErr w:type="spellStart"/>
      <w:r w:rsidRPr="00CB3642">
        <w:t>MiniGuide</w:t>
      </w:r>
      <w:proofErr w:type="spellEnd"/>
      <w:r w:rsidRPr="00CB3642">
        <w:t xml:space="preserve"> came from the Department of Rehabilitation from Laval University in Quebec Canada (3</w:t>
      </w:r>
      <w:r w:rsidR="00B47ECE">
        <w:t>1</w:t>
      </w:r>
      <w:r w:rsidRPr="00CB3642">
        <w:t xml:space="preserve">). They tested the </w:t>
      </w:r>
      <w:proofErr w:type="spellStart"/>
      <w:r w:rsidRPr="00CB3642">
        <w:t>MiniGuide</w:t>
      </w:r>
      <w:proofErr w:type="spellEnd"/>
      <w:r w:rsidRPr="00CB3642">
        <w:t xml:space="preserve"> on four users from a deaf and blind program. These participants were trained on the product and had their experiences evaluated before and after training and then again after 3 months. The researchers for this test interviewed the participants and clinicians to gather their experiences, the benefits of the product and any problems with the device.</w:t>
      </w:r>
    </w:p>
    <w:p w14:paraId="0692384A"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328616F8" w14:textId="77777777" w:rsidR="00590C81" w:rsidRPr="00CB3642" w:rsidRDefault="00590C81" w:rsidP="00590C81">
      <w:pPr>
        <w:spacing w:line="360" w:lineRule="auto"/>
        <w:rPr>
          <w:color w:val="4F81BD"/>
        </w:rPr>
      </w:pPr>
      <w:r w:rsidRPr="00CB3642">
        <w:rPr>
          <w:color w:val="4F81BD"/>
        </w:rPr>
        <w:t>Ray Electronic Mobility Guide</w:t>
      </w:r>
    </w:p>
    <w:p w14:paraId="5D2C08C0" w14:textId="2B818778" w:rsidR="00590C81" w:rsidRPr="00CB3642" w:rsidRDefault="00590C81" w:rsidP="00590C81">
      <w:pPr>
        <w:spacing w:line="360" w:lineRule="auto"/>
      </w:pPr>
      <w:r w:rsidRPr="00CB3642">
        <w:t xml:space="preserve">The Ray Electronic Mobility Guide </w:t>
      </w:r>
      <w:r w:rsidRPr="00CB3642">
        <w:fldChar w:fldCharType="begin"/>
      </w:r>
      <w:r w:rsidRPr="00CB3642">
        <w:instrText xml:space="preserve"> ADDIN ZOTERO_ITEM CSL_CITATION {"citationID":"CwlwRJtM","properties":{"formattedCitation":"(\\uc0\\u8220{}MaxiAids | Ray Electronic Mobility Aid for the Blind,\\uc0\\u8221{} n.d.)","plainCitation":"(“MaxiAids | Ray Electronic Mobility Aid for the Blind,” n.d.)","noteIndex":0},"citationItems":[{"id":16,"uris":["http://zotero.org/users/local/uRryVeox/items/S4N2HTVA"],"uri":["http://zotero.org/users/local/uRryVeox/items/S4N2HTVA"],"itemData":{"id":16,"type":"webpage","title":"MaxiAids | Ray Electronic Mobility Aid for the Blind","URL":"https://www.maxiaids.com/ray-electronic-mobility-aid-for-the-blind","accessed":{"date-parts":[["2019",11,4]]}}}],"schema":"https://github.com/citation-style-language/schema/raw/master/csl-citation.json"} </w:instrText>
      </w:r>
      <w:r w:rsidRPr="00CB3642">
        <w:fldChar w:fldCharType="separate"/>
      </w:r>
      <w:r w:rsidRPr="00CB3642">
        <w:rPr>
          <w:rFonts w:ascii="Calibri" w:hAnsi="Calibri" w:cs="Calibri"/>
          <w:szCs w:val="24"/>
        </w:rPr>
        <w:t>(6)</w:t>
      </w:r>
      <w:r w:rsidRPr="00CB3642">
        <w:fldChar w:fldCharType="end"/>
      </w:r>
      <w:r w:rsidRPr="00CB3642">
        <w:t xml:space="preserve"> is a handheld, lightweight and compact navigation aid, like the </w:t>
      </w:r>
      <w:proofErr w:type="spellStart"/>
      <w:r w:rsidRPr="00CB3642">
        <w:t>MiniGuide</w:t>
      </w:r>
      <w:proofErr w:type="spellEnd"/>
      <w:r w:rsidRPr="00CB3642">
        <w:t xml:space="preserve">. The Ray Electronic Mobility Guide is a sensitive electronic mobility aid </w:t>
      </w:r>
      <w:r w:rsidRPr="00CB3642">
        <w:fldChar w:fldCharType="begin"/>
      </w:r>
      <w:r w:rsidRPr="00CB3642">
        <w:instrText xml:space="preserve"> ADDIN ZOTERO_ITEM CSL_CITATION {"citationID":"hGUZxQ7a","properties":{"formattedCitation":"(\\uc0\\u8220{}CareTec - Products for the Blind and Visually Impaired: Ray\\uc0\\u174{} - the handy mobility aid!,\\uc0\\u8221{} n.d.)","plainCitation":"(“CareTec - Products for the Blind and Visually Impaired: Ray® - the handy mobility aid!,” n.d.)","noteIndex":0},"citationItems":[{"id":14,"uris":["http://zotero.org/users/local/uRryVeox/items/RJWU5CBX"],"uri":["http://zotero.org/users/local/uRryVeox/items/RJWU5CBX"],"itemData":{"id":14,"type":"webpage","title":"CareTec - Products for the Blind and Visually Impaired: Ray® - the handy mobility aid!","URL":"http://www.caretec.at/Mobility.148.0.html?&amp;cHash=a82f48fd87&amp;detail=3131","accessed":{"date-parts":[["2019",11,4]]}}}],"schema":"https://github.com/citation-style-language/schema/raw/master/csl-citation.json"} </w:instrText>
      </w:r>
      <w:r w:rsidRPr="00CB3642">
        <w:fldChar w:fldCharType="separate"/>
      </w:r>
      <w:r w:rsidRPr="00CB3642">
        <w:rPr>
          <w:rFonts w:ascii="Calibri" w:hAnsi="Calibri" w:cs="Calibri"/>
          <w:szCs w:val="24"/>
        </w:rPr>
        <w:t>(7)</w:t>
      </w:r>
      <w:r w:rsidRPr="00CB3642">
        <w:fldChar w:fldCharType="end"/>
      </w:r>
      <w:r w:rsidRPr="00CB3642">
        <w:t xml:space="preserve"> that detects obstacles and alerts the users by emitting</w:t>
      </w:r>
      <w:r w:rsidR="00CB3642" w:rsidRPr="00CB3642">
        <w:t xml:space="preserve"> </w:t>
      </w:r>
      <w:r w:rsidRPr="00CB3642">
        <w:t>audio and</w:t>
      </w:r>
      <w:r w:rsidR="00CB3642" w:rsidRPr="00CB3642">
        <w:t xml:space="preserve"> or</w:t>
      </w:r>
      <w:r w:rsidRPr="00CB3642">
        <w:t xml:space="preserve"> vibrating signals.</w:t>
      </w:r>
    </w:p>
    <w:p w14:paraId="27F27BD4" w14:textId="77777777" w:rsidR="00F92FAE" w:rsidRDefault="00590C81" w:rsidP="00F92FAE">
      <w:pPr>
        <w:keepNext/>
        <w:spacing w:line="360" w:lineRule="auto"/>
      </w:pPr>
      <w:r w:rsidRPr="00590C81">
        <w:rPr>
          <w:noProof/>
          <w:highlight w:val="lightGray"/>
        </w:rPr>
        <w:lastRenderedPageBreak/>
        <w:drawing>
          <wp:inline distT="0" distB="0" distL="0" distR="0" wp14:anchorId="677B9538" wp14:editId="0B1876CA">
            <wp:extent cx="2192867" cy="2192867"/>
            <wp:effectExtent l="0" t="0" r="0" b="0"/>
            <wp:docPr id="8" name="Picture 8" descr="Image result for ray electronic mobility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ray electronic mobility guid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94053" cy="2194053"/>
                    </a:xfrm>
                    <a:prstGeom prst="rect">
                      <a:avLst/>
                    </a:prstGeom>
                    <a:noFill/>
                    <a:ln>
                      <a:noFill/>
                    </a:ln>
                  </pic:spPr>
                </pic:pic>
              </a:graphicData>
            </a:graphic>
          </wp:inline>
        </w:drawing>
      </w:r>
    </w:p>
    <w:p w14:paraId="7D5893B9" w14:textId="71574EE3" w:rsidR="00590C81" w:rsidRDefault="00F92FAE" w:rsidP="00F92FAE">
      <w:pPr>
        <w:pStyle w:val="Caption"/>
      </w:pPr>
      <w:bookmarkStart w:id="152" w:name="_Toc35765751"/>
      <w:r>
        <w:t xml:space="preserve">Figure </w:t>
      </w:r>
      <w:fldSimple w:instr=" SEQ Figure \* ARABIC ">
        <w:r w:rsidR="005D5259">
          <w:rPr>
            <w:noProof/>
          </w:rPr>
          <w:t>10</w:t>
        </w:r>
      </w:fldSimple>
      <w:r w:rsidRPr="00936BC1">
        <w:t>: The Ray Electronic Mobility Guide</w:t>
      </w:r>
      <w:bookmarkEnd w:id="152"/>
    </w:p>
    <w:p w14:paraId="0127A317" w14:textId="77777777" w:rsidR="006A3837" w:rsidRPr="006A3837" w:rsidRDefault="006A3837" w:rsidP="006A3837"/>
    <w:p w14:paraId="01A97FB9" w14:textId="77777777" w:rsidR="00590C81" w:rsidRPr="00CB3642" w:rsidRDefault="00590C81" w:rsidP="00590C81">
      <w:pPr>
        <w:spacing w:line="360" w:lineRule="auto"/>
      </w:pPr>
      <w:r w:rsidRPr="00CB3642">
        <w:t>The Ray Electronic Mobility Guide is battery powered, easy to use and has a short training time. It is to be used as a compliment to the more classic form of navigation for the visually impaired and blind, the white cane.</w:t>
      </w:r>
    </w:p>
    <w:p w14:paraId="5E959A65" w14:textId="77777777" w:rsidR="00590C81" w:rsidRPr="00590C81" w:rsidRDefault="00590C81" w:rsidP="00590C81">
      <w:pPr>
        <w:spacing w:line="360" w:lineRule="auto"/>
        <w:rPr>
          <w:highlight w:val="lightGray"/>
        </w:rPr>
      </w:pPr>
    </w:p>
    <w:p w14:paraId="2C510BC1" w14:textId="4FD92476" w:rsidR="00590C81" w:rsidRPr="00CB3642" w:rsidRDefault="00590C81" w:rsidP="00590C81">
      <w:pPr>
        <w:spacing w:line="360" w:lineRule="auto"/>
        <w:rPr>
          <w:color w:val="4F81BD"/>
        </w:rPr>
      </w:pPr>
      <w:r w:rsidRPr="00CB3642">
        <w:rPr>
          <w:color w:val="4F81BD"/>
        </w:rPr>
        <w:t>Other Projects</w:t>
      </w:r>
    </w:p>
    <w:p w14:paraId="3C3CC21B" w14:textId="1DE0D4C5" w:rsidR="00590C81" w:rsidRPr="00CB3642" w:rsidRDefault="00590C81" w:rsidP="00590C81">
      <w:pPr>
        <w:pStyle w:val="BodyA"/>
        <w:spacing w:line="360" w:lineRule="auto"/>
        <w:rPr>
          <w:rFonts w:asciiTheme="minorHAnsi" w:hAnsiTheme="minorHAnsi" w:cstheme="minorHAnsi"/>
          <w:sz w:val="22"/>
          <w:szCs w:val="22"/>
        </w:rPr>
      </w:pPr>
      <w:r w:rsidRPr="00CB3642">
        <w:rPr>
          <w:rFonts w:asciiTheme="minorHAnsi" w:hAnsiTheme="minorHAnsi" w:cstheme="minorHAnsi"/>
          <w:sz w:val="22"/>
          <w:szCs w:val="22"/>
        </w:rPr>
        <w:t>During the course of this research it was found that there are multiple other projects similar to this project.</w:t>
      </w:r>
      <w:r w:rsidR="00781D53">
        <w:rPr>
          <w:rFonts w:asciiTheme="minorHAnsi" w:hAnsiTheme="minorHAnsi" w:cstheme="minorHAnsi"/>
          <w:sz w:val="22"/>
          <w:szCs w:val="22"/>
        </w:rPr>
        <w:t xml:space="preserve"> These similar projects will be discussed below in no particular order.</w:t>
      </w:r>
      <w:r w:rsidRPr="00CB3642">
        <w:rPr>
          <w:rFonts w:asciiTheme="minorHAnsi" w:hAnsiTheme="minorHAnsi" w:cstheme="minorHAnsi"/>
          <w:sz w:val="22"/>
          <w:szCs w:val="22"/>
        </w:rPr>
        <w:t xml:space="preserve"> </w:t>
      </w:r>
    </w:p>
    <w:p w14:paraId="01EF5B3B"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568B9C9B" w14:textId="5D30AB4E" w:rsidR="00590C81"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The first of these projects is by </w:t>
      </w:r>
      <w:proofErr w:type="spellStart"/>
      <w:r w:rsidRPr="00CE2247">
        <w:rPr>
          <w:rFonts w:asciiTheme="minorHAnsi" w:hAnsiTheme="minorHAnsi" w:cstheme="minorHAnsi"/>
          <w:sz w:val="22"/>
          <w:szCs w:val="22"/>
        </w:rPr>
        <w:t>Ezhilarasi</w:t>
      </w:r>
      <w:proofErr w:type="spellEnd"/>
      <w:r w:rsidRPr="00CE2247">
        <w:rPr>
          <w:rFonts w:asciiTheme="minorHAnsi" w:hAnsiTheme="minorHAnsi" w:cstheme="minorHAnsi"/>
          <w:sz w:val="22"/>
          <w:szCs w:val="22"/>
        </w:rPr>
        <w:t xml:space="preserve">, </w:t>
      </w:r>
      <w:r w:rsidRPr="00CE2247">
        <w:rPr>
          <w:rFonts w:asciiTheme="minorHAnsi" w:hAnsiTheme="minorHAnsi" w:cstheme="minorHAnsi"/>
          <w:i/>
          <w:iCs/>
          <w:sz w:val="22"/>
          <w:szCs w:val="22"/>
        </w:rPr>
        <w:t xml:space="preserve">et al. </w:t>
      </w:r>
      <w:r w:rsidRPr="00CE2247">
        <w:rPr>
          <w:rFonts w:asciiTheme="minorHAnsi" w:hAnsiTheme="minorHAnsi" w:cstheme="minorHAnsi"/>
          <w:sz w:val="22"/>
          <w:szCs w:val="22"/>
        </w:rPr>
        <w:t xml:space="preserve">(8). Their work describes the implementation of an assistive aid using </w:t>
      </w:r>
      <w:r w:rsidR="00CE2247">
        <w:rPr>
          <w:rFonts w:asciiTheme="minorHAnsi" w:hAnsiTheme="minorHAnsi" w:cstheme="minorHAnsi"/>
          <w:sz w:val="22"/>
          <w:szCs w:val="22"/>
        </w:rPr>
        <w:t>the</w:t>
      </w:r>
      <w:r w:rsidRPr="00CE2247">
        <w:rPr>
          <w:rFonts w:asciiTheme="minorHAnsi" w:hAnsiTheme="minorHAnsi" w:cstheme="minorHAnsi"/>
          <w:sz w:val="22"/>
          <w:szCs w:val="22"/>
        </w:rPr>
        <w:t xml:space="preserve"> Raspberry Pi. This project aimed to help visually impaired people with many areas of life including obstacle detection, which is also a feature of Navigation Assistant. In their project they completed a prototype that c</w:t>
      </w:r>
      <w:r w:rsidR="00CE2247" w:rsidRPr="00CE2247">
        <w:rPr>
          <w:rFonts w:asciiTheme="minorHAnsi" w:hAnsiTheme="minorHAnsi" w:cstheme="minorHAnsi"/>
          <w:sz w:val="22"/>
          <w:szCs w:val="22"/>
        </w:rPr>
        <w:t>ould</w:t>
      </w:r>
      <w:r w:rsidRPr="00CE2247">
        <w:rPr>
          <w:rFonts w:asciiTheme="minorHAnsi" w:hAnsiTheme="minorHAnsi" w:cstheme="minorHAnsi"/>
          <w:sz w:val="22"/>
          <w:szCs w:val="22"/>
        </w:rPr>
        <w:t xml:space="preserve"> be worn by a user on their waist which accommodates for the human tendency to point at the object being interacted with.</w:t>
      </w:r>
      <w:r w:rsidR="00D2797A" w:rsidRPr="00CE2247">
        <w:rPr>
          <w:rFonts w:asciiTheme="minorHAnsi" w:hAnsiTheme="minorHAnsi" w:cstheme="minorHAnsi"/>
          <w:sz w:val="22"/>
          <w:szCs w:val="22"/>
        </w:rPr>
        <w:t xml:space="preserve"> </w:t>
      </w:r>
      <w:r w:rsidR="007E5F96" w:rsidRPr="00CE2247">
        <w:rPr>
          <w:rFonts w:asciiTheme="minorHAnsi" w:hAnsiTheme="minorHAnsi" w:cstheme="minorHAnsi"/>
          <w:sz w:val="22"/>
          <w:szCs w:val="22"/>
        </w:rPr>
        <w:t>As a result of their research, the researchers found that their wearable prototype was able to detect objects with a high level of accuracy and efficiency. To analysis the prototype the researchers carried out quantitative analysis on a large dataset with different path contexts. As a result of this analysis they found that their wearable prototype demonstrated promising performance.</w:t>
      </w:r>
      <w:r w:rsidR="007E5F96">
        <w:rPr>
          <w:rFonts w:asciiTheme="minorHAnsi" w:hAnsiTheme="minorHAnsi" w:cstheme="minorHAnsi"/>
          <w:sz w:val="22"/>
          <w:szCs w:val="22"/>
        </w:rPr>
        <w:t xml:space="preserve"> </w:t>
      </w:r>
    </w:p>
    <w:p w14:paraId="4503CCAA" w14:textId="77777777" w:rsidR="00590C81" w:rsidRPr="00590C81" w:rsidRDefault="00590C81" w:rsidP="00590C81">
      <w:pPr>
        <w:pStyle w:val="BodyA"/>
        <w:spacing w:line="360" w:lineRule="auto"/>
        <w:rPr>
          <w:rFonts w:asciiTheme="minorHAnsi" w:hAnsiTheme="minorHAnsi" w:cstheme="minorHAnsi"/>
          <w:b/>
          <w:bCs/>
          <w:sz w:val="22"/>
          <w:szCs w:val="22"/>
          <w:highlight w:val="lightGray"/>
        </w:rPr>
      </w:pPr>
    </w:p>
    <w:p w14:paraId="070D5F6A" w14:textId="75B92637" w:rsidR="00B966D9" w:rsidRPr="00CE2247" w:rsidRDefault="00590C81" w:rsidP="00B81F2C">
      <w:pPr>
        <w:pStyle w:val="BodyA"/>
        <w:spacing w:line="360" w:lineRule="auto"/>
        <w:rPr>
          <w:rFonts w:asciiTheme="minorHAnsi" w:hAnsiTheme="minorHAnsi" w:cstheme="minorHAnsi"/>
          <w:sz w:val="22"/>
          <w:szCs w:val="22"/>
        </w:rPr>
      </w:pPr>
      <w:proofErr w:type="spellStart"/>
      <w:r w:rsidRPr="00CE2247">
        <w:rPr>
          <w:rFonts w:asciiTheme="minorHAnsi" w:hAnsiTheme="minorHAnsi" w:cstheme="minorHAnsi"/>
          <w:sz w:val="22"/>
          <w:szCs w:val="22"/>
        </w:rPr>
        <w:t>Shankir</w:t>
      </w:r>
      <w:proofErr w:type="spellEnd"/>
      <w:r w:rsidRPr="00CE2247">
        <w:rPr>
          <w:rFonts w:asciiTheme="minorHAnsi" w:hAnsiTheme="minorHAnsi" w:cstheme="minorHAnsi"/>
          <w:sz w:val="22"/>
          <w:szCs w:val="22"/>
        </w:rPr>
        <w:t xml:space="preserve"> Sivan,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xml:space="preserve"> (9) looked into creating a computer vision-based project to aid visually impaired and blind people. They investigated</w:t>
      </w:r>
      <w:r w:rsidR="00CE2247" w:rsidRPr="00CE2247">
        <w:rPr>
          <w:rFonts w:asciiTheme="minorHAnsi" w:hAnsiTheme="minorHAnsi" w:cstheme="minorHAnsi"/>
          <w:sz w:val="22"/>
          <w:szCs w:val="22"/>
        </w:rPr>
        <w:t xml:space="preserve"> the</w:t>
      </w:r>
      <w:r w:rsidRPr="00CE2247">
        <w:rPr>
          <w:rFonts w:asciiTheme="minorHAnsi" w:hAnsiTheme="minorHAnsi" w:cstheme="minorHAnsi"/>
          <w:sz w:val="22"/>
          <w:szCs w:val="22"/>
        </w:rPr>
        <w:t xml:space="preserve"> numerous computer vision-based technologies available and looked into the possibility of a cheaper solution. One of the technologies they researched was called  </w:t>
      </w:r>
      <w:proofErr w:type="spellStart"/>
      <w:r w:rsidRPr="00CE2247">
        <w:rPr>
          <w:rFonts w:asciiTheme="minorHAnsi" w:hAnsiTheme="minorHAnsi" w:cstheme="minorHAnsi"/>
          <w:sz w:val="22"/>
          <w:szCs w:val="22"/>
        </w:rPr>
        <w:t>FingerReader</w:t>
      </w:r>
      <w:proofErr w:type="spellEnd"/>
      <w:r w:rsidRPr="00CE2247">
        <w:rPr>
          <w:rFonts w:asciiTheme="minorHAnsi" w:hAnsiTheme="minorHAnsi" w:cstheme="minorHAnsi"/>
          <w:sz w:val="22"/>
          <w:szCs w:val="22"/>
        </w:rPr>
        <w:t xml:space="preserve"> which is a wearable text reader that aids visually impaired or blind readers with their </w:t>
      </w:r>
      <w:r w:rsidRPr="00CE2247">
        <w:rPr>
          <w:rFonts w:asciiTheme="minorHAnsi" w:hAnsiTheme="minorHAnsi" w:cstheme="minorHAnsi"/>
          <w:sz w:val="22"/>
          <w:szCs w:val="22"/>
        </w:rPr>
        <w:lastRenderedPageBreak/>
        <w:t>reading. Essentially,  this project investigated various effective assistive devices for the blind and visually impaired. In the end  a cheaper but effective assistive aid was proposed but it was found that this conclusion needed further research to improve and add features.</w:t>
      </w:r>
      <w:r w:rsidR="00E21B8F" w:rsidRPr="00CE2247">
        <w:rPr>
          <w:rFonts w:asciiTheme="minorHAnsi" w:hAnsiTheme="minorHAnsi" w:cstheme="minorHAnsi"/>
          <w:sz w:val="22"/>
          <w:szCs w:val="22"/>
        </w:rPr>
        <w:t xml:space="preserve"> To evaluate the project the researchers carried out experiments on their assistive aid device. These experiments involved activating the camera and capturing a scene that contained different objects that needed to be detected. As a result of these experiments </w:t>
      </w:r>
      <w:r w:rsidR="00625D9F" w:rsidRPr="00CE2247">
        <w:rPr>
          <w:rFonts w:asciiTheme="minorHAnsi" w:hAnsiTheme="minorHAnsi" w:cstheme="minorHAnsi"/>
          <w:sz w:val="22"/>
          <w:szCs w:val="22"/>
        </w:rPr>
        <w:t xml:space="preserve">limitations were discovered with the system. Firstly, problems occurred with regards to unusual images, i.e. blurred or unfocused images. This problem could be solved to an extent by </w:t>
      </w:r>
      <w:r w:rsidR="00CE2247" w:rsidRPr="00CE2247">
        <w:rPr>
          <w:rFonts w:asciiTheme="minorHAnsi" w:hAnsiTheme="minorHAnsi" w:cstheme="minorHAnsi"/>
          <w:sz w:val="22"/>
          <w:szCs w:val="22"/>
        </w:rPr>
        <w:t>u</w:t>
      </w:r>
      <w:r w:rsidR="00625D9F" w:rsidRPr="00CE2247">
        <w:rPr>
          <w:rFonts w:asciiTheme="minorHAnsi" w:hAnsiTheme="minorHAnsi" w:cstheme="minorHAnsi"/>
          <w:sz w:val="22"/>
          <w:szCs w:val="22"/>
        </w:rPr>
        <w:t>sing deblurring and auto focus, however some images still had to be discarded. As well as that, another limitation that was discovered was that the processor speed could compromise the system performance. It was decided that this limitation could be examined and improved in the future.</w:t>
      </w:r>
    </w:p>
    <w:p w14:paraId="585E04BF" w14:textId="77777777" w:rsidR="00590C81" w:rsidRPr="00590C81" w:rsidRDefault="00590C81" w:rsidP="00590C81">
      <w:pPr>
        <w:pStyle w:val="BodyA"/>
        <w:spacing w:line="360" w:lineRule="auto"/>
        <w:rPr>
          <w:rFonts w:asciiTheme="minorHAnsi" w:hAnsiTheme="minorHAnsi" w:cstheme="minorHAnsi"/>
          <w:b/>
          <w:bCs/>
          <w:sz w:val="22"/>
          <w:szCs w:val="22"/>
          <w:highlight w:val="lightGray"/>
        </w:rPr>
      </w:pPr>
    </w:p>
    <w:p w14:paraId="670B2470" w14:textId="3181C66A" w:rsidR="00CE027B" w:rsidRPr="00D2797A" w:rsidRDefault="00590C81" w:rsidP="00CE027B">
      <w:pPr>
        <w:pStyle w:val="BodyA"/>
        <w:spacing w:line="360" w:lineRule="auto"/>
        <w:rPr>
          <w:rFonts w:asciiTheme="minorHAnsi" w:hAnsiTheme="minorHAnsi" w:cstheme="minorHAnsi"/>
          <w:sz w:val="22"/>
          <w:szCs w:val="22"/>
          <w:highlight w:val="yellow"/>
        </w:rPr>
      </w:pPr>
      <w:proofErr w:type="spellStart"/>
      <w:r w:rsidRPr="00CB3642">
        <w:rPr>
          <w:rFonts w:asciiTheme="minorHAnsi" w:hAnsiTheme="minorHAnsi" w:cstheme="minorHAnsi"/>
          <w:sz w:val="22"/>
          <w:szCs w:val="22"/>
        </w:rPr>
        <w:t>Anushree</w:t>
      </w:r>
      <w:proofErr w:type="spellEnd"/>
      <w:r w:rsidRPr="00CB3642">
        <w:rPr>
          <w:rFonts w:asciiTheme="minorHAnsi" w:hAnsiTheme="minorHAnsi" w:cstheme="minorHAnsi"/>
          <w:sz w:val="22"/>
          <w:szCs w:val="22"/>
        </w:rPr>
        <w:t xml:space="preserve"> </w:t>
      </w:r>
      <w:proofErr w:type="spellStart"/>
      <w:r w:rsidRPr="00CB3642">
        <w:rPr>
          <w:rFonts w:asciiTheme="minorHAnsi" w:hAnsiTheme="minorHAnsi" w:cstheme="minorHAnsi"/>
          <w:sz w:val="22"/>
          <w:szCs w:val="22"/>
        </w:rPr>
        <w:t>Harsur</w:t>
      </w:r>
      <w:proofErr w:type="spellEnd"/>
      <w:r w:rsidRPr="00CB3642">
        <w:rPr>
          <w:rFonts w:asciiTheme="minorHAnsi" w:hAnsiTheme="minorHAnsi" w:cstheme="minorHAnsi"/>
          <w:sz w:val="22"/>
          <w:szCs w:val="22"/>
        </w:rPr>
        <w:t xml:space="preserve">, </w:t>
      </w:r>
      <w:r w:rsidRPr="00CB3642">
        <w:rPr>
          <w:rFonts w:asciiTheme="minorHAnsi" w:hAnsiTheme="minorHAnsi" w:cstheme="minorHAnsi"/>
          <w:i/>
          <w:iCs/>
          <w:sz w:val="22"/>
          <w:szCs w:val="22"/>
        </w:rPr>
        <w:t>et al.</w:t>
      </w:r>
      <w:r w:rsidRPr="00CB3642">
        <w:rPr>
          <w:rFonts w:asciiTheme="minorHAnsi" w:hAnsiTheme="minorHAnsi" w:cstheme="minorHAnsi"/>
          <w:sz w:val="22"/>
          <w:szCs w:val="22"/>
        </w:rPr>
        <w:t xml:space="preserve"> </w:t>
      </w:r>
      <w:r w:rsidRPr="00CB3642">
        <w:rPr>
          <w:rFonts w:asciiTheme="minorHAnsi" w:hAnsiTheme="minorHAnsi" w:cstheme="minorHAnsi"/>
          <w:sz w:val="22"/>
          <w:szCs w:val="22"/>
        </w:rPr>
        <w:fldChar w:fldCharType="begin"/>
      </w:r>
      <w:r w:rsidRPr="00CB3642">
        <w:rPr>
          <w:rFonts w:asciiTheme="minorHAnsi" w:hAnsiTheme="minorHAnsi" w:cstheme="minorHAnsi"/>
          <w:sz w:val="22"/>
          <w:szCs w:val="22"/>
        </w:rPr>
        <w:instrText xml:space="preserve"> ADDIN ZOTERO_ITEM CSL_CITATION {"citationID":"BISuMazA","properties":{"formattedCitation":"(Harsur, n.d.)","plainCitation":"(Harsur, n.d.)","noteIndex":0},"citationItems":[{"id":18,"uris":["http://zotero.org/users/local/uRryVeox/items/IN5HI3YN"],"uri":["http://zotero.org/users/local/uRryVeox/items/IN5HI3YN"],"itemData":{"id":18,"type":"article-journal","title":"Voice Based Navigation System for Blind People Using Ultrasonic Sensor","container-title":"International Journal on Recent and Innovation Trends in Computing and Communication","page":"6","volume":"3","issue":"6","source":"Zotero","abstract":"As the technology is advancing day to day, the human machine interaction has become a must in our daily life. The interference has progressively become more important and advanced in order to ease the interaction process of the user and provide friendly operation. There are a few advanced technologies which are now accessible in the market to cater the needs, yet they have their own particular drawbacks, thus one of the efficient solutions is to use an embedded system. The primary objective of this work is to permit blind persons to explore autonomously in the outside environment. Ordinary route navigational systems in the outdoor environment are expensive and its manufacturing is time consuming. Blind people are at extensive drawback as they regularly do not have the data which is required, while passing obstacles and dangers. They generally have little information about data such as land marks, heading and self velocity information that is crucial for them to explore them through new environment. It is our conviction that advances in innovations could help and encourage these blind people in their regular operations. This work goes for giving the route to blind persons, by designing a cost – effective and more flexible navigation system. Here we are developing a navigation system that makes use of sounds in order to provide navigation instruction to the user. The conversion of speech into a text is done by a pocket sphinx and Google API, whereas the text to speech conversion is done by Espeak and here we are trying to convert the speech into an Indian language (Hindi). Route navigation is taken care by a Raspberry pi. The route questions queries of the destination location are geocoded utilizing Geo-coder module and then passed to Espeak (text to speech) module to create a pedestrian route. The user can include the location by talking into a microphone connected to raspberry pi. The whole system is mounted to a pack that sits on the client waist. It is light and convenient and it doesn't obstruct any of the client's detects while it is being utilized.","language":"en","author":[{"family":"Harsur","given":"Anushree"}]}}],"schema":"https://github.com/citation-style-language/schema/raw/master/csl-citation.json"} </w:instrText>
      </w:r>
      <w:r w:rsidRPr="00CB3642">
        <w:rPr>
          <w:rFonts w:asciiTheme="minorHAnsi" w:hAnsiTheme="minorHAnsi" w:cstheme="minorHAnsi"/>
          <w:sz w:val="22"/>
          <w:szCs w:val="22"/>
        </w:rPr>
        <w:fldChar w:fldCharType="separate"/>
      </w:r>
      <w:r w:rsidRPr="00CB3642">
        <w:rPr>
          <w:rFonts w:ascii="Calibri" w:hAnsi="Calibri" w:cs="Calibri"/>
          <w:sz w:val="22"/>
        </w:rPr>
        <w:t>(10)</w:t>
      </w:r>
      <w:r w:rsidRPr="00CB3642">
        <w:rPr>
          <w:rFonts w:asciiTheme="minorHAnsi" w:hAnsiTheme="minorHAnsi" w:cstheme="minorHAnsi"/>
          <w:sz w:val="22"/>
          <w:szCs w:val="22"/>
        </w:rPr>
        <w:fldChar w:fldCharType="end"/>
      </w:r>
      <w:r w:rsidRPr="00CB3642">
        <w:rPr>
          <w:rFonts w:asciiTheme="minorHAnsi" w:hAnsiTheme="minorHAnsi" w:cstheme="minorHAnsi"/>
          <w:sz w:val="22"/>
          <w:szCs w:val="22"/>
        </w:rPr>
        <w:t xml:space="preserve"> implemented a project, using a Raspberry Pi, that makes use of the surrounding sounds to provide the user with a navigation instruction, allowing the user to navigate the</w:t>
      </w:r>
      <w:r w:rsidR="00CB3642">
        <w:rPr>
          <w:rFonts w:asciiTheme="minorHAnsi" w:hAnsiTheme="minorHAnsi" w:cstheme="minorHAnsi"/>
          <w:sz w:val="22"/>
          <w:szCs w:val="22"/>
        </w:rPr>
        <w:t>ir</w:t>
      </w:r>
      <w:r w:rsidRPr="00CB3642">
        <w:rPr>
          <w:rFonts w:asciiTheme="minorHAnsi" w:hAnsiTheme="minorHAnsi" w:cstheme="minorHAnsi"/>
          <w:sz w:val="22"/>
          <w:szCs w:val="22"/>
        </w:rPr>
        <w:t xml:space="preserve"> outside environment independently. Their project was a success and they found they had further scope to improve the abilities of the system. </w:t>
      </w:r>
    </w:p>
    <w:p w14:paraId="69E42497"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705CABD7" w14:textId="4F00E2D0" w:rsidR="00590C81" w:rsidRDefault="00590C81" w:rsidP="00590C81">
      <w:pPr>
        <w:pStyle w:val="BodyA"/>
        <w:spacing w:line="360" w:lineRule="auto"/>
        <w:rPr>
          <w:rFonts w:asciiTheme="minorHAnsi" w:hAnsiTheme="minorHAnsi" w:cstheme="minorHAnsi"/>
          <w:sz w:val="22"/>
          <w:szCs w:val="22"/>
        </w:rPr>
      </w:pPr>
      <w:proofErr w:type="spellStart"/>
      <w:r w:rsidRPr="00CE2247">
        <w:rPr>
          <w:rFonts w:asciiTheme="minorHAnsi" w:hAnsiTheme="minorHAnsi" w:cstheme="minorHAnsi"/>
          <w:sz w:val="22"/>
          <w:szCs w:val="22"/>
        </w:rPr>
        <w:t>Ayush</w:t>
      </w:r>
      <w:proofErr w:type="spellEnd"/>
      <w:r w:rsidRPr="00CE2247">
        <w:rPr>
          <w:rFonts w:asciiTheme="minorHAnsi" w:hAnsiTheme="minorHAnsi" w:cstheme="minorHAnsi"/>
          <w:sz w:val="22"/>
          <w:szCs w:val="22"/>
        </w:rPr>
        <w:t xml:space="preserve"> </w:t>
      </w:r>
      <w:proofErr w:type="spellStart"/>
      <w:r w:rsidRPr="00CE2247">
        <w:rPr>
          <w:rFonts w:asciiTheme="minorHAnsi" w:hAnsiTheme="minorHAnsi" w:cstheme="minorHAnsi"/>
          <w:sz w:val="22"/>
          <w:szCs w:val="22"/>
        </w:rPr>
        <w:t>Wattal</w:t>
      </w:r>
      <w:proofErr w:type="spellEnd"/>
      <w:r w:rsidRPr="00CE2247">
        <w:rPr>
          <w:rFonts w:asciiTheme="minorHAnsi" w:hAnsiTheme="minorHAnsi" w:cstheme="minorHAnsi"/>
          <w:sz w:val="22"/>
          <w:szCs w:val="22"/>
        </w:rPr>
        <w:t xml:space="preserve">,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11) developed an electronic device, using the Raspberry Pi, for obstacle detection. Their project assists the user in obstacle avoidance by detecting obstacles from three directions and converting the data retrieved into audio instructions given through headphones or speakers. Their project was successful in warning users about upcoming obstacles.</w:t>
      </w:r>
      <w:r w:rsidR="00EA6FF6" w:rsidRPr="00CE2247">
        <w:rPr>
          <w:rFonts w:asciiTheme="minorHAnsi" w:hAnsiTheme="minorHAnsi" w:cstheme="minorHAnsi"/>
          <w:sz w:val="22"/>
          <w:szCs w:val="22"/>
        </w:rPr>
        <w:t xml:space="preserve"> To come to this conclusion the project was tested. It was tested by placing various obstacles at different distance and positions from the device. As a result of these tests it was found that the device was successful, as previously mentioned, at warning users of the presence of an object in their path.</w:t>
      </w:r>
    </w:p>
    <w:p w14:paraId="2E394208"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1FA99607" w14:textId="1B344D15" w:rsidR="00D2797A" w:rsidRPr="00CB3642"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Lastly, </w:t>
      </w:r>
      <w:proofErr w:type="spellStart"/>
      <w:r w:rsidRPr="00CE2247">
        <w:rPr>
          <w:rFonts w:asciiTheme="minorHAnsi" w:hAnsiTheme="minorHAnsi" w:cstheme="minorHAnsi"/>
          <w:sz w:val="22"/>
          <w:szCs w:val="22"/>
        </w:rPr>
        <w:t>V.S.S.Kaushalya</w:t>
      </w:r>
      <w:proofErr w:type="spellEnd"/>
      <w:r w:rsidRPr="00CE2247">
        <w:rPr>
          <w:rFonts w:asciiTheme="minorHAnsi" w:hAnsiTheme="minorHAnsi" w:cstheme="minorHAnsi"/>
          <w:sz w:val="22"/>
          <w:szCs w:val="22"/>
        </w:rPr>
        <w:t xml:space="preserve">,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12) created a project that allowed blind or visually impaired people to navigate around without a dependent. They found a solution to their problem, by using a Raspberry Pi, that allowed their users to move around independently and securely. In the end they were able to develop a prototype system that assisted the user and a conjoining mobile app, through which the guardian of the blind or visually impaired person can check in on them.</w:t>
      </w:r>
      <w:r w:rsidR="00D2797A" w:rsidRPr="00CE2247">
        <w:rPr>
          <w:rFonts w:asciiTheme="minorHAnsi" w:hAnsiTheme="minorHAnsi" w:cstheme="minorHAnsi"/>
          <w:sz w:val="22"/>
          <w:szCs w:val="22"/>
        </w:rPr>
        <w:t xml:space="preserve"> </w:t>
      </w:r>
      <w:r w:rsidRPr="00CE2247">
        <w:rPr>
          <w:rFonts w:asciiTheme="minorHAnsi" w:hAnsiTheme="minorHAnsi" w:cstheme="minorHAnsi"/>
          <w:sz w:val="22"/>
          <w:szCs w:val="22"/>
        </w:rPr>
        <w:t xml:space="preserve"> This project, like the previous projects, is similar to the project being developed as it is looking for a solution that will allow visually impaired or blind people to navigate more independently.</w:t>
      </w:r>
      <w:r w:rsidR="00EA6FF6" w:rsidRPr="00CE2247">
        <w:rPr>
          <w:rFonts w:asciiTheme="minorHAnsi" w:hAnsiTheme="minorHAnsi" w:cstheme="minorHAnsi"/>
          <w:sz w:val="22"/>
          <w:szCs w:val="22"/>
        </w:rPr>
        <w:t xml:space="preserve"> During the testing of this project it was found that the system had a reliability of between 60 and 70% and an efficiency of between 60 and 65%. The limitations that prevented these values from being higher are mainly due </w:t>
      </w:r>
      <w:r w:rsidR="00EA6FF6" w:rsidRPr="00CE2247">
        <w:rPr>
          <w:rFonts w:asciiTheme="minorHAnsi" w:hAnsiTheme="minorHAnsi" w:cstheme="minorHAnsi"/>
          <w:sz w:val="22"/>
          <w:szCs w:val="22"/>
        </w:rPr>
        <w:lastRenderedPageBreak/>
        <w:t>to the hardware components being used by the device. The hardware being used for this system was unable to capture data from long distance. The battery also needed to be charged every 8hrs. The last limitation with regards to this project was with the sensors attached to the stick. If the sensor were to get dirty it would not function correctly and would not detect obstacles correctly.</w:t>
      </w:r>
    </w:p>
    <w:p w14:paraId="4F25D3D3" w14:textId="77777777" w:rsidR="00590C81" w:rsidRPr="00CB3642" w:rsidRDefault="00590C81" w:rsidP="00590C81">
      <w:pPr>
        <w:pStyle w:val="BodyA"/>
        <w:spacing w:line="360" w:lineRule="auto"/>
        <w:rPr>
          <w:rFonts w:asciiTheme="minorHAnsi" w:hAnsiTheme="minorHAnsi" w:cstheme="minorHAnsi"/>
          <w:sz w:val="22"/>
          <w:szCs w:val="22"/>
        </w:rPr>
      </w:pPr>
    </w:p>
    <w:p w14:paraId="793C1872" w14:textId="77777777" w:rsidR="00590C81" w:rsidRPr="00CB3642" w:rsidRDefault="00590C81" w:rsidP="00590C81">
      <w:pPr>
        <w:pStyle w:val="BodyA"/>
        <w:spacing w:line="360" w:lineRule="auto"/>
        <w:rPr>
          <w:rFonts w:asciiTheme="minorHAnsi" w:hAnsiTheme="minorHAnsi" w:cstheme="minorHAnsi"/>
          <w:sz w:val="22"/>
          <w:szCs w:val="22"/>
        </w:rPr>
      </w:pPr>
      <w:r w:rsidRPr="00CB3642">
        <w:rPr>
          <w:rFonts w:asciiTheme="minorHAnsi" w:hAnsiTheme="minorHAnsi" w:cstheme="minorHAnsi"/>
          <w:sz w:val="22"/>
          <w:szCs w:val="22"/>
        </w:rPr>
        <w:t>All of the above-mentioned projects have elements that will be included in this project. The following table shows the elements that appear in each project  in comparison to this project.</w:t>
      </w:r>
    </w:p>
    <w:p w14:paraId="1182C29B" w14:textId="77777777" w:rsidR="00590C81" w:rsidRPr="00CB3642" w:rsidRDefault="00590C81" w:rsidP="00590C81">
      <w:pPr>
        <w:pStyle w:val="BodyA"/>
        <w:spacing w:line="360" w:lineRule="auto"/>
        <w:rPr>
          <w:rFonts w:asciiTheme="minorHAnsi" w:hAnsiTheme="minorHAnsi" w:cstheme="minorHAnsi"/>
          <w:sz w:val="22"/>
          <w:szCs w:val="22"/>
        </w:rPr>
      </w:pP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590C81" w:rsidRPr="00CB3642" w14:paraId="6F673040" w14:textId="77777777" w:rsidTr="004154AA">
        <w:tc>
          <w:tcPr>
            <w:tcW w:w="1288" w:type="dxa"/>
            <w:shd w:val="clear" w:color="auto" w:fill="DEEAF6" w:themeFill="accent1" w:themeFillTint="33"/>
          </w:tcPr>
          <w:p w14:paraId="60706B1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Features</w:t>
            </w:r>
          </w:p>
        </w:tc>
        <w:tc>
          <w:tcPr>
            <w:tcW w:w="1288" w:type="dxa"/>
            <w:shd w:val="clear" w:color="auto" w:fill="DEEAF6" w:themeFill="accent1" w:themeFillTint="33"/>
          </w:tcPr>
          <w:p w14:paraId="53C8D60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proofErr w:type="spellStart"/>
            <w:r w:rsidRPr="00CB3642">
              <w:rPr>
                <w:rFonts w:asciiTheme="minorHAnsi" w:hAnsiTheme="minorHAnsi" w:cstheme="minorHAnsi"/>
                <w:b/>
                <w:bCs/>
                <w:sz w:val="22"/>
                <w:szCs w:val="22"/>
              </w:rPr>
              <w:t>Ezhilarasi</w:t>
            </w:r>
            <w:proofErr w:type="spellEnd"/>
          </w:p>
        </w:tc>
        <w:tc>
          <w:tcPr>
            <w:tcW w:w="1288" w:type="dxa"/>
            <w:shd w:val="clear" w:color="auto" w:fill="DEEAF6" w:themeFill="accent1" w:themeFillTint="33"/>
          </w:tcPr>
          <w:p w14:paraId="5AC6A1E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proofErr w:type="spellStart"/>
            <w:r w:rsidRPr="00CB3642">
              <w:rPr>
                <w:rFonts w:asciiTheme="minorHAnsi" w:hAnsiTheme="minorHAnsi" w:cstheme="minorHAnsi"/>
                <w:b/>
                <w:bCs/>
                <w:sz w:val="22"/>
                <w:szCs w:val="22"/>
              </w:rPr>
              <w:t>Shankir</w:t>
            </w:r>
            <w:proofErr w:type="spellEnd"/>
          </w:p>
        </w:tc>
        <w:tc>
          <w:tcPr>
            <w:tcW w:w="1288" w:type="dxa"/>
            <w:shd w:val="clear" w:color="auto" w:fill="DEEAF6" w:themeFill="accent1" w:themeFillTint="33"/>
          </w:tcPr>
          <w:p w14:paraId="113D137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proofErr w:type="spellStart"/>
            <w:r w:rsidRPr="00CB3642">
              <w:rPr>
                <w:rFonts w:asciiTheme="minorHAnsi" w:hAnsiTheme="minorHAnsi" w:cstheme="minorHAnsi"/>
                <w:b/>
                <w:bCs/>
                <w:sz w:val="22"/>
                <w:szCs w:val="22"/>
              </w:rPr>
              <w:t>Harsur</w:t>
            </w:r>
            <w:proofErr w:type="spellEnd"/>
          </w:p>
        </w:tc>
        <w:tc>
          <w:tcPr>
            <w:tcW w:w="1288" w:type="dxa"/>
            <w:shd w:val="clear" w:color="auto" w:fill="DEEAF6" w:themeFill="accent1" w:themeFillTint="33"/>
          </w:tcPr>
          <w:p w14:paraId="6F1FED0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proofErr w:type="spellStart"/>
            <w:r w:rsidRPr="00CB3642">
              <w:rPr>
                <w:rFonts w:asciiTheme="minorHAnsi" w:hAnsiTheme="minorHAnsi" w:cstheme="minorHAnsi"/>
                <w:b/>
                <w:bCs/>
                <w:sz w:val="22"/>
                <w:szCs w:val="22"/>
              </w:rPr>
              <w:t>Wattal</w:t>
            </w:r>
            <w:proofErr w:type="spellEnd"/>
          </w:p>
        </w:tc>
        <w:tc>
          <w:tcPr>
            <w:tcW w:w="1288" w:type="dxa"/>
            <w:shd w:val="clear" w:color="auto" w:fill="DEEAF6" w:themeFill="accent1" w:themeFillTint="33"/>
          </w:tcPr>
          <w:p w14:paraId="36D525F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proofErr w:type="spellStart"/>
            <w:r w:rsidRPr="00CB3642">
              <w:rPr>
                <w:rFonts w:asciiTheme="minorHAnsi" w:hAnsiTheme="minorHAnsi" w:cstheme="minorHAnsi"/>
                <w:b/>
                <w:bCs/>
                <w:sz w:val="22"/>
                <w:szCs w:val="22"/>
              </w:rPr>
              <w:t>Kaushalya</w:t>
            </w:r>
            <w:proofErr w:type="spellEnd"/>
          </w:p>
        </w:tc>
        <w:tc>
          <w:tcPr>
            <w:tcW w:w="1288" w:type="dxa"/>
            <w:shd w:val="clear" w:color="auto" w:fill="9CC2E5" w:themeFill="accent1" w:themeFillTint="99"/>
          </w:tcPr>
          <w:p w14:paraId="2A1E81D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This Project</w:t>
            </w:r>
          </w:p>
        </w:tc>
      </w:tr>
      <w:tr w:rsidR="00590C81" w:rsidRPr="00CB3642" w14:paraId="34422AF4" w14:textId="77777777" w:rsidTr="004154AA">
        <w:tc>
          <w:tcPr>
            <w:tcW w:w="1288" w:type="dxa"/>
          </w:tcPr>
          <w:p w14:paraId="64B2F4B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Obstacle / Object Detection</w:t>
            </w:r>
          </w:p>
        </w:tc>
        <w:tc>
          <w:tcPr>
            <w:tcW w:w="1288" w:type="dxa"/>
          </w:tcPr>
          <w:p w14:paraId="40631F3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5B1822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5DB181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1370E5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82E8C4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5CC95EA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19F3111C" w14:textId="77777777" w:rsidTr="004154AA">
        <w:tc>
          <w:tcPr>
            <w:tcW w:w="1288" w:type="dxa"/>
          </w:tcPr>
          <w:p w14:paraId="6976A22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Worn by user</w:t>
            </w:r>
          </w:p>
        </w:tc>
        <w:tc>
          <w:tcPr>
            <w:tcW w:w="1288" w:type="dxa"/>
          </w:tcPr>
          <w:p w14:paraId="07370E3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628B38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27C760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BC8833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65DE5C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2B453AF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0A54215D" w14:textId="77777777" w:rsidTr="004154AA">
        <w:tc>
          <w:tcPr>
            <w:tcW w:w="1288" w:type="dxa"/>
          </w:tcPr>
          <w:p w14:paraId="1CE425A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Cheap assistive tech</w:t>
            </w:r>
          </w:p>
        </w:tc>
        <w:tc>
          <w:tcPr>
            <w:tcW w:w="1288" w:type="dxa"/>
          </w:tcPr>
          <w:p w14:paraId="77865B2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7862CF6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01BCDC6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4560E1E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0C6CCA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55A732C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45985CD4" w14:textId="77777777" w:rsidTr="004154AA">
        <w:tc>
          <w:tcPr>
            <w:tcW w:w="1288" w:type="dxa"/>
          </w:tcPr>
          <w:p w14:paraId="5890A62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Uses sound</w:t>
            </w:r>
          </w:p>
        </w:tc>
        <w:tc>
          <w:tcPr>
            <w:tcW w:w="1288" w:type="dxa"/>
          </w:tcPr>
          <w:p w14:paraId="404411CC"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E6B85D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DFA74E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1C64908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590A2CA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765F6AF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r>
      <w:tr w:rsidR="00590C81" w:rsidRPr="00CB3642" w14:paraId="3E5D8049" w14:textId="77777777" w:rsidTr="004154AA">
        <w:tc>
          <w:tcPr>
            <w:tcW w:w="1288" w:type="dxa"/>
          </w:tcPr>
          <w:p w14:paraId="012E00AB"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Navigation instructions</w:t>
            </w:r>
          </w:p>
        </w:tc>
        <w:tc>
          <w:tcPr>
            <w:tcW w:w="1288" w:type="dxa"/>
          </w:tcPr>
          <w:p w14:paraId="5CDC56D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BFB80B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A84F9C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A6EAA8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29093B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6F80E1A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169DEED5" w14:textId="77777777" w:rsidTr="004154AA">
        <w:tc>
          <w:tcPr>
            <w:tcW w:w="1288" w:type="dxa"/>
          </w:tcPr>
          <w:p w14:paraId="240F486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udio instructions</w:t>
            </w:r>
          </w:p>
        </w:tc>
        <w:tc>
          <w:tcPr>
            <w:tcW w:w="1288" w:type="dxa"/>
          </w:tcPr>
          <w:p w14:paraId="7959C07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33919F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0A56A3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24E8081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48B118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162B4FB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3A7620C3" w14:textId="77777777" w:rsidTr="004154AA">
        <w:tc>
          <w:tcPr>
            <w:tcW w:w="1288" w:type="dxa"/>
          </w:tcPr>
          <w:p w14:paraId="43E0229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pp for guardian</w:t>
            </w:r>
          </w:p>
        </w:tc>
        <w:tc>
          <w:tcPr>
            <w:tcW w:w="1288" w:type="dxa"/>
          </w:tcPr>
          <w:p w14:paraId="089AEF9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AE54DD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9E710F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083670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4C13EBA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33435DE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r>
      <w:tr w:rsidR="00590C81" w:rsidRPr="00CB3642" w14:paraId="578BE2C2" w14:textId="77777777" w:rsidTr="004154AA">
        <w:tc>
          <w:tcPr>
            <w:tcW w:w="1288" w:type="dxa"/>
          </w:tcPr>
          <w:p w14:paraId="60D3BB5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ssistive device</w:t>
            </w:r>
          </w:p>
        </w:tc>
        <w:tc>
          <w:tcPr>
            <w:tcW w:w="1288" w:type="dxa"/>
          </w:tcPr>
          <w:p w14:paraId="35C7FFE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54B048C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09E6008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57AEC78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672A793C"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6379ED2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6CF9AE97" w14:textId="77777777" w:rsidTr="004154AA">
        <w:tc>
          <w:tcPr>
            <w:tcW w:w="1288" w:type="dxa"/>
          </w:tcPr>
          <w:p w14:paraId="2C87146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llow to navigate around</w:t>
            </w:r>
          </w:p>
        </w:tc>
        <w:tc>
          <w:tcPr>
            <w:tcW w:w="1288" w:type="dxa"/>
          </w:tcPr>
          <w:p w14:paraId="55268AC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2A712EB"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E8D894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6D9373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6276C6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7176933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bl>
    <w:p w14:paraId="41ABD75C" w14:textId="77777777" w:rsidR="00590C81" w:rsidRPr="00CB3642" w:rsidRDefault="00590C81" w:rsidP="00590C81">
      <w:pPr>
        <w:pStyle w:val="commentcontentpara"/>
        <w:spacing w:before="0" w:beforeAutospacing="0" w:after="0" w:afterAutospacing="0"/>
      </w:pPr>
    </w:p>
    <w:p w14:paraId="7871ABAD" w14:textId="0D8EF019" w:rsidR="00590C81" w:rsidRPr="00CB3642" w:rsidRDefault="00590C81" w:rsidP="00590C81">
      <w:pPr>
        <w:pStyle w:val="Caption"/>
      </w:pPr>
      <w:bookmarkStart w:id="153" w:name="_Toc25511405"/>
      <w:bookmarkStart w:id="154" w:name="_Toc35765858"/>
      <w:r w:rsidRPr="00CB3642">
        <w:t xml:space="preserve">Table </w:t>
      </w:r>
      <w:fldSimple w:instr=" SEQ Table \* ARABIC ">
        <w:r w:rsidR="00AF7D9D">
          <w:rPr>
            <w:noProof/>
          </w:rPr>
          <w:t>3</w:t>
        </w:r>
      </w:fldSimple>
      <w:r w:rsidRPr="00CB3642">
        <w:t xml:space="preserve">: Table </w:t>
      </w:r>
      <w:r w:rsidRPr="00781D53">
        <w:t>showing features of each project</w:t>
      </w:r>
      <w:bookmarkEnd w:id="153"/>
      <w:bookmarkEnd w:id="154"/>
    </w:p>
    <w:p w14:paraId="3BD40216" w14:textId="77777777" w:rsidR="00590C81" w:rsidRPr="00590C81" w:rsidRDefault="00590C81" w:rsidP="00590C81">
      <w:pPr>
        <w:rPr>
          <w:highlight w:val="lightGray"/>
        </w:rPr>
      </w:pPr>
    </w:p>
    <w:p w14:paraId="4F60D1BE" w14:textId="77777777" w:rsidR="00590C81" w:rsidRPr="00CB3642" w:rsidRDefault="00590C81" w:rsidP="00590C81">
      <w:pPr>
        <w:rPr>
          <w:color w:val="4F81BD"/>
        </w:rPr>
      </w:pPr>
      <w:r w:rsidRPr="00CB3642">
        <w:rPr>
          <w:color w:val="4F81BD"/>
        </w:rPr>
        <w:t>Conclusion</w:t>
      </w:r>
    </w:p>
    <w:p w14:paraId="505B585D" w14:textId="7A3BD4E6" w:rsidR="00590C81" w:rsidRPr="00CB3642" w:rsidRDefault="00590C81" w:rsidP="00590C81">
      <w:pPr>
        <w:spacing w:line="360" w:lineRule="auto"/>
      </w:pPr>
      <w:r w:rsidRPr="00CB3642">
        <w:t>A lot of research and development i</w:t>
      </w:r>
      <w:r w:rsidR="00CB3642" w:rsidRPr="00CB3642">
        <w:t>s</w:t>
      </w:r>
      <w:r w:rsidRPr="00CB3642">
        <w:t xml:space="preserve"> currently taking place for navigation equipment for the visually impaired and blind. An example of the success and user satisfaction of this type of research can be seen with the tests carried out on the </w:t>
      </w:r>
      <w:proofErr w:type="spellStart"/>
      <w:r w:rsidRPr="00CB3642">
        <w:t>MiniGuide</w:t>
      </w:r>
      <w:proofErr w:type="spellEnd"/>
      <w:r w:rsidRPr="00CB3642">
        <w:t xml:space="preserve">. These tests showed that there was an overall satisfaction with the product from all four participants. The follow up interviews conducted for these tests provided important user experience information. Navigation Assistant aims to learn from the </w:t>
      </w:r>
      <w:r w:rsidRPr="00CB3642">
        <w:lastRenderedPageBreak/>
        <w:t>researched projects and products as to what features were successful and unsuccessful. Navigation Assistant will have some similar functionalities but provides its own unique user experience.</w:t>
      </w:r>
    </w:p>
    <w:p w14:paraId="193788C7" w14:textId="77777777" w:rsidR="002636E3" w:rsidRPr="00F77FE7" w:rsidRDefault="002636E3" w:rsidP="007A7F1C"/>
    <w:p w14:paraId="2F20E470" w14:textId="687DF47D" w:rsidR="007A7F1C" w:rsidRDefault="007A7F1C" w:rsidP="007A7F1C">
      <w:pPr>
        <w:pStyle w:val="Heading2"/>
      </w:pPr>
      <w:bookmarkStart w:id="155" w:name="_Toc21975770"/>
      <w:bookmarkStart w:id="156" w:name="_Toc35609563"/>
      <w:r>
        <w:t>2.</w:t>
      </w:r>
      <w:r w:rsidR="00590C81">
        <w:t>5</w:t>
      </w:r>
      <w:r>
        <w:t>. Existing Final Year Projects</w:t>
      </w:r>
      <w:bookmarkEnd w:id="155"/>
      <w:bookmarkEnd w:id="156"/>
    </w:p>
    <w:p w14:paraId="4DD6E1E4" w14:textId="47A4D73F" w:rsidR="006406D7" w:rsidRDefault="006406D7" w:rsidP="006406D7"/>
    <w:p w14:paraId="1DF7FBA6" w14:textId="0AAF62EE" w:rsidR="006406D7" w:rsidRPr="00FD7BD6" w:rsidRDefault="006406D7" w:rsidP="006406D7">
      <w:pPr>
        <w:spacing w:line="360" w:lineRule="auto"/>
      </w:pPr>
      <w:r w:rsidRPr="00FD7BD6">
        <w:t xml:space="preserve">A couple of previous Final Year Projects were looked at in the research phase of this project. There was an attempt to focus on projects with similarities to the problem being tackled in the </w:t>
      </w:r>
      <w:r w:rsidR="00FD7BD6" w:rsidRPr="00FD7BD6">
        <w:t>development</w:t>
      </w:r>
      <w:r w:rsidRPr="00FD7BD6">
        <w:t xml:space="preserve"> of Navigation Assistant.</w:t>
      </w:r>
    </w:p>
    <w:p w14:paraId="4D7DD656" w14:textId="77777777" w:rsidR="006406D7" w:rsidRPr="006406D7" w:rsidRDefault="006406D7" w:rsidP="006406D7">
      <w:pPr>
        <w:rPr>
          <w:highlight w:val="lightGray"/>
        </w:rPr>
      </w:pPr>
    </w:p>
    <w:p w14:paraId="6F948292" w14:textId="77777777" w:rsidR="006406D7" w:rsidRPr="00FD7BD6" w:rsidRDefault="006406D7" w:rsidP="006406D7">
      <w:pPr>
        <w:spacing w:line="360" w:lineRule="auto"/>
        <w:rPr>
          <w:rStyle w:val="None"/>
          <w:color w:val="4F81BD"/>
        </w:rPr>
      </w:pPr>
      <w:r w:rsidRPr="00FD7BD6">
        <w:rPr>
          <w:color w:val="4F81BD"/>
        </w:rPr>
        <w:t>Virtual Environment Navigation: The Development and Evaluation of Virtual Rooms to Aid Visually Impaired Navigation – Mark Courtney</w:t>
      </w:r>
    </w:p>
    <w:p w14:paraId="2F62195F"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Style w:val="None"/>
          <w:rFonts w:asciiTheme="minorHAnsi" w:hAnsiTheme="minorHAnsi" w:cstheme="minorHAnsi"/>
          <w:bCs/>
          <w:sz w:val="22"/>
          <w:szCs w:val="22"/>
        </w:rPr>
        <w:t xml:space="preserve">This project involved developing an assistive </w:t>
      </w:r>
      <w:r w:rsidRPr="00FD7BD6">
        <w:rPr>
          <w:rFonts w:asciiTheme="minorHAnsi" w:hAnsiTheme="minorHAnsi" w:cstheme="minorHAnsi"/>
          <w:sz w:val="22"/>
          <w:szCs w:val="22"/>
        </w:rPr>
        <w:t>game to aid the visually impaired to improve their navigation in a particular environment. At the time of this project blind and visually impaired people had to learn to navigate by trial and error which could lead to injuries. They determined the current issues the visually impaired have when navigating new rooms and the various software that is available to improve their lives.</w:t>
      </w:r>
    </w:p>
    <w:p w14:paraId="61740E94" w14:textId="77777777" w:rsidR="006406D7" w:rsidRPr="006406D7" w:rsidRDefault="006406D7" w:rsidP="006406D7">
      <w:pPr>
        <w:pStyle w:val="BodyA"/>
        <w:spacing w:line="360" w:lineRule="auto"/>
        <w:rPr>
          <w:rStyle w:val="None"/>
          <w:rFonts w:asciiTheme="minorHAnsi" w:eastAsia="Arial" w:hAnsiTheme="minorHAnsi" w:cstheme="minorHAnsi"/>
          <w:bCs/>
          <w:sz w:val="22"/>
          <w:szCs w:val="22"/>
          <w:highlight w:val="lightGray"/>
        </w:rPr>
      </w:pPr>
    </w:p>
    <w:p w14:paraId="3C601F07"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In this project the various technologies available were discussed and evaluated to find the best outcome for this project.</w:t>
      </w:r>
    </w:p>
    <w:p w14:paraId="4E933286"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00061680"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A series of 3D objects and default rooms were created to enable realism for the user. There was also the option to create custom rooms for the user. By navigating these environments, the user could gain a better understanding of the layout of a physical environment that they were familiar with. Users were placed at the entrance of the environment and were given an objective to perform. Haptic and audio queues were given to the user as indications of obstacles depending on their location.</w:t>
      </w:r>
    </w:p>
    <w:p w14:paraId="0499DB7C"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1D85D341"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With regards to the project being developed, this project has a similar theme to it, in that, it was created to provide a form of assistive technology for blind and visually impaired people. It is also similar in its use of audio queues with object avoidance.</w:t>
      </w:r>
    </w:p>
    <w:p w14:paraId="32063661"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6060AC4B" w14:textId="51A14EB8" w:rsidR="005C5A1B" w:rsidRPr="00865273" w:rsidRDefault="006406D7" w:rsidP="00865273">
      <w:pPr>
        <w:spacing w:line="360" w:lineRule="auto"/>
        <w:rPr>
          <w:rFonts w:cstheme="minorHAnsi"/>
        </w:rPr>
      </w:pPr>
      <w:r w:rsidRPr="00FD7BD6">
        <w:rPr>
          <w:rFonts w:cstheme="minorHAnsi"/>
        </w:rPr>
        <w:t>This project provides another perspective on assistive technology in aiding navigation for visually impaired and blind people.</w:t>
      </w:r>
    </w:p>
    <w:p w14:paraId="3BC2B78C" w14:textId="77777777" w:rsidR="006406D7" w:rsidRPr="00FD7BD6" w:rsidRDefault="006406D7" w:rsidP="006406D7">
      <w:pPr>
        <w:spacing w:line="360" w:lineRule="auto"/>
        <w:rPr>
          <w:color w:val="4F81BD"/>
        </w:rPr>
      </w:pPr>
      <w:r w:rsidRPr="00FD7BD6">
        <w:rPr>
          <w:color w:val="4F81BD"/>
        </w:rPr>
        <w:lastRenderedPageBreak/>
        <w:t>Monitoring Room Occupancy Using a Raspberry Pi – Sean Meehan</w:t>
      </w:r>
    </w:p>
    <w:p w14:paraId="38083D57" w14:textId="77777777" w:rsidR="006406D7" w:rsidRPr="006406D7" w:rsidRDefault="006406D7" w:rsidP="006406D7">
      <w:pPr>
        <w:pStyle w:val="BodyA"/>
        <w:rPr>
          <w:rFonts w:asciiTheme="minorHAnsi" w:hAnsiTheme="minorHAnsi" w:cstheme="minorHAnsi"/>
          <w:sz w:val="22"/>
          <w:szCs w:val="22"/>
          <w:highlight w:val="lightGray"/>
        </w:rPr>
      </w:pPr>
    </w:p>
    <w:p w14:paraId="2F261763"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This project created a system capable of measuring a rooms occupancy. This project measured the number of people in a room. The data gathered from this project could be useful when creating timetables for the new academic year as it would give an average number of people in a class and that information could then be used to find the most optimal room.</w:t>
      </w:r>
    </w:p>
    <w:p w14:paraId="635BF034"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591AE06B"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The application runs on the Raspberry Pi and detects and tracks people entering and leaving a room using OpenCV and C++. It is run on the Raspberry Pi with a camera module attached as it is low powered and can be placed above the doorway.</w:t>
      </w:r>
    </w:p>
    <w:p w14:paraId="7720476D"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2C6129A5" w14:textId="2C8D1F50"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 xml:space="preserve">Using the Raspberry Pi, the occupancy of the room is calculated and updated and sent to the database occasionally. From there data is sent to a </w:t>
      </w:r>
      <w:proofErr w:type="gramStart"/>
      <w:r w:rsidRPr="00FD7BD6">
        <w:rPr>
          <w:rFonts w:asciiTheme="minorHAnsi" w:hAnsiTheme="minorHAnsi" w:cstheme="minorHAnsi"/>
          <w:sz w:val="22"/>
          <w:szCs w:val="22"/>
        </w:rPr>
        <w:t>web applications</w:t>
      </w:r>
      <w:proofErr w:type="gramEnd"/>
      <w:r w:rsidRPr="00FD7BD6">
        <w:rPr>
          <w:rFonts w:asciiTheme="minorHAnsi" w:hAnsiTheme="minorHAnsi" w:cstheme="minorHAnsi"/>
          <w:sz w:val="22"/>
          <w:szCs w:val="22"/>
        </w:rPr>
        <w:t xml:space="preserve"> front</w:t>
      </w:r>
      <w:r w:rsidR="00BB51DF">
        <w:rPr>
          <w:rFonts w:asciiTheme="minorHAnsi" w:hAnsiTheme="minorHAnsi" w:cstheme="minorHAnsi"/>
          <w:sz w:val="22"/>
          <w:szCs w:val="22"/>
        </w:rPr>
        <w:t>-</w:t>
      </w:r>
      <w:r w:rsidRPr="00FD7BD6">
        <w:rPr>
          <w:rFonts w:asciiTheme="minorHAnsi" w:hAnsiTheme="minorHAnsi" w:cstheme="minorHAnsi"/>
          <w:sz w:val="22"/>
          <w:szCs w:val="22"/>
        </w:rPr>
        <w:t>end, created using PHP and MySQL, and the results are displayed graphically to the user.</w:t>
      </w:r>
    </w:p>
    <w:p w14:paraId="26875AF6"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1BE85A5B" w14:textId="124C39A0" w:rsidR="007A7F1C" w:rsidRDefault="006406D7" w:rsidP="00FD7BD6">
      <w:pPr>
        <w:spacing w:line="360" w:lineRule="auto"/>
        <w:rPr>
          <w:rFonts w:cstheme="minorHAnsi"/>
        </w:rPr>
      </w:pPr>
      <w:r w:rsidRPr="00FD7BD6">
        <w:rPr>
          <w:rFonts w:cstheme="minorHAnsi"/>
        </w:rPr>
        <w:t>With regards to the project being developed, this project uses the Raspberry Pi and camera module for monitoring but for a different reason, room occupancy. This project also like the project being developed uses object detection, for identifying people instead of obstacles, and the OpenCV library.</w:t>
      </w:r>
    </w:p>
    <w:p w14:paraId="114B7B08" w14:textId="77777777" w:rsidR="00FD7BD6" w:rsidRPr="00FD7BD6" w:rsidRDefault="00FD7BD6" w:rsidP="00FD7BD6">
      <w:pPr>
        <w:spacing w:line="360" w:lineRule="auto"/>
        <w:rPr>
          <w:rFonts w:cstheme="minorHAnsi"/>
        </w:rPr>
      </w:pPr>
    </w:p>
    <w:p w14:paraId="3BDF1B58" w14:textId="3B540B4D" w:rsidR="007A7F1C" w:rsidRDefault="007A7F1C" w:rsidP="007A7F1C">
      <w:pPr>
        <w:pStyle w:val="Heading2"/>
      </w:pPr>
      <w:bookmarkStart w:id="157" w:name="_Toc21975771"/>
      <w:bookmarkStart w:id="158" w:name="_Toc35609564"/>
      <w:r w:rsidRPr="002178CA">
        <w:t>2.</w:t>
      </w:r>
      <w:r w:rsidR="00590C81" w:rsidRPr="002178CA">
        <w:t>6</w:t>
      </w:r>
      <w:r w:rsidRPr="002178CA">
        <w:t>. Conclusions</w:t>
      </w:r>
      <w:bookmarkEnd w:id="157"/>
      <w:bookmarkEnd w:id="158"/>
    </w:p>
    <w:p w14:paraId="7928C0FA" w14:textId="4A5E44A4" w:rsidR="007B63DE" w:rsidRDefault="007B63DE" w:rsidP="007B63DE"/>
    <w:p w14:paraId="1D7C1E0C" w14:textId="479E6C5F" w:rsidR="002F31C7" w:rsidRPr="007B63DE" w:rsidRDefault="002F31C7" w:rsidP="00CC2807">
      <w:pPr>
        <w:spacing w:line="360" w:lineRule="auto"/>
      </w:pPr>
      <w:r>
        <w:t>The extensive research provided in the above chapter will be utilized during the design and development stages of this project. Through the course of this research</w:t>
      </w:r>
      <w:r w:rsidR="008F391F">
        <w:t>, the</w:t>
      </w:r>
      <w:r>
        <w:t xml:space="preserve"> various different technologies that are available to mimic human vision in computer</w:t>
      </w:r>
      <w:r w:rsidR="008F391F">
        <w:t>s</w:t>
      </w:r>
      <w:r>
        <w:t xml:space="preserve"> w</w:t>
      </w:r>
      <w:r w:rsidR="008F391F">
        <w:t>ere</w:t>
      </w:r>
      <w:r>
        <w:t xml:space="preserve"> examined.</w:t>
      </w:r>
      <w:r w:rsidR="003F3F74">
        <w:t xml:space="preserve"> As well as that</w:t>
      </w:r>
      <w:r w:rsidR="00454A9E">
        <w:t>,</w:t>
      </w:r>
      <w:r w:rsidR="003F3F74">
        <w:t xml:space="preserve"> the technology based assistive technologies that are currently available to be purchased were discussed. Other research projects that have been conducted that are similar or related to this project were also examined to further the understanding of the scope of the project, as well as providing ideas for possible features that could be included.</w:t>
      </w:r>
      <w:r w:rsidR="00CC2807">
        <w:t xml:space="preserve"> As a result of the research conducted in this chapter the best suited technologies for this project were chosen</w:t>
      </w:r>
      <w:r w:rsidR="00454A9E">
        <w:t>, allowing for the design of the system to be considered next</w:t>
      </w:r>
      <w:r w:rsidR="00CC2807">
        <w:t xml:space="preserve">. </w:t>
      </w:r>
    </w:p>
    <w:p w14:paraId="70F1112B"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6B2C8F29" w14:textId="62B483DD" w:rsidR="009B697E" w:rsidRDefault="009B697E" w:rsidP="009B697E">
      <w:pPr>
        <w:pStyle w:val="Heading1"/>
      </w:pPr>
      <w:bookmarkStart w:id="159" w:name="_Toc35609565"/>
      <w:r>
        <w:lastRenderedPageBreak/>
        <w:t xml:space="preserve">3. </w:t>
      </w:r>
      <w:r w:rsidRPr="002178CA">
        <w:t>Design</w:t>
      </w:r>
      <w:bookmarkEnd w:id="159"/>
      <w:r>
        <w:t xml:space="preserve"> </w:t>
      </w:r>
    </w:p>
    <w:p w14:paraId="277D1181" w14:textId="77777777" w:rsidR="009B697E" w:rsidRPr="009B697E" w:rsidRDefault="009B697E" w:rsidP="009B697E"/>
    <w:p w14:paraId="04155437" w14:textId="516696AB" w:rsidR="007A7F1C" w:rsidRDefault="007A7F1C" w:rsidP="007A7F1C">
      <w:pPr>
        <w:pStyle w:val="Heading2"/>
      </w:pPr>
      <w:bookmarkStart w:id="160" w:name="_Toc21975773"/>
      <w:bookmarkStart w:id="161" w:name="_Toc35609566"/>
      <w:r>
        <w:t>3.1 Introduction</w:t>
      </w:r>
      <w:bookmarkEnd w:id="160"/>
      <w:bookmarkEnd w:id="161"/>
    </w:p>
    <w:p w14:paraId="414C66FF" w14:textId="67AEF749" w:rsidR="007A7F1C" w:rsidRDefault="007A7F1C" w:rsidP="007A7F1C"/>
    <w:p w14:paraId="3E518B34" w14:textId="1AA553E6" w:rsidR="00104081" w:rsidRDefault="00104081" w:rsidP="00BB556E">
      <w:pPr>
        <w:spacing w:line="360" w:lineRule="auto"/>
      </w:pPr>
      <w:r>
        <w:t xml:space="preserve">Given the findings from the above research, this chapter establishes the design for </w:t>
      </w:r>
      <w:r w:rsidRPr="00B70FB1">
        <w:t xml:space="preserve">the </w:t>
      </w:r>
      <w:r w:rsidR="00B70FB1" w:rsidRPr="00B70FB1">
        <w:t>developed</w:t>
      </w:r>
      <w:r w:rsidRPr="00B70FB1">
        <w:t xml:space="preserve"> system</w:t>
      </w:r>
      <w:r>
        <w:t>. This design phase involves defining the front</w:t>
      </w:r>
      <w:r w:rsidR="00BB51DF">
        <w:t>-</w:t>
      </w:r>
      <w:r>
        <w:t>end, middle tier and back end</w:t>
      </w:r>
      <w:r w:rsidR="00BB556E">
        <w:t xml:space="preserve"> of the system</w:t>
      </w:r>
      <w:r>
        <w:t>.</w:t>
      </w:r>
      <w:r w:rsidR="00BB556E">
        <w:t xml:space="preserve"> Designs include use case diagrams, sequence diagrams, class diagrams and a technical architecture design for the system.</w:t>
      </w:r>
      <w:r>
        <w:t xml:space="preserve"> </w:t>
      </w:r>
      <w:r w:rsidR="00BB556E">
        <w:t xml:space="preserve">These design diagrams will aid the development and creation of a prototype system. A methodology for this </w:t>
      </w:r>
      <w:r w:rsidR="00BB556E" w:rsidRPr="00FE116A">
        <w:t>project will be discussed and chosen in this chapter before any design or development begins.</w:t>
      </w:r>
    </w:p>
    <w:p w14:paraId="7D208383" w14:textId="77777777" w:rsidR="00BB556E" w:rsidRDefault="00BB556E" w:rsidP="00BB556E">
      <w:pPr>
        <w:spacing w:line="360" w:lineRule="auto"/>
      </w:pPr>
    </w:p>
    <w:p w14:paraId="2B181423" w14:textId="6C617462" w:rsidR="007A7F1C" w:rsidRDefault="007A7F1C" w:rsidP="00B910A9">
      <w:pPr>
        <w:pStyle w:val="Heading2"/>
        <w:tabs>
          <w:tab w:val="left" w:pos="2773"/>
        </w:tabs>
      </w:pPr>
      <w:bookmarkStart w:id="162" w:name="_Toc21975774"/>
      <w:bookmarkStart w:id="163" w:name="_Hlk32829007"/>
      <w:bookmarkStart w:id="164" w:name="_Toc35609567"/>
      <w:r>
        <w:t xml:space="preserve">3.2. </w:t>
      </w:r>
      <w:bookmarkEnd w:id="162"/>
      <w:r w:rsidR="00906C91">
        <w:t>Methodology</w:t>
      </w:r>
      <w:bookmarkEnd w:id="163"/>
      <w:bookmarkEnd w:id="164"/>
      <w:r w:rsidR="00B910A9">
        <w:tab/>
      </w:r>
    </w:p>
    <w:p w14:paraId="71BAB9CD" w14:textId="594A6643" w:rsidR="00906C91" w:rsidRDefault="00906C91" w:rsidP="00906C91"/>
    <w:p w14:paraId="1641FA0D" w14:textId="5F0299CE" w:rsidR="0044071B" w:rsidRDefault="0044071B" w:rsidP="0044071B">
      <w:pPr>
        <w:spacing w:line="360" w:lineRule="auto"/>
      </w:pPr>
      <w:r>
        <w:t xml:space="preserve">As this project is carried out by an individual and requires user testing, designing and development within a time limit, an approach must be chosen. This approach or methodology must reflect the needs of the project. The chosen methodology must be flexible to be able to revisit features. </w:t>
      </w:r>
      <w:r w:rsidR="00F75F34">
        <w:t>I</w:t>
      </w:r>
      <w:r>
        <w:t>t</w:t>
      </w:r>
      <w:r w:rsidR="00F75F34">
        <w:t xml:space="preserve"> also</w:t>
      </w:r>
      <w:r>
        <w:t xml:space="preserve"> must be able to give priority to specific features due to time restrictions. Lastly, the chosen approach must adopt a team-based methodology for one person. This section will explore the Waterfall, Agile and Feature Driven methodologies and the reasons for the chosen methodology.</w:t>
      </w:r>
    </w:p>
    <w:p w14:paraId="178AD889" w14:textId="77777777" w:rsidR="0044071B" w:rsidRDefault="0044071B" w:rsidP="00906C91"/>
    <w:p w14:paraId="46A87822" w14:textId="77777777" w:rsidR="00906C91" w:rsidRPr="006A46F2" w:rsidRDefault="00906C91" w:rsidP="00906C91">
      <w:pPr>
        <w:spacing w:after="240" w:line="360" w:lineRule="auto"/>
        <w:rPr>
          <w:color w:val="4F81BD"/>
        </w:rPr>
      </w:pPr>
      <w:r w:rsidRPr="006A46F2">
        <w:rPr>
          <w:color w:val="4F81BD"/>
        </w:rPr>
        <w:t>Agile Methodology</w:t>
      </w:r>
    </w:p>
    <w:p w14:paraId="481598BA" w14:textId="6578108C" w:rsidR="00906C91" w:rsidRPr="006A46F2" w:rsidRDefault="00906C91" w:rsidP="00906C91">
      <w:pPr>
        <w:spacing w:line="360" w:lineRule="auto"/>
      </w:pPr>
      <w:r w:rsidRPr="006A46F2">
        <w:t xml:space="preserve">The Agile Methodology is an incremental approach that is collaboration heavy </w:t>
      </w:r>
      <w:r w:rsidRPr="006A46F2">
        <w:fldChar w:fldCharType="begin"/>
      </w:r>
      <w:r w:rsidRPr="006A46F2">
        <w:instrText xml:space="preserve"> ADDIN ZOTERO_ITEM CSL_CITATION {"citationID":"4FsoKNtO","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6A46F2">
        <w:fldChar w:fldCharType="separate"/>
      </w:r>
      <w:r w:rsidRPr="006A46F2">
        <w:rPr>
          <w:rFonts w:ascii="Calibri" w:hAnsi="Calibri" w:cs="Calibri"/>
        </w:rPr>
        <w:t>(</w:t>
      </w:r>
      <w:r w:rsidR="0017062D" w:rsidRPr="006A46F2">
        <w:rPr>
          <w:rFonts w:ascii="Calibri" w:hAnsi="Calibri" w:cs="Calibri"/>
        </w:rPr>
        <w:t>27</w:t>
      </w:r>
      <w:r w:rsidRPr="006A46F2">
        <w:rPr>
          <w:rFonts w:ascii="Calibri" w:hAnsi="Calibri" w:cs="Calibri"/>
        </w:rPr>
        <w:t>)</w:t>
      </w:r>
      <w:r w:rsidRPr="006A46F2">
        <w:fldChar w:fldCharType="end"/>
      </w:r>
      <w:r w:rsidRPr="006A46F2">
        <w:t>.  This methodology is designed to accommodate change and the need to produce software faster. Agile methodology is equipped to handle complexity and variability and focuses on presenting software more than documentation.</w:t>
      </w:r>
    </w:p>
    <w:p w14:paraId="66862C0B" w14:textId="77777777" w:rsidR="00F92FAE" w:rsidRDefault="00906C91" w:rsidP="00F92FAE">
      <w:pPr>
        <w:keepNext/>
      </w:pPr>
      <w:r w:rsidRPr="006A46F2">
        <w:rPr>
          <w:noProof/>
        </w:rPr>
        <w:lastRenderedPageBreak/>
        <w:drawing>
          <wp:inline distT="0" distB="0" distL="0" distR="0" wp14:anchorId="39197720" wp14:editId="20FBDDC5">
            <wp:extent cx="5623560" cy="2811780"/>
            <wp:effectExtent l="0" t="0" r="0" b="0"/>
            <wp:docPr id="19" name="Picture 19"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Related imag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23560" cy="2811780"/>
                    </a:xfrm>
                    <a:prstGeom prst="rect">
                      <a:avLst/>
                    </a:prstGeom>
                    <a:noFill/>
                    <a:ln>
                      <a:noFill/>
                    </a:ln>
                  </pic:spPr>
                </pic:pic>
              </a:graphicData>
            </a:graphic>
          </wp:inline>
        </w:drawing>
      </w:r>
    </w:p>
    <w:p w14:paraId="07AAC25A" w14:textId="35E79981" w:rsidR="00254A9E" w:rsidRDefault="00F92FAE" w:rsidP="00F92FAE">
      <w:pPr>
        <w:pStyle w:val="Caption"/>
      </w:pPr>
      <w:bookmarkStart w:id="165" w:name="_Ref34463252"/>
      <w:bookmarkStart w:id="166" w:name="_Toc35765752"/>
      <w:r>
        <w:t xml:space="preserve">Figure </w:t>
      </w:r>
      <w:fldSimple w:instr=" SEQ Figure \* ARABIC ">
        <w:r w:rsidR="005D5259">
          <w:rPr>
            <w:noProof/>
          </w:rPr>
          <w:t>11</w:t>
        </w:r>
      </w:fldSimple>
      <w:r w:rsidRPr="00232A2C">
        <w:t>: The Agile Methodology (28)</w:t>
      </w:r>
      <w:bookmarkEnd w:id="165"/>
      <w:bookmarkEnd w:id="166"/>
    </w:p>
    <w:p w14:paraId="028A181F" w14:textId="77777777" w:rsidR="00254A9E" w:rsidRPr="00254A9E" w:rsidRDefault="00254A9E" w:rsidP="00254A9E"/>
    <w:p w14:paraId="44C6FDF8" w14:textId="6E36C02D" w:rsidR="00906C91" w:rsidRPr="00CD1B76" w:rsidRDefault="00906C91" w:rsidP="00906C91">
      <w:pPr>
        <w:spacing w:line="360" w:lineRule="auto"/>
      </w:pPr>
      <w:r w:rsidRPr="006A46F2">
        <w:t>The Agile Methodology is implemented using short sprints or iterations</w:t>
      </w:r>
      <w:r w:rsidR="006A46F2">
        <w:t xml:space="preserve"> (27)</w:t>
      </w:r>
      <w:r w:rsidR="006A46F2" w:rsidRPr="006A46F2">
        <w:t xml:space="preserve">, </w:t>
      </w:r>
      <w:r w:rsidR="006A46F2" w:rsidRPr="00B70FB1">
        <w:t xml:space="preserve">as shown in </w:t>
      </w:r>
      <w:r w:rsidR="00A97B71">
        <w:fldChar w:fldCharType="begin"/>
      </w:r>
      <w:r w:rsidR="00A97B71">
        <w:instrText xml:space="preserve"> REF _Ref34463252 \h </w:instrText>
      </w:r>
      <w:r w:rsidR="00A97B71">
        <w:fldChar w:fldCharType="separate"/>
      </w:r>
      <w:r w:rsidR="00A97B71">
        <w:t xml:space="preserve">Figure </w:t>
      </w:r>
      <w:r w:rsidR="00A97B71">
        <w:rPr>
          <w:noProof/>
        </w:rPr>
        <w:t>11</w:t>
      </w:r>
      <w:r w:rsidR="00A97B71">
        <w:fldChar w:fldCharType="end"/>
      </w:r>
      <w:r w:rsidRPr="00B70FB1">
        <w:t>.</w:t>
      </w:r>
      <w:r w:rsidRPr="006A46F2">
        <w:t xml:space="preserve">  </w:t>
      </w:r>
      <w:r w:rsidR="00CD1B76" w:rsidRPr="00CD1B76">
        <w:t>With an Agile Methodology th</w:t>
      </w:r>
      <w:r w:rsidR="000C4B01">
        <w:t>e</w:t>
      </w:r>
      <w:r w:rsidRPr="00CD1B76">
        <w:t xml:space="preserve"> project is initially broken down into small chunks and completed in sprints, which are usually 2 - 4 weeks long. At the end of a sprint the projects priorities are revaluated, and the design and development plans are changed accordingly. </w:t>
      </w:r>
    </w:p>
    <w:p w14:paraId="2109ED3C" w14:textId="77777777" w:rsidR="00906C91" w:rsidRPr="00CB2689" w:rsidRDefault="00906C91" w:rsidP="00906C91">
      <w:pPr>
        <w:spacing w:line="360" w:lineRule="auto"/>
        <w:rPr>
          <w:highlight w:val="lightGray"/>
        </w:rPr>
      </w:pPr>
    </w:p>
    <w:p w14:paraId="14DEDDFB" w14:textId="77777777" w:rsidR="00906C91" w:rsidRPr="00CD1B76" w:rsidRDefault="00906C91" w:rsidP="00906C91">
      <w:pPr>
        <w:spacing w:line="360" w:lineRule="auto"/>
      </w:pPr>
      <w:r w:rsidRPr="00CD1B76">
        <w:t>This type of methodology allows a developer to be more flexible with the development of a project. However, it can be easy to stray from the original plan. Therefore, it is essential to keep checking the original plan to stay on track.</w:t>
      </w:r>
    </w:p>
    <w:p w14:paraId="44F6AF17" w14:textId="77777777" w:rsidR="00906C91" w:rsidRPr="00CD1B76" w:rsidRDefault="00906C91" w:rsidP="00906C91">
      <w:pPr>
        <w:rPr>
          <w:rStyle w:val="Hyperlink"/>
        </w:rPr>
      </w:pPr>
    </w:p>
    <w:p w14:paraId="46A7D514" w14:textId="6C7DE54B" w:rsidR="00906C91" w:rsidRPr="00CD1B76" w:rsidRDefault="00906C91" w:rsidP="00906C91">
      <w:pPr>
        <w:spacing w:line="360" w:lineRule="auto"/>
      </w:pPr>
      <w:r w:rsidRPr="00CD1B76">
        <w:rPr>
          <w:rStyle w:val="Hyperlink"/>
          <w:color w:val="auto"/>
          <w:u w:val="none"/>
        </w:rPr>
        <w:t>The Agile methodology is close to what is required for the Navigation Assistant project. The Navigation Assistant project requires a methodology that is more feature focused as all elements of the project need to be working accurately for the instructions to be correct. For this reason, the general Agile method w</w:t>
      </w:r>
      <w:r w:rsidR="00CD1B76">
        <w:rPr>
          <w:rStyle w:val="Hyperlink"/>
          <w:color w:val="auto"/>
          <w:u w:val="none"/>
        </w:rPr>
        <w:t>as</w:t>
      </w:r>
      <w:r w:rsidRPr="00CD1B76">
        <w:rPr>
          <w:rStyle w:val="Hyperlink"/>
          <w:color w:val="auto"/>
          <w:u w:val="none"/>
        </w:rPr>
        <w:t xml:space="preserve"> not used for the development of this project.</w:t>
      </w:r>
    </w:p>
    <w:p w14:paraId="2FA6444C" w14:textId="77777777" w:rsidR="00906C91" w:rsidRPr="00CB2689" w:rsidRDefault="00906C91" w:rsidP="00906C91">
      <w:pPr>
        <w:rPr>
          <w:highlight w:val="lightGray"/>
        </w:rPr>
      </w:pPr>
    </w:p>
    <w:p w14:paraId="1896DDE5" w14:textId="77777777" w:rsidR="00906C91" w:rsidRPr="00CB2689" w:rsidRDefault="00906C91" w:rsidP="00906C91">
      <w:pPr>
        <w:spacing w:after="240" w:line="360" w:lineRule="auto"/>
        <w:rPr>
          <w:color w:val="4F81BD"/>
        </w:rPr>
      </w:pPr>
      <w:r w:rsidRPr="00CB2689">
        <w:rPr>
          <w:color w:val="4F81BD"/>
        </w:rPr>
        <w:t>Waterfall Methodology</w:t>
      </w:r>
    </w:p>
    <w:p w14:paraId="6ECB5C33" w14:textId="11167051" w:rsidR="00906C91" w:rsidRPr="00CB2689" w:rsidRDefault="00906C91" w:rsidP="00906C91">
      <w:pPr>
        <w:tabs>
          <w:tab w:val="left" w:pos="2680"/>
        </w:tabs>
        <w:spacing w:line="360" w:lineRule="auto"/>
      </w:pPr>
      <w:r w:rsidRPr="00CB2689">
        <w:t xml:space="preserve">The Waterfall Methodology is a traditional but outdated sequential method </w:t>
      </w:r>
      <w:r w:rsidRPr="00CB2689">
        <w:fldChar w:fldCharType="begin"/>
      </w:r>
      <w:r w:rsidRPr="00CB2689">
        <w:instrText xml:space="preserve"> ADDIN ZOTERO_ITEM CSL_CITATION {"citationID":"ot62GjCY","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CB2689">
        <w:fldChar w:fldCharType="separate"/>
      </w:r>
      <w:r w:rsidRPr="00CB2689">
        <w:rPr>
          <w:rFonts w:ascii="Calibri" w:hAnsi="Calibri" w:cs="Calibri"/>
        </w:rPr>
        <w:t>(</w:t>
      </w:r>
      <w:r w:rsidR="0017062D" w:rsidRPr="00CB2689">
        <w:rPr>
          <w:rFonts w:ascii="Calibri" w:hAnsi="Calibri" w:cs="Calibri"/>
        </w:rPr>
        <w:t>27</w:t>
      </w:r>
      <w:r w:rsidRPr="00CB2689">
        <w:rPr>
          <w:rFonts w:ascii="Calibri" w:hAnsi="Calibri" w:cs="Calibri"/>
        </w:rPr>
        <w:t>)</w:t>
      </w:r>
      <w:r w:rsidRPr="00CB2689">
        <w:fldChar w:fldCharType="end"/>
      </w:r>
      <w:r w:rsidRPr="00CB2689">
        <w:t xml:space="preserve">. This methodology </w:t>
      </w:r>
      <w:r w:rsidRPr="008F3F09">
        <w:t>requires a lot of documentation and structure. The Waterfall Methodology is divided into self-</w:t>
      </w:r>
      <w:r w:rsidRPr="00CB2689">
        <w:t>enclosed stages that are rigid and follow a sequence</w:t>
      </w:r>
      <w:r w:rsidR="00CB2689" w:rsidRPr="00CB2689">
        <w:t xml:space="preserve">, </w:t>
      </w:r>
      <w:r w:rsidR="00CB2689" w:rsidRPr="008F3F09">
        <w:t>shown in</w:t>
      </w:r>
      <w:r w:rsidR="008F3F09" w:rsidRPr="008F3F09">
        <w:t xml:space="preserve"> </w:t>
      </w:r>
      <w:r w:rsidR="00C7469F" w:rsidRPr="008F3F09">
        <w:fldChar w:fldCharType="begin"/>
      </w:r>
      <w:r w:rsidR="00C7469F" w:rsidRPr="008F3F09">
        <w:instrText xml:space="preserve"> REF _Ref34462723 \h </w:instrText>
      </w:r>
      <w:r w:rsidR="008F3F09">
        <w:instrText xml:space="preserve"> \* MERGEFORMAT </w:instrText>
      </w:r>
      <w:r w:rsidR="00C7469F" w:rsidRPr="008F3F09">
        <w:fldChar w:fldCharType="separate"/>
      </w:r>
      <w:r w:rsidR="00C7469F" w:rsidRPr="008F3F09">
        <w:t xml:space="preserve">Figure </w:t>
      </w:r>
      <w:r w:rsidR="00C7469F" w:rsidRPr="008F3F09">
        <w:rPr>
          <w:noProof/>
        </w:rPr>
        <w:t>12</w:t>
      </w:r>
      <w:r w:rsidR="00C7469F" w:rsidRPr="008F3F09">
        <w:fldChar w:fldCharType="end"/>
      </w:r>
      <w:r w:rsidR="00C7469F">
        <w:t>.</w:t>
      </w:r>
      <w:r w:rsidRPr="00CB2689">
        <w:t xml:space="preserve"> These stages </w:t>
      </w:r>
      <w:r w:rsidR="00CB2689" w:rsidRPr="00CB2689">
        <w:t>include</w:t>
      </w:r>
      <w:r w:rsidRPr="00CB2689">
        <w:t xml:space="preserve"> </w:t>
      </w:r>
      <w:r w:rsidRPr="00CB2689">
        <w:lastRenderedPageBreak/>
        <w:t>determining the requirements and scope, analys</w:t>
      </w:r>
      <w:r w:rsidR="00CB2689" w:rsidRPr="00CB2689">
        <w:t>ing the</w:t>
      </w:r>
      <w:r w:rsidRPr="00CB2689">
        <w:t xml:space="preserve"> requirements, design, implement</w:t>
      </w:r>
      <w:r w:rsidR="00CB2689" w:rsidRPr="00CB2689">
        <w:t>ation</w:t>
      </w:r>
      <w:r w:rsidRPr="00CB2689">
        <w:t>, test</w:t>
      </w:r>
      <w:r w:rsidR="00CB2689" w:rsidRPr="00CB2689">
        <w:t>ing</w:t>
      </w:r>
      <w:r w:rsidRPr="00CB2689">
        <w:t>, deploy</w:t>
      </w:r>
      <w:r w:rsidR="00CB2689" w:rsidRPr="00CB2689">
        <w:t>ment</w:t>
      </w:r>
      <w:r w:rsidRPr="00CB2689">
        <w:t xml:space="preserve"> and maintain</w:t>
      </w:r>
      <w:r w:rsidR="00CB2689" w:rsidRPr="00CB2689">
        <w:t>ing software</w:t>
      </w:r>
      <w:r w:rsidRPr="00CB2689">
        <w:t>.</w:t>
      </w:r>
    </w:p>
    <w:p w14:paraId="2C86C5BB" w14:textId="77777777" w:rsidR="00254A9E" w:rsidRDefault="00906C91" w:rsidP="00254A9E">
      <w:pPr>
        <w:keepNext/>
        <w:tabs>
          <w:tab w:val="left" w:pos="2680"/>
        </w:tabs>
      </w:pPr>
      <w:r w:rsidRPr="00CB2689">
        <w:rPr>
          <w:noProof/>
        </w:rPr>
        <w:drawing>
          <wp:inline distT="0" distB="0" distL="0" distR="0" wp14:anchorId="79778B8E" wp14:editId="7A31C13E">
            <wp:extent cx="3489960" cy="3004309"/>
            <wp:effectExtent l="0" t="0" r="0" b="5715"/>
            <wp:docPr id="11" name="Picture 11" descr="Image result for waterfall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mage result for waterfall methodology"/>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96679" cy="3010093"/>
                    </a:xfrm>
                    <a:prstGeom prst="rect">
                      <a:avLst/>
                    </a:prstGeom>
                    <a:noFill/>
                    <a:ln>
                      <a:noFill/>
                    </a:ln>
                  </pic:spPr>
                </pic:pic>
              </a:graphicData>
            </a:graphic>
          </wp:inline>
        </w:drawing>
      </w:r>
    </w:p>
    <w:p w14:paraId="5C991F46" w14:textId="5DB81020" w:rsidR="00906C91" w:rsidRDefault="00F92FAE" w:rsidP="00F92FAE">
      <w:pPr>
        <w:pStyle w:val="Caption"/>
      </w:pPr>
      <w:bookmarkStart w:id="167" w:name="_Ref34462723"/>
      <w:bookmarkStart w:id="168" w:name="_Toc35765753"/>
      <w:r>
        <w:t xml:space="preserve">Figure </w:t>
      </w:r>
      <w:fldSimple w:instr=" SEQ Figure \* ARABIC ">
        <w:r w:rsidR="005D5259">
          <w:rPr>
            <w:noProof/>
          </w:rPr>
          <w:t>12</w:t>
        </w:r>
      </w:fldSimple>
      <w:r w:rsidRPr="007A6096">
        <w:t>: The Waterfall Methodology (29)</w:t>
      </w:r>
      <w:bookmarkEnd w:id="167"/>
      <w:bookmarkEnd w:id="168"/>
    </w:p>
    <w:p w14:paraId="1C745AC6" w14:textId="77777777" w:rsidR="006A3837" w:rsidRPr="006A3837" w:rsidRDefault="006A3837" w:rsidP="006A3837">
      <w:pPr>
        <w:rPr>
          <w:highlight w:val="lightGray"/>
        </w:rPr>
      </w:pPr>
    </w:p>
    <w:p w14:paraId="7951B9E3" w14:textId="754DAB6A" w:rsidR="00906C91" w:rsidRPr="00CB2689" w:rsidRDefault="00906C91" w:rsidP="00906C91">
      <w:pPr>
        <w:tabs>
          <w:tab w:val="left" w:pos="2680"/>
        </w:tabs>
        <w:spacing w:line="360" w:lineRule="auto"/>
      </w:pPr>
      <w:r w:rsidRPr="00CB2689">
        <w:t xml:space="preserve">While the Waterfall Methodology is easy to use and manage and gives a clear idea of the scope of the project, it has its disadvantages. Firstly, in this methodology there is a lack of flexibility. </w:t>
      </w:r>
      <w:r w:rsidR="00CB2689" w:rsidRPr="00CB2689">
        <w:t>A</w:t>
      </w:r>
      <w:r w:rsidRPr="00CB2689">
        <w:t xml:space="preserve"> stage must finish before the next starts and once a stage is finished it should not be revisited. Secondly, this methodology doesn’t facilitate change. If there are any changes to the initial project scope, then the Waterfall Methodology requires a full restart.</w:t>
      </w:r>
    </w:p>
    <w:p w14:paraId="4F55242A" w14:textId="77777777" w:rsidR="00906C91" w:rsidRPr="00CB2689" w:rsidRDefault="00906C91" w:rsidP="00906C91">
      <w:pPr>
        <w:tabs>
          <w:tab w:val="left" w:pos="2680"/>
        </w:tabs>
        <w:rPr>
          <w:highlight w:val="lightGray"/>
        </w:rPr>
      </w:pPr>
    </w:p>
    <w:p w14:paraId="10592BEA" w14:textId="1085C3EC" w:rsidR="00906C91" w:rsidRPr="00CB2689" w:rsidRDefault="00906C91" w:rsidP="00906C91">
      <w:pPr>
        <w:tabs>
          <w:tab w:val="left" w:pos="2680"/>
        </w:tabs>
        <w:spacing w:line="360" w:lineRule="auto"/>
        <w:rPr>
          <w:highlight w:val="lightGray"/>
        </w:rPr>
      </w:pPr>
      <w:r w:rsidRPr="00CB2689">
        <w:t xml:space="preserve">The Waterfall methodology is not </w:t>
      </w:r>
      <w:r w:rsidR="00CB2689" w:rsidRPr="00CB2689">
        <w:t>a suitable methodology</w:t>
      </w:r>
      <w:r w:rsidRPr="00CB2689">
        <w:t xml:space="preserve"> for</w:t>
      </w:r>
      <w:r w:rsidR="00CB2689" w:rsidRPr="00CB2689">
        <w:t xml:space="preserve"> the development of</w:t>
      </w:r>
      <w:r w:rsidRPr="00CB2689">
        <w:t xml:space="preserve"> this project. This is because testing and possibl</w:t>
      </w:r>
      <w:r w:rsidR="00CB2689" w:rsidRPr="00CB2689">
        <w:t>y</w:t>
      </w:r>
      <w:r w:rsidRPr="00CB2689">
        <w:t xml:space="preserve"> extra research will need to take place throughout the project. </w:t>
      </w:r>
      <w:r w:rsidRPr="00FF60C3">
        <w:t>Changes may also need to be made</w:t>
      </w:r>
      <w:r w:rsidR="00CB2689" w:rsidRPr="00FF60C3">
        <w:t xml:space="preserve"> </w:t>
      </w:r>
      <w:r w:rsidRPr="00FF60C3">
        <w:t>during this project</w:t>
      </w:r>
      <w:r w:rsidR="00CB2689" w:rsidRPr="00FF60C3">
        <w:t>, something that this methodology does not support</w:t>
      </w:r>
      <w:r w:rsidRPr="00FF60C3">
        <w:t>. Therefore, for these reasons the Waterfall development method w</w:t>
      </w:r>
      <w:r w:rsidR="00FF60C3" w:rsidRPr="00FF60C3">
        <w:t>as</w:t>
      </w:r>
      <w:r w:rsidRPr="00FF60C3">
        <w:t xml:space="preserve"> not used </w:t>
      </w:r>
      <w:r w:rsidR="00FF60C3" w:rsidRPr="00FF60C3">
        <w:t>for the development of</w:t>
      </w:r>
      <w:r w:rsidRPr="00FF60C3">
        <w:t xml:space="preserve"> Navigation Assistant.</w:t>
      </w:r>
    </w:p>
    <w:p w14:paraId="47F65C84" w14:textId="77777777" w:rsidR="00906C91" w:rsidRPr="00CB2689" w:rsidRDefault="00906C91" w:rsidP="00906C91">
      <w:pPr>
        <w:rPr>
          <w:highlight w:val="lightGray"/>
        </w:rPr>
      </w:pPr>
    </w:p>
    <w:p w14:paraId="514809BF" w14:textId="77777777" w:rsidR="00906C91" w:rsidRPr="00FF60C3" w:rsidRDefault="00906C91" w:rsidP="00906C91">
      <w:pPr>
        <w:spacing w:after="240" w:line="360" w:lineRule="auto"/>
        <w:rPr>
          <w:color w:val="4F81BD"/>
        </w:rPr>
      </w:pPr>
      <w:r w:rsidRPr="00FF60C3">
        <w:rPr>
          <w:color w:val="4F81BD"/>
        </w:rPr>
        <w:t>Feature Driven Methodology</w:t>
      </w:r>
    </w:p>
    <w:p w14:paraId="53AABD67" w14:textId="060005E1" w:rsidR="00906C91" w:rsidRPr="00713E68" w:rsidRDefault="00906C91" w:rsidP="00906C91">
      <w:pPr>
        <w:spacing w:after="240" w:line="360" w:lineRule="auto"/>
      </w:pPr>
      <w:r w:rsidRPr="00FF60C3">
        <w:t xml:space="preserve">The Feature Driven Methodology, or FDD, is derived from the Agile Methodology </w:t>
      </w:r>
      <w:r w:rsidRPr="00FF60C3">
        <w:fldChar w:fldCharType="begin"/>
      </w:r>
      <w:r w:rsidRPr="00FF60C3">
        <w:instrText xml:space="preserve"> ADDIN ZOTERO_ITEM CSL_CITATION {"citationID":"iGOUXRiZ","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FF60C3">
        <w:fldChar w:fldCharType="separate"/>
      </w:r>
      <w:r w:rsidRPr="00FF60C3">
        <w:rPr>
          <w:rFonts w:ascii="Calibri" w:hAnsi="Calibri" w:cs="Calibri"/>
        </w:rPr>
        <w:t>(</w:t>
      </w:r>
      <w:r w:rsidR="0017062D" w:rsidRPr="00FF60C3">
        <w:rPr>
          <w:rFonts w:ascii="Calibri" w:hAnsi="Calibri" w:cs="Calibri"/>
        </w:rPr>
        <w:t>27</w:t>
      </w:r>
      <w:r w:rsidRPr="00FF60C3">
        <w:rPr>
          <w:rFonts w:ascii="Calibri" w:hAnsi="Calibri" w:cs="Calibri"/>
        </w:rPr>
        <w:t>)</w:t>
      </w:r>
      <w:r w:rsidRPr="00FF60C3">
        <w:fldChar w:fldCharType="end"/>
      </w:r>
      <w:r w:rsidRPr="00FF60C3">
        <w:t xml:space="preserve">.  It is an older methodology that is iterative and incremental. </w:t>
      </w:r>
      <w:r w:rsidR="00FF60C3" w:rsidRPr="00FF60C3">
        <w:t xml:space="preserve">The </w:t>
      </w:r>
      <w:r w:rsidRPr="00FF60C3">
        <w:t xml:space="preserve">Feature Driven Methodology follows 5 processes </w:t>
      </w:r>
      <w:r w:rsidRPr="00FF60C3">
        <w:lastRenderedPageBreak/>
        <w:t>in its development cycle</w:t>
      </w:r>
      <w:r w:rsidR="00FF60C3">
        <w:t xml:space="preserve">, shown in </w:t>
      </w:r>
      <w:r w:rsidR="008F3F09">
        <w:rPr>
          <w:highlight w:val="magenta"/>
        </w:rPr>
        <w:fldChar w:fldCharType="begin"/>
      </w:r>
      <w:r w:rsidR="008F3F09">
        <w:rPr>
          <w:highlight w:val="magenta"/>
        </w:rPr>
        <w:instrText xml:space="preserve"> REF _Ref34462796 \h </w:instrText>
      </w:r>
      <w:r w:rsidR="008F3F09">
        <w:rPr>
          <w:highlight w:val="magenta"/>
        </w:rPr>
      </w:r>
      <w:r w:rsidR="008F3F09">
        <w:rPr>
          <w:highlight w:val="magenta"/>
        </w:rPr>
        <w:fldChar w:fldCharType="separate"/>
      </w:r>
      <w:r w:rsidR="008F3F09">
        <w:t xml:space="preserve">Figure </w:t>
      </w:r>
      <w:r w:rsidR="008F3F09">
        <w:rPr>
          <w:noProof/>
        </w:rPr>
        <w:t>13</w:t>
      </w:r>
      <w:r w:rsidR="008F3F09">
        <w:rPr>
          <w:highlight w:val="magenta"/>
        </w:rPr>
        <w:fldChar w:fldCharType="end"/>
      </w:r>
      <w:r w:rsidRPr="00FF60C3">
        <w:t xml:space="preserve">. </w:t>
      </w:r>
      <w:r w:rsidRPr="00713E68">
        <w:t>These processes are as follows: develop the overall model, build a feature list, plan by feature, design by feature and build by feature.</w:t>
      </w:r>
    </w:p>
    <w:p w14:paraId="6EA285BB" w14:textId="77777777" w:rsidR="00F92FAE" w:rsidRDefault="00906C91" w:rsidP="00F92FAE">
      <w:pPr>
        <w:keepNext/>
        <w:spacing w:after="240" w:line="360" w:lineRule="auto"/>
      </w:pPr>
      <w:r w:rsidRPr="00713E68">
        <w:rPr>
          <w:noProof/>
        </w:rPr>
        <w:drawing>
          <wp:inline distT="0" distB="0" distL="0" distR="0" wp14:anchorId="61CF4EB3" wp14:editId="690B0782">
            <wp:extent cx="5731510" cy="3035935"/>
            <wp:effectExtent l="0" t="0" r="2540" b="0"/>
            <wp:docPr id="9" name="Picture 9" descr="Image result for feature driven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feature driven methodology"/>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3035935"/>
                    </a:xfrm>
                    <a:prstGeom prst="rect">
                      <a:avLst/>
                    </a:prstGeom>
                    <a:noFill/>
                    <a:ln>
                      <a:noFill/>
                    </a:ln>
                  </pic:spPr>
                </pic:pic>
              </a:graphicData>
            </a:graphic>
          </wp:inline>
        </w:drawing>
      </w:r>
    </w:p>
    <w:p w14:paraId="5DC9BA6F" w14:textId="75860B6C" w:rsidR="00254A9E" w:rsidRDefault="00F92FAE" w:rsidP="00F92FAE">
      <w:pPr>
        <w:pStyle w:val="Caption"/>
      </w:pPr>
      <w:bookmarkStart w:id="169" w:name="_Ref34462796"/>
      <w:bookmarkStart w:id="170" w:name="_Toc35765754"/>
      <w:r>
        <w:t xml:space="preserve">Figure </w:t>
      </w:r>
      <w:fldSimple w:instr=" SEQ Figure \* ARABIC ">
        <w:r w:rsidR="005D5259">
          <w:rPr>
            <w:noProof/>
          </w:rPr>
          <w:t>13</w:t>
        </w:r>
      </w:fldSimple>
      <w:r w:rsidRPr="00977716">
        <w:t>: The Feature Driven Methodology (30)</w:t>
      </w:r>
      <w:bookmarkEnd w:id="169"/>
      <w:bookmarkEnd w:id="170"/>
    </w:p>
    <w:p w14:paraId="04644A1B" w14:textId="77777777" w:rsidR="00254A9E" w:rsidRPr="00254A9E" w:rsidRDefault="00254A9E" w:rsidP="00254A9E"/>
    <w:p w14:paraId="3AA6D081" w14:textId="5DC397F2" w:rsidR="00906C91" w:rsidRPr="00713E68" w:rsidRDefault="00906C91" w:rsidP="00906C91">
      <w:pPr>
        <w:spacing w:after="240" w:line="360" w:lineRule="auto"/>
      </w:pPr>
      <w:r w:rsidRPr="00713E68">
        <w:t xml:space="preserve">FDD focuses on delivering elements of the software frequently. FDD is designed feature by feature and focuses on short iterations </w:t>
      </w:r>
      <w:r w:rsidRPr="00713E68">
        <w:fldChar w:fldCharType="begin"/>
      </w:r>
      <w:r w:rsidRPr="00713E68">
        <w:instrText xml:space="preserve"> ADDIN ZOTERO_ITEM CSL_CITATION {"citationID":"K5VVH1E6","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713E68">
        <w:fldChar w:fldCharType="separate"/>
      </w:r>
      <w:r w:rsidRPr="00713E68">
        <w:rPr>
          <w:rFonts w:ascii="Calibri" w:hAnsi="Calibri" w:cs="Calibri"/>
        </w:rPr>
        <w:t>(</w:t>
      </w:r>
      <w:r w:rsidR="0017062D" w:rsidRPr="00713E68">
        <w:rPr>
          <w:rFonts w:ascii="Calibri" w:hAnsi="Calibri" w:cs="Calibri"/>
        </w:rPr>
        <w:t>27</w:t>
      </w:r>
      <w:r w:rsidRPr="00713E68">
        <w:rPr>
          <w:rFonts w:ascii="Calibri" w:hAnsi="Calibri" w:cs="Calibri"/>
        </w:rPr>
        <w:t>)</w:t>
      </w:r>
      <w:r w:rsidRPr="00713E68">
        <w:fldChar w:fldCharType="end"/>
      </w:r>
      <w:r w:rsidRPr="00713E68">
        <w:t>. FDD is a good fit for smaller development teams and for long term projects.</w:t>
      </w:r>
    </w:p>
    <w:p w14:paraId="2C99B0FE" w14:textId="77777777" w:rsidR="00906C91" w:rsidRPr="00CB2689" w:rsidRDefault="00906C91" w:rsidP="00906C91">
      <w:pPr>
        <w:spacing w:after="240" w:line="360" w:lineRule="auto"/>
        <w:rPr>
          <w:highlight w:val="lightGray"/>
        </w:rPr>
      </w:pPr>
    </w:p>
    <w:p w14:paraId="1F27C8BB" w14:textId="11CBC91D" w:rsidR="00906C91" w:rsidRPr="00713E68" w:rsidRDefault="00906C91" w:rsidP="00906C91">
      <w:pPr>
        <w:spacing w:after="240" w:line="360" w:lineRule="auto"/>
      </w:pPr>
      <w:r w:rsidRPr="00713E68">
        <w:t xml:space="preserve">There are many advantages to using the FDD methodology. Some of these include continuous tracking of project </w:t>
      </w:r>
      <w:r w:rsidRPr="00D5632C">
        <w:t>progress and regularly updating and</w:t>
      </w:r>
      <w:r w:rsidRPr="00713E68">
        <w:t xml:space="preserve"> identifying errors. </w:t>
      </w:r>
      <w:r w:rsidR="00BA04E9">
        <w:t xml:space="preserve">One aspect of this continuous tracking of the projects progress included weekly meetings with my supervisor. </w:t>
      </w:r>
      <w:r w:rsidR="00D5632C">
        <w:t>This ensured that the project was moving along at a steady progress.</w:t>
      </w:r>
    </w:p>
    <w:p w14:paraId="544C7A36" w14:textId="77777777" w:rsidR="00906C91" w:rsidRPr="00CB2689" w:rsidRDefault="00906C91" w:rsidP="00906C91">
      <w:pPr>
        <w:spacing w:after="240" w:line="360" w:lineRule="auto"/>
        <w:rPr>
          <w:highlight w:val="lightGray"/>
        </w:rPr>
      </w:pPr>
    </w:p>
    <w:p w14:paraId="4BFBBDA5" w14:textId="018A719F" w:rsidR="003D562A" w:rsidRDefault="00906C91" w:rsidP="00906C91">
      <w:pPr>
        <w:spacing w:after="240" w:line="360" w:lineRule="auto"/>
      </w:pPr>
      <w:r w:rsidRPr="00713E68">
        <w:t xml:space="preserve">The Feature Driven </w:t>
      </w:r>
      <w:r w:rsidRPr="00781D53">
        <w:t xml:space="preserve">Development methodology </w:t>
      </w:r>
      <w:r w:rsidR="00713E68" w:rsidRPr="00781D53">
        <w:t>is</w:t>
      </w:r>
      <w:r w:rsidRPr="00781D53">
        <w:t xml:space="preserve"> the methodology </w:t>
      </w:r>
      <w:r w:rsidR="00713E68" w:rsidRPr="00781D53">
        <w:t>chosen</w:t>
      </w:r>
      <w:r w:rsidRPr="00781D53">
        <w:t xml:space="preserve"> for the development of this project. This </w:t>
      </w:r>
      <w:r w:rsidRPr="00995E79">
        <w:t>methodology is a good match as it allows for individual features to be fully developed, tested and implemented</w:t>
      </w:r>
      <w:r w:rsidRPr="00713E68">
        <w:t xml:space="preserve"> before moving onto the next.</w:t>
      </w:r>
      <w:r w:rsidR="005E4103">
        <w:t xml:space="preserve"> As well as that, as this project is a one developer project and because Feature Driven Development is a type of agile methodology, an initial version of working software can be released within the time constraints. </w:t>
      </w:r>
      <w:r w:rsidRPr="00713E68">
        <w:t>For this reason, this methodology will be used to develop Navigation Assistant.</w:t>
      </w:r>
    </w:p>
    <w:p w14:paraId="63B10869" w14:textId="77777777" w:rsidR="00B02E16" w:rsidRDefault="00B02E16" w:rsidP="00906C91">
      <w:pPr>
        <w:spacing w:after="240" w:line="360" w:lineRule="auto"/>
      </w:pPr>
    </w:p>
    <w:p w14:paraId="22703BB5" w14:textId="0615256C" w:rsidR="00AE4B47" w:rsidRDefault="00AE4B47" w:rsidP="00AE4B47">
      <w:pPr>
        <w:pStyle w:val="Heading2"/>
        <w:spacing w:after="240" w:line="360" w:lineRule="auto"/>
        <w:rPr>
          <w:sz w:val="22"/>
          <w:szCs w:val="22"/>
        </w:rPr>
      </w:pPr>
      <w:bookmarkStart w:id="171" w:name="_Toc33510326"/>
      <w:bookmarkStart w:id="172" w:name="_Toc34725476"/>
      <w:bookmarkStart w:id="173" w:name="_Toc35099831"/>
      <w:bookmarkStart w:id="174" w:name="_Toc35170035"/>
      <w:bookmarkStart w:id="175" w:name="_Toc35521241"/>
      <w:bookmarkStart w:id="176" w:name="_Toc35609568"/>
      <w:r w:rsidRPr="00204E8B">
        <w:rPr>
          <w:sz w:val="22"/>
          <w:szCs w:val="22"/>
        </w:rPr>
        <w:t>3.</w:t>
      </w:r>
      <w:r>
        <w:rPr>
          <w:sz w:val="22"/>
          <w:szCs w:val="22"/>
        </w:rPr>
        <w:t>2</w:t>
      </w:r>
      <w:r w:rsidRPr="00204E8B">
        <w:rPr>
          <w:sz w:val="22"/>
          <w:szCs w:val="22"/>
        </w:rPr>
        <w:t xml:space="preserve">.1 </w:t>
      </w:r>
      <w:r>
        <w:rPr>
          <w:sz w:val="22"/>
          <w:szCs w:val="22"/>
        </w:rPr>
        <w:t>Chosen Methodology</w:t>
      </w:r>
      <w:bookmarkEnd w:id="171"/>
      <w:bookmarkEnd w:id="172"/>
      <w:bookmarkEnd w:id="173"/>
      <w:bookmarkEnd w:id="174"/>
      <w:bookmarkEnd w:id="175"/>
      <w:bookmarkEnd w:id="176"/>
    </w:p>
    <w:p w14:paraId="0E204512" w14:textId="49B8ED7C" w:rsidR="006E7123" w:rsidRDefault="007E29F0" w:rsidP="006E7123">
      <w:pPr>
        <w:spacing w:line="360" w:lineRule="auto"/>
      </w:pPr>
      <w:r>
        <w:t>The chosen methodology used to design and develop Navigation Assistant was the Feature Driven methodology</w:t>
      </w:r>
      <w:r w:rsidR="002057C9">
        <w:t xml:space="preserve">. Due to the time constraint of the project, short </w:t>
      </w:r>
      <w:r w:rsidR="002057C9" w:rsidRPr="00BA04E9">
        <w:t xml:space="preserve">iterations of </w:t>
      </w:r>
      <w:r w:rsidR="008F3F09" w:rsidRPr="00BA04E9">
        <w:t>7</w:t>
      </w:r>
      <w:r w:rsidR="003109CE" w:rsidRPr="00BA04E9">
        <w:t xml:space="preserve"> - 10</w:t>
      </w:r>
      <w:r w:rsidR="002057C9" w:rsidRPr="00BA04E9">
        <w:t xml:space="preserve"> days</w:t>
      </w:r>
      <w:r w:rsidR="002057C9" w:rsidRPr="008F3F09">
        <w:t xml:space="preserve"> for development</w:t>
      </w:r>
      <w:r w:rsidR="002057C9">
        <w:t xml:space="preserve"> of features was carried out.</w:t>
      </w:r>
      <w:r w:rsidR="00BA04E9">
        <w:t xml:space="preserve"> These short iterations ensured that the planned development of features was kept on course for the duration of the project.</w:t>
      </w:r>
      <w:r w:rsidR="002057C9">
        <w:t xml:space="preserve"> As a result of this, Feature Driven </w:t>
      </w:r>
      <w:r w:rsidR="00B02E16">
        <w:t xml:space="preserve">development ensured that all the main features </w:t>
      </w:r>
      <w:r w:rsidR="007F1A9D">
        <w:t>were</w:t>
      </w:r>
      <w:r w:rsidR="00B02E16">
        <w:t xml:space="preserve"> implemented in the project</w:t>
      </w:r>
      <w:r w:rsidR="00B02E16" w:rsidRPr="006E7123">
        <w:t xml:space="preserve">. </w:t>
      </w:r>
      <w:r w:rsidR="006E7123" w:rsidRPr="006E7123">
        <w:t xml:space="preserve">This methodology allowed for each feature of the project to be fully </w:t>
      </w:r>
      <w:r w:rsidR="00A11DD7">
        <w:t xml:space="preserve">planned, </w:t>
      </w:r>
      <w:r w:rsidR="006E7123" w:rsidRPr="006E7123">
        <w:t>developed, tested and integrated into the system before moving onto the next. Once a feature was completed then the development of the next feature began.</w:t>
      </w:r>
    </w:p>
    <w:p w14:paraId="15C38B0E" w14:textId="77777777" w:rsidR="006E7123" w:rsidRPr="006E7123" w:rsidRDefault="006E7123" w:rsidP="006E7123">
      <w:pPr>
        <w:spacing w:line="360" w:lineRule="auto"/>
      </w:pPr>
    </w:p>
    <w:p w14:paraId="77C2D144" w14:textId="0C654362" w:rsidR="006E7123" w:rsidRPr="00D9100D" w:rsidRDefault="006E7123" w:rsidP="006E7123">
      <w:pPr>
        <w:spacing w:line="360" w:lineRule="auto"/>
      </w:pPr>
      <w:r w:rsidRPr="00BA2D0A">
        <w:t>The FD</w:t>
      </w:r>
      <w:r w:rsidR="007D7E99">
        <w:t>D</w:t>
      </w:r>
      <w:r w:rsidRPr="00BA2D0A">
        <w:t xml:space="preserve"> approach </w:t>
      </w:r>
      <w:r w:rsidR="00EE596D" w:rsidRPr="00BA2D0A">
        <w:t>was</w:t>
      </w:r>
      <w:r w:rsidRPr="00BA2D0A">
        <w:t xml:space="preserve"> required for this project as the features of the project need</w:t>
      </w:r>
      <w:r w:rsidR="00EE596D" w:rsidRPr="00BA2D0A">
        <w:t>ed</w:t>
      </w:r>
      <w:r w:rsidRPr="00BA2D0A">
        <w:t xml:space="preserve"> to be working completely and correctly throughout </w:t>
      </w:r>
      <w:r w:rsidRPr="00BA04E9">
        <w:t>the project</w:t>
      </w:r>
      <w:r w:rsidR="00BA2D0A" w:rsidRPr="00BA04E9">
        <w:t xml:space="preserve">, with the possibility of </w:t>
      </w:r>
      <w:r w:rsidR="002478CC" w:rsidRPr="00BA04E9">
        <w:t>r</w:t>
      </w:r>
      <w:r w:rsidR="00BA2D0A" w:rsidRPr="00BA04E9">
        <w:t>evisit</w:t>
      </w:r>
      <w:r w:rsidR="002478CC" w:rsidRPr="00BA04E9">
        <w:t>ing</w:t>
      </w:r>
      <w:r w:rsidR="00BA2D0A" w:rsidRPr="00BA04E9">
        <w:t xml:space="preserve"> some features.</w:t>
      </w:r>
      <w:r w:rsidR="00D9100D" w:rsidRPr="00BA04E9">
        <w:t xml:space="preserve"> </w:t>
      </w:r>
      <w:r w:rsidRPr="00BA04E9">
        <w:t>The design and development of the code of this project</w:t>
      </w:r>
      <w:r w:rsidRPr="00D9100D">
        <w:t xml:space="preserve"> w</w:t>
      </w:r>
      <w:r w:rsidR="00EE596D" w:rsidRPr="00D9100D">
        <w:t>as</w:t>
      </w:r>
      <w:r w:rsidRPr="00D9100D">
        <w:t xml:space="preserve"> delivered in parts. Using FDD a feature </w:t>
      </w:r>
      <w:r w:rsidR="00EE596D" w:rsidRPr="00D9100D">
        <w:t xml:space="preserve">was </w:t>
      </w:r>
      <w:r w:rsidRPr="00D9100D">
        <w:t>thoroughly designed and researched before the implementation beg</w:t>
      </w:r>
      <w:r w:rsidR="00EE596D" w:rsidRPr="00D9100D">
        <w:t>an</w:t>
      </w:r>
      <w:r w:rsidRPr="00D9100D">
        <w:t xml:space="preserve">, for example the </w:t>
      </w:r>
      <w:r w:rsidR="00EE596D" w:rsidRPr="00D9100D">
        <w:t xml:space="preserve">different </w:t>
      </w:r>
      <w:r w:rsidRPr="00D9100D">
        <w:t xml:space="preserve">CNN models available. </w:t>
      </w:r>
    </w:p>
    <w:p w14:paraId="23C92CA7" w14:textId="517D5E4F" w:rsidR="006E7123" w:rsidRDefault="006E7123" w:rsidP="006E7123">
      <w:pPr>
        <w:spacing w:line="360" w:lineRule="auto"/>
        <w:rPr>
          <w:highlight w:val="lightGray"/>
        </w:rPr>
      </w:pPr>
    </w:p>
    <w:p w14:paraId="5197DC88" w14:textId="05ECB7D8" w:rsidR="00D9100D" w:rsidRPr="00D9100D" w:rsidRDefault="00D9100D" w:rsidP="006E7123">
      <w:pPr>
        <w:spacing w:line="360" w:lineRule="auto"/>
      </w:pPr>
      <w:r w:rsidRPr="00D9100D">
        <w:t xml:space="preserve">For </w:t>
      </w:r>
      <w:r>
        <w:t>this project</w:t>
      </w:r>
      <w:r w:rsidR="001D24F0">
        <w:t xml:space="preserve">, all the design and gathering of user </w:t>
      </w:r>
      <w:r w:rsidR="001D24F0" w:rsidRPr="00FE116A">
        <w:t>requirements was done</w:t>
      </w:r>
      <w:r w:rsidR="000532C0" w:rsidRPr="00FE116A">
        <w:t xml:space="preserve"> </w:t>
      </w:r>
      <w:r w:rsidR="00873CDD" w:rsidRPr="00FE116A">
        <w:t>in the beginning,</w:t>
      </w:r>
      <w:r w:rsidR="001D24F0">
        <w:t xml:space="preserve"> followed by the development iterations.</w:t>
      </w:r>
      <w:r w:rsidR="00873CDD">
        <w:t xml:space="preserve"> </w:t>
      </w:r>
      <w:r w:rsidR="00EC4567">
        <w:t xml:space="preserve">The user requirements used for this project were an amalgamation of the research and results gathered by other similar products and projects discussed in the research chapter of this document. </w:t>
      </w:r>
      <w:r w:rsidR="00873CDD">
        <w:t>Generally, from an industry perspective, design teams are usually a few iterations ahead of the development teams. This ensures that designs are finished before the development starts. Using this process ensures a robust system is designed and that the system covers all the user requirements, both of which need to be fool proof before any code can be produced to avoid the risk of affecting already developed features.</w:t>
      </w:r>
    </w:p>
    <w:p w14:paraId="7B6E6826" w14:textId="77777777" w:rsidR="00B02E16" w:rsidRPr="007E29F0" w:rsidRDefault="00B02E16" w:rsidP="007E29F0"/>
    <w:p w14:paraId="004679CD" w14:textId="7CD11123" w:rsidR="0090422F" w:rsidRDefault="0090422F" w:rsidP="0090422F">
      <w:pPr>
        <w:spacing w:after="240" w:line="360" w:lineRule="auto"/>
      </w:pPr>
      <w:r w:rsidRPr="0090422F">
        <w:t>The</w:t>
      </w:r>
      <w:r>
        <w:t xml:space="preserve"> research and design phase involved a</w:t>
      </w:r>
      <w:r w:rsidR="001A6C01">
        <w:t xml:space="preserve">n extensive </w:t>
      </w:r>
      <w:r>
        <w:t xml:space="preserve">amount of research. </w:t>
      </w:r>
      <w:r w:rsidRPr="0090422F">
        <w:t xml:space="preserve"> </w:t>
      </w:r>
      <w:r>
        <w:t xml:space="preserve">As a result of this extensive research,  a high-level system design was created.  This included an overview of the </w:t>
      </w:r>
      <w:r w:rsidR="00B70FB1">
        <w:t>developed</w:t>
      </w:r>
      <w:r>
        <w:t xml:space="preserve"> system and </w:t>
      </w:r>
      <w:r w:rsidR="00102F0E">
        <w:t>the defined user requirements</w:t>
      </w:r>
      <w:r>
        <w:t xml:space="preserve">. </w:t>
      </w:r>
      <w:r w:rsidR="00102F0E">
        <w:t xml:space="preserve">Once the user requirements were defined they remained unchanged. With the use of these gathered user requirements </w:t>
      </w:r>
      <w:r w:rsidR="00102F0E" w:rsidRPr="004530C2">
        <w:t>a feature list</w:t>
      </w:r>
      <w:r w:rsidR="004530C2">
        <w:t xml:space="preserve">, shown </w:t>
      </w:r>
      <w:r w:rsidR="00F65553">
        <w:t xml:space="preserve">below </w:t>
      </w:r>
      <w:r w:rsidR="004530C2">
        <w:t>in Section 3.</w:t>
      </w:r>
      <w:r w:rsidR="000234F2">
        <w:t>2</w:t>
      </w:r>
      <w:r w:rsidR="004530C2">
        <w:t xml:space="preserve">.2, </w:t>
      </w:r>
      <w:r w:rsidR="00102F0E">
        <w:t xml:space="preserve"> was developed. </w:t>
      </w:r>
      <w:r w:rsidR="00102F0E" w:rsidRPr="00D56A7C">
        <w:t xml:space="preserve">Once the main required features of the system were </w:t>
      </w:r>
      <w:r w:rsidR="00102F0E" w:rsidRPr="00D56A7C">
        <w:lastRenderedPageBreak/>
        <w:t>determined a prototype of the system was developed to guide further technical design and development.</w:t>
      </w:r>
    </w:p>
    <w:p w14:paraId="25060893" w14:textId="77777777" w:rsidR="00102F0E" w:rsidRPr="00102F0E" w:rsidRDefault="00102F0E" w:rsidP="0090422F">
      <w:pPr>
        <w:spacing w:after="240" w:line="360" w:lineRule="auto"/>
      </w:pPr>
    </w:p>
    <w:p w14:paraId="4F2BC836" w14:textId="70D8A941" w:rsidR="00102F0E" w:rsidRDefault="00D56A7C" w:rsidP="0090422F">
      <w:pPr>
        <w:spacing w:after="240" w:line="360" w:lineRule="auto"/>
      </w:pPr>
      <w:r w:rsidRPr="00102F0E">
        <w:t>After</w:t>
      </w:r>
      <w:r w:rsidR="00102F0E" w:rsidRPr="00102F0E">
        <w:t xml:space="preserve"> the</w:t>
      </w:r>
      <w:r w:rsidR="00102F0E">
        <w:t xml:space="preserve"> research and design of the system was carried out the development iterations</w:t>
      </w:r>
      <w:r>
        <w:t xml:space="preserve"> could</w:t>
      </w:r>
      <w:r w:rsidR="00102F0E">
        <w:t xml:space="preserve"> beg</w:t>
      </w:r>
      <w:r>
        <w:t>i</w:t>
      </w:r>
      <w:r w:rsidR="00102F0E">
        <w:t>n. The general approach to the project consisted of the following steps:</w:t>
      </w:r>
    </w:p>
    <w:p w14:paraId="599F5673" w14:textId="10B94B20" w:rsidR="00102F0E" w:rsidRDefault="00102F0E" w:rsidP="00102F0E">
      <w:pPr>
        <w:pStyle w:val="ListParagraph"/>
        <w:numPr>
          <w:ilvl w:val="0"/>
          <w:numId w:val="19"/>
        </w:numPr>
        <w:spacing w:after="240" w:line="360" w:lineRule="auto"/>
      </w:pPr>
      <w:r w:rsidRPr="00102F0E">
        <w:t>Develop</w:t>
      </w:r>
      <w:r w:rsidR="00856FE1">
        <w:t xml:space="preserve"> a</w:t>
      </w:r>
      <w:r w:rsidRPr="00102F0E">
        <w:t xml:space="preserve"> feature by following the planned design and user requirements</w:t>
      </w:r>
      <w:r w:rsidR="00FD4DBB">
        <w:t xml:space="preserve"> for that feature</w:t>
      </w:r>
      <w:r w:rsidRPr="00102F0E">
        <w:t>.</w:t>
      </w:r>
    </w:p>
    <w:p w14:paraId="26DD813A" w14:textId="5AAF151E" w:rsidR="00102F0E" w:rsidRDefault="00102F0E" w:rsidP="00102F0E">
      <w:pPr>
        <w:pStyle w:val="ListParagraph"/>
        <w:numPr>
          <w:ilvl w:val="0"/>
          <w:numId w:val="19"/>
        </w:numPr>
        <w:spacing w:after="240" w:line="360" w:lineRule="auto"/>
      </w:pPr>
      <w:r>
        <w:t>Test the developed feature.</w:t>
      </w:r>
    </w:p>
    <w:p w14:paraId="3158870A" w14:textId="77777777" w:rsidR="00102F0E" w:rsidRDefault="00102F0E" w:rsidP="00102F0E">
      <w:pPr>
        <w:pStyle w:val="ListParagraph"/>
        <w:numPr>
          <w:ilvl w:val="0"/>
          <w:numId w:val="19"/>
        </w:numPr>
        <w:spacing w:after="240" w:line="360" w:lineRule="auto"/>
      </w:pPr>
      <w:r>
        <w:t>Fix any errors or bugs that may appear.</w:t>
      </w:r>
    </w:p>
    <w:p w14:paraId="0E14153B" w14:textId="21B1CDD6" w:rsidR="00102F0E" w:rsidRPr="00102F0E" w:rsidRDefault="00102F0E" w:rsidP="00102F0E">
      <w:pPr>
        <w:spacing w:after="240" w:line="360" w:lineRule="auto"/>
      </w:pPr>
      <w:r>
        <w:t xml:space="preserve">These steps </w:t>
      </w:r>
      <w:r w:rsidR="002B7AA4">
        <w:t>had to</w:t>
      </w:r>
      <w:r>
        <w:t xml:space="preserve"> be completed before moving onto the next feature. This ensure</w:t>
      </w:r>
      <w:r w:rsidR="002B7AA4">
        <w:t>d</w:t>
      </w:r>
      <w:r>
        <w:t xml:space="preserve"> feature completeness and that features with a higher priority </w:t>
      </w:r>
      <w:r w:rsidR="002B7AA4">
        <w:t>wer</w:t>
      </w:r>
      <w:r>
        <w:t>e completed first.</w:t>
      </w:r>
    </w:p>
    <w:p w14:paraId="576DD14F" w14:textId="77777777" w:rsidR="000234F2" w:rsidRDefault="005E5E05" w:rsidP="005E5E05">
      <w:pPr>
        <w:spacing w:after="240" w:line="360" w:lineRule="auto"/>
      </w:pPr>
      <w:r w:rsidRPr="005E5E05">
        <w:t xml:space="preserve">The </w:t>
      </w:r>
      <w:r>
        <w:t xml:space="preserve">Feature Driven </w:t>
      </w:r>
      <w:r w:rsidR="004530C2">
        <w:t xml:space="preserve">development </w:t>
      </w:r>
      <w:r>
        <w:t xml:space="preserve">approach is a flexible approach </w:t>
      </w:r>
      <w:r w:rsidR="007D34D3">
        <w:t>that allows multiple iterations of certain features if needed. Having chosen a development methodology, the design and development of the project can begin. A design of each part of the system can now be produced.</w:t>
      </w:r>
    </w:p>
    <w:p w14:paraId="48490011" w14:textId="77777777" w:rsidR="000234F2" w:rsidRDefault="000234F2" w:rsidP="005E5E05">
      <w:pPr>
        <w:spacing w:after="240" w:line="360" w:lineRule="auto"/>
      </w:pPr>
    </w:p>
    <w:p w14:paraId="33946BC9" w14:textId="5A35B10C" w:rsidR="000234F2" w:rsidRPr="007819BF" w:rsidRDefault="000234F2" w:rsidP="000234F2">
      <w:pPr>
        <w:pStyle w:val="Heading2"/>
        <w:spacing w:after="240" w:line="360" w:lineRule="auto"/>
        <w:rPr>
          <w:sz w:val="22"/>
          <w:szCs w:val="22"/>
        </w:rPr>
      </w:pPr>
      <w:bookmarkStart w:id="177" w:name="_Toc33510329"/>
      <w:bookmarkStart w:id="178" w:name="_Toc34725477"/>
      <w:bookmarkStart w:id="179" w:name="_Toc35099832"/>
      <w:bookmarkStart w:id="180" w:name="_Toc35170036"/>
      <w:bookmarkStart w:id="181" w:name="_Toc35521242"/>
      <w:bookmarkStart w:id="182" w:name="_Toc35609569"/>
      <w:r w:rsidRPr="00204E8B">
        <w:rPr>
          <w:sz w:val="22"/>
          <w:szCs w:val="22"/>
        </w:rPr>
        <w:t>3.</w:t>
      </w:r>
      <w:r>
        <w:rPr>
          <w:sz w:val="22"/>
          <w:szCs w:val="22"/>
        </w:rPr>
        <w:t>2</w:t>
      </w:r>
      <w:r w:rsidRPr="00204E8B">
        <w:rPr>
          <w:sz w:val="22"/>
          <w:szCs w:val="22"/>
        </w:rPr>
        <w:t>.</w:t>
      </w:r>
      <w:r>
        <w:rPr>
          <w:sz w:val="22"/>
          <w:szCs w:val="22"/>
        </w:rPr>
        <w:t>2</w:t>
      </w:r>
      <w:r w:rsidRPr="00204E8B">
        <w:rPr>
          <w:sz w:val="22"/>
          <w:szCs w:val="22"/>
        </w:rPr>
        <w:t xml:space="preserve"> </w:t>
      </w:r>
      <w:r w:rsidRPr="00781D53">
        <w:rPr>
          <w:sz w:val="22"/>
          <w:szCs w:val="22"/>
        </w:rPr>
        <w:t>Feature List</w:t>
      </w:r>
      <w:bookmarkEnd w:id="177"/>
      <w:bookmarkEnd w:id="178"/>
      <w:bookmarkEnd w:id="179"/>
      <w:bookmarkEnd w:id="180"/>
      <w:bookmarkEnd w:id="181"/>
      <w:bookmarkEnd w:id="182"/>
    </w:p>
    <w:tbl>
      <w:tblPr>
        <w:tblStyle w:val="TableGrid"/>
        <w:tblW w:w="0" w:type="auto"/>
        <w:tblLook w:val="04A0" w:firstRow="1" w:lastRow="0" w:firstColumn="1" w:lastColumn="0" w:noHBand="0" w:noVBand="1"/>
      </w:tblPr>
      <w:tblGrid>
        <w:gridCol w:w="3005"/>
        <w:gridCol w:w="3005"/>
        <w:gridCol w:w="3006"/>
      </w:tblGrid>
      <w:tr w:rsidR="000234F2" w14:paraId="1267FB61" w14:textId="77777777" w:rsidTr="00E006F9">
        <w:tc>
          <w:tcPr>
            <w:tcW w:w="3005" w:type="dxa"/>
            <w:shd w:val="clear" w:color="auto" w:fill="DEEAF6" w:themeFill="accent1" w:themeFillTint="33"/>
          </w:tcPr>
          <w:p w14:paraId="5FF7CF2A" w14:textId="77777777" w:rsidR="000234F2" w:rsidRPr="00A7396B" w:rsidRDefault="000234F2" w:rsidP="00E006F9">
            <w:pPr>
              <w:rPr>
                <w:b/>
                <w:bCs/>
              </w:rPr>
            </w:pPr>
            <w:r>
              <w:rPr>
                <w:b/>
                <w:bCs/>
              </w:rPr>
              <w:t>Name</w:t>
            </w:r>
          </w:p>
        </w:tc>
        <w:tc>
          <w:tcPr>
            <w:tcW w:w="3005" w:type="dxa"/>
            <w:shd w:val="clear" w:color="auto" w:fill="DEEAF6" w:themeFill="accent1" w:themeFillTint="33"/>
          </w:tcPr>
          <w:p w14:paraId="40D37399" w14:textId="77777777" w:rsidR="000234F2" w:rsidRPr="00A7396B" w:rsidRDefault="000234F2" w:rsidP="00E006F9">
            <w:pPr>
              <w:rPr>
                <w:b/>
                <w:bCs/>
              </w:rPr>
            </w:pPr>
            <w:r>
              <w:rPr>
                <w:b/>
                <w:bCs/>
              </w:rPr>
              <w:t>Description</w:t>
            </w:r>
          </w:p>
        </w:tc>
        <w:tc>
          <w:tcPr>
            <w:tcW w:w="3006" w:type="dxa"/>
            <w:shd w:val="clear" w:color="auto" w:fill="DEEAF6" w:themeFill="accent1" w:themeFillTint="33"/>
          </w:tcPr>
          <w:p w14:paraId="0B06794B" w14:textId="77777777" w:rsidR="000234F2" w:rsidRPr="00A7396B" w:rsidRDefault="000234F2" w:rsidP="00E006F9">
            <w:pPr>
              <w:rPr>
                <w:b/>
                <w:bCs/>
              </w:rPr>
            </w:pPr>
            <w:r>
              <w:rPr>
                <w:b/>
                <w:bCs/>
              </w:rPr>
              <w:t>Priority</w:t>
            </w:r>
          </w:p>
        </w:tc>
      </w:tr>
      <w:tr w:rsidR="000234F2" w14:paraId="5BC76B72" w14:textId="77777777" w:rsidTr="00E006F9">
        <w:tc>
          <w:tcPr>
            <w:tcW w:w="3005" w:type="dxa"/>
          </w:tcPr>
          <w:p w14:paraId="3A237681" w14:textId="77777777" w:rsidR="000234F2" w:rsidRDefault="000234F2" w:rsidP="00E006F9">
            <w:r>
              <w:t>Object detection</w:t>
            </w:r>
          </w:p>
        </w:tc>
        <w:tc>
          <w:tcPr>
            <w:tcW w:w="3005" w:type="dxa"/>
          </w:tcPr>
          <w:p w14:paraId="7D860A87" w14:textId="77777777" w:rsidR="000234F2" w:rsidRDefault="000234F2" w:rsidP="00E006F9">
            <w:r>
              <w:t xml:space="preserve">Detects and classify objects in user’s path using </w:t>
            </w:r>
            <w:proofErr w:type="spellStart"/>
            <w:r>
              <w:t>picamera</w:t>
            </w:r>
            <w:proofErr w:type="spellEnd"/>
            <w:r>
              <w:t xml:space="preserve"> module</w:t>
            </w:r>
          </w:p>
        </w:tc>
        <w:tc>
          <w:tcPr>
            <w:tcW w:w="3006" w:type="dxa"/>
            <w:shd w:val="clear" w:color="auto" w:fill="FF0000"/>
          </w:tcPr>
          <w:p w14:paraId="1A4ECAD1" w14:textId="77777777" w:rsidR="000234F2" w:rsidRDefault="000234F2" w:rsidP="00E006F9">
            <w:r>
              <w:t>HIGH</w:t>
            </w:r>
          </w:p>
        </w:tc>
      </w:tr>
      <w:tr w:rsidR="000234F2" w14:paraId="770798B6" w14:textId="77777777" w:rsidTr="00E006F9">
        <w:tc>
          <w:tcPr>
            <w:tcW w:w="3005" w:type="dxa"/>
          </w:tcPr>
          <w:p w14:paraId="0C71E51C" w14:textId="77777777" w:rsidR="000234F2" w:rsidRDefault="000234F2" w:rsidP="00E006F9">
            <w:r>
              <w:t>Audio instructions</w:t>
            </w:r>
          </w:p>
        </w:tc>
        <w:tc>
          <w:tcPr>
            <w:tcW w:w="3005" w:type="dxa"/>
          </w:tcPr>
          <w:p w14:paraId="086F1DD8" w14:textId="77777777" w:rsidR="000234F2" w:rsidRDefault="000234F2" w:rsidP="00E006F9">
            <w:r>
              <w:t>Using the information gathered from the object detection to give audio instructions to the user</w:t>
            </w:r>
          </w:p>
        </w:tc>
        <w:tc>
          <w:tcPr>
            <w:tcW w:w="3006" w:type="dxa"/>
            <w:shd w:val="clear" w:color="auto" w:fill="FF0000"/>
          </w:tcPr>
          <w:p w14:paraId="29D8A390" w14:textId="77777777" w:rsidR="000234F2" w:rsidRDefault="000234F2" w:rsidP="00E006F9">
            <w:r>
              <w:t>HIGH</w:t>
            </w:r>
          </w:p>
        </w:tc>
      </w:tr>
      <w:tr w:rsidR="000234F2" w14:paraId="751C0D27" w14:textId="77777777" w:rsidTr="00E006F9">
        <w:tc>
          <w:tcPr>
            <w:tcW w:w="3005" w:type="dxa"/>
          </w:tcPr>
          <w:p w14:paraId="797A704E" w14:textId="77777777" w:rsidR="000234F2" w:rsidRDefault="000234F2" w:rsidP="00E006F9">
            <w:r>
              <w:t xml:space="preserve">Distance calculation </w:t>
            </w:r>
          </w:p>
        </w:tc>
        <w:tc>
          <w:tcPr>
            <w:tcW w:w="3005" w:type="dxa"/>
          </w:tcPr>
          <w:p w14:paraId="693359A5" w14:textId="77777777" w:rsidR="000234F2" w:rsidRDefault="000234F2" w:rsidP="00E006F9">
            <w:r>
              <w:t>Calculate distance from detected objects to aid in audio instruction creation</w:t>
            </w:r>
          </w:p>
        </w:tc>
        <w:tc>
          <w:tcPr>
            <w:tcW w:w="3006" w:type="dxa"/>
            <w:shd w:val="clear" w:color="auto" w:fill="FF0000"/>
          </w:tcPr>
          <w:p w14:paraId="7202EBC6" w14:textId="77777777" w:rsidR="000234F2" w:rsidRDefault="000234F2" w:rsidP="00E006F9">
            <w:r>
              <w:t>HIGH</w:t>
            </w:r>
          </w:p>
        </w:tc>
      </w:tr>
      <w:tr w:rsidR="000234F2" w14:paraId="51C9D4B7" w14:textId="77777777" w:rsidTr="00E006F9">
        <w:tc>
          <w:tcPr>
            <w:tcW w:w="3005" w:type="dxa"/>
          </w:tcPr>
          <w:p w14:paraId="503185AE" w14:textId="77777777" w:rsidR="000234F2" w:rsidRDefault="000234F2" w:rsidP="00E006F9">
            <w:r>
              <w:t>Real time processing</w:t>
            </w:r>
          </w:p>
        </w:tc>
        <w:tc>
          <w:tcPr>
            <w:tcW w:w="3005" w:type="dxa"/>
          </w:tcPr>
          <w:p w14:paraId="16E24F70" w14:textId="77777777" w:rsidR="000234F2" w:rsidRDefault="000234F2" w:rsidP="00E006F9">
            <w:r>
              <w:t>Ensure program runs in real time, or as close as possible, to mimic user’s real time navigation</w:t>
            </w:r>
          </w:p>
        </w:tc>
        <w:tc>
          <w:tcPr>
            <w:tcW w:w="3006" w:type="dxa"/>
            <w:shd w:val="clear" w:color="auto" w:fill="FF0000"/>
          </w:tcPr>
          <w:p w14:paraId="030E2C65" w14:textId="77777777" w:rsidR="000234F2" w:rsidRDefault="000234F2" w:rsidP="00E006F9">
            <w:r>
              <w:t>HIGH</w:t>
            </w:r>
          </w:p>
        </w:tc>
      </w:tr>
      <w:tr w:rsidR="000234F2" w14:paraId="1C55C7C9" w14:textId="77777777" w:rsidTr="00E006F9">
        <w:tc>
          <w:tcPr>
            <w:tcW w:w="3005" w:type="dxa"/>
          </w:tcPr>
          <w:p w14:paraId="46F248E6" w14:textId="77777777" w:rsidR="000234F2" w:rsidRDefault="000234F2" w:rsidP="00E006F9">
            <w:r>
              <w:t>Make project portable</w:t>
            </w:r>
          </w:p>
        </w:tc>
        <w:tc>
          <w:tcPr>
            <w:tcW w:w="3005" w:type="dxa"/>
          </w:tcPr>
          <w:p w14:paraId="57E376EC" w14:textId="20499B29" w:rsidR="000234F2" w:rsidRDefault="000234F2" w:rsidP="00E006F9">
            <w:r>
              <w:t>Ensure that the user can wear and navigate around with the</w:t>
            </w:r>
            <w:r w:rsidR="00C31C14">
              <w:t xml:space="preserve"> Raspberry</w:t>
            </w:r>
            <w:r>
              <w:t xml:space="preserve"> Pi project easily i.e. no extra wires and portable power source</w:t>
            </w:r>
          </w:p>
        </w:tc>
        <w:tc>
          <w:tcPr>
            <w:tcW w:w="3006" w:type="dxa"/>
            <w:shd w:val="clear" w:color="auto" w:fill="FFFF00"/>
          </w:tcPr>
          <w:p w14:paraId="4C560DA1" w14:textId="77777777" w:rsidR="000234F2" w:rsidRDefault="000234F2" w:rsidP="00E006F9">
            <w:r>
              <w:t>MEDIUM</w:t>
            </w:r>
          </w:p>
        </w:tc>
      </w:tr>
      <w:tr w:rsidR="000234F2" w14:paraId="43782E03" w14:textId="77777777" w:rsidTr="00E006F9">
        <w:tc>
          <w:tcPr>
            <w:tcW w:w="3005" w:type="dxa"/>
          </w:tcPr>
          <w:p w14:paraId="21DE2BE2" w14:textId="77777777" w:rsidR="000234F2" w:rsidRDefault="000234F2" w:rsidP="00E006F9">
            <w:r>
              <w:t>GPS Navigation</w:t>
            </w:r>
          </w:p>
        </w:tc>
        <w:tc>
          <w:tcPr>
            <w:tcW w:w="3005" w:type="dxa"/>
          </w:tcPr>
          <w:p w14:paraId="634649FA" w14:textId="77777777" w:rsidR="000234F2" w:rsidRDefault="000234F2" w:rsidP="00E006F9">
            <w:r>
              <w:t>GPS navigate to an address specified by the user</w:t>
            </w:r>
          </w:p>
        </w:tc>
        <w:tc>
          <w:tcPr>
            <w:tcW w:w="3006" w:type="dxa"/>
            <w:shd w:val="clear" w:color="auto" w:fill="92D050"/>
          </w:tcPr>
          <w:p w14:paraId="1A90E399" w14:textId="77777777" w:rsidR="000234F2" w:rsidRDefault="000234F2" w:rsidP="00E006F9">
            <w:r>
              <w:t>LOW</w:t>
            </w:r>
          </w:p>
        </w:tc>
      </w:tr>
      <w:tr w:rsidR="000234F2" w14:paraId="0E8A3AE1" w14:textId="77777777" w:rsidTr="00E006F9">
        <w:tc>
          <w:tcPr>
            <w:tcW w:w="3005" w:type="dxa"/>
          </w:tcPr>
          <w:p w14:paraId="748A033A" w14:textId="77777777" w:rsidR="000234F2" w:rsidRDefault="000234F2" w:rsidP="00E006F9">
            <w:r>
              <w:lastRenderedPageBreak/>
              <w:t>Input through speech</w:t>
            </w:r>
          </w:p>
        </w:tc>
        <w:tc>
          <w:tcPr>
            <w:tcW w:w="3005" w:type="dxa"/>
          </w:tcPr>
          <w:p w14:paraId="6DAAB59D" w14:textId="77777777" w:rsidR="000234F2" w:rsidRDefault="000234F2" w:rsidP="00E006F9">
            <w:r>
              <w:t>Allow the user to specify and address or location through a microphone</w:t>
            </w:r>
          </w:p>
        </w:tc>
        <w:tc>
          <w:tcPr>
            <w:tcW w:w="3006" w:type="dxa"/>
            <w:shd w:val="clear" w:color="auto" w:fill="92D050"/>
          </w:tcPr>
          <w:p w14:paraId="49063774" w14:textId="77777777" w:rsidR="000234F2" w:rsidRDefault="000234F2" w:rsidP="00E006F9">
            <w:r>
              <w:t>LOW</w:t>
            </w:r>
          </w:p>
        </w:tc>
      </w:tr>
    </w:tbl>
    <w:p w14:paraId="175ED938" w14:textId="0F90CB4A" w:rsidR="007D34D3" w:rsidRDefault="000234F2" w:rsidP="006A3837">
      <w:pPr>
        <w:pStyle w:val="Caption"/>
      </w:pPr>
      <w:bookmarkStart w:id="183" w:name="_Toc35765859"/>
      <w:r>
        <w:t xml:space="preserve">Table </w:t>
      </w:r>
      <w:fldSimple w:instr=" SEQ Table \* ARABIC ">
        <w:r w:rsidR="00AF7D9D">
          <w:rPr>
            <w:noProof/>
          </w:rPr>
          <w:t>4</w:t>
        </w:r>
      </w:fldSimple>
      <w:r>
        <w:t xml:space="preserve">: </w:t>
      </w:r>
      <w:r w:rsidRPr="00C17C3F">
        <w:t>Table of requirement importance</w:t>
      </w:r>
      <w:bookmarkEnd w:id="183"/>
    </w:p>
    <w:p w14:paraId="3E600B58" w14:textId="77777777" w:rsidR="006A3837" w:rsidRPr="006A3837" w:rsidRDefault="006A3837" w:rsidP="006A3837"/>
    <w:p w14:paraId="3635B15C" w14:textId="796F7308" w:rsidR="004D6198" w:rsidRDefault="004D6198" w:rsidP="00B910A9">
      <w:pPr>
        <w:pStyle w:val="Heading2"/>
        <w:spacing w:after="240" w:line="360" w:lineRule="auto"/>
      </w:pPr>
      <w:bookmarkStart w:id="184" w:name="_Toc35609570"/>
      <w:r>
        <w:t>3.3. Software Design</w:t>
      </w:r>
      <w:bookmarkEnd w:id="184"/>
      <w:r>
        <w:t xml:space="preserve"> </w:t>
      </w:r>
    </w:p>
    <w:p w14:paraId="36F2C015" w14:textId="5967118E" w:rsidR="004530C2" w:rsidRPr="000234F2" w:rsidRDefault="0098585C" w:rsidP="000234F2">
      <w:pPr>
        <w:pStyle w:val="Heading2"/>
        <w:spacing w:after="240" w:line="360" w:lineRule="auto"/>
        <w:rPr>
          <w:sz w:val="22"/>
          <w:szCs w:val="22"/>
        </w:rPr>
      </w:pPr>
      <w:bookmarkStart w:id="185" w:name="_Toc33510328"/>
      <w:bookmarkStart w:id="186" w:name="_Toc34725479"/>
      <w:bookmarkStart w:id="187" w:name="_Toc35099834"/>
      <w:bookmarkStart w:id="188" w:name="_Toc35170038"/>
      <w:bookmarkStart w:id="189" w:name="_Toc35521244"/>
      <w:bookmarkStart w:id="190" w:name="_Toc35609571"/>
      <w:r w:rsidRPr="00204E8B">
        <w:rPr>
          <w:sz w:val="22"/>
          <w:szCs w:val="22"/>
        </w:rPr>
        <w:t>3.3.1 Overview of System</w:t>
      </w:r>
      <w:bookmarkEnd w:id="185"/>
      <w:bookmarkEnd w:id="186"/>
      <w:bookmarkEnd w:id="187"/>
      <w:bookmarkEnd w:id="188"/>
      <w:bookmarkEnd w:id="189"/>
      <w:bookmarkEnd w:id="190"/>
    </w:p>
    <w:p w14:paraId="49625B47" w14:textId="64CCD5E0" w:rsidR="00A93A4F" w:rsidRDefault="0098585C" w:rsidP="005D23EB">
      <w:pPr>
        <w:spacing w:line="360" w:lineRule="auto"/>
        <w:rPr>
          <w:highlight w:val="magenta"/>
        </w:rPr>
      </w:pPr>
      <w:r w:rsidRPr="00A93A4F">
        <w:t>T</w:t>
      </w:r>
      <w:r w:rsidRPr="000234F2">
        <w:t>he technical architecture</w:t>
      </w:r>
      <w:r w:rsidR="000234F2" w:rsidRPr="000234F2">
        <w:t xml:space="preserve"> </w:t>
      </w:r>
      <w:r w:rsidRPr="000234F2">
        <w:t>of the system</w:t>
      </w:r>
      <w:r w:rsidR="000234F2" w:rsidRPr="000234F2">
        <w:t xml:space="preserve">, shown in </w:t>
      </w:r>
      <w:r w:rsidR="00A97B71">
        <w:fldChar w:fldCharType="begin"/>
      </w:r>
      <w:r w:rsidR="00A97B71">
        <w:instrText xml:space="preserve"> REF _Ref34463329 \h </w:instrText>
      </w:r>
      <w:r w:rsidR="00A97B71">
        <w:fldChar w:fldCharType="separate"/>
      </w:r>
      <w:r w:rsidR="00A97B71" w:rsidRPr="00882B9D">
        <w:t xml:space="preserve">Figure </w:t>
      </w:r>
      <w:r w:rsidR="00A97B71">
        <w:rPr>
          <w:noProof/>
        </w:rPr>
        <w:t>14</w:t>
      </w:r>
      <w:r w:rsidR="00A97B71">
        <w:fldChar w:fldCharType="end"/>
      </w:r>
      <w:r w:rsidR="00E367EB">
        <w:t>,</w:t>
      </w:r>
      <w:r w:rsidR="000234F2" w:rsidRPr="000234F2">
        <w:t xml:space="preserve"> </w:t>
      </w:r>
      <w:r w:rsidRPr="000234F2">
        <w:t xml:space="preserve"> show</w:t>
      </w:r>
      <w:r w:rsidR="00546D17" w:rsidRPr="000234F2">
        <w:t>s</w:t>
      </w:r>
      <w:r w:rsidRPr="000234F2">
        <w:t xml:space="preserve"> the number of layers there </w:t>
      </w:r>
      <w:r w:rsidR="00546D17" w:rsidRPr="000234F2">
        <w:t>will be</w:t>
      </w:r>
      <w:r w:rsidRPr="000234F2">
        <w:t xml:space="preserve"> in the system and how these layers </w:t>
      </w:r>
      <w:r w:rsidR="00546D17" w:rsidRPr="000234F2">
        <w:t xml:space="preserve">will </w:t>
      </w:r>
      <w:r w:rsidRPr="000234F2">
        <w:t>communicate with each other. For this project a 3-tier architecture will be used</w:t>
      </w:r>
      <w:r w:rsidR="000234F2" w:rsidRPr="000234F2">
        <w:t xml:space="preserve">. </w:t>
      </w:r>
      <w:r w:rsidRPr="000234F2">
        <w:t>This architecture was chosen as the layers effectively communicate with one another.</w:t>
      </w:r>
      <w:r w:rsidR="00A93A4F">
        <w:t xml:space="preserve"> </w:t>
      </w:r>
      <w:r w:rsidR="005D23EB">
        <w:t>The front</w:t>
      </w:r>
      <w:r w:rsidR="00BB51DF">
        <w:t>-</w:t>
      </w:r>
      <w:r w:rsidR="005D23EB">
        <w:t xml:space="preserve">end, middle tier and back end layers, shown in </w:t>
      </w:r>
      <w:r w:rsidR="00DE7B20">
        <w:fldChar w:fldCharType="begin"/>
      </w:r>
      <w:r w:rsidR="00DE7B20">
        <w:instrText xml:space="preserve"> REF _Ref34463359 \h </w:instrText>
      </w:r>
      <w:r w:rsidR="00DE7B20">
        <w:fldChar w:fldCharType="separate"/>
      </w:r>
      <w:r w:rsidR="00DE7B20" w:rsidRPr="00882B9D">
        <w:t xml:space="preserve">Figure </w:t>
      </w:r>
      <w:r w:rsidR="00DE7B20">
        <w:rPr>
          <w:noProof/>
        </w:rPr>
        <w:t>14</w:t>
      </w:r>
      <w:r w:rsidR="00DE7B20">
        <w:fldChar w:fldCharType="end"/>
      </w:r>
      <w:r w:rsidR="005D23EB">
        <w:t xml:space="preserve">, will be discussed and explained later </w:t>
      </w:r>
      <w:r w:rsidR="005D23EB" w:rsidRPr="00F32CEC">
        <w:t>in this chapter.</w:t>
      </w:r>
    </w:p>
    <w:p w14:paraId="3FFBAE3B" w14:textId="1923F39F" w:rsidR="00F92FAE" w:rsidRDefault="00882B9D" w:rsidP="00F92FAE">
      <w:pPr>
        <w:keepNext/>
      </w:pPr>
      <w:r>
        <w:rPr>
          <w:noProof/>
        </w:rPr>
        <w:drawing>
          <wp:inline distT="0" distB="0" distL="0" distR="0" wp14:anchorId="09A133A1" wp14:editId="554A296C">
            <wp:extent cx="5731510" cy="4177665"/>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4177665"/>
                    </a:xfrm>
                    <a:prstGeom prst="rect">
                      <a:avLst/>
                    </a:prstGeom>
                  </pic:spPr>
                </pic:pic>
              </a:graphicData>
            </a:graphic>
          </wp:inline>
        </w:drawing>
      </w:r>
    </w:p>
    <w:p w14:paraId="29590DE4" w14:textId="703127BF" w:rsidR="00A93A4F" w:rsidRPr="001F70AA" w:rsidRDefault="00F92FAE" w:rsidP="00A93A4F">
      <w:pPr>
        <w:pStyle w:val="Caption"/>
        <w:rPr>
          <w:color w:val="4F81BD"/>
        </w:rPr>
      </w:pPr>
      <w:bookmarkStart w:id="191" w:name="_Ref34463329"/>
      <w:bookmarkStart w:id="192" w:name="_Ref34463359"/>
      <w:bookmarkStart w:id="193" w:name="_Toc35765755"/>
      <w:r w:rsidRPr="00882B9D">
        <w:t xml:space="preserve">Figure </w:t>
      </w:r>
      <w:fldSimple w:instr=" SEQ Figure \* ARABIC ">
        <w:r w:rsidR="005D5259">
          <w:rPr>
            <w:noProof/>
          </w:rPr>
          <w:t>14</w:t>
        </w:r>
      </w:fldSimple>
      <w:r w:rsidRPr="00882B9D">
        <w:t>: System Layers</w:t>
      </w:r>
      <w:bookmarkEnd w:id="191"/>
      <w:bookmarkEnd w:id="192"/>
      <w:bookmarkEnd w:id="193"/>
    </w:p>
    <w:p w14:paraId="48274263" w14:textId="3AE446F0" w:rsidR="009E53F4" w:rsidRDefault="009E53F4" w:rsidP="0098585C"/>
    <w:p w14:paraId="2AF144E7" w14:textId="77777777" w:rsidR="00A93A4F" w:rsidRPr="0098585C" w:rsidRDefault="00A93A4F" w:rsidP="0098585C"/>
    <w:p w14:paraId="35AE7598" w14:textId="4AEDCADC" w:rsidR="00B910A9" w:rsidRPr="00204E8B" w:rsidRDefault="0098585C" w:rsidP="00B910A9">
      <w:pPr>
        <w:pStyle w:val="Heading2"/>
        <w:spacing w:after="240" w:line="360" w:lineRule="auto"/>
        <w:rPr>
          <w:sz w:val="22"/>
          <w:szCs w:val="22"/>
        </w:rPr>
      </w:pPr>
      <w:bookmarkStart w:id="194" w:name="_Toc33510330"/>
      <w:bookmarkStart w:id="195" w:name="_Toc34725480"/>
      <w:bookmarkStart w:id="196" w:name="_Toc35099835"/>
      <w:bookmarkStart w:id="197" w:name="_Toc35170039"/>
      <w:bookmarkStart w:id="198" w:name="_Toc35521245"/>
      <w:bookmarkStart w:id="199" w:name="_Toc35609572"/>
      <w:r w:rsidRPr="00204E8B">
        <w:rPr>
          <w:sz w:val="22"/>
          <w:szCs w:val="22"/>
        </w:rPr>
        <w:lastRenderedPageBreak/>
        <w:t>3.3.</w:t>
      </w:r>
      <w:r w:rsidR="00A93A4F">
        <w:rPr>
          <w:sz w:val="22"/>
          <w:szCs w:val="22"/>
        </w:rPr>
        <w:t>2</w:t>
      </w:r>
      <w:r w:rsidRPr="00204E8B">
        <w:rPr>
          <w:sz w:val="22"/>
          <w:szCs w:val="22"/>
        </w:rPr>
        <w:t xml:space="preserve"> </w:t>
      </w:r>
      <w:bookmarkEnd w:id="194"/>
      <w:r w:rsidR="00CB301C">
        <w:rPr>
          <w:sz w:val="22"/>
          <w:szCs w:val="22"/>
        </w:rPr>
        <w:t>UML Diagrams</w:t>
      </w:r>
      <w:bookmarkEnd w:id="195"/>
      <w:bookmarkEnd w:id="196"/>
      <w:bookmarkEnd w:id="197"/>
      <w:bookmarkEnd w:id="198"/>
      <w:bookmarkEnd w:id="199"/>
    </w:p>
    <w:p w14:paraId="068574EE" w14:textId="7702586B" w:rsidR="00B910A9" w:rsidRPr="00E8197A" w:rsidRDefault="00E8197A" w:rsidP="00E8197A">
      <w:pPr>
        <w:spacing w:line="360" w:lineRule="auto"/>
        <w:rPr>
          <w:color w:val="4F81BD"/>
        </w:rPr>
      </w:pPr>
      <w:r>
        <w:rPr>
          <w:color w:val="4F81BD"/>
        </w:rPr>
        <w:t>Iteration 1</w:t>
      </w:r>
    </w:p>
    <w:p w14:paraId="7FE5219A" w14:textId="77777777" w:rsidR="00F92FAE" w:rsidRDefault="00B910A9" w:rsidP="00F92FAE">
      <w:pPr>
        <w:keepNext/>
      </w:pPr>
      <w:r>
        <w:rPr>
          <w:noProof/>
        </w:rPr>
        <w:drawing>
          <wp:inline distT="0" distB="0" distL="0" distR="0" wp14:anchorId="1FF7013F" wp14:editId="61F78017">
            <wp:extent cx="4572000" cy="3156734"/>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609887" cy="3182893"/>
                    </a:xfrm>
                    <a:prstGeom prst="rect">
                      <a:avLst/>
                    </a:prstGeom>
                  </pic:spPr>
                </pic:pic>
              </a:graphicData>
            </a:graphic>
          </wp:inline>
        </w:drawing>
      </w:r>
    </w:p>
    <w:p w14:paraId="62976917" w14:textId="1E973E6F" w:rsidR="00254A9E" w:rsidRDefault="00F92FAE" w:rsidP="00F92FAE">
      <w:pPr>
        <w:pStyle w:val="Caption"/>
      </w:pPr>
      <w:bookmarkStart w:id="200" w:name="_Ref34463394"/>
      <w:bookmarkStart w:id="201" w:name="_Toc35765756"/>
      <w:r>
        <w:t xml:space="preserve">Figure </w:t>
      </w:r>
      <w:fldSimple w:instr=" SEQ Figure \* ARABIC ">
        <w:r w:rsidR="005D5259">
          <w:rPr>
            <w:noProof/>
          </w:rPr>
          <w:t>15</w:t>
        </w:r>
      </w:fldSimple>
      <w:r w:rsidRPr="00E4057E">
        <w:t>: Use Case Iteration 1</w:t>
      </w:r>
      <w:bookmarkEnd w:id="200"/>
      <w:bookmarkEnd w:id="201"/>
    </w:p>
    <w:p w14:paraId="66B88952" w14:textId="77777777" w:rsidR="00B910A9" w:rsidRDefault="00B910A9" w:rsidP="00B910A9">
      <w:pPr>
        <w:spacing w:line="360" w:lineRule="auto"/>
      </w:pPr>
    </w:p>
    <w:p w14:paraId="71F7878A" w14:textId="4B372AC4" w:rsidR="009E53F4" w:rsidRPr="007F4915" w:rsidRDefault="0096072E" w:rsidP="001644DA">
      <w:pPr>
        <w:spacing w:line="360" w:lineRule="auto"/>
        <w:rPr>
          <w:b/>
          <w:bCs/>
        </w:rPr>
      </w:pPr>
      <w:r w:rsidRPr="00BD49CA">
        <w:t>The first use case</w:t>
      </w:r>
      <w:r w:rsidR="00BD49CA" w:rsidRPr="00BD49CA">
        <w:t xml:space="preserve"> iteration</w:t>
      </w:r>
      <w:r w:rsidRPr="00BD49CA">
        <w:t xml:space="preserve"> for the </w:t>
      </w:r>
      <w:r w:rsidR="00B70FB1">
        <w:t>developed</w:t>
      </w:r>
      <w:r w:rsidRPr="00BD49CA">
        <w:t xml:space="preserve"> system, shown in </w:t>
      </w:r>
      <w:r w:rsidR="004F6853">
        <w:fldChar w:fldCharType="begin"/>
      </w:r>
      <w:r w:rsidR="004F6853">
        <w:instrText xml:space="preserve"> REF _Ref34463394 \h </w:instrText>
      </w:r>
      <w:r w:rsidR="004F6853">
        <w:fldChar w:fldCharType="separate"/>
      </w:r>
      <w:r w:rsidR="004F6853">
        <w:t xml:space="preserve">Figure </w:t>
      </w:r>
      <w:r w:rsidR="004F6853">
        <w:rPr>
          <w:noProof/>
        </w:rPr>
        <w:t>15</w:t>
      </w:r>
      <w:r w:rsidR="004F6853">
        <w:fldChar w:fldCharType="end"/>
      </w:r>
      <w:r w:rsidRPr="00BD49CA">
        <w:t xml:space="preserve">, consists of four use cases and two actors. </w:t>
      </w:r>
      <w:r w:rsidR="00B910A9" w:rsidRPr="00BD49CA">
        <w:t>The first step of the above process is for the visually impaired or blind user to start the system interaction by powering on the Raspberry Pi and attaching the device to themselves. Once the device is powered on the user can begin to navigate around their environment, either indoors or outdoors. As the user is navigating around their environment the Raspberry Pi system is running a program that takes in a video stream of the user’s path. This video stream is then analysed to detect any objects or obstacles that are in the user’s path. These detected objects are used to create obstacle avoidance instructions that will be provided to the user. Once the user is finished navigating their environment they will power off the Raspberry Pi and detach it from themselves.</w:t>
      </w:r>
    </w:p>
    <w:p w14:paraId="3AAA5D4D" w14:textId="77777777" w:rsidR="002A2992" w:rsidRDefault="00B948C5" w:rsidP="002A2992">
      <w:pPr>
        <w:keepNext/>
        <w:spacing w:line="360" w:lineRule="auto"/>
      </w:pPr>
      <w:r>
        <w:rPr>
          <w:noProof/>
        </w:rPr>
        <w:lastRenderedPageBreak/>
        <w:drawing>
          <wp:inline distT="0" distB="0" distL="0" distR="0" wp14:anchorId="5D08FFB2" wp14:editId="5CAF0454">
            <wp:extent cx="6226810" cy="2693961"/>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251861" cy="2704799"/>
                    </a:xfrm>
                    <a:prstGeom prst="rect">
                      <a:avLst/>
                    </a:prstGeom>
                  </pic:spPr>
                </pic:pic>
              </a:graphicData>
            </a:graphic>
          </wp:inline>
        </w:drawing>
      </w:r>
    </w:p>
    <w:p w14:paraId="4BFD1480" w14:textId="7EB1FB8F" w:rsidR="009E53F4" w:rsidRDefault="002A2992" w:rsidP="002A2992">
      <w:pPr>
        <w:pStyle w:val="Caption"/>
      </w:pPr>
      <w:bookmarkStart w:id="202" w:name="_Ref34577551"/>
      <w:bookmarkStart w:id="203" w:name="_Ref34578599"/>
      <w:bookmarkStart w:id="204" w:name="_Toc35765757"/>
      <w:r>
        <w:t xml:space="preserve">Figure </w:t>
      </w:r>
      <w:fldSimple w:instr=" SEQ Figure \* ARABIC ">
        <w:r w:rsidR="005D5259">
          <w:rPr>
            <w:noProof/>
          </w:rPr>
          <w:t>16</w:t>
        </w:r>
      </w:fldSimple>
      <w:r>
        <w:t>: Analysis Class Iteration 1</w:t>
      </w:r>
      <w:bookmarkEnd w:id="202"/>
      <w:bookmarkEnd w:id="203"/>
      <w:bookmarkEnd w:id="204"/>
    </w:p>
    <w:p w14:paraId="12B03D6D" w14:textId="252BC2B0" w:rsidR="009D2ABD" w:rsidRDefault="009D2ABD" w:rsidP="00426041"/>
    <w:p w14:paraId="6F02FF60" w14:textId="58758A6F" w:rsidR="005D0839" w:rsidRPr="002D37DD" w:rsidRDefault="00E80A0C" w:rsidP="00033814">
      <w:pPr>
        <w:spacing w:line="360" w:lineRule="auto"/>
        <w:rPr>
          <w:highlight w:val="yellow"/>
        </w:rPr>
      </w:pPr>
      <w:r w:rsidRPr="00E80A0C">
        <w:t xml:space="preserve">The </w:t>
      </w:r>
      <w:r>
        <w:t xml:space="preserve">first analysis class iteration for the developed system, shown in </w:t>
      </w:r>
      <w:r w:rsidR="004D4684">
        <w:fldChar w:fldCharType="begin"/>
      </w:r>
      <w:r w:rsidR="004D4684">
        <w:instrText xml:space="preserve"> REF _Ref34577551 \h </w:instrText>
      </w:r>
      <w:r w:rsidR="004D4684">
        <w:fldChar w:fldCharType="separate"/>
      </w:r>
      <w:r w:rsidR="004D4684">
        <w:t xml:space="preserve">Figure </w:t>
      </w:r>
      <w:r w:rsidR="004D4684">
        <w:rPr>
          <w:noProof/>
        </w:rPr>
        <w:t>16</w:t>
      </w:r>
      <w:r w:rsidR="004D4684">
        <w:fldChar w:fldCharType="end"/>
      </w:r>
      <w:r>
        <w:t xml:space="preserve">, was identified using the first iteration use case diagram. The analysis class diagram was then subsequently used to create the sequence and class diagrams shown next. This diagram shows the analysis classes in the system and their relationships with one another. The above figure shows the relationship between the visually impaired user and the </w:t>
      </w:r>
      <w:r w:rsidR="00C31C14">
        <w:t xml:space="preserve">Raspberry </w:t>
      </w:r>
      <w:r>
        <w:t xml:space="preserve">Pi </w:t>
      </w:r>
      <w:r w:rsidR="00033814">
        <w:t>system</w:t>
      </w:r>
      <w:r>
        <w:t xml:space="preserve"> when detecting objects</w:t>
      </w:r>
      <w:r w:rsidR="00C506F4">
        <w:t xml:space="preserve"> in the user’s path</w:t>
      </w:r>
      <w:r>
        <w:t>, which is the core function that is carried out in this diagram. Once the system is set up and the user begins to navigate the process of detecting objects begins. In order for the detection of objects process to take place some pre-conditions need to be met. These pre-conditions are that the device is powered on and that the camera is inputting a video stream.  Once the video stream is inputt</w:t>
      </w:r>
      <w:r w:rsidR="00472120">
        <w:t>ed</w:t>
      </w:r>
      <w:r>
        <w:t xml:space="preserve"> into the </w:t>
      </w:r>
      <w:r w:rsidR="00C31C14">
        <w:t xml:space="preserve"> Raspberry P</w:t>
      </w:r>
      <w:r>
        <w:t xml:space="preserve">i system the </w:t>
      </w:r>
      <w:r w:rsidR="00472120">
        <w:t xml:space="preserve">program </w:t>
      </w:r>
      <w:r w:rsidR="00DC25C2">
        <w:t>used</w:t>
      </w:r>
      <w:r w:rsidR="00472120">
        <w:t xml:space="preserve"> to detect objects begins to run. When objects have been detected by the </w:t>
      </w:r>
      <w:r w:rsidR="00C31C14">
        <w:t>Raspberry P</w:t>
      </w:r>
      <w:r w:rsidR="00472120">
        <w:t>i system it outputs these in the form of navigation instructions. As a result of this object detection process the post-conditions of the analysis class are the navigation instructions that are provided to the user.</w:t>
      </w:r>
    </w:p>
    <w:p w14:paraId="23919330" w14:textId="22C86F82" w:rsidR="005D0839" w:rsidRDefault="005D0839" w:rsidP="00B910A9">
      <w:pPr>
        <w:spacing w:line="360" w:lineRule="auto"/>
      </w:pPr>
    </w:p>
    <w:p w14:paraId="38C29E5E" w14:textId="77777777" w:rsidR="007F4915" w:rsidRDefault="007F4915" w:rsidP="00B910A9">
      <w:pPr>
        <w:rPr>
          <w:b/>
          <w:bCs/>
          <w:highlight w:val="lightGray"/>
        </w:rPr>
        <w:sectPr w:rsidR="007F4915">
          <w:pgSz w:w="11906" w:h="16838"/>
          <w:pgMar w:top="1440" w:right="1440" w:bottom="1440" w:left="1440" w:header="708" w:footer="708" w:gutter="0"/>
          <w:cols w:space="708"/>
          <w:docGrid w:linePitch="360"/>
        </w:sectPr>
      </w:pPr>
    </w:p>
    <w:p w14:paraId="6115EEE1" w14:textId="77777777" w:rsidR="00B6110A" w:rsidRDefault="00B6110A" w:rsidP="007F4915">
      <w:pPr>
        <w:rPr>
          <w:b/>
          <w:bCs/>
        </w:rPr>
      </w:pPr>
    </w:p>
    <w:p w14:paraId="61B5481C" w14:textId="77777777" w:rsidR="00B6110A" w:rsidRDefault="00B6110A" w:rsidP="007F4915">
      <w:pPr>
        <w:rPr>
          <w:b/>
          <w:bCs/>
        </w:rPr>
      </w:pPr>
    </w:p>
    <w:p w14:paraId="3DD4A524" w14:textId="076A90F1" w:rsidR="00B6110A" w:rsidRDefault="00B6110A" w:rsidP="007F4915">
      <w:pPr>
        <w:rPr>
          <w:b/>
          <w:bCs/>
        </w:rPr>
      </w:pPr>
    </w:p>
    <w:p w14:paraId="1E4714D1" w14:textId="77777777" w:rsidR="002939E0" w:rsidRDefault="002939E0" w:rsidP="007F4915">
      <w:pPr>
        <w:rPr>
          <w:b/>
          <w:bCs/>
        </w:rPr>
      </w:pPr>
    </w:p>
    <w:p w14:paraId="163730D8" w14:textId="586A07B3" w:rsidR="007F4915" w:rsidRDefault="007F4915" w:rsidP="007F4915">
      <w:pPr>
        <w:rPr>
          <w:b/>
          <w:bCs/>
        </w:rPr>
      </w:pPr>
    </w:p>
    <w:p w14:paraId="76B637DD" w14:textId="77777777" w:rsidR="00E8197A" w:rsidRPr="007F4915" w:rsidRDefault="00E8197A" w:rsidP="007F4915">
      <w:pPr>
        <w:rPr>
          <w:b/>
          <w:bCs/>
        </w:rPr>
      </w:pPr>
    </w:p>
    <w:p w14:paraId="2048F618" w14:textId="77777777" w:rsidR="00F92FAE" w:rsidRDefault="007F4915" w:rsidP="00F92FAE">
      <w:pPr>
        <w:keepNext/>
      </w:pPr>
      <w:r w:rsidRPr="007F4915">
        <w:rPr>
          <w:noProof/>
        </w:rPr>
        <w:drawing>
          <wp:inline distT="0" distB="0" distL="0" distR="0" wp14:anchorId="2036FCA5" wp14:editId="4F91F7C4">
            <wp:extent cx="10130943" cy="2647049"/>
            <wp:effectExtent l="0" t="0" r="381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screen">
                      <a:extLst>
                        <a:ext uri="{28A0092B-C50C-407E-A947-70E740481C1C}">
                          <a14:useLocalDpi xmlns:a14="http://schemas.microsoft.com/office/drawing/2010/main"/>
                        </a:ext>
                      </a:extLst>
                    </a:blip>
                    <a:stretch>
                      <a:fillRect/>
                    </a:stretch>
                  </pic:blipFill>
                  <pic:spPr>
                    <a:xfrm>
                      <a:off x="0" y="0"/>
                      <a:ext cx="10274918" cy="2684667"/>
                    </a:xfrm>
                    <a:prstGeom prst="rect">
                      <a:avLst/>
                    </a:prstGeom>
                  </pic:spPr>
                </pic:pic>
              </a:graphicData>
            </a:graphic>
          </wp:inline>
        </w:drawing>
      </w:r>
    </w:p>
    <w:p w14:paraId="2AE9571A" w14:textId="5DD55660" w:rsidR="00254A9E" w:rsidRDefault="00F92FAE" w:rsidP="00F92FAE">
      <w:pPr>
        <w:pStyle w:val="Caption"/>
      </w:pPr>
      <w:bookmarkStart w:id="205" w:name="_Ref34463426"/>
      <w:bookmarkStart w:id="206" w:name="_Ref34463518"/>
      <w:bookmarkStart w:id="207" w:name="_Toc35765758"/>
      <w:r>
        <w:t xml:space="preserve">Figure </w:t>
      </w:r>
      <w:fldSimple w:instr=" SEQ Figure \* ARABIC ">
        <w:r w:rsidR="005D5259">
          <w:rPr>
            <w:noProof/>
          </w:rPr>
          <w:t>17</w:t>
        </w:r>
      </w:fldSimple>
      <w:r w:rsidRPr="00CF2266">
        <w:t>: Sequence Diagram Iteration 1</w:t>
      </w:r>
      <w:bookmarkEnd w:id="205"/>
      <w:bookmarkEnd w:id="206"/>
      <w:bookmarkEnd w:id="207"/>
    </w:p>
    <w:p w14:paraId="5555D7CC" w14:textId="405BD6BD" w:rsidR="007F4915" w:rsidRDefault="007F4915" w:rsidP="00B910A9">
      <w:pPr>
        <w:rPr>
          <w:b/>
          <w:bCs/>
          <w:highlight w:val="lightGray"/>
        </w:rPr>
        <w:sectPr w:rsidR="007F4915" w:rsidSect="00F00DF3">
          <w:pgSz w:w="16838" w:h="11906" w:orient="landscape"/>
          <w:pgMar w:top="720" w:right="720" w:bottom="720" w:left="567" w:header="709" w:footer="709" w:gutter="0"/>
          <w:cols w:space="708"/>
          <w:docGrid w:linePitch="360"/>
        </w:sectPr>
      </w:pPr>
    </w:p>
    <w:p w14:paraId="7F8910DF" w14:textId="7040BBDC" w:rsidR="0031566B" w:rsidRDefault="00D87A87" w:rsidP="0098585C">
      <w:pPr>
        <w:spacing w:line="360" w:lineRule="auto"/>
        <w:rPr>
          <w:noProof/>
        </w:rPr>
      </w:pPr>
      <w:r>
        <w:lastRenderedPageBreak/>
        <w:fldChar w:fldCharType="begin"/>
      </w:r>
      <w:r>
        <w:instrText xml:space="preserve"> REF _Ref34463426 \h </w:instrText>
      </w:r>
      <w:r>
        <w:fldChar w:fldCharType="separate"/>
      </w:r>
      <w:r>
        <w:t xml:space="preserve">Figure </w:t>
      </w:r>
      <w:r>
        <w:rPr>
          <w:noProof/>
        </w:rPr>
        <w:t>17</w:t>
      </w:r>
      <w:r>
        <w:fldChar w:fldCharType="end"/>
      </w:r>
      <w:r w:rsidR="00E367EB">
        <w:t xml:space="preserve"> </w:t>
      </w:r>
      <w:r w:rsidR="00B910A9" w:rsidRPr="00AA58E5">
        <w:t xml:space="preserve">shows the </w:t>
      </w:r>
      <w:r w:rsidR="005C0838" w:rsidRPr="00AA58E5">
        <w:t xml:space="preserve">first </w:t>
      </w:r>
      <w:r w:rsidR="00B910A9" w:rsidRPr="00AA58E5">
        <w:t xml:space="preserve">sequence </w:t>
      </w:r>
      <w:r w:rsidR="005C0838" w:rsidRPr="00AA58E5">
        <w:t>diagram iteration</w:t>
      </w:r>
      <w:r w:rsidR="00AA58E5" w:rsidRPr="00AA58E5">
        <w:t>.</w:t>
      </w:r>
      <w:r w:rsidR="00AA58E5">
        <w:t xml:space="preserve"> This diagram shows the </w:t>
      </w:r>
      <w:r w:rsidR="00B910A9" w:rsidRPr="00AA58E5">
        <w:t xml:space="preserve">processes </w:t>
      </w:r>
      <w:r w:rsidR="00AA58E5" w:rsidRPr="00AA58E5">
        <w:t xml:space="preserve">that are </w:t>
      </w:r>
      <w:r w:rsidR="00B910A9" w:rsidRPr="00AA58E5">
        <w:t>taken</w:t>
      </w:r>
      <w:r w:rsidR="00AA58E5" w:rsidRPr="00AA58E5">
        <w:t xml:space="preserve"> in</w:t>
      </w:r>
      <w:r w:rsidR="00B910A9" w:rsidRPr="00AA58E5">
        <w:t xml:space="preserve"> by the system to provide the user with obstacle avoidance instructions. Firstly, the user must power on the device to start the system. Once the device is powered on the user can start navigating around their environment. During this navigation obstacle avoidance instructions are being gathered. These instructions are gathered from the video</w:t>
      </w:r>
      <w:r w:rsidR="00AA58E5" w:rsidRPr="00AA58E5">
        <w:t xml:space="preserve"> stream</w:t>
      </w:r>
      <w:r w:rsidR="00B910A9" w:rsidRPr="00AA58E5">
        <w:t xml:space="preserve"> input from the Raspberry Pi camera. </w:t>
      </w:r>
      <w:r w:rsidR="00B910A9" w:rsidRPr="00D40D2B">
        <w:t>Using the video input, obstacle avoidance instructions are c</w:t>
      </w:r>
      <w:r w:rsidR="00AA58E5" w:rsidRPr="00D40D2B">
        <w:t>alculated</w:t>
      </w:r>
      <w:r w:rsidR="00B910A9" w:rsidRPr="00D40D2B">
        <w:t xml:space="preserve"> </w:t>
      </w:r>
      <w:r w:rsidR="00AA58E5" w:rsidRPr="00D40D2B">
        <w:t>in</w:t>
      </w:r>
      <w:r w:rsidR="00B910A9" w:rsidRPr="00D40D2B">
        <w:t xml:space="preserve"> the Navigation Assistant program</w:t>
      </w:r>
      <w:r w:rsidR="00AA58E5" w:rsidRPr="00D40D2B">
        <w:t xml:space="preserve"> running on the Raspberry Pi</w:t>
      </w:r>
      <w:r w:rsidR="00B910A9" w:rsidRPr="00D40D2B">
        <w:t>. Once the instructions are gathered they are provided to the user</w:t>
      </w:r>
      <w:r w:rsidR="00D40D2B" w:rsidRPr="00D40D2B">
        <w:t>,</w:t>
      </w:r>
      <w:r w:rsidR="00B910A9" w:rsidRPr="00D40D2B">
        <w:t xml:space="preserve"> using audio</w:t>
      </w:r>
      <w:r w:rsidR="00D40D2B" w:rsidRPr="00D40D2B">
        <w:t>,</w:t>
      </w:r>
      <w:r w:rsidR="00B910A9" w:rsidRPr="00D40D2B">
        <w:t xml:space="preserve"> through their connected audio device, i.e. headphones. These processes continue until the user has completed their navigation and they have powered off the Raspberry Pi device.</w:t>
      </w:r>
      <w:r w:rsidR="0031566B" w:rsidRPr="0031566B">
        <w:rPr>
          <w:noProof/>
        </w:rPr>
        <w:t xml:space="preserve"> </w:t>
      </w:r>
    </w:p>
    <w:p w14:paraId="51FC57C2" w14:textId="77777777" w:rsidR="00982874" w:rsidRDefault="00982874" w:rsidP="0098585C">
      <w:pPr>
        <w:spacing w:line="360" w:lineRule="auto"/>
        <w:rPr>
          <w:noProof/>
        </w:rPr>
      </w:pPr>
    </w:p>
    <w:p w14:paraId="55C951D7" w14:textId="68B4EA30" w:rsidR="007A7F1C" w:rsidRDefault="0031566B" w:rsidP="0098585C">
      <w:pPr>
        <w:spacing w:line="360" w:lineRule="auto"/>
      </w:pPr>
      <w:r>
        <w:rPr>
          <w:noProof/>
        </w:rPr>
        <w:drawing>
          <wp:inline distT="0" distB="0" distL="0" distR="0" wp14:anchorId="1011B510" wp14:editId="125BECA6">
            <wp:extent cx="5081422" cy="3246120"/>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99410" cy="3257611"/>
                    </a:xfrm>
                    <a:prstGeom prst="rect">
                      <a:avLst/>
                    </a:prstGeom>
                  </pic:spPr>
                </pic:pic>
              </a:graphicData>
            </a:graphic>
          </wp:inline>
        </w:drawing>
      </w:r>
    </w:p>
    <w:p w14:paraId="007652A9" w14:textId="1A467B39" w:rsidR="00B73FFB" w:rsidRDefault="0031566B" w:rsidP="0031566B">
      <w:pPr>
        <w:pStyle w:val="Caption"/>
      </w:pPr>
      <w:bookmarkStart w:id="208" w:name="_Ref34577575"/>
      <w:bookmarkStart w:id="209" w:name="_Ref34581024"/>
      <w:bookmarkStart w:id="210" w:name="_Toc35765759"/>
      <w:r>
        <w:t xml:space="preserve">Figure </w:t>
      </w:r>
      <w:fldSimple w:instr=" SEQ Figure \* ARABIC ">
        <w:r w:rsidR="005D5259">
          <w:rPr>
            <w:noProof/>
          </w:rPr>
          <w:t>18</w:t>
        </w:r>
      </w:fldSimple>
      <w:r>
        <w:t>: Class Diagram Iteration 1</w:t>
      </w:r>
      <w:bookmarkEnd w:id="208"/>
      <w:bookmarkEnd w:id="209"/>
      <w:bookmarkEnd w:id="210"/>
    </w:p>
    <w:p w14:paraId="7C67FC76" w14:textId="085ED1C6" w:rsidR="0031566B" w:rsidRDefault="0031566B" w:rsidP="0031566B">
      <w:pPr>
        <w:keepNext/>
        <w:spacing w:line="360" w:lineRule="auto"/>
      </w:pPr>
    </w:p>
    <w:p w14:paraId="38A24D61" w14:textId="3F204C40" w:rsidR="007336A5" w:rsidRDefault="00C86AAE" w:rsidP="0031566B">
      <w:pPr>
        <w:keepNext/>
        <w:spacing w:line="360" w:lineRule="auto"/>
      </w:pPr>
      <w:r>
        <w:fldChar w:fldCharType="begin"/>
      </w:r>
      <w:r>
        <w:instrText xml:space="preserve"> REF _Ref34577575 \h </w:instrText>
      </w:r>
      <w:r>
        <w:fldChar w:fldCharType="separate"/>
      </w:r>
      <w:r>
        <w:t xml:space="preserve">Figure </w:t>
      </w:r>
      <w:r>
        <w:rPr>
          <w:noProof/>
        </w:rPr>
        <w:t>18</w:t>
      </w:r>
      <w:r>
        <w:fldChar w:fldCharType="end"/>
      </w:r>
      <w:r>
        <w:t xml:space="preserve"> is the first iteration of the class diagram for the developed system</w:t>
      </w:r>
      <w:r w:rsidR="00D821B2">
        <w:t xml:space="preserve">. </w:t>
      </w:r>
      <w:r w:rsidR="007336A5">
        <w:t xml:space="preserve"> </w:t>
      </w:r>
      <w:r w:rsidR="00D821B2">
        <w:t xml:space="preserve">The above diagram depicts the structure of the developed system. Each class, for example the User Interface class, is a containment of a set of related objects. These classes are linked together through association. For example, the Power On and User Interface classes are linked because it is necessary for the device to be powered on in order to run the object detection program. The above diagram begins with the class Power On </w:t>
      </w:r>
      <w:r w:rsidR="00A12A74">
        <w:t>which entails</w:t>
      </w:r>
      <w:r w:rsidR="00D821B2">
        <w:t xml:space="preserve"> deciding if the device is powered on or not. </w:t>
      </w:r>
      <w:r w:rsidR="00D01819">
        <w:t xml:space="preserve">When the device is powered on the user interface is loaded and the object detection program is set up for user </w:t>
      </w:r>
      <w:r w:rsidR="00D01819">
        <w:lastRenderedPageBreak/>
        <w:t xml:space="preserve">navigation. </w:t>
      </w:r>
      <w:r w:rsidR="00FB73A3">
        <w:t>Once the program is set up the user can begin to navigate</w:t>
      </w:r>
      <w:r w:rsidR="00A12A74">
        <w:t xml:space="preserve"> their environment</w:t>
      </w:r>
      <w:r w:rsidR="00FB73A3">
        <w:t>. The video stream</w:t>
      </w:r>
      <w:r w:rsidR="00D504D8">
        <w:t xml:space="preserve"> of the </w:t>
      </w:r>
      <w:r w:rsidR="00982874">
        <w:t>user’s</w:t>
      </w:r>
      <w:r w:rsidR="00D504D8">
        <w:t xml:space="preserve"> path</w:t>
      </w:r>
      <w:r w:rsidR="00974655">
        <w:t>,</w:t>
      </w:r>
      <w:r w:rsidR="00FB73A3">
        <w:t xml:space="preserve"> that is taken into the camera</w:t>
      </w:r>
      <w:r w:rsidR="00974655">
        <w:t>,</w:t>
      </w:r>
      <w:r w:rsidR="00FB73A3">
        <w:t xml:space="preserve"> is used by the Navigation Assistant program to detect any known objects in the user’s path while they are navigating. These detected objects will then be used in the compilation of instructions that will be provided as output to the user. Once the user has completed their navigation the Power Off class is used to power off the Raspberry Pi.</w:t>
      </w:r>
    </w:p>
    <w:p w14:paraId="7A195013" w14:textId="3821CF2E" w:rsidR="007655BA" w:rsidRDefault="007655BA" w:rsidP="0098585C">
      <w:pPr>
        <w:spacing w:line="360" w:lineRule="auto"/>
      </w:pPr>
    </w:p>
    <w:p w14:paraId="588A43C6" w14:textId="6F851A12" w:rsidR="007655BA" w:rsidRPr="00F32CEC" w:rsidRDefault="007655BA" w:rsidP="007655BA">
      <w:pPr>
        <w:spacing w:line="360" w:lineRule="auto"/>
        <w:rPr>
          <w:color w:val="4F81BD"/>
        </w:rPr>
      </w:pPr>
      <w:r w:rsidRPr="00F32CEC">
        <w:rPr>
          <w:color w:val="4F81BD"/>
        </w:rPr>
        <w:t>Iteration 2</w:t>
      </w:r>
    </w:p>
    <w:p w14:paraId="4DB9AADA" w14:textId="77777777" w:rsidR="005E0499" w:rsidRDefault="00D40D2B" w:rsidP="005E0499">
      <w:pPr>
        <w:keepNext/>
        <w:spacing w:line="360" w:lineRule="auto"/>
      </w:pPr>
      <w:r>
        <w:rPr>
          <w:noProof/>
        </w:rPr>
        <w:drawing>
          <wp:inline distT="0" distB="0" distL="0" distR="0" wp14:anchorId="12508CAB" wp14:editId="373135F7">
            <wp:extent cx="4749800" cy="339790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773404" cy="3414788"/>
                    </a:xfrm>
                    <a:prstGeom prst="rect">
                      <a:avLst/>
                    </a:prstGeom>
                  </pic:spPr>
                </pic:pic>
              </a:graphicData>
            </a:graphic>
          </wp:inline>
        </w:drawing>
      </w:r>
    </w:p>
    <w:p w14:paraId="604610BC" w14:textId="2796D593" w:rsidR="00D40D2B" w:rsidRDefault="005E0499" w:rsidP="005E0499">
      <w:pPr>
        <w:pStyle w:val="Caption"/>
      </w:pPr>
      <w:bookmarkStart w:id="211" w:name="_Ref34463459"/>
      <w:bookmarkStart w:id="212" w:name="_Ref34463561"/>
      <w:bookmarkStart w:id="213" w:name="_Toc35765760"/>
      <w:r>
        <w:t xml:space="preserve">Figure </w:t>
      </w:r>
      <w:fldSimple w:instr=" SEQ Figure \* ARABIC ">
        <w:r w:rsidR="005D5259">
          <w:rPr>
            <w:noProof/>
          </w:rPr>
          <w:t>19</w:t>
        </w:r>
      </w:fldSimple>
      <w:r>
        <w:t>: Use Case Iteration 2</w:t>
      </w:r>
      <w:bookmarkEnd w:id="211"/>
      <w:bookmarkEnd w:id="212"/>
      <w:bookmarkEnd w:id="213"/>
    </w:p>
    <w:p w14:paraId="20CC7683" w14:textId="77777777" w:rsidR="005E0499" w:rsidRPr="005E0499" w:rsidRDefault="005E0499" w:rsidP="005E0499">
      <w:pPr>
        <w:rPr>
          <w:highlight w:val="yellow"/>
        </w:rPr>
      </w:pPr>
    </w:p>
    <w:p w14:paraId="31403CBE" w14:textId="2B4A2434" w:rsidR="005D2DAE" w:rsidRDefault="00D40D2B" w:rsidP="00201123">
      <w:pPr>
        <w:spacing w:line="360" w:lineRule="auto"/>
      </w:pPr>
      <w:r w:rsidRPr="009541D8">
        <w:t xml:space="preserve">The above figure is an extension of </w:t>
      </w:r>
      <w:r w:rsidR="00323B1E" w:rsidRPr="009541D8">
        <w:t xml:space="preserve">the first use case iteration, previously shown in </w:t>
      </w:r>
      <w:r w:rsidR="00E367EB">
        <w:fldChar w:fldCharType="begin"/>
      </w:r>
      <w:r w:rsidR="00E367EB">
        <w:instrText xml:space="preserve"> REF _Ref34463394 \h </w:instrText>
      </w:r>
      <w:r w:rsidR="00E367EB">
        <w:fldChar w:fldCharType="separate"/>
      </w:r>
      <w:r w:rsidR="00E367EB">
        <w:t xml:space="preserve">Figure </w:t>
      </w:r>
      <w:r w:rsidR="00E367EB">
        <w:rPr>
          <w:noProof/>
        </w:rPr>
        <w:t>15</w:t>
      </w:r>
      <w:r w:rsidR="00E367EB">
        <w:fldChar w:fldCharType="end"/>
      </w:r>
      <w:r w:rsidR="00053C15">
        <w:t>,</w:t>
      </w:r>
      <w:r w:rsidR="00323B1E" w:rsidRPr="009541D8">
        <w:t xml:space="preserve"> that showed </w:t>
      </w:r>
      <w:r w:rsidRPr="009541D8">
        <w:t xml:space="preserve">a user’s interaction with the </w:t>
      </w:r>
      <w:r w:rsidR="00323B1E" w:rsidRPr="009541D8">
        <w:t xml:space="preserve">purposed </w:t>
      </w:r>
      <w:r w:rsidRPr="009541D8">
        <w:t>system. The above figure follows the same interactions as previously discussed with some extra components. Once the user ha</w:t>
      </w:r>
      <w:r w:rsidR="009541D8" w:rsidRPr="009541D8">
        <w:t>s</w:t>
      </w:r>
      <w:r w:rsidRPr="009541D8">
        <w:t xml:space="preserve"> powered on the Raspberry Pi device they have the option of entering an address they would like to navigate to, using a microphone. If an address in entered then the navigation system of the device begins to compute the required directions to get to the destination. These directions are then sent back to the user through audio</w:t>
      </w:r>
      <w:r w:rsidR="002D37DD" w:rsidRPr="009541D8">
        <w:t>.</w:t>
      </w:r>
    </w:p>
    <w:p w14:paraId="3BE171E7" w14:textId="355C4E9A" w:rsidR="00D01599" w:rsidRDefault="00201123" w:rsidP="00201123">
      <w:pPr>
        <w:spacing w:line="360" w:lineRule="auto"/>
      </w:pPr>
      <w:r>
        <w:rPr>
          <w:noProof/>
        </w:rPr>
        <w:lastRenderedPageBreak/>
        <w:drawing>
          <wp:inline distT="0" distB="0" distL="0" distR="0" wp14:anchorId="0E21A418" wp14:editId="7EF994C0">
            <wp:extent cx="5731510" cy="2382520"/>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1510" cy="2382520"/>
                    </a:xfrm>
                    <a:prstGeom prst="rect">
                      <a:avLst/>
                    </a:prstGeom>
                  </pic:spPr>
                </pic:pic>
              </a:graphicData>
            </a:graphic>
          </wp:inline>
        </w:drawing>
      </w:r>
    </w:p>
    <w:p w14:paraId="195E71B4" w14:textId="7DFD3A2F" w:rsidR="00153538" w:rsidRDefault="00D01599" w:rsidP="00D01599">
      <w:pPr>
        <w:pStyle w:val="Caption"/>
      </w:pPr>
      <w:bookmarkStart w:id="214" w:name="_Ref34578490"/>
      <w:bookmarkStart w:id="215" w:name="_Ref34581715"/>
      <w:bookmarkStart w:id="216" w:name="_Toc35765761"/>
      <w:r>
        <w:t xml:space="preserve">Figure </w:t>
      </w:r>
      <w:fldSimple w:instr=" SEQ Figure \* ARABIC ">
        <w:r w:rsidR="005D5259">
          <w:rPr>
            <w:noProof/>
          </w:rPr>
          <w:t>20</w:t>
        </w:r>
      </w:fldSimple>
      <w:r>
        <w:t>: Analysis Class Iteration 2</w:t>
      </w:r>
      <w:bookmarkEnd w:id="214"/>
      <w:bookmarkEnd w:id="215"/>
      <w:bookmarkEnd w:id="216"/>
    </w:p>
    <w:p w14:paraId="028DF0D9" w14:textId="273CAF9D" w:rsidR="00F30F12" w:rsidRDefault="00F30F12" w:rsidP="00F30F12">
      <w:pPr>
        <w:spacing w:line="360" w:lineRule="auto"/>
        <w:rPr>
          <w:highlight w:val="yellow"/>
        </w:rPr>
      </w:pPr>
    </w:p>
    <w:p w14:paraId="5E29F12D" w14:textId="73EE5064" w:rsidR="00F30F12" w:rsidRPr="00F30F12" w:rsidRDefault="00F30F12" w:rsidP="00F30F12">
      <w:pPr>
        <w:spacing w:line="360" w:lineRule="auto"/>
      </w:pPr>
      <w:r>
        <w:fldChar w:fldCharType="begin"/>
      </w:r>
      <w:r>
        <w:instrText xml:space="preserve"> REF _Ref34578490 \h </w:instrText>
      </w:r>
      <w:r>
        <w:fldChar w:fldCharType="separate"/>
      </w:r>
      <w:r>
        <w:t xml:space="preserve">Figure </w:t>
      </w:r>
      <w:r>
        <w:rPr>
          <w:noProof/>
        </w:rPr>
        <w:t>20</w:t>
      </w:r>
      <w:r>
        <w:fldChar w:fldCharType="end"/>
      </w:r>
      <w:r>
        <w:t xml:space="preserve"> is the second iteration of the analysis class</w:t>
      </w:r>
      <w:r w:rsidR="008945AF">
        <w:t>es</w:t>
      </w:r>
      <w:r>
        <w:t xml:space="preserve"> designed for this project. This second iteration expands on the first iteration analysis class that was previously shown in </w:t>
      </w:r>
      <w:r>
        <w:fldChar w:fldCharType="begin"/>
      </w:r>
      <w:r>
        <w:instrText xml:space="preserve"> REF _Ref34578599 \h </w:instrText>
      </w:r>
      <w:r>
        <w:fldChar w:fldCharType="separate"/>
      </w:r>
      <w:r>
        <w:t xml:space="preserve">Figure </w:t>
      </w:r>
      <w:r>
        <w:rPr>
          <w:noProof/>
        </w:rPr>
        <w:t>16</w:t>
      </w:r>
      <w:r>
        <w:fldChar w:fldCharType="end"/>
      </w:r>
      <w:r>
        <w:t xml:space="preserve">. This analysis class diagram is identified from the second iteration use case diagram, specifically the use case that allows a user to enter an address that they would like to navigate to. This second iteration analysis class will lead to identifying the second iteration sequence and class diagrams shown later. The above figure shows the relationship between the visually impaired user and the GPS program running on the Raspberry Pi. The GPS system is used to carry out </w:t>
      </w:r>
      <w:r w:rsidR="00076B46">
        <w:t>the computation of the directions to the user</w:t>
      </w:r>
      <w:r w:rsidR="008945AF">
        <w:t>’s</w:t>
      </w:r>
      <w:r w:rsidR="00076B46">
        <w:t xml:space="preserve"> specified address. In order to calculate the directions to the specified address there are some pre-conditions that are required. These pre-conditions include that the device is powered on and that the attached microphone has received the inputted address. </w:t>
      </w:r>
      <w:r w:rsidR="00083D84">
        <w:t>The GPS Navigation program then takes in the users entered address and calculates the directions that need to be taken to arrive at the address. As a result of this process, the directions to the specified address are outputted and provided to the user</w:t>
      </w:r>
      <w:r w:rsidR="00822D53">
        <w:t>.</w:t>
      </w:r>
    </w:p>
    <w:p w14:paraId="5FD9EEAF" w14:textId="77777777" w:rsidR="008A73E3" w:rsidRDefault="008A73E3" w:rsidP="005E0499">
      <w:pPr>
        <w:keepNext/>
        <w:spacing w:line="360" w:lineRule="auto"/>
        <w:sectPr w:rsidR="008A73E3">
          <w:pgSz w:w="11906" w:h="16838"/>
          <w:pgMar w:top="1440" w:right="1440" w:bottom="1440" w:left="1440" w:header="708" w:footer="708" w:gutter="0"/>
          <w:cols w:space="708"/>
          <w:docGrid w:linePitch="360"/>
        </w:sectPr>
      </w:pPr>
    </w:p>
    <w:p w14:paraId="6FD08C90" w14:textId="77777777" w:rsidR="008A73E3" w:rsidRDefault="008A73E3" w:rsidP="005E0499">
      <w:pPr>
        <w:keepNext/>
        <w:spacing w:line="360" w:lineRule="auto"/>
      </w:pPr>
    </w:p>
    <w:p w14:paraId="4771805F" w14:textId="77777777" w:rsidR="008A73E3" w:rsidRDefault="008A73E3" w:rsidP="005E0499">
      <w:pPr>
        <w:keepNext/>
        <w:spacing w:line="360" w:lineRule="auto"/>
      </w:pPr>
    </w:p>
    <w:p w14:paraId="5D8DA3F6" w14:textId="77777777" w:rsidR="008A73E3" w:rsidRDefault="008A73E3" w:rsidP="005E0499">
      <w:pPr>
        <w:keepNext/>
        <w:spacing w:line="360" w:lineRule="auto"/>
      </w:pPr>
    </w:p>
    <w:p w14:paraId="69CD0B1D" w14:textId="68569B38" w:rsidR="005E0499" w:rsidRDefault="00D40D2B" w:rsidP="005E0499">
      <w:pPr>
        <w:keepNext/>
        <w:spacing w:line="360" w:lineRule="auto"/>
      </w:pPr>
      <w:r>
        <w:rPr>
          <w:noProof/>
        </w:rPr>
        <w:drawing>
          <wp:inline distT="0" distB="0" distL="0" distR="0" wp14:anchorId="289CF3E2" wp14:editId="18971852">
            <wp:extent cx="9899672" cy="286512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0001860" cy="2894695"/>
                    </a:xfrm>
                    <a:prstGeom prst="rect">
                      <a:avLst/>
                    </a:prstGeom>
                  </pic:spPr>
                </pic:pic>
              </a:graphicData>
            </a:graphic>
          </wp:inline>
        </w:drawing>
      </w:r>
    </w:p>
    <w:p w14:paraId="1B8CE50F" w14:textId="0BD892BB" w:rsidR="00D40D2B" w:rsidRDefault="005E0499" w:rsidP="005E0499">
      <w:pPr>
        <w:pStyle w:val="Caption"/>
      </w:pPr>
      <w:bookmarkStart w:id="217" w:name="_Ref34463490"/>
      <w:bookmarkStart w:id="218" w:name="_Ref34463608"/>
      <w:bookmarkStart w:id="219" w:name="_Toc35765762"/>
      <w:r>
        <w:t xml:space="preserve">Figure </w:t>
      </w:r>
      <w:fldSimple w:instr=" SEQ Figure \* ARABIC ">
        <w:r w:rsidR="005D5259">
          <w:rPr>
            <w:noProof/>
          </w:rPr>
          <w:t>21</w:t>
        </w:r>
      </w:fldSimple>
      <w:r>
        <w:t>: Sequence Diagram Iteration 2</w:t>
      </w:r>
      <w:bookmarkEnd w:id="217"/>
      <w:bookmarkEnd w:id="218"/>
      <w:bookmarkEnd w:id="219"/>
    </w:p>
    <w:p w14:paraId="047467EB" w14:textId="16B4281B" w:rsidR="005E0499" w:rsidRDefault="005E0499" w:rsidP="005E0499">
      <w:pPr>
        <w:rPr>
          <w:highlight w:val="yellow"/>
        </w:rPr>
      </w:pPr>
    </w:p>
    <w:p w14:paraId="18734A36" w14:textId="19F2A826" w:rsidR="008A73E3" w:rsidRDefault="008A73E3" w:rsidP="005E0499">
      <w:pPr>
        <w:rPr>
          <w:highlight w:val="yellow"/>
        </w:rPr>
      </w:pPr>
    </w:p>
    <w:p w14:paraId="0D298BEE" w14:textId="0DE9DFF0" w:rsidR="008A73E3" w:rsidRDefault="008A73E3" w:rsidP="005E0499">
      <w:pPr>
        <w:rPr>
          <w:highlight w:val="yellow"/>
        </w:rPr>
      </w:pPr>
    </w:p>
    <w:p w14:paraId="011A34D8" w14:textId="77777777" w:rsidR="008A73E3" w:rsidRDefault="008A73E3" w:rsidP="005E0499">
      <w:pPr>
        <w:rPr>
          <w:highlight w:val="yellow"/>
        </w:rPr>
        <w:sectPr w:rsidR="008A73E3" w:rsidSect="008A73E3">
          <w:pgSz w:w="16838" w:h="11906" w:orient="landscape"/>
          <w:pgMar w:top="720" w:right="720" w:bottom="720" w:left="720" w:header="708" w:footer="708" w:gutter="0"/>
          <w:cols w:space="708"/>
          <w:docGrid w:linePitch="360"/>
        </w:sectPr>
      </w:pPr>
    </w:p>
    <w:p w14:paraId="627CD162" w14:textId="6AA9EAB1" w:rsidR="00D40D2B" w:rsidRDefault="00053C15" w:rsidP="007655BA">
      <w:pPr>
        <w:spacing w:line="360" w:lineRule="auto"/>
      </w:pPr>
      <w:r>
        <w:rPr>
          <w:highlight w:val="yellow"/>
        </w:rPr>
        <w:lastRenderedPageBreak/>
        <w:fldChar w:fldCharType="begin"/>
      </w:r>
      <w:r>
        <w:rPr>
          <w:highlight w:val="yellow"/>
        </w:rPr>
        <w:instrText xml:space="preserve"> REF _Ref34463490 \h </w:instrText>
      </w:r>
      <w:r>
        <w:rPr>
          <w:highlight w:val="yellow"/>
        </w:rPr>
      </w:r>
      <w:r>
        <w:rPr>
          <w:highlight w:val="yellow"/>
        </w:rPr>
        <w:fldChar w:fldCharType="separate"/>
      </w:r>
      <w:r w:rsidR="00D01599">
        <w:t xml:space="preserve">Figure </w:t>
      </w:r>
      <w:r w:rsidR="00D01599">
        <w:rPr>
          <w:noProof/>
        </w:rPr>
        <w:t>21</w:t>
      </w:r>
      <w:r>
        <w:rPr>
          <w:highlight w:val="yellow"/>
        </w:rPr>
        <w:fldChar w:fldCharType="end"/>
      </w:r>
      <w:r w:rsidR="009541D8" w:rsidRPr="009541D8">
        <w:t xml:space="preserve"> </w:t>
      </w:r>
      <w:r w:rsidR="00D40D2B" w:rsidRPr="009541D8">
        <w:t xml:space="preserve"> is an extension of the </w:t>
      </w:r>
      <w:r w:rsidR="009541D8" w:rsidRPr="009541D8">
        <w:t xml:space="preserve">first sequence diagram iteration, shown in </w:t>
      </w:r>
      <w:r w:rsidR="00B40A29">
        <w:rPr>
          <w:highlight w:val="yellow"/>
        </w:rPr>
        <w:fldChar w:fldCharType="begin"/>
      </w:r>
      <w:r w:rsidR="00B40A29">
        <w:rPr>
          <w:highlight w:val="yellow"/>
        </w:rPr>
        <w:instrText xml:space="preserve"> REF _Ref34463518 \h </w:instrText>
      </w:r>
      <w:r w:rsidR="00B40A29">
        <w:rPr>
          <w:highlight w:val="yellow"/>
        </w:rPr>
      </w:r>
      <w:r w:rsidR="00B40A29">
        <w:rPr>
          <w:highlight w:val="yellow"/>
        </w:rPr>
        <w:fldChar w:fldCharType="separate"/>
      </w:r>
      <w:r w:rsidR="00B40A29">
        <w:t xml:space="preserve">Figure </w:t>
      </w:r>
      <w:r w:rsidR="00B40A29">
        <w:rPr>
          <w:noProof/>
        </w:rPr>
        <w:t>17</w:t>
      </w:r>
      <w:r w:rsidR="00B40A29">
        <w:rPr>
          <w:highlight w:val="yellow"/>
        </w:rPr>
        <w:fldChar w:fldCharType="end"/>
      </w:r>
      <w:r w:rsidR="009541D8" w:rsidRPr="009541D8">
        <w:t xml:space="preserve">. </w:t>
      </w:r>
      <w:r w:rsidR="00D40D2B" w:rsidRPr="00386A9B">
        <w:t>The above figure follows the same interactions as previously discussed with some additional processes. After the initial set up of the Raspberry Pi device the user enters the address they want to navigate towards, using a microphone. This address is then sent to the navigation system running on the</w:t>
      </w:r>
      <w:r w:rsidR="00C31C14">
        <w:t xml:space="preserve"> Raspberry</w:t>
      </w:r>
      <w:r w:rsidR="00D40D2B" w:rsidRPr="00386A9B">
        <w:t xml:space="preserve"> Pi. This navigation system gathers the directions needed to get to this address. Once the directions are received they are given to the user through their connected audio device. </w:t>
      </w:r>
      <w:r w:rsidR="00386A9B" w:rsidRPr="00386A9B">
        <w:t>When</w:t>
      </w:r>
      <w:r w:rsidR="00D40D2B" w:rsidRPr="00386A9B">
        <w:t xml:space="preserve"> the user is finished their </w:t>
      </w:r>
      <w:r w:rsidR="00386A9B" w:rsidRPr="00386A9B">
        <w:t>navigation,</w:t>
      </w:r>
      <w:r w:rsidR="00D40D2B" w:rsidRPr="00386A9B">
        <w:t xml:space="preserve"> they can power off the device to end the process.</w:t>
      </w:r>
    </w:p>
    <w:p w14:paraId="757148F7" w14:textId="77777777" w:rsidR="005D2DAE" w:rsidRDefault="005D2DAE" w:rsidP="007655BA">
      <w:pPr>
        <w:spacing w:line="360" w:lineRule="auto"/>
      </w:pPr>
    </w:p>
    <w:p w14:paraId="5AE5A84B" w14:textId="77777777" w:rsidR="00D01599" w:rsidRDefault="00DB03DD" w:rsidP="00D01599">
      <w:pPr>
        <w:keepNext/>
        <w:spacing w:line="360" w:lineRule="auto"/>
      </w:pPr>
      <w:r>
        <w:rPr>
          <w:noProof/>
        </w:rPr>
        <w:drawing>
          <wp:inline distT="0" distB="0" distL="0" distR="0" wp14:anchorId="05197596" wp14:editId="3D99F959">
            <wp:extent cx="5731510" cy="3816350"/>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1510" cy="3816350"/>
                    </a:xfrm>
                    <a:prstGeom prst="rect">
                      <a:avLst/>
                    </a:prstGeom>
                  </pic:spPr>
                </pic:pic>
              </a:graphicData>
            </a:graphic>
          </wp:inline>
        </w:drawing>
      </w:r>
    </w:p>
    <w:p w14:paraId="024FFEC9" w14:textId="7065EC22" w:rsidR="000566F8" w:rsidRDefault="00D01599" w:rsidP="00D01599">
      <w:pPr>
        <w:pStyle w:val="Caption"/>
        <w:rPr>
          <w:b/>
          <w:bCs/>
        </w:rPr>
      </w:pPr>
      <w:bookmarkStart w:id="220" w:name="_Ref34580943"/>
      <w:bookmarkStart w:id="221" w:name="_Ref34580936"/>
      <w:bookmarkStart w:id="222" w:name="_Ref34580949"/>
      <w:bookmarkStart w:id="223" w:name="_Ref34582424"/>
      <w:bookmarkStart w:id="224" w:name="_Toc35765763"/>
      <w:r>
        <w:t xml:space="preserve">Figure </w:t>
      </w:r>
      <w:fldSimple w:instr=" SEQ Figure \* ARABIC ">
        <w:r w:rsidR="005D5259">
          <w:rPr>
            <w:noProof/>
          </w:rPr>
          <w:t>22</w:t>
        </w:r>
      </w:fldSimple>
      <w:bookmarkEnd w:id="220"/>
      <w:r>
        <w:t>: Class Diagram Iteration 2</w:t>
      </w:r>
      <w:bookmarkEnd w:id="221"/>
      <w:bookmarkEnd w:id="222"/>
      <w:bookmarkEnd w:id="223"/>
      <w:bookmarkEnd w:id="224"/>
    </w:p>
    <w:p w14:paraId="62B73E2F" w14:textId="0A1C1D20" w:rsidR="00217477" w:rsidRDefault="00217477" w:rsidP="00A00265">
      <w:pPr>
        <w:spacing w:line="360" w:lineRule="auto"/>
        <w:rPr>
          <w:highlight w:val="yellow"/>
        </w:rPr>
      </w:pPr>
    </w:p>
    <w:p w14:paraId="73960267" w14:textId="42B06904" w:rsidR="00A00265" w:rsidRPr="00A00265" w:rsidRDefault="00A00265" w:rsidP="00A00265">
      <w:pPr>
        <w:spacing w:line="360" w:lineRule="auto"/>
      </w:pPr>
      <w:r>
        <w:fldChar w:fldCharType="begin"/>
      </w:r>
      <w:r>
        <w:instrText xml:space="preserve"> REF _Ref34580936 \h </w:instrText>
      </w:r>
      <w:r>
        <w:fldChar w:fldCharType="separate"/>
      </w:r>
      <w:r>
        <w:t xml:space="preserve">Figure </w:t>
      </w:r>
      <w:r>
        <w:rPr>
          <w:noProof/>
        </w:rPr>
        <w:t>22</w:t>
      </w:r>
      <w:r>
        <w:fldChar w:fldCharType="end"/>
      </w:r>
      <w:r>
        <w:t xml:space="preserve"> </w:t>
      </w:r>
      <w:r w:rsidR="00445C97">
        <w:t xml:space="preserve">shows the </w:t>
      </w:r>
      <w:r>
        <w:t>second iteration of the class diagram designed for this system.</w:t>
      </w:r>
      <w:r w:rsidR="00445C97">
        <w:t xml:space="preserve"> The above figure is an expansion of the first iteration class diagram shown in </w:t>
      </w:r>
      <w:r w:rsidR="00445C97">
        <w:fldChar w:fldCharType="begin"/>
      </w:r>
      <w:r w:rsidR="00445C97">
        <w:instrText xml:space="preserve"> REF _Ref34581024 \h </w:instrText>
      </w:r>
      <w:r w:rsidR="00445C97">
        <w:fldChar w:fldCharType="separate"/>
      </w:r>
      <w:r w:rsidR="00445C97">
        <w:t xml:space="preserve">Figure </w:t>
      </w:r>
      <w:r w:rsidR="00445C97">
        <w:rPr>
          <w:noProof/>
        </w:rPr>
        <w:t>18</w:t>
      </w:r>
      <w:r w:rsidR="00445C97">
        <w:fldChar w:fldCharType="end"/>
      </w:r>
      <w:r w:rsidR="00445C97">
        <w:t xml:space="preserve">. </w:t>
      </w:r>
      <w:r w:rsidR="005B0A69">
        <w:t xml:space="preserve">Similarly, to the first iteration, this iteration also begins with the class Power On which decides whether or not the device is powered on. Once the device is powered on and the object detection program is loaded the user can begin to navigate. However, unlike the first iteration if the user has a specific address they would like to navigate to they can input this, using the attached microphone, </w:t>
      </w:r>
      <w:r w:rsidR="00926748">
        <w:t>into</w:t>
      </w:r>
      <w:r w:rsidR="005B0A69">
        <w:t xml:space="preserve"> the Enter Address class. This address will be sent to the GPS Navigation class which will compute the directions that need to be taken by the user to reach their desired address. From there object detection can take place as </w:t>
      </w:r>
      <w:r w:rsidR="005B0A69">
        <w:lastRenderedPageBreak/>
        <w:t>normal. Essentially, objects are still detected in the user’s path as they follow the directions to their destination.</w:t>
      </w:r>
      <w:r w:rsidR="00DA4851">
        <w:t xml:space="preserve"> However, the user does not have to enter an address if they do not have a specific address they would like to </w:t>
      </w:r>
      <w:r w:rsidR="00517B14">
        <w:t>go to</w:t>
      </w:r>
      <w:r w:rsidR="00DA4851">
        <w:t>. In this case</w:t>
      </w:r>
      <w:r w:rsidR="009F74BD">
        <w:t>,</w:t>
      </w:r>
      <w:r w:rsidR="00DA4851">
        <w:t xml:space="preserve"> the Navigation Assistant class detects objects in the user’s path and provides audio instructions as normal. Once the user is finished navigating they can power off the device by accessing the Power Off class</w:t>
      </w:r>
      <w:r w:rsidR="000A6FA9">
        <w:t>.</w:t>
      </w:r>
    </w:p>
    <w:p w14:paraId="5DA7AE36" w14:textId="77777777" w:rsidR="003965F8" w:rsidRPr="00E67279" w:rsidRDefault="003965F8" w:rsidP="007655BA">
      <w:pPr>
        <w:spacing w:line="360" w:lineRule="auto"/>
        <w:rPr>
          <w:b/>
          <w:bCs/>
        </w:rPr>
      </w:pPr>
    </w:p>
    <w:p w14:paraId="3440D6D7" w14:textId="71EBCAEB" w:rsidR="0098585C" w:rsidRDefault="007655BA" w:rsidP="0098585C">
      <w:pPr>
        <w:spacing w:line="360" w:lineRule="auto"/>
        <w:rPr>
          <w:color w:val="4F81BD"/>
        </w:rPr>
      </w:pPr>
      <w:r w:rsidRPr="00F32CEC">
        <w:rPr>
          <w:color w:val="4F81BD"/>
        </w:rPr>
        <w:t>Iteration 3</w:t>
      </w:r>
    </w:p>
    <w:p w14:paraId="282D1090" w14:textId="77777777" w:rsidR="005E0499" w:rsidRDefault="00D40D2B" w:rsidP="005E0499">
      <w:pPr>
        <w:keepNext/>
        <w:spacing w:line="360" w:lineRule="auto"/>
      </w:pPr>
      <w:r>
        <w:rPr>
          <w:noProof/>
        </w:rPr>
        <w:drawing>
          <wp:inline distT="0" distB="0" distL="0" distR="0" wp14:anchorId="3A47BE81" wp14:editId="1187CEAD">
            <wp:extent cx="5731510" cy="3907790"/>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3907790"/>
                    </a:xfrm>
                    <a:prstGeom prst="rect">
                      <a:avLst/>
                    </a:prstGeom>
                  </pic:spPr>
                </pic:pic>
              </a:graphicData>
            </a:graphic>
          </wp:inline>
        </w:drawing>
      </w:r>
    </w:p>
    <w:p w14:paraId="7DD49141" w14:textId="3916A724" w:rsidR="00D40D2B" w:rsidRDefault="005E0499" w:rsidP="005E0499">
      <w:pPr>
        <w:pStyle w:val="Caption"/>
      </w:pPr>
      <w:bookmarkStart w:id="225" w:name="_Ref34463541"/>
      <w:bookmarkStart w:id="226" w:name="_Toc35765764"/>
      <w:r>
        <w:t xml:space="preserve">Figure </w:t>
      </w:r>
      <w:fldSimple w:instr=" SEQ Figure \* ARABIC ">
        <w:r w:rsidR="005D5259">
          <w:rPr>
            <w:noProof/>
          </w:rPr>
          <w:t>23</w:t>
        </w:r>
      </w:fldSimple>
      <w:r>
        <w:t>: Use Case Iteration 3</w:t>
      </w:r>
      <w:bookmarkEnd w:id="225"/>
      <w:bookmarkEnd w:id="226"/>
    </w:p>
    <w:p w14:paraId="58E426DD" w14:textId="77777777" w:rsidR="005E0499" w:rsidRPr="005E0499" w:rsidRDefault="005E0499" w:rsidP="005E0499"/>
    <w:p w14:paraId="0940FF0D" w14:textId="3D0854F7" w:rsidR="008A73E3" w:rsidRDefault="00B40A29" w:rsidP="00D40D2B">
      <w:pPr>
        <w:spacing w:line="360" w:lineRule="auto"/>
      </w:pPr>
      <w:r>
        <w:rPr>
          <w:highlight w:val="yellow"/>
        </w:rPr>
        <w:fldChar w:fldCharType="begin"/>
      </w:r>
      <w:r>
        <w:rPr>
          <w:highlight w:val="yellow"/>
        </w:rPr>
        <w:instrText xml:space="preserve"> REF _Ref34463541 \h </w:instrText>
      </w:r>
      <w:r>
        <w:rPr>
          <w:highlight w:val="yellow"/>
        </w:rPr>
      </w:r>
      <w:r>
        <w:rPr>
          <w:highlight w:val="yellow"/>
        </w:rPr>
        <w:fldChar w:fldCharType="separate"/>
      </w:r>
      <w:r w:rsidR="00D01599">
        <w:t xml:space="preserve">Figure </w:t>
      </w:r>
      <w:r w:rsidR="00D01599">
        <w:rPr>
          <w:noProof/>
        </w:rPr>
        <w:t>23</w:t>
      </w:r>
      <w:r>
        <w:rPr>
          <w:highlight w:val="yellow"/>
        </w:rPr>
        <w:fldChar w:fldCharType="end"/>
      </w:r>
      <w:r w:rsidR="00D40D2B" w:rsidRPr="0071691E">
        <w:t xml:space="preserve"> is an extension of </w:t>
      </w:r>
      <w:r w:rsidR="00386A9B" w:rsidRPr="0071691E">
        <w:t xml:space="preserve">the second use case iteration, previously shown in </w:t>
      </w:r>
      <w:r>
        <w:rPr>
          <w:highlight w:val="yellow"/>
        </w:rPr>
        <w:fldChar w:fldCharType="begin"/>
      </w:r>
      <w:r>
        <w:rPr>
          <w:highlight w:val="yellow"/>
        </w:rPr>
        <w:instrText xml:space="preserve"> REF _Ref34463561 \h </w:instrText>
      </w:r>
      <w:r>
        <w:rPr>
          <w:highlight w:val="yellow"/>
        </w:rPr>
      </w:r>
      <w:r>
        <w:rPr>
          <w:highlight w:val="yellow"/>
        </w:rPr>
        <w:fldChar w:fldCharType="separate"/>
      </w:r>
      <w:r w:rsidR="00D01599">
        <w:t xml:space="preserve">Figure </w:t>
      </w:r>
      <w:r w:rsidR="00D01599">
        <w:rPr>
          <w:noProof/>
        </w:rPr>
        <w:t>19</w:t>
      </w:r>
      <w:r>
        <w:rPr>
          <w:highlight w:val="yellow"/>
        </w:rPr>
        <w:fldChar w:fldCharType="end"/>
      </w:r>
      <w:r w:rsidR="00386A9B" w:rsidRPr="0071691E">
        <w:t xml:space="preserve">, for </w:t>
      </w:r>
      <w:r w:rsidR="00D40D2B" w:rsidRPr="0071691E">
        <w:t xml:space="preserve">the </w:t>
      </w:r>
      <w:r w:rsidR="005F76B3" w:rsidRPr="0071691E">
        <w:t xml:space="preserve">purposed </w:t>
      </w:r>
      <w:r w:rsidR="00D40D2B" w:rsidRPr="0071691E">
        <w:t>system. Extending from the previous version of this diagram, the user can specify, using the microphone to input their answer, whether they are navigating indoor or outdoor environments. This specification allows for the system to distinguish if only object detection for obstacle avoidance is needed for indoor environments, or if both object detection and address navigation are required for outdoor environments.</w:t>
      </w:r>
      <w:r w:rsidR="00D40D2B">
        <w:t xml:space="preserve"> </w:t>
      </w:r>
    </w:p>
    <w:p w14:paraId="60F2EEBF" w14:textId="77777777" w:rsidR="00D01599" w:rsidRDefault="00872B28" w:rsidP="00D01599">
      <w:pPr>
        <w:keepNext/>
        <w:spacing w:line="360" w:lineRule="auto"/>
      </w:pPr>
      <w:r>
        <w:rPr>
          <w:noProof/>
        </w:rPr>
        <w:lastRenderedPageBreak/>
        <w:drawing>
          <wp:inline distT="0" distB="0" distL="0" distR="0" wp14:anchorId="723F8CE5" wp14:editId="2FE8045C">
            <wp:extent cx="6573427" cy="309372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588637" cy="3100879"/>
                    </a:xfrm>
                    <a:prstGeom prst="rect">
                      <a:avLst/>
                    </a:prstGeom>
                  </pic:spPr>
                </pic:pic>
              </a:graphicData>
            </a:graphic>
          </wp:inline>
        </w:drawing>
      </w:r>
    </w:p>
    <w:p w14:paraId="2126B915" w14:textId="1143355C" w:rsidR="00F47819" w:rsidRDefault="00D01599" w:rsidP="00F47819">
      <w:pPr>
        <w:pStyle w:val="Caption"/>
      </w:pPr>
      <w:bookmarkStart w:id="227" w:name="_Ref34581646"/>
      <w:bookmarkStart w:id="228" w:name="_Toc35765765"/>
      <w:r>
        <w:t xml:space="preserve">Figure </w:t>
      </w:r>
      <w:fldSimple w:instr=" SEQ Figure \* ARABIC ">
        <w:r w:rsidR="005D5259">
          <w:rPr>
            <w:noProof/>
          </w:rPr>
          <w:t>24</w:t>
        </w:r>
      </w:fldSimple>
      <w:r>
        <w:t>: Analysis Class Iteration 3</w:t>
      </w:r>
      <w:bookmarkEnd w:id="227"/>
      <w:bookmarkEnd w:id="228"/>
    </w:p>
    <w:p w14:paraId="39B060B6" w14:textId="0EEDE13C" w:rsidR="00F47819" w:rsidRDefault="00F47819" w:rsidP="00F47819"/>
    <w:p w14:paraId="076B426E" w14:textId="5F2A5140" w:rsidR="00F47819" w:rsidRPr="00AD0F1C" w:rsidRDefault="003448B2" w:rsidP="00AD0F1C">
      <w:pPr>
        <w:spacing w:line="360" w:lineRule="auto"/>
        <w:sectPr w:rsidR="00F47819" w:rsidRPr="00AD0F1C">
          <w:pgSz w:w="11906" w:h="16838"/>
          <w:pgMar w:top="1440" w:right="1440" w:bottom="1440" w:left="1440" w:header="708" w:footer="708" w:gutter="0"/>
          <w:cols w:space="708"/>
          <w:docGrid w:linePitch="360"/>
        </w:sectPr>
      </w:pPr>
      <w:r>
        <w:fldChar w:fldCharType="begin"/>
      </w:r>
      <w:r>
        <w:instrText xml:space="preserve"> REF _Ref34581646 \h  \* MERGEFORMAT </w:instrText>
      </w:r>
      <w:r>
        <w:fldChar w:fldCharType="separate"/>
      </w:r>
      <w:r>
        <w:t xml:space="preserve">Figure </w:t>
      </w:r>
      <w:r>
        <w:rPr>
          <w:noProof/>
        </w:rPr>
        <w:t>24</w:t>
      </w:r>
      <w:r>
        <w:fldChar w:fldCharType="end"/>
      </w:r>
      <w:r>
        <w:t xml:space="preserve"> is the third iteration of the analysis classes designed for this system. This analysis class expands on the second iteration analysis class diagram shown previously in </w:t>
      </w:r>
      <w:r>
        <w:fldChar w:fldCharType="begin"/>
      </w:r>
      <w:r>
        <w:instrText xml:space="preserve"> REF _Ref34581715 \h  \* MERGEFORMAT </w:instrText>
      </w:r>
      <w:r>
        <w:fldChar w:fldCharType="separate"/>
      </w:r>
      <w:r>
        <w:t xml:space="preserve">Figure </w:t>
      </w:r>
      <w:r>
        <w:rPr>
          <w:noProof/>
        </w:rPr>
        <w:t>20</w:t>
      </w:r>
      <w:r>
        <w:fldChar w:fldCharType="end"/>
      </w:r>
      <w:r>
        <w:t>. This analysis class was created using the third iteration of use case diagrams, specifically the use case where the user specifies if they are navigating indoors or outdoors. This analysis class diagram was used to identify the third iteration sequence and class diagrams. The above figure shows the relationship between a visually impaired user and the</w:t>
      </w:r>
      <w:r w:rsidR="00C31C14">
        <w:t xml:space="preserve"> Raspberry</w:t>
      </w:r>
      <w:r>
        <w:t xml:space="preserve"> Pi system when the system is computing whether a user is navigating indoors or outdoors. To run the process of distinguishing between indoor and outdoor navigation some pre-conditions are required. These pre-conditions include that the device is powered on, that the attached microphone is receiving user input and that the camera module is inputting a video stream of the user’s path. </w:t>
      </w:r>
      <w:r w:rsidR="00A4720B">
        <w:t xml:space="preserve">Once the system is set up the user can specify if they are navigating indoors or outdoors. This allows the </w:t>
      </w:r>
      <w:r w:rsidR="00C31C14">
        <w:t xml:space="preserve">Raspberry </w:t>
      </w:r>
      <w:r w:rsidR="00A4720B">
        <w:t>Pi program to decide whether the GPS program will be needed or not. If the user is indoors only the ob</w:t>
      </w:r>
      <w:r w:rsidR="00934242">
        <w:t>ject detection program</w:t>
      </w:r>
      <w:r w:rsidR="00A4720B">
        <w:t xml:space="preserve"> is needed, however</w:t>
      </w:r>
      <w:r w:rsidR="00596638">
        <w:t>,</w:t>
      </w:r>
      <w:r w:rsidR="00A4720B">
        <w:t xml:space="preserve"> if the user is outdoors the option to use the GPS system to navigate to an address needs to be offered. The post-conditions of this process are the type of instructions provided to the user based on their location input.</w:t>
      </w:r>
    </w:p>
    <w:p w14:paraId="6F6B5CD5" w14:textId="04D556B0" w:rsidR="008A73E3" w:rsidRDefault="008A73E3" w:rsidP="00D40D2B">
      <w:pPr>
        <w:spacing w:line="360" w:lineRule="auto"/>
      </w:pPr>
    </w:p>
    <w:p w14:paraId="7402F28B" w14:textId="77777777" w:rsidR="00A16567" w:rsidRDefault="00A16567" w:rsidP="005E0499">
      <w:pPr>
        <w:keepNext/>
        <w:spacing w:line="360" w:lineRule="auto"/>
        <w:rPr>
          <w:color w:val="4F81BD"/>
        </w:rPr>
      </w:pPr>
    </w:p>
    <w:p w14:paraId="49A7D005" w14:textId="77777777" w:rsidR="00A16567" w:rsidRDefault="00A16567" w:rsidP="005E0499">
      <w:pPr>
        <w:keepNext/>
        <w:spacing w:line="360" w:lineRule="auto"/>
        <w:rPr>
          <w:color w:val="4F81BD"/>
        </w:rPr>
      </w:pPr>
    </w:p>
    <w:p w14:paraId="7B77C2C6" w14:textId="78FC302B" w:rsidR="005E0499" w:rsidRDefault="00D40D2B" w:rsidP="005E0499">
      <w:pPr>
        <w:keepNext/>
        <w:spacing w:line="360" w:lineRule="auto"/>
      </w:pPr>
      <w:r>
        <w:rPr>
          <w:noProof/>
        </w:rPr>
        <w:drawing>
          <wp:inline distT="0" distB="0" distL="0" distR="0" wp14:anchorId="75750A79" wp14:editId="7DD0E006">
            <wp:extent cx="10030548" cy="4038600"/>
            <wp:effectExtent l="0" t="0" r="889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0090709" cy="4062822"/>
                    </a:xfrm>
                    <a:prstGeom prst="rect">
                      <a:avLst/>
                    </a:prstGeom>
                  </pic:spPr>
                </pic:pic>
              </a:graphicData>
            </a:graphic>
          </wp:inline>
        </w:drawing>
      </w:r>
    </w:p>
    <w:p w14:paraId="0D4600F9" w14:textId="5A3025F5" w:rsidR="008A73E3" w:rsidRDefault="005E0499" w:rsidP="0071691E">
      <w:pPr>
        <w:pStyle w:val="Caption"/>
        <w:rPr>
          <w:color w:val="4F81BD"/>
        </w:rPr>
        <w:sectPr w:rsidR="008A73E3" w:rsidSect="008A73E3">
          <w:pgSz w:w="16838" w:h="11906" w:orient="landscape"/>
          <w:pgMar w:top="720" w:right="720" w:bottom="720" w:left="720" w:header="708" w:footer="708" w:gutter="0"/>
          <w:cols w:space="708"/>
          <w:docGrid w:linePitch="360"/>
        </w:sectPr>
      </w:pPr>
      <w:bookmarkStart w:id="229" w:name="_Ref34463585"/>
      <w:bookmarkStart w:id="230" w:name="_Toc35765766"/>
      <w:r>
        <w:t xml:space="preserve">Figure </w:t>
      </w:r>
      <w:fldSimple w:instr=" SEQ Figure \* ARABIC ">
        <w:r w:rsidR="005D5259">
          <w:rPr>
            <w:noProof/>
          </w:rPr>
          <w:t>25</w:t>
        </w:r>
      </w:fldSimple>
      <w:r>
        <w:t>: Sequence Diagram Iteration 3</w:t>
      </w:r>
      <w:bookmarkEnd w:id="229"/>
      <w:bookmarkEnd w:id="230"/>
    </w:p>
    <w:p w14:paraId="0CB2146F" w14:textId="5201CE8C" w:rsidR="00D40D2B" w:rsidRDefault="00B40A29" w:rsidP="00D40D2B">
      <w:pPr>
        <w:spacing w:line="360" w:lineRule="auto"/>
      </w:pPr>
      <w:r>
        <w:rPr>
          <w:highlight w:val="yellow"/>
        </w:rPr>
        <w:lastRenderedPageBreak/>
        <w:fldChar w:fldCharType="begin"/>
      </w:r>
      <w:r>
        <w:rPr>
          <w:highlight w:val="yellow"/>
        </w:rPr>
        <w:instrText xml:space="preserve"> REF _Ref34463585 \h </w:instrText>
      </w:r>
      <w:r>
        <w:rPr>
          <w:highlight w:val="yellow"/>
        </w:rPr>
      </w:r>
      <w:r>
        <w:rPr>
          <w:highlight w:val="yellow"/>
        </w:rPr>
        <w:fldChar w:fldCharType="separate"/>
      </w:r>
      <w:r w:rsidR="00D01599">
        <w:t xml:space="preserve">Figure </w:t>
      </w:r>
      <w:r w:rsidR="00D01599">
        <w:rPr>
          <w:noProof/>
        </w:rPr>
        <w:t>25</w:t>
      </w:r>
      <w:r>
        <w:rPr>
          <w:highlight w:val="yellow"/>
        </w:rPr>
        <w:fldChar w:fldCharType="end"/>
      </w:r>
      <w:r w:rsidR="00D40D2B" w:rsidRPr="00B50FFF">
        <w:t xml:space="preserve"> is an extension of the </w:t>
      </w:r>
      <w:r w:rsidR="0071691E" w:rsidRPr="00B50FFF">
        <w:t xml:space="preserve">second </w:t>
      </w:r>
      <w:r w:rsidR="00D40D2B" w:rsidRPr="00B50FFF">
        <w:t>sequence</w:t>
      </w:r>
      <w:r w:rsidR="0071691E" w:rsidRPr="00B50FFF">
        <w:t xml:space="preserve"> diagram for</w:t>
      </w:r>
      <w:r w:rsidR="00D40D2B" w:rsidRPr="00B50FFF">
        <w:t xml:space="preserve"> the </w:t>
      </w:r>
      <w:r w:rsidR="0071691E" w:rsidRPr="00B50FFF">
        <w:t xml:space="preserve">purposed </w:t>
      </w:r>
      <w:r w:rsidR="00D40D2B" w:rsidRPr="00B50FFF">
        <w:t>system</w:t>
      </w:r>
      <w:r w:rsidR="0071691E" w:rsidRPr="00B50FFF">
        <w:t>, shown</w:t>
      </w:r>
      <w:r w:rsidR="00D40D2B" w:rsidRPr="00B50FFF">
        <w:t xml:space="preserve"> in </w:t>
      </w:r>
      <w:r w:rsidR="002456A6">
        <w:rPr>
          <w:highlight w:val="yellow"/>
        </w:rPr>
        <w:fldChar w:fldCharType="begin"/>
      </w:r>
      <w:r w:rsidR="002456A6">
        <w:rPr>
          <w:highlight w:val="yellow"/>
        </w:rPr>
        <w:instrText xml:space="preserve"> REF _Ref34463608 \h </w:instrText>
      </w:r>
      <w:r w:rsidR="002456A6">
        <w:rPr>
          <w:highlight w:val="yellow"/>
        </w:rPr>
      </w:r>
      <w:r w:rsidR="002456A6">
        <w:rPr>
          <w:highlight w:val="yellow"/>
        </w:rPr>
        <w:fldChar w:fldCharType="separate"/>
      </w:r>
      <w:r w:rsidR="00D01599">
        <w:t xml:space="preserve">Figure </w:t>
      </w:r>
      <w:r w:rsidR="00D01599">
        <w:rPr>
          <w:noProof/>
        </w:rPr>
        <w:t>21</w:t>
      </w:r>
      <w:r w:rsidR="002456A6">
        <w:rPr>
          <w:highlight w:val="yellow"/>
        </w:rPr>
        <w:fldChar w:fldCharType="end"/>
      </w:r>
      <w:r w:rsidR="00D01599">
        <w:t xml:space="preserve"> </w:t>
      </w:r>
      <w:r w:rsidR="00D40D2B" w:rsidRPr="00B50FFF">
        <w:t>previously. Extending from the previous version of this diagram, this sequence</w:t>
      </w:r>
      <w:r w:rsidR="00B50FFF" w:rsidRPr="00B50FFF">
        <w:t xml:space="preserve"> of processes</w:t>
      </w:r>
      <w:r w:rsidR="00D40D2B" w:rsidRPr="00B50FFF">
        <w:t xml:space="preserve"> allows the user to input their </w:t>
      </w:r>
      <w:r w:rsidR="00B50FFF" w:rsidRPr="00B50FFF">
        <w:t>current</w:t>
      </w:r>
      <w:r w:rsidR="00D40D2B" w:rsidRPr="00B50FFF">
        <w:t xml:space="preserve"> navigation environment i.e. indoor or outdoor. When navigating indoor, only the object detection for obstacle avoidance is required. This means that only obstacle avoidance instructions need to be gathered and returned to the user. However, when navigating outdoors and the user has a specific address they would like to navigate towards then both the object detection for obstacle avoidance and the GPS directions will need to be gathered and provided to the user.</w:t>
      </w:r>
    </w:p>
    <w:p w14:paraId="3F0357A7" w14:textId="77777777" w:rsidR="00982874" w:rsidRDefault="00982874" w:rsidP="00D40D2B">
      <w:pPr>
        <w:spacing w:line="360" w:lineRule="auto"/>
      </w:pPr>
    </w:p>
    <w:p w14:paraId="4C469A21" w14:textId="77777777" w:rsidR="00D01599" w:rsidRDefault="00D01599" w:rsidP="00D01599">
      <w:pPr>
        <w:keepNext/>
        <w:spacing w:line="360" w:lineRule="auto"/>
      </w:pPr>
      <w:r>
        <w:rPr>
          <w:noProof/>
        </w:rPr>
        <w:drawing>
          <wp:inline distT="0" distB="0" distL="0" distR="0" wp14:anchorId="6747BCFE" wp14:editId="769975E5">
            <wp:extent cx="6477147" cy="31165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508671" cy="3131748"/>
                    </a:xfrm>
                    <a:prstGeom prst="rect">
                      <a:avLst/>
                    </a:prstGeom>
                  </pic:spPr>
                </pic:pic>
              </a:graphicData>
            </a:graphic>
          </wp:inline>
        </w:drawing>
      </w:r>
    </w:p>
    <w:p w14:paraId="4F94B994" w14:textId="0F1BF16E" w:rsidR="00D01599" w:rsidRPr="00E67279" w:rsidRDefault="00D01599" w:rsidP="00D01599">
      <w:pPr>
        <w:pStyle w:val="Caption"/>
        <w:rPr>
          <w:b/>
          <w:bCs/>
        </w:rPr>
      </w:pPr>
      <w:bookmarkStart w:id="231" w:name="_Ref34582369"/>
      <w:bookmarkStart w:id="232" w:name="_Toc35765767"/>
      <w:r>
        <w:t xml:space="preserve">Figure </w:t>
      </w:r>
      <w:fldSimple w:instr=" SEQ Figure \* ARABIC ">
        <w:r w:rsidR="005D5259">
          <w:rPr>
            <w:noProof/>
          </w:rPr>
          <w:t>26</w:t>
        </w:r>
      </w:fldSimple>
      <w:r>
        <w:t>: Class Diagram Iteration 3</w:t>
      </w:r>
      <w:bookmarkEnd w:id="231"/>
      <w:bookmarkEnd w:id="232"/>
    </w:p>
    <w:p w14:paraId="33E32784" w14:textId="07806916" w:rsidR="007F7B62" w:rsidRDefault="007F7B62" w:rsidP="00AD71BD">
      <w:pPr>
        <w:spacing w:line="360" w:lineRule="auto"/>
        <w:rPr>
          <w:highlight w:val="yellow"/>
        </w:rPr>
      </w:pPr>
    </w:p>
    <w:p w14:paraId="06D11D8E" w14:textId="67F434FB" w:rsidR="00E67279" w:rsidRDefault="00AD71BD" w:rsidP="00D40D2B">
      <w:pPr>
        <w:spacing w:line="360" w:lineRule="auto"/>
      </w:pPr>
      <w:r>
        <w:fldChar w:fldCharType="begin"/>
      </w:r>
      <w:r>
        <w:instrText xml:space="preserve"> REF _Ref34582369 \h </w:instrText>
      </w:r>
      <w:r>
        <w:fldChar w:fldCharType="separate"/>
      </w:r>
      <w:r>
        <w:t xml:space="preserve">Figure </w:t>
      </w:r>
      <w:r>
        <w:rPr>
          <w:noProof/>
        </w:rPr>
        <w:t>26</w:t>
      </w:r>
      <w:r>
        <w:fldChar w:fldCharType="end"/>
      </w:r>
      <w:r>
        <w:t xml:space="preserve"> depicts the third iteration of the class diagrams designed for this system.  This diagram is an expansion of the </w:t>
      </w:r>
      <w:r w:rsidR="000C7041">
        <w:t>second iteration class</w:t>
      </w:r>
      <w:r>
        <w:t xml:space="preserve"> diagram that was developed for this system, previously shown in </w:t>
      </w:r>
      <w:r>
        <w:fldChar w:fldCharType="begin"/>
      </w:r>
      <w:r>
        <w:instrText xml:space="preserve"> REF _Ref34582424 \h </w:instrText>
      </w:r>
      <w:r>
        <w:fldChar w:fldCharType="separate"/>
      </w:r>
      <w:r>
        <w:t xml:space="preserve">Figure </w:t>
      </w:r>
      <w:r>
        <w:rPr>
          <w:noProof/>
        </w:rPr>
        <w:t>22</w:t>
      </w:r>
      <w:r>
        <w:fldChar w:fldCharType="end"/>
      </w:r>
      <w:r>
        <w:t xml:space="preserve">. </w:t>
      </w:r>
      <w:r w:rsidR="007555E5">
        <w:t xml:space="preserve">Like the previous iteration this iteration also begins with the Power On class that decides whether the device is powered on. Once the device is powered on the user interface is loaded. In this iteration the user can input into the User Interface class, using the attached microphone, whether they are navigating indoors or outdoors. If the user is indoors then only the object detection instructions gathered from the Navigation Assistant class are required. However, if the user is navigating in an outdoor environment they may need to make use of the GPS system. When navigating outside, if the user has a specific address they would like to navigate to they can </w:t>
      </w:r>
      <w:r w:rsidR="007555E5">
        <w:lastRenderedPageBreak/>
        <w:t>input this through the attached microphone. This entered address is sent to the GPS Navigation class to compute the directions needed to reach the specified destination. From there the Navigation Assistant class implements object as normal. Once the user has finished their navigation the device is powered off using the Power Off class.</w:t>
      </w:r>
    </w:p>
    <w:p w14:paraId="51585B66" w14:textId="77777777" w:rsidR="00306C53" w:rsidRPr="007B63DE" w:rsidRDefault="00306C53" w:rsidP="007A7F1C"/>
    <w:p w14:paraId="2E238CD9" w14:textId="0CCEDB16" w:rsidR="007A7F1C" w:rsidRDefault="007A7F1C" w:rsidP="007A7F1C">
      <w:pPr>
        <w:pStyle w:val="Heading2"/>
      </w:pPr>
      <w:bookmarkStart w:id="233" w:name="_Toc21975776"/>
      <w:bookmarkStart w:id="234" w:name="_Toc35609573"/>
      <w:r>
        <w:t>3.</w:t>
      </w:r>
      <w:r w:rsidR="00DB62C8">
        <w:t>4</w:t>
      </w:r>
      <w:r>
        <w:t>. Front-End</w:t>
      </w:r>
      <w:bookmarkEnd w:id="233"/>
      <w:bookmarkEnd w:id="234"/>
    </w:p>
    <w:p w14:paraId="673AC4C1" w14:textId="48AE4B5E" w:rsidR="0024317D" w:rsidRDefault="0024317D" w:rsidP="0024317D"/>
    <w:p w14:paraId="618E411E" w14:textId="2A9CEC7D" w:rsidR="0024317D" w:rsidRDefault="0024317D" w:rsidP="004251B0">
      <w:pPr>
        <w:spacing w:line="360" w:lineRule="auto"/>
      </w:pPr>
      <w:r>
        <w:t>The first tier if this project design is the front</w:t>
      </w:r>
      <w:r w:rsidR="00BB51DF">
        <w:t>-</w:t>
      </w:r>
      <w:r>
        <w:t xml:space="preserve">end. This tier includes all of the user interface elements of the developed device. This includes the hardware devices that are worn by the user. </w:t>
      </w:r>
      <w:r>
        <w:fldChar w:fldCharType="begin"/>
      </w:r>
      <w:r>
        <w:instrText xml:space="preserve"> REF _Ref34637848 \h </w:instrText>
      </w:r>
      <w:r w:rsidR="004251B0">
        <w:instrText xml:space="preserve"> \* MERGEFORMAT </w:instrText>
      </w:r>
      <w:r>
        <w:fldChar w:fldCharType="separate"/>
      </w:r>
      <w:r>
        <w:t xml:space="preserve">Figure </w:t>
      </w:r>
      <w:r>
        <w:rPr>
          <w:noProof/>
        </w:rPr>
        <w:t>27</w:t>
      </w:r>
      <w:r>
        <w:fldChar w:fldCharType="end"/>
      </w:r>
      <w:r>
        <w:t xml:space="preserve"> shows what the final Navigation Assistant device looks like and how it will be worn by the user using a belt. </w:t>
      </w:r>
      <w:r w:rsidR="001B73DD">
        <w:t>The image below illustrate</w:t>
      </w:r>
      <w:r w:rsidR="00F42100">
        <w:t>s</w:t>
      </w:r>
      <w:r w:rsidR="001B73DD">
        <w:t xml:space="preserve"> the hardware</w:t>
      </w:r>
      <w:r w:rsidR="004251B0">
        <w:t>, that interacts with the user’s environment,</w:t>
      </w:r>
      <w:r w:rsidR="001B73DD">
        <w:t xml:space="preserve"> that was needed</w:t>
      </w:r>
      <w:r w:rsidR="00F42100">
        <w:t xml:space="preserve"> </w:t>
      </w:r>
      <w:r w:rsidR="001B73DD">
        <w:t xml:space="preserve">for this project to achieve the </w:t>
      </w:r>
      <w:r w:rsidR="004251B0">
        <w:t>front-end</w:t>
      </w:r>
      <w:r w:rsidR="001B73DD">
        <w:t xml:space="preserve"> tier of this project. </w:t>
      </w:r>
    </w:p>
    <w:p w14:paraId="30814247" w14:textId="77777777" w:rsidR="0024317D" w:rsidRDefault="0024317D" w:rsidP="0024317D"/>
    <w:p w14:paraId="499B88EC" w14:textId="77777777" w:rsidR="0024317D" w:rsidRDefault="0024317D" w:rsidP="0024317D">
      <w:pPr>
        <w:keepNext/>
      </w:pPr>
      <w:r>
        <w:rPr>
          <w:noProof/>
        </w:rPr>
        <w:drawing>
          <wp:inline distT="0" distB="0" distL="0" distR="0" wp14:anchorId="74D7E3D3" wp14:editId="4DAB88DC">
            <wp:extent cx="3351690" cy="2932430"/>
            <wp:effectExtent l="0" t="0" r="1270" b="1270"/>
            <wp:docPr id="33" name="Picture 33"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G_20200307_075457.jpg"/>
                    <pic:cNvPicPr/>
                  </pic:nvPicPr>
                  <pic:blipFill rotWithShape="1">
                    <a:blip r:embed="rId38" cstate="print">
                      <a:extLst>
                        <a:ext uri="{28A0092B-C50C-407E-A947-70E740481C1C}">
                          <a14:useLocalDpi xmlns:a14="http://schemas.microsoft.com/office/drawing/2010/main" val="0"/>
                        </a:ext>
                      </a:extLst>
                    </a:blip>
                    <a:srcRect l="23835" t="18537" r="15014" b="41338"/>
                    <a:stretch/>
                  </pic:blipFill>
                  <pic:spPr bwMode="auto">
                    <a:xfrm>
                      <a:off x="0" y="0"/>
                      <a:ext cx="3355324" cy="2935610"/>
                    </a:xfrm>
                    <a:prstGeom prst="rect">
                      <a:avLst/>
                    </a:prstGeom>
                    <a:ln>
                      <a:noFill/>
                    </a:ln>
                    <a:extLst>
                      <a:ext uri="{53640926-AAD7-44D8-BBD7-CCE9431645EC}">
                        <a14:shadowObscured xmlns:a14="http://schemas.microsoft.com/office/drawing/2010/main"/>
                      </a:ext>
                    </a:extLst>
                  </pic:spPr>
                </pic:pic>
              </a:graphicData>
            </a:graphic>
          </wp:inline>
        </w:drawing>
      </w:r>
    </w:p>
    <w:p w14:paraId="0460D301" w14:textId="1AAB9736" w:rsidR="0024317D" w:rsidRDefault="0024317D" w:rsidP="0024317D">
      <w:pPr>
        <w:pStyle w:val="Caption"/>
      </w:pPr>
      <w:bookmarkStart w:id="235" w:name="_Ref34637848"/>
      <w:bookmarkStart w:id="236" w:name="_Toc35765768"/>
      <w:r>
        <w:t xml:space="preserve">Figure </w:t>
      </w:r>
      <w:fldSimple w:instr=" SEQ Figure \* ARABIC ">
        <w:r w:rsidR="005D5259">
          <w:rPr>
            <w:noProof/>
          </w:rPr>
          <w:t>27</w:t>
        </w:r>
      </w:fldSimple>
      <w:r>
        <w:t xml:space="preserve">: </w:t>
      </w:r>
      <w:r w:rsidRPr="00D5632C">
        <w:t>Navigation Assistant</w:t>
      </w:r>
      <w:r>
        <w:t xml:space="preserve"> Device</w:t>
      </w:r>
      <w:bookmarkEnd w:id="235"/>
      <w:bookmarkEnd w:id="236"/>
    </w:p>
    <w:p w14:paraId="59AEE5CE" w14:textId="25B3022E" w:rsidR="00D5632C" w:rsidRDefault="00D5632C" w:rsidP="00D5632C"/>
    <w:p w14:paraId="520B37AE" w14:textId="77777777" w:rsidR="00D5632C" w:rsidRDefault="00D5632C" w:rsidP="00D5632C">
      <w:pPr>
        <w:rPr>
          <w:noProof/>
        </w:rPr>
      </w:pPr>
    </w:p>
    <w:p w14:paraId="29C3ED6F" w14:textId="77777777" w:rsidR="00D5632C" w:rsidRDefault="00D5632C" w:rsidP="00D5632C">
      <w:pPr>
        <w:keepNext/>
      </w:pPr>
      <w:r>
        <w:rPr>
          <w:noProof/>
        </w:rPr>
        <w:lastRenderedPageBreak/>
        <w:drawing>
          <wp:inline distT="0" distB="0" distL="0" distR="0" wp14:anchorId="1EFCC99A" wp14:editId="60B82158">
            <wp:extent cx="4484914" cy="3362325"/>
            <wp:effectExtent l="0" t="0" r="0" b="0"/>
            <wp:docPr id="50" name="Picture 50" descr="A person standing in front of a mirror posing for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G_20200315_125417.jpg"/>
                    <pic:cNvPicPr/>
                  </pic:nvPicPr>
                  <pic:blipFill rotWithShape="1">
                    <a:blip r:embed="rId39" cstate="print">
                      <a:extLst>
                        <a:ext uri="{28A0092B-C50C-407E-A947-70E740481C1C}">
                          <a14:useLocalDpi xmlns:a14="http://schemas.microsoft.com/office/drawing/2010/main" val="0"/>
                        </a:ext>
                      </a:extLst>
                    </a:blip>
                    <a:srcRect l="9118" t="24786" r="12603" b="31201"/>
                    <a:stretch/>
                  </pic:blipFill>
                  <pic:spPr bwMode="auto">
                    <a:xfrm>
                      <a:off x="0" y="0"/>
                      <a:ext cx="4486557" cy="3363557"/>
                    </a:xfrm>
                    <a:prstGeom prst="rect">
                      <a:avLst/>
                    </a:prstGeom>
                    <a:ln>
                      <a:noFill/>
                    </a:ln>
                    <a:extLst>
                      <a:ext uri="{53640926-AAD7-44D8-BBD7-CCE9431645EC}">
                        <a14:shadowObscured xmlns:a14="http://schemas.microsoft.com/office/drawing/2010/main"/>
                      </a:ext>
                    </a:extLst>
                  </pic:spPr>
                </pic:pic>
              </a:graphicData>
            </a:graphic>
          </wp:inline>
        </w:drawing>
      </w:r>
    </w:p>
    <w:p w14:paraId="5F67593A" w14:textId="66D18FA6" w:rsidR="00D5632C" w:rsidRPr="00D5632C" w:rsidRDefault="00D5632C" w:rsidP="00D5632C">
      <w:pPr>
        <w:pStyle w:val="Caption"/>
      </w:pPr>
      <w:bookmarkStart w:id="237" w:name="_Toc35765769"/>
      <w:r>
        <w:t xml:space="preserve">Figure </w:t>
      </w:r>
      <w:fldSimple w:instr=" SEQ Figure \* ARABIC ">
        <w:r w:rsidR="005D5259">
          <w:rPr>
            <w:noProof/>
          </w:rPr>
          <w:t>28</w:t>
        </w:r>
      </w:fldSimple>
      <w:r>
        <w:t>:</w:t>
      </w:r>
      <w:r w:rsidR="00F4351D">
        <w:t xml:space="preserve"> </w:t>
      </w:r>
      <w:r>
        <w:t>Navigation Assistant device attached to user's waist</w:t>
      </w:r>
      <w:bookmarkEnd w:id="237"/>
    </w:p>
    <w:p w14:paraId="78A99DE6" w14:textId="77777777" w:rsidR="00607439" w:rsidRPr="00607439" w:rsidRDefault="00607439" w:rsidP="00607439"/>
    <w:p w14:paraId="52E2FE2B" w14:textId="5AD561E9"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38" w:name="_Toc34725482"/>
      <w:bookmarkStart w:id="239" w:name="_Toc35099837"/>
      <w:bookmarkStart w:id="240" w:name="_Toc35170041"/>
      <w:bookmarkStart w:id="241" w:name="_Toc35521247"/>
      <w:bookmarkStart w:id="242" w:name="_Toc35609574"/>
      <w:r>
        <w:rPr>
          <w:rStyle w:val="IntenseEmphasis"/>
          <w:rFonts w:asciiTheme="minorHAnsi" w:eastAsiaTheme="minorEastAsia" w:hAnsiTheme="minorHAnsi" w:cstheme="minorBidi"/>
          <w:spacing w:val="15"/>
          <w:sz w:val="22"/>
          <w:szCs w:val="22"/>
        </w:rPr>
        <w:t>Sensor</w:t>
      </w:r>
      <w:bookmarkEnd w:id="238"/>
      <w:bookmarkEnd w:id="239"/>
      <w:bookmarkEnd w:id="240"/>
      <w:bookmarkEnd w:id="241"/>
      <w:bookmarkEnd w:id="242"/>
    </w:p>
    <w:p w14:paraId="5C480B36" w14:textId="21E5B81B" w:rsidR="0024317D" w:rsidRDefault="004251B0" w:rsidP="004251B0">
      <w:pPr>
        <w:spacing w:line="360" w:lineRule="auto"/>
      </w:pPr>
      <w:r>
        <w:t xml:space="preserve">The HC-SR04 sensor that is attached to the Raspberry Pi is used by the Navigation Assistant program to gather the distance a user is from its closest object. The distance that is gathered from the sensor is then used in the calculation of the instructions which warn the user of up and coming objects in their path. </w:t>
      </w:r>
    </w:p>
    <w:p w14:paraId="04D4B197" w14:textId="77777777" w:rsidR="009F06AC" w:rsidRDefault="009F06AC" w:rsidP="004251B0">
      <w:pPr>
        <w:spacing w:line="360" w:lineRule="auto"/>
      </w:pPr>
    </w:p>
    <w:p w14:paraId="4873AAFE" w14:textId="2AEF489E"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43" w:name="_Toc34725483"/>
      <w:bookmarkStart w:id="244" w:name="_Toc35099838"/>
      <w:bookmarkStart w:id="245" w:name="_Toc35170042"/>
      <w:bookmarkStart w:id="246" w:name="_Toc35521248"/>
      <w:bookmarkStart w:id="247" w:name="_Toc35609575"/>
      <w:r>
        <w:rPr>
          <w:rStyle w:val="IntenseEmphasis"/>
          <w:rFonts w:asciiTheme="minorHAnsi" w:eastAsiaTheme="minorEastAsia" w:hAnsiTheme="minorHAnsi" w:cstheme="minorBidi"/>
          <w:spacing w:val="15"/>
          <w:sz w:val="22"/>
          <w:szCs w:val="22"/>
        </w:rPr>
        <w:t>Pi Camera</w:t>
      </w:r>
      <w:bookmarkEnd w:id="243"/>
      <w:bookmarkEnd w:id="244"/>
      <w:bookmarkEnd w:id="245"/>
      <w:bookmarkEnd w:id="246"/>
      <w:bookmarkEnd w:id="247"/>
    </w:p>
    <w:p w14:paraId="5DE8329F" w14:textId="710F5309" w:rsidR="004251B0" w:rsidRPr="004251B0" w:rsidRDefault="004251B0" w:rsidP="00935117">
      <w:pPr>
        <w:spacing w:line="360" w:lineRule="auto"/>
      </w:pPr>
      <w:r>
        <w:t xml:space="preserve">The Pi camera module is used within the Navigation Assistant device to take in a video stream of the user’s path. This video input is then sent to the object detection model which in turn detects known objects with the frame. The information gathered by the </w:t>
      </w:r>
      <w:r w:rsidR="00935117">
        <w:t xml:space="preserve">detection model is then used to compute navigation instructions that will be provided to the user. </w:t>
      </w:r>
    </w:p>
    <w:p w14:paraId="08710729" w14:textId="732C6FE1" w:rsidR="0024317D" w:rsidRDefault="0024317D" w:rsidP="0024317D"/>
    <w:p w14:paraId="77DBC947" w14:textId="275FCE2F"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48" w:name="_Toc34725484"/>
      <w:bookmarkStart w:id="249" w:name="_Toc35099839"/>
      <w:bookmarkStart w:id="250" w:name="_Toc35170043"/>
      <w:bookmarkStart w:id="251" w:name="_Toc35521249"/>
      <w:bookmarkStart w:id="252" w:name="_Toc35609576"/>
      <w:r>
        <w:rPr>
          <w:rStyle w:val="IntenseEmphasis"/>
          <w:rFonts w:asciiTheme="minorHAnsi" w:eastAsiaTheme="minorEastAsia" w:hAnsiTheme="minorHAnsi" w:cstheme="minorBidi"/>
          <w:spacing w:val="15"/>
          <w:sz w:val="22"/>
          <w:szCs w:val="22"/>
        </w:rPr>
        <w:t>Raspberry Pi</w:t>
      </w:r>
      <w:bookmarkEnd w:id="248"/>
      <w:bookmarkEnd w:id="249"/>
      <w:bookmarkEnd w:id="250"/>
      <w:bookmarkEnd w:id="251"/>
      <w:bookmarkEnd w:id="252"/>
    </w:p>
    <w:p w14:paraId="217597B3" w14:textId="165190D1" w:rsidR="0029785C" w:rsidRPr="0029785C" w:rsidRDefault="0029785C" w:rsidP="00942D86">
      <w:pPr>
        <w:spacing w:line="360" w:lineRule="auto"/>
      </w:pPr>
      <w:r>
        <w:t>The Raspberry Pi board is a core part of the implementation of this project as it is where the object detection program runs.  It is portable and lightweight meaning it will not inhibit a user’s navigation</w:t>
      </w:r>
      <w:r w:rsidR="004B7767">
        <w:t xml:space="preserve">. </w:t>
      </w:r>
      <w:r w:rsidR="00667FFE">
        <w:t xml:space="preserve">This board is responsible for running the entire project. It runs the attached camera and sensor to take in video streams and distance measurements. It is also responsible for running the object </w:t>
      </w:r>
      <w:r w:rsidR="00667FFE">
        <w:lastRenderedPageBreak/>
        <w:t xml:space="preserve">detection model and calculating instructions to provide to the user based on the results from the model. </w:t>
      </w:r>
    </w:p>
    <w:p w14:paraId="1F405C71" w14:textId="03271473" w:rsidR="0024317D" w:rsidRDefault="0024317D" w:rsidP="0024317D"/>
    <w:p w14:paraId="26AC4D3D" w14:textId="2FC7004A"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53" w:name="_Toc34725485"/>
      <w:bookmarkStart w:id="254" w:name="_Toc35099840"/>
      <w:bookmarkStart w:id="255" w:name="_Toc35170044"/>
      <w:bookmarkStart w:id="256" w:name="_Toc35521250"/>
      <w:bookmarkStart w:id="257" w:name="_Toc35609577"/>
      <w:r>
        <w:rPr>
          <w:rStyle w:val="IntenseEmphasis"/>
          <w:rFonts w:asciiTheme="minorHAnsi" w:eastAsiaTheme="minorEastAsia" w:hAnsiTheme="minorHAnsi" w:cstheme="minorBidi"/>
          <w:spacing w:val="15"/>
          <w:sz w:val="22"/>
          <w:szCs w:val="22"/>
        </w:rPr>
        <w:t>Audio Instructions</w:t>
      </w:r>
      <w:bookmarkEnd w:id="253"/>
      <w:bookmarkEnd w:id="254"/>
      <w:bookmarkEnd w:id="255"/>
      <w:bookmarkEnd w:id="256"/>
      <w:bookmarkEnd w:id="257"/>
    </w:p>
    <w:p w14:paraId="0062D4ED" w14:textId="01ECDFE8" w:rsidR="00942D86" w:rsidRDefault="00942D86" w:rsidP="005306B6">
      <w:pPr>
        <w:spacing w:line="360" w:lineRule="auto"/>
      </w:pPr>
      <w:r w:rsidRPr="00E367EB">
        <w:t>The audio instructions are the</w:t>
      </w:r>
      <w:r>
        <w:t xml:space="preserve"> core </w:t>
      </w:r>
      <w:r w:rsidR="00626AD5">
        <w:t>feedback</w:t>
      </w:r>
      <w:r>
        <w:t xml:space="preserve"> source that is provided to the user. The instructions are calculated in the middle tier and provided to the visually impaired user through audio. The instructions inform the user of the following: what object has been detected in their path, i.e. a person, chair or table, which object is closest to them and how far away it is in inches and, lastly, where in their path the object is, i.e. is it straight ahead, to the users left or to the users right.</w:t>
      </w:r>
    </w:p>
    <w:p w14:paraId="291F9503" w14:textId="3BA45281" w:rsidR="00AD6013" w:rsidRDefault="00AD6013" w:rsidP="00942D86"/>
    <w:p w14:paraId="07052D3C" w14:textId="0AC8E682" w:rsidR="005306B6" w:rsidRDefault="00AD6013" w:rsidP="005306B6">
      <w:pPr>
        <w:spacing w:line="360" w:lineRule="auto"/>
      </w:pPr>
      <w:r>
        <w:t xml:space="preserve">The </w:t>
      </w:r>
      <w:r w:rsidR="005306B6">
        <w:t xml:space="preserve">main reason why audio instructions were chosen as the user </w:t>
      </w:r>
      <w:r w:rsidR="00FB58AE">
        <w:t>interaction</w:t>
      </w:r>
      <w:r w:rsidR="005306B6">
        <w:t xml:space="preserve"> medium for this project is as follows. As the device is aimed at visually impaired user</w:t>
      </w:r>
      <w:r w:rsidR="00713F7F">
        <w:t>s</w:t>
      </w:r>
      <w:r w:rsidR="005306B6">
        <w:t xml:space="preserve"> it would not be useful to provide the instructions in a visual format, i.e. text</w:t>
      </w:r>
      <w:r w:rsidR="00713F7F">
        <w:t>ual</w:t>
      </w:r>
      <w:r w:rsidR="005306B6">
        <w:t xml:space="preserve"> instructions. As well as that, the device is a portable device that will not have access to a screen when the user is navigating. This means that any textual instructions will not be seen. However, audio instructions are accessible to a visually impaired user.</w:t>
      </w:r>
      <w:r w:rsidR="00FB58AE">
        <w:t xml:space="preserve"> </w:t>
      </w:r>
      <w:r w:rsidR="005306B6">
        <w:t>Audio instructions also allow the device to be portable as the Raspberry Pi contains an audio jack which allows a user to simply attach an audio device, such as headphones or speakers, and receive the information about the detected objects</w:t>
      </w:r>
      <w:r w:rsidR="00713F7F">
        <w:t xml:space="preserve"> as they are navigating their environment</w:t>
      </w:r>
      <w:r w:rsidR="005306B6">
        <w:t>.</w:t>
      </w:r>
    </w:p>
    <w:p w14:paraId="231F1213" w14:textId="7A053219" w:rsidR="005F243F" w:rsidRDefault="005F243F" w:rsidP="005306B6">
      <w:pPr>
        <w:spacing w:line="360" w:lineRule="auto"/>
      </w:pPr>
    </w:p>
    <w:p w14:paraId="4FF1FBB0" w14:textId="3D2551E2" w:rsidR="0024317D" w:rsidRPr="00C70984" w:rsidRDefault="005F243F" w:rsidP="00AE37BA">
      <w:pPr>
        <w:spacing w:line="360" w:lineRule="auto"/>
        <w:rPr>
          <w:highlight w:val="yellow"/>
        </w:rPr>
      </w:pPr>
      <w:r>
        <w:t>Another solution to providing feedback to the visually impaired user could be to use a haptic feedback solution, i.e. the device vibrates when a user is within a particular distance from an object. This type feedback could expand the devices usability to not only visually impaired users but also users who are both visually impaired and hard of hearing. This type of feedback feature could be considered a</w:t>
      </w:r>
      <w:r w:rsidR="0090419B">
        <w:t>s</w:t>
      </w:r>
      <w:r>
        <w:t xml:space="preserve"> part of the future work for this project. </w:t>
      </w:r>
    </w:p>
    <w:p w14:paraId="0B3F6CA5" w14:textId="29DF7136" w:rsidR="007A7F1C" w:rsidRPr="007B63DE" w:rsidRDefault="007A7F1C" w:rsidP="007A7F1C"/>
    <w:p w14:paraId="1B379E08" w14:textId="7BF836B8" w:rsidR="007A7F1C" w:rsidRDefault="007A7F1C" w:rsidP="007A7F1C">
      <w:pPr>
        <w:pStyle w:val="Heading2"/>
      </w:pPr>
      <w:bookmarkStart w:id="258" w:name="_Toc21975777"/>
      <w:bookmarkStart w:id="259" w:name="_Toc35609578"/>
      <w:r>
        <w:t>3.</w:t>
      </w:r>
      <w:r w:rsidR="00DB62C8">
        <w:t>5</w:t>
      </w:r>
      <w:r>
        <w:t>. Middle-Tier</w:t>
      </w:r>
      <w:bookmarkEnd w:id="258"/>
      <w:bookmarkEnd w:id="259"/>
    </w:p>
    <w:p w14:paraId="3FB65333" w14:textId="5ED488BB" w:rsidR="007A7F1C" w:rsidRDefault="007A7F1C" w:rsidP="007A7F1C"/>
    <w:p w14:paraId="1A8E4A2C" w14:textId="7671297B" w:rsidR="00AD0284" w:rsidRDefault="00AD0284" w:rsidP="00200FFD">
      <w:pPr>
        <w:pStyle w:val="Heading3"/>
        <w:spacing w:line="360" w:lineRule="auto"/>
        <w:rPr>
          <w:rStyle w:val="IntenseEmphasis"/>
          <w:rFonts w:asciiTheme="minorHAnsi" w:eastAsiaTheme="minorEastAsia" w:hAnsiTheme="minorHAnsi" w:cstheme="minorBidi"/>
          <w:spacing w:val="15"/>
          <w:sz w:val="22"/>
          <w:szCs w:val="22"/>
        </w:rPr>
      </w:pPr>
      <w:bookmarkStart w:id="260" w:name="_Toc34725487"/>
      <w:bookmarkStart w:id="261" w:name="_Toc35099842"/>
      <w:bookmarkStart w:id="262" w:name="_Toc35170046"/>
      <w:bookmarkStart w:id="263" w:name="_Toc35521252"/>
      <w:bookmarkStart w:id="264" w:name="_Toc35609579"/>
      <w:r>
        <w:rPr>
          <w:rStyle w:val="IntenseEmphasis"/>
          <w:rFonts w:asciiTheme="minorHAnsi" w:eastAsiaTheme="minorEastAsia" w:hAnsiTheme="minorHAnsi" w:cstheme="minorBidi"/>
          <w:spacing w:val="15"/>
          <w:sz w:val="22"/>
          <w:szCs w:val="22"/>
        </w:rPr>
        <w:t>Sensor Input</w:t>
      </w:r>
      <w:bookmarkEnd w:id="260"/>
      <w:bookmarkEnd w:id="261"/>
      <w:bookmarkEnd w:id="262"/>
      <w:bookmarkEnd w:id="263"/>
      <w:bookmarkEnd w:id="264"/>
    </w:p>
    <w:p w14:paraId="6E5140DA" w14:textId="06B62662" w:rsidR="00200FFD" w:rsidRDefault="00200FFD" w:rsidP="00200FFD">
      <w:pPr>
        <w:spacing w:line="360" w:lineRule="auto"/>
      </w:pPr>
      <w:r>
        <w:t xml:space="preserve">The </w:t>
      </w:r>
      <w:r w:rsidRPr="00F82170">
        <w:t>HC-SR04 sensor that is</w:t>
      </w:r>
      <w:r>
        <w:t xml:space="preserve"> attached to the Raspberry Pi device</w:t>
      </w:r>
      <w:r w:rsidR="00F82170">
        <w:t>, which in turn is attached to the user’s waist with a belt,</w:t>
      </w:r>
      <w:r>
        <w:t xml:space="preserve"> is used to detect the distance between the closest detected object and the user. The sensor contains a transmitter and receiver that controls the flow of signals to and from the sensor. The signal is sent from the sensor</w:t>
      </w:r>
      <w:r w:rsidR="0025198C">
        <w:t xml:space="preserve"> by the transmitter</w:t>
      </w:r>
      <w:r>
        <w:t xml:space="preserve">, it then bounces off the nearest object </w:t>
      </w:r>
      <w:r>
        <w:lastRenderedPageBreak/>
        <w:t>and returns back to the sensor where it is received by the receiver. Once the sensor receives the signal back</w:t>
      </w:r>
      <w:r w:rsidR="00637452">
        <w:t>,</w:t>
      </w:r>
      <w:r>
        <w:t xml:space="preserve"> the sensor program calculates the time between the transmission and</w:t>
      </w:r>
      <w:r w:rsidR="00637452">
        <w:t xml:space="preserve"> the return of the signal</w:t>
      </w:r>
      <w:r>
        <w:t>. This difference in time can be used to calculate the distance from the object, as the velocity of sounds in the air is known. As a result of this the calculated distance measurement can then be included in the navigation instructions provided to the user.</w:t>
      </w:r>
    </w:p>
    <w:p w14:paraId="595CD1F0" w14:textId="77777777" w:rsidR="00795895" w:rsidRPr="00200FFD" w:rsidRDefault="00795895" w:rsidP="00200FFD">
      <w:pPr>
        <w:spacing w:line="360" w:lineRule="auto"/>
      </w:pPr>
    </w:p>
    <w:p w14:paraId="5BAC2B5C" w14:textId="0C089DE8" w:rsidR="006B7E7F" w:rsidRPr="000634AA" w:rsidRDefault="00F93F2F" w:rsidP="000634AA">
      <w:pPr>
        <w:pStyle w:val="Heading3"/>
        <w:spacing w:line="360" w:lineRule="auto"/>
        <w:rPr>
          <w:rFonts w:asciiTheme="minorHAnsi" w:eastAsiaTheme="minorEastAsia" w:hAnsiTheme="minorHAnsi" w:cstheme="minorBidi"/>
          <w:i/>
          <w:iCs/>
          <w:color w:val="5B9BD5" w:themeColor="accent1"/>
          <w:spacing w:val="15"/>
          <w:sz w:val="22"/>
          <w:szCs w:val="22"/>
        </w:rPr>
      </w:pPr>
      <w:bookmarkStart w:id="265" w:name="_Toc34725488"/>
      <w:bookmarkStart w:id="266" w:name="_Toc35099843"/>
      <w:bookmarkStart w:id="267" w:name="_Toc35170047"/>
      <w:bookmarkStart w:id="268" w:name="_Toc35521253"/>
      <w:bookmarkStart w:id="269" w:name="_Toc35609580"/>
      <w:r>
        <w:rPr>
          <w:rStyle w:val="IntenseEmphasis"/>
          <w:rFonts w:asciiTheme="minorHAnsi" w:eastAsiaTheme="minorEastAsia" w:hAnsiTheme="minorHAnsi" w:cstheme="minorBidi"/>
          <w:spacing w:val="15"/>
          <w:sz w:val="22"/>
          <w:szCs w:val="22"/>
        </w:rPr>
        <w:t>Object Detection Model Results</w:t>
      </w:r>
      <w:bookmarkEnd w:id="265"/>
      <w:bookmarkEnd w:id="266"/>
      <w:bookmarkEnd w:id="267"/>
      <w:bookmarkEnd w:id="268"/>
      <w:bookmarkEnd w:id="269"/>
    </w:p>
    <w:p w14:paraId="145B6513" w14:textId="44885017" w:rsidR="006B7E7F" w:rsidRPr="006B7E7F" w:rsidRDefault="006B7E7F" w:rsidP="001E0EFA">
      <w:pPr>
        <w:spacing w:line="360" w:lineRule="auto"/>
      </w:pPr>
      <w:r>
        <w:t xml:space="preserve">Also included in the middle tier of this system and in the calculation of the navigation instructions are the results provided from the object detection model. </w:t>
      </w:r>
      <w:r w:rsidR="001E0EFA">
        <w:t>These results come from the MobileNet SSDLite model at the backend of this project. The object detection model returns the various pieces of information about the objects it has detected within a frame. Firstly, it returns the detected objects classification, i.e. a chair, car or person. The model also returns the accuracy score of the detected object. This accuracy score is essentially how certain the model is of the object’s classification, for example the model may be 90% sure that the detected object is a person.  Lastly, the model returns the objects bounding box. This bounding box determines where in the frame the object appears. All of the above results can be used within the navigation instructions that are provided to the user. The object classification informs the user of what is in their path and the bounding box coordinates inform the user of where the object is in their path, i.e. straight ahead of them, to their left o</w:t>
      </w:r>
      <w:r w:rsidR="00EC55F0">
        <w:t>r</w:t>
      </w:r>
      <w:r w:rsidR="001E0EFA">
        <w:t xml:space="preserve"> to their right.</w:t>
      </w:r>
    </w:p>
    <w:p w14:paraId="371F17FE" w14:textId="77777777" w:rsidR="0082114D" w:rsidRPr="0082114D" w:rsidRDefault="0082114D" w:rsidP="0082114D"/>
    <w:p w14:paraId="3B4E8CF8" w14:textId="27A0F283" w:rsidR="00F93F2F" w:rsidRDefault="00F93F2F" w:rsidP="00F93F2F">
      <w:pPr>
        <w:pStyle w:val="Heading3"/>
        <w:spacing w:line="360" w:lineRule="auto"/>
        <w:rPr>
          <w:rStyle w:val="IntenseEmphasis"/>
          <w:rFonts w:asciiTheme="minorHAnsi" w:eastAsiaTheme="minorEastAsia" w:hAnsiTheme="minorHAnsi" w:cstheme="minorBidi"/>
          <w:spacing w:val="15"/>
          <w:sz w:val="22"/>
          <w:szCs w:val="22"/>
        </w:rPr>
      </w:pPr>
      <w:bookmarkStart w:id="270" w:name="_Toc34725489"/>
      <w:bookmarkStart w:id="271" w:name="_Toc35099844"/>
      <w:bookmarkStart w:id="272" w:name="_Toc35170048"/>
      <w:bookmarkStart w:id="273" w:name="_Toc35521254"/>
      <w:bookmarkStart w:id="274" w:name="_Toc35609581"/>
      <w:r>
        <w:rPr>
          <w:rStyle w:val="IntenseEmphasis"/>
          <w:rFonts w:asciiTheme="minorHAnsi" w:eastAsiaTheme="minorEastAsia" w:hAnsiTheme="minorHAnsi" w:cstheme="minorBidi"/>
          <w:spacing w:val="15"/>
          <w:sz w:val="22"/>
          <w:szCs w:val="22"/>
        </w:rPr>
        <w:t>Navigation Instructions</w:t>
      </w:r>
      <w:r w:rsidR="0082114D">
        <w:rPr>
          <w:rStyle w:val="IntenseEmphasis"/>
          <w:rFonts w:asciiTheme="minorHAnsi" w:eastAsiaTheme="minorEastAsia" w:hAnsiTheme="minorHAnsi" w:cstheme="minorBidi"/>
          <w:spacing w:val="15"/>
          <w:sz w:val="22"/>
          <w:szCs w:val="22"/>
        </w:rPr>
        <w:t xml:space="preserve"> Calculation</w:t>
      </w:r>
      <w:bookmarkEnd w:id="270"/>
      <w:bookmarkEnd w:id="271"/>
      <w:bookmarkEnd w:id="272"/>
      <w:bookmarkEnd w:id="273"/>
      <w:bookmarkEnd w:id="274"/>
    </w:p>
    <w:p w14:paraId="31524BF3" w14:textId="424A8AC0" w:rsidR="00BA00E6" w:rsidRDefault="000634AA" w:rsidP="001743A7">
      <w:pPr>
        <w:spacing w:line="360" w:lineRule="auto"/>
        <w:rPr>
          <w:highlight w:val="yellow"/>
        </w:rPr>
      </w:pPr>
      <w:r>
        <w:t xml:space="preserve">One of the </w:t>
      </w:r>
      <w:r w:rsidRPr="00E367EB">
        <w:t>main aspects of the middle tier of this system is the calculation of the navigation instructions</w:t>
      </w:r>
      <w:r w:rsidR="00E367EB" w:rsidRPr="00E367EB">
        <w:t>, of which more information can be found in the development chapter of this report</w:t>
      </w:r>
      <w:r w:rsidRPr="00E367EB">
        <w:t xml:space="preserve">. </w:t>
      </w:r>
      <w:r w:rsidR="009A0430" w:rsidRPr="00E367EB">
        <w:t>These instructions are used to provide the visually impaired user with information about the detected objects</w:t>
      </w:r>
      <w:r w:rsidR="009A0430">
        <w:t xml:space="preserve"> in their path.</w:t>
      </w:r>
      <w:r w:rsidR="00FE116A">
        <w:t xml:space="preserve"> </w:t>
      </w:r>
      <w:r w:rsidR="009A0430">
        <w:t xml:space="preserve">These instructions are calculated from two sources. Firstly, the results from the object detection model are included in the calculation of the results. </w:t>
      </w:r>
      <w:r w:rsidR="001743A7">
        <w:t xml:space="preserve">This provides the detected objects classification, accuracy score and its location within the frame using a bounding box. Secondly, the distance between the user and the closest detected object are also included in the instruction’s calculation. The process of compiling instructions to provide to the user is continued for all of the detected objects in the frame. </w:t>
      </w:r>
    </w:p>
    <w:p w14:paraId="3000225D" w14:textId="77777777" w:rsidR="001743A7" w:rsidRDefault="001743A7" w:rsidP="001743A7">
      <w:pPr>
        <w:spacing w:line="360" w:lineRule="auto"/>
        <w:rPr>
          <w:highlight w:val="yellow"/>
        </w:rPr>
      </w:pPr>
    </w:p>
    <w:p w14:paraId="5417412E" w14:textId="13A9DA87" w:rsidR="00231A46" w:rsidRDefault="00231A46" w:rsidP="00231A46">
      <w:pPr>
        <w:pStyle w:val="Heading3"/>
        <w:spacing w:line="360" w:lineRule="auto"/>
        <w:rPr>
          <w:rStyle w:val="IntenseEmphasis"/>
          <w:rFonts w:asciiTheme="minorHAnsi" w:eastAsiaTheme="minorEastAsia" w:hAnsiTheme="minorHAnsi" w:cstheme="minorBidi"/>
          <w:spacing w:val="15"/>
          <w:sz w:val="22"/>
          <w:szCs w:val="22"/>
        </w:rPr>
      </w:pPr>
      <w:bookmarkStart w:id="275" w:name="_Toc34725490"/>
      <w:bookmarkStart w:id="276" w:name="_Toc35099845"/>
      <w:bookmarkStart w:id="277" w:name="_Toc35170049"/>
      <w:bookmarkStart w:id="278" w:name="_Toc35521255"/>
      <w:bookmarkStart w:id="279" w:name="_Toc35609582"/>
      <w:r>
        <w:rPr>
          <w:rStyle w:val="IntenseEmphasis"/>
          <w:rFonts w:asciiTheme="minorHAnsi" w:eastAsiaTheme="minorEastAsia" w:hAnsiTheme="minorHAnsi" w:cstheme="minorBidi"/>
          <w:spacing w:val="15"/>
          <w:sz w:val="22"/>
          <w:szCs w:val="22"/>
        </w:rPr>
        <w:lastRenderedPageBreak/>
        <w:t>Convert Instructions to Audio with eSpeak</w:t>
      </w:r>
      <w:bookmarkEnd w:id="275"/>
      <w:bookmarkEnd w:id="276"/>
      <w:bookmarkEnd w:id="277"/>
      <w:bookmarkEnd w:id="278"/>
      <w:bookmarkEnd w:id="279"/>
    </w:p>
    <w:p w14:paraId="74EF480C" w14:textId="51546FE9" w:rsidR="00A42CB2" w:rsidRPr="00BC4C48" w:rsidRDefault="003402A1" w:rsidP="003402A1">
      <w:pPr>
        <w:spacing w:line="360" w:lineRule="auto"/>
        <w:rPr>
          <w:highlight w:val="yellow"/>
        </w:rPr>
      </w:pPr>
      <w:r>
        <w:t>The other main aspect of the middle tier of this system is the conversion of the instructions into audio. The application needed to convert the instructions into audio instructions is eSpeak. The eSpeak application simply takes in a string and outputs it into audio. It is also possible through this application to alter the volume level of the instructions. The eSpeak application plays the instructions through the audio jack of the Raspberry Pi and allows the Navigation Assistant program to provide navigation instructions through audio to the visually impaired users. The eSpeak application is operated by using the os.system() function which executes the string command in a subshell.</w:t>
      </w:r>
    </w:p>
    <w:p w14:paraId="38C98513" w14:textId="2A6B4C94" w:rsidR="00BC4C48" w:rsidRPr="00BC4C48" w:rsidRDefault="00BC4C48" w:rsidP="00BC4C48">
      <w:pPr>
        <w:rPr>
          <w:highlight w:val="yellow"/>
        </w:rPr>
      </w:pPr>
    </w:p>
    <w:p w14:paraId="50A2B181" w14:textId="5BE6078E" w:rsidR="007A7F1C" w:rsidRDefault="007A7F1C" w:rsidP="007A7F1C">
      <w:pPr>
        <w:pStyle w:val="Heading2"/>
      </w:pPr>
      <w:bookmarkStart w:id="280" w:name="_Toc21975778"/>
      <w:bookmarkStart w:id="281" w:name="_Toc35609583"/>
      <w:r>
        <w:t>3.</w:t>
      </w:r>
      <w:r w:rsidR="00DB62C8">
        <w:t>6</w:t>
      </w:r>
      <w:r>
        <w:t>. Back-End</w:t>
      </w:r>
      <w:bookmarkEnd w:id="280"/>
      <w:bookmarkEnd w:id="281"/>
    </w:p>
    <w:p w14:paraId="0C8083DF" w14:textId="2C9B6394" w:rsidR="007A7F1C" w:rsidRDefault="007A7F1C" w:rsidP="007A7F1C"/>
    <w:p w14:paraId="426B9FA9" w14:textId="5CCEDD0B" w:rsidR="00E61839" w:rsidRPr="00231A46" w:rsidRDefault="00E61839" w:rsidP="00E61839">
      <w:pPr>
        <w:pStyle w:val="Heading3"/>
        <w:spacing w:line="360" w:lineRule="auto"/>
        <w:rPr>
          <w:rFonts w:asciiTheme="minorHAnsi" w:eastAsiaTheme="minorEastAsia" w:hAnsiTheme="minorHAnsi" w:cstheme="minorBidi"/>
          <w:i/>
          <w:iCs/>
          <w:color w:val="5B9BD5" w:themeColor="accent1"/>
          <w:spacing w:val="15"/>
          <w:sz w:val="22"/>
          <w:szCs w:val="22"/>
        </w:rPr>
      </w:pPr>
      <w:bookmarkStart w:id="282" w:name="_Toc34725492"/>
      <w:bookmarkStart w:id="283" w:name="_Toc35099847"/>
      <w:bookmarkStart w:id="284" w:name="_Toc35170051"/>
      <w:bookmarkStart w:id="285" w:name="_Toc35521257"/>
      <w:bookmarkStart w:id="286" w:name="_Toc35609584"/>
      <w:r>
        <w:rPr>
          <w:rStyle w:val="IntenseEmphasis"/>
          <w:rFonts w:asciiTheme="minorHAnsi" w:eastAsiaTheme="minorEastAsia" w:hAnsiTheme="minorHAnsi" w:cstheme="minorBidi"/>
          <w:spacing w:val="15"/>
          <w:sz w:val="22"/>
          <w:szCs w:val="22"/>
        </w:rPr>
        <w:t>Camera Input</w:t>
      </w:r>
      <w:bookmarkEnd w:id="282"/>
      <w:bookmarkEnd w:id="283"/>
      <w:bookmarkEnd w:id="284"/>
      <w:bookmarkEnd w:id="285"/>
      <w:bookmarkEnd w:id="286"/>
    </w:p>
    <w:p w14:paraId="6047ED68" w14:textId="07C06D9D" w:rsidR="00E61839" w:rsidRDefault="003402A1" w:rsidP="00DD7216">
      <w:pPr>
        <w:spacing w:line="360" w:lineRule="auto"/>
      </w:pPr>
      <w:r>
        <w:t>The Raspberry Pi camera module is used in this project to gather a video stream of the user’s path. This video stream is then inputted into the MobileNet SSDLite model in the backend</w:t>
      </w:r>
      <w:r w:rsidR="002E5CFF">
        <w:t xml:space="preserve"> which uses the video stream to detect objects in the user’ path.</w:t>
      </w:r>
    </w:p>
    <w:p w14:paraId="7C39CF50" w14:textId="77777777" w:rsidR="00DD7216" w:rsidRDefault="00DD7216" w:rsidP="007A7F1C"/>
    <w:p w14:paraId="102793B2" w14:textId="52ADF80D" w:rsidR="00E61839" w:rsidRPr="00715000" w:rsidRDefault="00E61839" w:rsidP="00715000">
      <w:pPr>
        <w:pStyle w:val="Heading3"/>
        <w:spacing w:line="360" w:lineRule="auto"/>
        <w:rPr>
          <w:rFonts w:asciiTheme="minorHAnsi" w:eastAsiaTheme="minorEastAsia" w:hAnsiTheme="minorHAnsi" w:cstheme="minorBidi"/>
          <w:i/>
          <w:iCs/>
          <w:color w:val="5B9BD5" w:themeColor="accent1"/>
          <w:spacing w:val="15"/>
          <w:sz w:val="22"/>
          <w:szCs w:val="22"/>
        </w:rPr>
      </w:pPr>
      <w:bookmarkStart w:id="287" w:name="_Toc34725493"/>
      <w:bookmarkStart w:id="288" w:name="_Toc35099848"/>
      <w:bookmarkStart w:id="289" w:name="_Toc35170052"/>
      <w:bookmarkStart w:id="290" w:name="_Toc35521258"/>
      <w:bookmarkStart w:id="291" w:name="_Toc35609585"/>
      <w:r>
        <w:rPr>
          <w:rStyle w:val="IntenseEmphasis"/>
          <w:rFonts w:asciiTheme="minorHAnsi" w:eastAsiaTheme="minorEastAsia" w:hAnsiTheme="minorHAnsi" w:cstheme="minorBidi"/>
          <w:spacing w:val="15"/>
          <w:sz w:val="22"/>
          <w:szCs w:val="22"/>
        </w:rPr>
        <w:t>MobileNet SSDLite Model</w:t>
      </w:r>
      <w:bookmarkEnd w:id="287"/>
      <w:bookmarkEnd w:id="288"/>
      <w:bookmarkEnd w:id="289"/>
      <w:bookmarkEnd w:id="290"/>
      <w:bookmarkEnd w:id="291"/>
    </w:p>
    <w:p w14:paraId="57CED534" w14:textId="69164289" w:rsidR="00715000" w:rsidRDefault="00715000" w:rsidP="007B296C">
      <w:pPr>
        <w:spacing w:line="360" w:lineRule="auto"/>
      </w:pPr>
      <w:r w:rsidRPr="00715000">
        <w:t xml:space="preserve">The </w:t>
      </w:r>
      <w:r>
        <w:t>MobileNet SSDLite model is the core component of this project.</w:t>
      </w:r>
      <w:r w:rsidR="007B296C">
        <w:t xml:space="preserve"> </w:t>
      </w:r>
      <w:r w:rsidR="00E14492">
        <w:t>I</w:t>
      </w:r>
      <w:r w:rsidR="007B296C">
        <w:t xml:space="preserve">t is this model that is used to detect objects in the user’s path, </w:t>
      </w:r>
      <w:r w:rsidR="00E14492">
        <w:t xml:space="preserve">which is </w:t>
      </w:r>
      <w:r w:rsidR="007B296C">
        <w:t xml:space="preserve">the main feature of this project. The model takes in as input the video stream of the user’s path from the camera module. Using this video, the model then begins to detect objects within the frame. </w:t>
      </w:r>
      <w:r w:rsidR="00BF4841">
        <w:t xml:space="preserve">This object detection is carried by the model in the following way. The model consists of three layers, each of which the video frame </w:t>
      </w:r>
      <w:r w:rsidR="002F5374">
        <w:t>passes</w:t>
      </w:r>
      <w:r w:rsidR="00BF4841">
        <w:t xml:space="preserve"> through. These three layers, shown in </w:t>
      </w:r>
      <w:r w:rsidR="00BF4841">
        <w:fldChar w:fldCharType="begin"/>
      </w:r>
      <w:r w:rsidR="00BF4841">
        <w:instrText xml:space="preserve"> REF _Ref34724458 \h </w:instrText>
      </w:r>
      <w:r w:rsidR="00BF4841">
        <w:fldChar w:fldCharType="separate"/>
      </w:r>
      <w:r w:rsidR="00995878">
        <w:t xml:space="preserve">Figure </w:t>
      </w:r>
      <w:r w:rsidR="00995878">
        <w:rPr>
          <w:noProof/>
        </w:rPr>
        <w:t>29</w:t>
      </w:r>
      <w:r w:rsidR="00BF4841">
        <w:fldChar w:fldCharType="end"/>
      </w:r>
      <w:r w:rsidR="00BF4841">
        <w:t xml:space="preserve">, consist of the expansion layer, </w:t>
      </w:r>
      <w:r w:rsidR="00873F7E">
        <w:t xml:space="preserve">the </w:t>
      </w:r>
      <w:r w:rsidR="00BF4841">
        <w:t>depth wise layer and</w:t>
      </w:r>
      <w:r w:rsidR="00873F7E">
        <w:t xml:space="preserve"> the</w:t>
      </w:r>
      <w:r w:rsidR="00BF4841">
        <w:t xml:space="preserve"> projection layer.</w:t>
      </w:r>
      <w:r w:rsidR="00E14492">
        <w:t xml:space="preserve"> The expansion layer, which is the first layer in this model, decompresses the data in the video</w:t>
      </w:r>
      <w:r w:rsidR="00225A2A">
        <w:t xml:space="preserve"> frame</w:t>
      </w:r>
      <w:r w:rsidR="00E14492">
        <w:t xml:space="preserve"> before it goes to the depth wise layer. Essentially</w:t>
      </w:r>
      <w:r w:rsidR="00225A2A">
        <w:t>,</w:t>
      </w:r>
      <w:r w:rsidR="00E14492">
        <w:t xml:space="preserve"> the expansion layer increases the size of the inputted video frame which results in this layer outputting more data than was originally inputted. The next layer, the depth wise layer, makes use of the expanded data produced by the expansion layer. The depth wise layer filters the data to detect objects that the model has been trained to detect. These detected objects are then outputted to the third and final layer, the projection layer. The projection layer recompresses the data from the depth wise layer into a smaller output. It essentially projects the expanded data into a smaller size, thus reducing the amount of data flow through the rest of the program within which this model is used. </w:t>
      </w:r>
    </w:p>
    <w:p w14:paraId="6EC9953E" w14:textId="77777777" w:rsidR="00982874" w:rsidRPr="00715000" w:rsidRDefault="00982874" w:rsidP="007B296C">
      <w:pPr>
        <w:spacing w:line="360" w:lineRule="auto"/>
      </w:pPr>
    </w:p>
    <w:p w14:paraId="4B862B6A" w14:textId="77777777" w:rsidR="007B296C" w:rsidRDefault="007B296C" w:rsidP="007B296C">
      <w:pPr>
        <w:keepNext/>
      </w:pPr>
      <w:r>
        <w:rPr>
          <w:noProof/>
        </w:rPr>
        <w:drawing>
          <wp:inline distT="0" distB="0" distL="0" distR="0" wp14:anchorId="2550109D" wp14:editId="0B9A1468">
            <wp:extent cx="5731510" cy="1339850"/>
            <wp:effectExtent l="0" t="0" r="2540" b="0"/>
            <wp:docPr id="18" name="Picture 18" descr="Image result for MobileNet SSDLite explan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MobileNet SSDLite explanation"/>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31510" cy="1339850"/>
                    </a:xfrm>
                    <a:prstGeom prst="rect">
                      <a:avLst/>
                    </a:prstGeom>
                    <a:noFill/>
                    <a:ln>
                      <a:noFill/>
                    </a:ln>
                  </pic:spPr>
                </pic:pic>
              </a:graphicData>
            </a:graphic>
          </wp:inline>
        </w:drawing>
      </w:r>
    </w:p>
    <w:p w14:paraId="753C4C82" w14:textId="27E1ED11" w:rsidR="007B296C" w:rsidRDefault="007B296C" w:rsidP="007B296C">
      <w:pPr>
        <w:pStyle w:val="Caption"/>
      </w:pPr>
      <w:bookmarkStart w:id="292" w:name="_Ref34724458"/>
      <w:bookmarkStart w:id="293" w:name="_Toc35765770"/>
      <w:r>
        <w:t xml:space="preserve">Figure </w:t>
      </w:r>
      <w:fldSimple w:instr=" SEQ Figure \* ARABIC ">
        <w:r w:rsidR="005D5259">
          <w:rPr>
            <w:noProof/>
          </w:rPr>
          <w:t>29</w:t>
        </w:r>
      </w:fldSimple>
      <w:r>
        <w:t>: MobileNet SSDLite Diagram (39)</w:t>
      </w:r>
      <w:bookmarkEnd w:id="292"/>
      <w:bookmarkEnd w:id="293"/>
    </w:p>
    <w:p w14:paraId="754828C7" w14:textId="77777777" w:rsidR="005856BD" w:rsidRPr="007B63DE" w:rsidRDefault="005856BD" w:rsidP="007A7F1C"/>
    <w:p w14:paraId="422E6C38" w14:textId="3FCFEDFD" w:rsidR="007A7F1C" w:rsidRDefault="007A7F1C" w:rsidP="007A7F1C">
      <w:pPr>
        <w:pStyle w:val="Heading2"/>
      </w:pPr>
      <w:bookmarkStart w:id="294" w:name="_Toc21975779"/>
      <w:bookmarkStart w:id="295" w:name="_Toc35609586"/>
      <w:r>
        <w:t>3.</w:t>
      </w:r>
      <w:r w:rsidR="00DB62C8">
        <w:t>7</w:t>
      </w:r>
      <w:r>
        <w:t>. Conclusions</w:t>
      </w:r>
      <w:bookmarkEnd w:id="294"/>
      <w:bookmarkEnd w:id="295"/>
    </w:p>
    <w:p w14:paraId="45823EB8" w14:textId="4D58F09E" w:rsidR="00047019" w:rsidRDefault="00047019" w:rsidP="000C1FF5">
      <w:pPr>
        <w:spacing w:line="360" w:lineRule="auto"/>
      </w:pPr>
    </w:p>
    <w:p w14:paraId="6813B8BC" w14:textId="03F1B18C" w:rsidR="007B715A" w:rsidRDefault="007B715A" w:rsidP="000C1FF5">
      <w:pPr>
        <w:spacing w:line="360" w:lineRule="auto"/>
      </w:pPr>
      <w:r>
        <w:t>In this chapter the design</w:t>
      </w:r>
      <w:r w:rsidR="00A17FDB">
        <w:t xml:space="preserve"> of the system was presented. Firstly, the different development methodologies considered for this project were discussed and compared. This resulted in the informed selection of the Feature Driven development methodology. Next, an overview of the system was presented. This included the different design iteration</w:t>
      </w:r>
      <w:r w:rsidR="00201E30">
        <w:t>s</w:t>
      </w:r>
      <w:r w:rsidR="00A17FDB">
        <w:t xml:space="preserve"> that took place to develop the system. Lastly covered in this project was an overview of the different layers of the system, i.e. the front</w:t>
      </w:r>
      <w:r w:rsidR="00BB51DF">
        <w:t>-</w:t>
      </w:r>
      <w:r w:rsidR="00A17FDB">
        <w:t xml:space="preserve">end, middle tier and backend were discussed. This included a brief explanation of the different elements associated with each section and what their purpose within the project is. </w:t>
      </w:r>
    </w:p>
    <w:p w14:paraId="65572BCC" w14:textId="5C382FBD" w:rsidR="00A17FDB" w:rsidRDefault="00A17FDB" w:rsidP="000C1FF5">
      <w:pPr>
        <w:spacing w:line="360" w:lineRule="auto"/>
      </w:pPr>
    </w:p>
    <w:p w14:paraId="22FEE927" w14:textId="52A264A9" w:rsidR="00306C53" w:rsidRPr="005856BD" w:rsidRDefault="00A17FDB" w:rsidP="00201E30">
      <w:pPr>
        <w:spacing w:line="360" w:lineRule="auto"/>
        <w:rPr>
          <w:highlight w:val="yellow"/>
        </w:rPr>
      </w:pPr>
      <w:r>
        <w:t>Based on the topics discussed in this chapter, the next chapter will cover the development process that was implemented to build the system. This will involve revisiting the designs covered in this chapter and how they were used during the development of the device. The following chapter will present how the above designs were implemented and it will also include any challenges that were encountered during the development process. As well as that</w:t>
      </w:r>
      <w:r w:rsidR="00AE31D4">
        <w:t>,</w:t>
      </w:r>
      <w:r>
        <w:t xml:space="preserve"> any changes that were made during the development cycle will also be included in the following chapter.</w:t>
      </w:r>
    </w:p>
    <w:p w14:paraId="0337B54A" w14:textId="6CEBB50C" w:rsidR="0079038B" w:rsidRDefault="0079038B" w:rsidP="000C1FF5">
      <w:pPr>
        <w:spacing w:line="360" w:lineRule="auto"/>
      </w:pPr>
    </w:p>
    <w:p w14:paraId="298D8565" w14:textId="53B9135E" w:rsidR="007069FA" w:rsidRDefault="007069FA" w:rsidP="000C1FF5">
      <w:pPr>
        <w:spacing w:line="360" w:lineRule="auto"/>
      </w:pPr>
    </w:p>
    <w:p w14:paraId="7E28DCC1" w14:textId="00A9CFA1" w:rsidR="00034B9C" w:rsidRDefault="00034B9C" w:rsidP="000C1FF5">
      <w:pPr>
        <w:spacing w:line="360" w:lineRule="auto"/>
      </w:pPr>
    </w:p>
    <w:p w14:paraId="77EC1B0C" w14:textId="16037BAE" w:rsidR="00034B9C" w:rsidRDefault="00034B9C" w:rsidP="000C1FF5">
      <w:pPr>
        <w:spacing w:line="360" w:lineRule="auto"/>
      </w:pPr>
    </w:p>
    <w:p w14:paraId="1EAC89FF" w14:textId="77777777" w:rsidR="00995878" w:rsidRDefault="00995878" w:rsidP="000C1FF5">
      <w:pPr>
        <w:spacing w:line="360" w:lineRule="auto"/>
      </w:pPr>
    </w:p>
    <w:p w14:paraId="653B2DA8" w14:textId="58819A36" w:rsidR="009B697E" w:rsidRDefault="009B697E" w:rsidP="009B697E">
      <w:pPr>
        <w:pStyle w:val="Heading1"/>
      </w:pPr>
      <w:bookmarkStart w:id="296" w:name="_Toc35609587"/>
      <w:r>
        <w:lastRenderedPageBreak/>
        <w:t>4. De</w:t>
      </w:r>
      <w:r w:rsidR="007F3450">
        <w:t>velopment</w:t>
      </w:r>
      <w:bookmarkEnd w:id="296"/>
    </w:p>
    <w:p w14:paraId="2A537FCB" w14:textId="77777777" w:rsidR="009B697E" w:rsidRDefault="009B697E" w:rsidP="009B697E"/>
    <w:p w14:paraId="605A4897" w14:textId="77777777" w:rsidR="009B697E" w:rsidRDefault="009B697E" w:rsidP="009B697E">
      <w:pPr>
        <w:pStyle w:val="Heading2"/>
      </w:pPr>
      <w:bookmarkStart w:id="297" w:name="_Toc35609588"/>
      <w:r>
        <w:t>4.1. Introduction</w:t>
      </w:r>
      <w:bookmarkEnd w:id="297"/>
    </w:p>
    <w:p w14:paraId="029FAB64" w14:textId="5A8230C8" w:rsidR="007B63DE" w:rsidRDefault="007B63DE" w:rsidP="00046948">
      <w:pPr>
        <w:spacing w:line="360" w:lineRule="auto"/>
      </w:pPr>
    </w:p>
    <w:p w14:paraId="566AAD84" w14:textId="2FAD38EE" w:rsidR="00046948" w:rsidRDefault="00DE5610" w:rsidP="00046948">
      <w:pPr>
        <w:spacing w:line="360" w:lineRule="auto"/>
      </w:pPr>
      <w:r>
        <w:t xml:space="preserve">This chapter </w:t>
      </w:r>
      <w:r w:rsidRPr="00F82403">
        <w:t>outline</w:t>
      </w:r>
      <w:r w:rsidR="00F82403" w:rsidRPr="00F82403">
        <w:t>s</w:t>
      </w:r>
      <w:r>
        <w:t xml:space="preserve"> the development process </w:t>
      </w:r>
      <w:r w:rsidR="00C32A2C">
        <w:t>carried out</w:t>
      </w:r>
      <w:r>
        <w:t xml:space="preserve"> during the course of this project. </w:t>
      </w:r>
      <w:r w:rsidR="00486152">
        <w:t xml:space="preserve">It will include a discussion </w:t>
      </w:r>
      <w:r w:rsidR="00C32A2C">
        <w:t>about</w:t>
      </w:r>
      <w:r w:rsidR="00486152">
        <w:t xml:space="preserve"> the crucial development processes and challenges that were encountered during the development of t</w:t>
      </w:r>
      <w:r w:rsidR="00EE5A7E">
        <w:t>h</w:t>
      </w:r>
      <w:r w:rsidR="00486152">
        <w:t>is project.</w:t>
      </w:r>
    </w:p>
    <w:p w14:paraId="0C517826" w14:textId="0C4CEF0C" w:rsidR="00046948" w:rsidRDefault="00046948" w:rsidP="00046948">
      <w:pPr>
        <w:spacing w:line="360" w:lineRule="auto"/>
      </w:pPr>
    </w:p>
    <w:p w14:paraId="28AF4F0D" w14:textId="7C006A71" w:rsidR="00A20FC4" w:rsidRDefault="00046948" w:rsidP="00812E4B">
      <w:pPr>
        <w:spacing w:line="360" w:lineRule="auto"/>
      </w:pPr>
      <w:r>
        <w:t xml:space="preserve">The development of this project took place over the course </w:t>
      </w:r>
      <w:r w:rsidRPr="00C31C14">
        <w:t>of a few months</w:t>
      </w:r>
      <w:r w:rsidR="00C31C14" w:rsidRPr="00C31C14">
        <w:t>,</w:t>
      </w:r>
      <w:r w:rsidR="00C31C14">
        <w:t xml:space="preserve"> which can be seen from the Gantt chart provided in chapter </w:t>
      </w:r>
      <w:r w:rsidR="00C31C14">
        <w:fldChar w:fldCharType="begin"/>
      </w:r>
      <w:r w:rsidR="00C31C14">
        <w:instrText xml:space="preserve"> REF _Ref35517078 \h </w:instrText>
      </w:r>
      <w:r w:rsidR="00C31C14">
        <w:fldChar w:fldCharType="separate"/>
      </w:r>
      <w:r w:rsidR="00C31C14">
        <w:t>6</w:t>
      </w:r>
      <w:r w:rsidR="00C31C14">
        <w:fldChar w:fldCharType="end"/>
      </w:r>
      <w:r w:rsidR="00C31C14">
        <w:t xml:space="preserve"> of this report</w:t>
      </w:r>
      <w:r>
        <w:t xml:space="preserve">. The different features of </w:t>
      </w:r>
      <w:r w:rsidRPr="00643AA5">
        <w:t>this project</w:t>
      </w:r>
      <w:r w:rsidR="00643AA5">
        <w:t xml:space="preserve">, discussed in the previous design chapter of this report, </w:t>
      </w:r>
      <w:r>
        <w:t xml:space="preserve"> were developed one by one using sprints of 7-10 days, depending on the size and difficulty of the feature being implemented. The order of development that was taken for this project </w:t>
      </w:r>
      <w:r w:rsidR="001B02DD">
        <w:t>was</w:t>
      </w:r>
      <w:r>
        <w:t xml:space="preserve"> as follows. Firstly, the backend was set up to ensure the model ran correctly. This also included the setting up of the </w:t>
      </w:r>
      <w:r w:rsidR="00C31C14">
        <w:t>Raspberry P</w:t>
      </w:r>
      <w:r>
        <w:t xml:space="preserve">i camera that would allow for a video stream input </w:t>
      </w:r>
      <w:r w:rsidR="004C362C">
        <w:t xml:space="preserve">to be </w:t>
      </w:r>
      <w:r>
        <w:t xml:space="preserve">used </w:t>
      </w:r>
      <w:r w:rsidR="00DC7521">
        <w:t>by</w:t>
      </w:r>
      <w:r>
        <w:t xml:space="preserve"> the model to detect obstacles in the user’s path. Secondly, the middle tier was constructed. This included the compilation of the</w:t>
      </w:r>
      <w:r w:rsidR="000118B6">
        <w:t xml:space="preserve"> </w:t>
      </w:r>
      <w:r>
        <w:t xml:space="preserve">instructions </w:t>
      </w:r>
      <w:r w:rsidR="008576D1">
        <w:t xml:space="preserve">that are </w:t>
      </w:r>
      <w:r>
        <w:t>provided to the user</w:t>
      </w:r>
      <w:r w:rsidR="00140F83">
        <w:t>. Lastly, the front</w:t>
      </w:r>
      <w:r w:rsidR="00BB51DF">
        <w:t>-</w:t>
      </w:r>
      <w:r w:rsidR="00140F83">
        <w:t>end of this system was developed. This involved the conversion of the user instruction</w:t>
      </w:r>
      <w:r w:rsidR="00AF374D">
        <w:t>s</w:t>
      </w:r>
      <w:r w:rsidR="00140F83">
        <w:t xml:space="preserve"> from text to audio and also the automatic running of the program when the device is powered on.</w:t>
      </w:r>
    </w:p>
    <w:p w14:paraId="6C9FEA0D" w14:textId="4DE2D501" w:rsidR="0077274E" w:rsidRDefault="0077274E" w:rsidP="00812E4B">
      <w:pPr>
        <w:spacing w:line="360" w:lineRule="auto"/>
      </w:pPr>
    </w:p>
    <w:p w14:paraId="121270F1" w14:textId="100236F6" w:rsidR="0077274E" w:rsidRDefault="0077274E" w:rsidP="00812E4B">
      <w:pPr>
        <w:spacing w:line="360" w:lineRule="auto"/>
      </w:pPr>
      <w:r>
        <w:t xml:space="preserve">The source </w:t>
      </w:r>
      <w:r w:rsidRPr="00F82403">
        <w:t>code discussed in this chapter</w:t>
      </w:r>
      <w:r>
        <w:t xml:space="preserve"> can be found </w:t>
      </w:r>
      <w:hyperlink r:id="rId41" w:history="1">
        <w:r w:rsidRPr="0077274E">
          <w:rPr>
            <w:rStyle w:val="Hyperlink"/>
          </w:rPr>
          <w:t>here</w:t>
        </w:r>
      </w:hyperlink>
      <w:r>
        <w:t>.</w:t>
      </w:r>
    </w:p>
    <w:p w14:paraId="3391B5D2" w14:textId="77777777" w:rsidR="00812E4B" w:rsidRPr="00C63469" w:rsidRDefault="00812E4B" w:rsidP="00812E4B">
      <w:pPr>
        <w:spacing w:line="360" w:lineRule="auto"/>
        <w:rPr>
          <w:highlight w:val="yellow"/>
        </w:rPr>
      </w:pPr>
    </w:p>
    <w:p w14:paraId="427EC956" w14:textId="2632059E" w:rsidR="009B697E" w:rsidRDefault="009B697E" w:rsidP="009B697E">
      <w:pPr>
        <w:pStyle w:val="Heading2"/>
      </w:pPr>
      <w:bookmarkStart w:id="298" w:name="_Toc35609589"/>
      <w:r>
        <w:t>4.2. Software Development</w:t>
      </w:r>
      <w:bookmarkEnd w:id="298"/>
    </w:p>
    <w:p w14:paraId="680E425B" w14:textId="00E81F4C" w:rsidR="00335554" w:rsidRDefault="00335554" w:rsidP="00335554"/>
    <w:p w14:paraId="640556A3" w14:textId="5F70A829" w:rsidR="007B1414" w:rsidRDefault="007B1414" w:rsidP="007B1414">
      <w:pPr>
        <w:spacing w:line="360" w:lineRule="auto"/>
      </w:pPr>
      <w:r>
        <w:t>The first step of the development process for this project was to set up version control. The version control software chosen for this project was GitHub.</w:t>
      </w:r>
      <w:r w:rsidR="000B0B6E">
        <w:t xml:space="preserve"> This software was chosen as it is a reliable web-based hosting system that could be used to manage the various versions of this project. Once the project folder was set up and linked to the GitHub repository the development of the project could begin. </w:t>
      </w:r>
    </w:p>
    <w:p w14:paraId="4C5A2682" w14:textId="5D5472AB" w:rsidR="00BE029F" w:rsidRDefault="00F82403" w:rsidP="000B0B6E">
      <w:pPr>
        <w:spacing w:line="360" w:lineRule="auto"/>
      </w:pPr>
      <w:r>
        <w:t xml:space="preserve">The next </w:t>
      </w:r>
      <w:r w:rsidRPr="00F82403">
        <w:t>step</w:t>
      </w:r>
      <w:r w:rsidR="000B0B6E" w:rsidRPr="00F82403">
        <w:t xml:space="preserve"> of the development process for this project</w:t>
      </w:r>
      <w:r w:rsidR="000B0B6E">
        <w:t xml:space="preserve"> was the hardware setup. Firstly, the operating systems running on the Raspberry Pi, Raspbian operating system, was installed. This </w:t>
      </w:r>
      <w:r w:rsidR="000B0B6E">
        <w:lastRenderedPageBreak/>
        <w:t xml:space="preserve">involved using an SD card that was formatted with the NOOBS installation software to install the operating system. Once Raspbian was installed a disk image of the installed operating system was taken and stored on an external hard drive. This ensured that if the Raspberry Pi were to have crashed or became corrupted then the original operating system could be reinstalled. Once the Raspberry Pi operating system was set up the pi camera was attached to the device. This was done by attaching the ribbon of the camera into the camera module port on the </w:t>
      </w:r>
      <w:r w:rsidR="00C31C14">
        <w:t>Raspberry P</w:t>
      </w:r>
      <w:r w:rsidR="000B0B6E">
        <w:t xml:space="preserve">i board. Later in the development process the distance sensor was also attached to the </w:t>
      </w:r>
      <w:r w:rsidR="00BC46D5">
        <w:t>Raspberry P</w:t>
      </w:r>
      <w:r w:rsidR="000B0B6E">
        <w:t>i.</w:t>
      </w:r>
    </w:p>
    <w:p w14:paraId="0C878974" w14:textId="46B0CCE8" w:rsidR="000B0B6E" w:rsidRDefault="000B0B6E" w:rsidP="000B0B6E">
      <w:pPr>
        <w:spacing w:line="360" w:lineRule="auto"/>
      </w:pPr>
    </w:p>
    <w:p w14:paraId="07B1A8BE" w14:textId="65779D01" w:rsidR="000B0B6E" w:rsidRPr="000B0B6E" w:rsidRDefault="000B0B6E" w:rsidP="000B0B6E">
      <w:pPr>
        <w:spacing w:line="360" w:lineRule="auto"/>
      </w:pPr>
      <w:r>
        <w:t xml:space="preserve">The core aspect of this </w:t>
      </w:r>
      <w:r w:rsidRPr="00F82403">
        <w:t xml:space="preserve">project </w:t>
      </w:r>
      <w:r w:rsidR="00E231FB" w:rsidRPr="00F82403">
        <w:t>wa</w:t>
      </w:r>
      <w:r w:rsidRPr="00F82403">
        <w:t>s the object detection</w:t>
      </w:r>
      <w:r w:rsidR="00A80214">
        <w:t xml:space="preserve"> model</w:t>
      </w:r>
      <w:r>
        <w:t xml:space="preserve">. </w:t>
      </w:r>
      <w:r w:rsidR="0006613A">
        <w:t xml:space="preserve">Initially the </w:t>
      </w:r>
      <w:r w:rsidR="0006613A" w:rsidRPr="00C31C14">
        <w:t>Mask RCNN</w:t>
      </w:r>
      <w:r w:rsidR="0006613A">
        <w:t xml:space="preserve"> model</w:t>
      </w:r>
      <w:r w:rsidR="00C31C14">
        <w:t>, previously described in the</w:t>
      </w:r>
      <w:r w:rsidR="00C31C14" w:rsidRPr="00C31C14">
        <w:t xml:space="preserve"> research chapter</w:t>
      </w:r>
      <w:r w:rsidR="00C31C14">
        <w:t xml:space="preserve"> of this report,</w:t>
      </w:r>
      <w:r w:rsidR="0006613A">
        <w:t xml:space="preserve"> was used to implement the object detection feature of this project. However, the Mask RCNN model was only able to run on the Raspberry Pi when a still image was inputted. When the Mask RCNN model was implemented with the video input the </w:t>
      </w:r>
      <w:r w:rsidR="00C31C14" w:rsidRPr="00834CA9">
        <w:t>Raspberry P</w:t>
      </w:r>
      <w:r w:rsidR="0006613A" w:rsidRPr="00834CA9">
        <w:t>i</w:t>
      </w:r>
      <w:r w:rsidR="0006613A">
        <w:t xml:space="preserve"> could not run the model. This is because the Mask RCNN model is a complex model</w:t>
      </w:r>
      <w:r w:rsidR="002553D5">
        <w:t xml:space="preserve"> that </w:t>
      </w:r>
      <w:r w:rsidR="0006613A">
        <w:t xml:space="preserve">requires a large amount of computation power, something that the Raspberry Pi does not have. </w:t>
      </w:r>
      <w:r w:rsidR="00C31041">
        <w:t>As a result of this</w:t>
      </w:r>
      <w:r w:rsidR="003F5EBF">
        <w:t>,</w:t>
      </w:r>
      <w:r w:rsidR="00C31041">
        <w:t xml:space="preserve"> research into other object detection models that would be more suitable for a device with a lower computation power, like the Raspberry Pi, was conducted.</w:t>
      </w:r>
      <w:r w:rsidR="00C72A0A">
        <w:t xml:space="preserve"> During the course of this research</w:t>
      </w:r>
      <w:r w:rsidR="00834CA9">
        <w:t xml:space="preserve"> </w:t>
      </w:r>
      <w:r w:rsidR="00C72A0A" w:rsidRPr="00834CA9">
        <w:t>MobileNet SSDLite</w:t>
      </w:r>
      <w:r w:rsidR="00C72A0A">
        <w:t xml:space="preserve"> was found</w:t>
      </w:r>
      <w:r w:rsidR="00834CA9">
        <w:t xml:space="preserve"> , which was previously shown in the research chapter of this report</w:t>
      </w:r>
      <w:r w:rsidR="00C72A0A">
        <w:t xml:space="preserve">. This model was specifically created to run object detection on devices with a lower computation power. </w:t>
      </w:r>
      <w:r w:rsidR="00E231FB">
        <w:t xml:space="preserve">This meant that the Raspberry Pi would be able to run this model with the video stream input </w:t>
      </w:r>
      <w:r w:rsidR="003F5EBF">
        <w:t>and</w:t>
      </w:r>
      <w:r w:rsidR="00E231FB">
        <w:t xml:space="preserve"> successfully detect objects within the frame. Because of this, the MobileNet SSDLite model was chosen for this project. </w:t>
      </w:r>
    </w:p>
    <w:p w14:paraId="7312C79E" w14:textId="55F6E8F3" w:rsidR="0006613A" w:rsidRDefault="0006613A" w:rsidP="0006613A">
      <w:pPr>
        <w:rPr>
          <w:highlight w:val="yellow"/>
        </w:rPr>
      </w:pPr>
    </w:p>
    <w:p w14:paraId="02AA15D0" w14:textId="04E73916" w:rsidR="00B72115" w:rsidRDefault="00B72115" w:rsidP="00B72115">
      <w:pPr>
        <w:spacing w:line="360" w:lineRule="auto"/>
      </w:pPr>
      <w:r w:rsidRPr="00B72115">
        <w:t>Chal</w:t>
      </w:r>
      <w:r>
        <w:t xml:space="preserve">lenges arose when trying to detect the distance between the detected object and the user. Initially, it was attempted to calculate this distance using a single lens camera, i.e. the pi camera. Different formulas were attempted to calculate this distance. Firstly, </w:t>
      </w:r>
      <w:r w:rsidRPr="008A1726">
        <w:t>triangle similarity was</w:t>
      </w:r>
      <w:r>
        <w:t xml:space="preserve"> used</w:t>
      </w:r>
      <w:r w:rsidR="008A1726">
        <w:t xml:space="preserve"> (42)</w:t>
      </w:r>
      <w:r>
        <w:t xml:space="preserve">. The </w:t>
      </w:r>
      <w:r w:rsidRPr="00C641BF">
        <w:t>formula</w:t>
      </w:r>
      <w:r w:rsidR="00C641BF">
        <w:t xml:space="preserve"> </w:t>
      </w:r>
      <w:r w:rsidRPr="00C641BF">
        <w:t>for</w:t>
      </w:r>
      <w:r>
        <w:t xml:space="preserve"> this</w:t>
      </w:r>
      <w:r w:rsidR="00C641BF">
        <w:t xml:space="preserve">, which is used to detect the distance between the user and a static known object using a single lens camera, </w:t>
      </w:r>
      <w:r>
        <w:t xml:space="preserve">is </w:t>
      </w:r>
      <w:r w:rsidRPr="007F5D41">
        <w:rPr>
          <w:i/>
          <w:iCs/>
        </w:rPr>
        <w:t>D = (</w:t>
      </w:r>
      <w:r w:rsidRPr="00C641BF">
        <w:rPr>
          <w:i/>
          <w:iCs/>
        </w:rPr>
        <w:t>W</w:t>
      </w:r>
      <w:r w:rsidR="008C081F" w:rsidRPr="00C641BF">
        <w:rPr>
          <w:i/>
          <w:iCs/>
        </w:rPr>
        <w:t xml:space="preserve"> </w:t>
      </w:r>
      <w:r w:rsidRPr="00C641BF">
        <w:rPr>
          <w:i/>
          <w:iCs/>
        </w:rPr>
        <w:t>x</w:t>
      </w:r>
      <w:r w:rsidR="008C081F" w:rsidRPr="00C641BF">
        <w:rPr>
          <w:i/>
          <w:iCs/>
        </w:rPr>
        <w:t xml:space="preserve"> </w:t>
      </w:r>
      <w:r w:rsidRPr="00C641BF">
        <w:rPr>
          <w:i/>
          <w:iCs/>
        </w:rPr>
        <w:t>F)/P</w:t>
      </w:r>
      <w:r w:rsidR="008A1726">
        <w:rPr>
          <w:i/>
          <w:iCs/>
        </w:rPr>
        <w:t xml:space="preserve"> </w:t>
      </w:r>
      <w:r w:rsidR="008A1726" w:rsidRPr="00E629C8">
        <w:t>(42)</w:t>
      </w:r>
      <w:r w:rsidRPr="00C641BF">
        <w:t xml:space="preserve"> and its values</w:t>
      </w:r>
      <w:r>
        <w:t xml:space="preserve"> consist of the following:</w:t>
      </w:r>
    </w:p>
    <w:p w14:paraId="2CD0594A" w14:textId="664DD87B" w:rsidR="00335554" w:rsidRDefault="00B72115" w:rsidP="00B72115">
      <w:pPr>
        <w:pStyle w:val="ListParagraph"/>
        <w:numPr>
          <w:ilvl w:val="0"/>
          <w:numId w:val="24"/>
        </w:numPr>
        <w:spacing w:line="360" w:lineRule="auto"/>
      </w:pPr>
      <w:r>
        <w:t xml:space="preserve">D is the distance </w:t>
      </w:r>
      <w:r w:rsidR="008C081F">
        <w:t>between the object and the camera</w:t>
      </w:r>
    </w:p>
    <w:p w14:paraId="5376CC23" w14:textId="49ECB414" w:rsidR="008C081F" w:rsidRDefault="008C081F" w:rsidP="00B72115">
      <w:pPr>
        <w:pStyle w:val="ListParagraph"/>
        <w:numPr>
          <w:ilvl w:val="0"/>
          <w:numId w:val="24"/>
        </w:numPr>
        <w:spacing w:line="360" w:lineRule="auto"/>
      </w:pPr>
      <w:r>
        <w:t>F is the focal length of the camera</w:t>
      </w:r>
    </w:p>
    <w:p w14:paraId="18C53D08" w14:textId="1350ED46" w:rsidR="008C081F" w:rsidRDefault="008C081F" w:rsidP="00B72115">
      <w:pPr>
        <w:pStyle w:val="ListParagraph"/>
        <w:numPr>
          <w:ilvl w:val="0"/>
          <w:numId w:val="24"/>
        </w:numPr>
        <w:spacing w:line="360" w:lineRule="auto"/>
      </w:pPr>
      <w:r>
        <w:t>P is the</w:t>
      </w:r>
      <w:r w:rsidR="00201D2C">
        <w:t xml:space="preserve"> </w:t>
      </w:r>
      <w:r>
        <w:t>width of the object in the camera frame in pixels</w:t>
      </w:r>
    </w:p>
    <w:p w14:paraId="1F758CA1" w14:textId="750EA0B9" w:rsidR="008C081F" w:rsidRDefault="008C081F" w:rsidP="00B72115">
      <w:pPr>
        <w:pStyle w:val="ListParagraph"/>
        <w:numPr>
          <w:ilvl w:val="0"/>
          <w:numId w:val="24"/>
        </w:numPr>
        <w:spacing w:line="360" w:lineRule="auto"/>
      </w:pPr>
      <w:r>
        <w:t>W is the known width of the object</w:t>
      </w:r>
    </w:p>
    <w:p w14:paraId="4D38D55D" w14:textId="02D2C275" w:rsidR="008C081F" w:rsidRPr="00B72115" w:rsidRDefault="008C081F" w:rsidP="008C081F">
      <w:pPr>
        <w:spacing w:line="360" w:lineRule="auto"/>
      </w:pPr>
      <w:r>
        <w:lastRenderedPageBreak/>
        <w:t>The problem with this formula and the reason it did not work for this project is because the width of the object itself must be known in order to retrieve the distance between the user and the detected object. This type of method does not work for objects whose size are not known beforehand. Therefore, this formula would not work for this project as the width of the object would not be known.</w:t>
      </w:r>
    </w:p>
    <w:p w14:paraId="4548F8DB" w14:textId="1973D094" w:rsidR="008C081F" w:rsidRDefault="008C081F" w:rsidP="007F5D41">
      <w:pPr>
        <w:spacing w:line="360" w:lineRule="auto"/>
      </w:pPr>
      <w:r w:rsidRPr="008C081F">
        <w:t xml:space="preserve">Another </w:t>
      </w:r>
      <w:r>
        <w:t xml:space="preserve">formula that </w:t>
      </w:r>
      <w:r w:rsidR="007F5D41">
        <w:t>was tried in order to gather the distance between the user and the detected object is as follows</w:t>
      </w:r>
      <w:r w:rsidR="00D02F5F">
        <w:t xml:space="preserve"> (43)</w:t>
      </w:r>
      <w:r w:rsidR="007F5D41">
        <w:t>:</w:t>
      </w:r>
    </w:p>
    <w:p w14:paraId="3AB2EA1A" w14:textId="51C477B2" w:rsidR="007F5D41" w:rsidRDefault="007F5D41" w:rsidP="007F5D41">
      <w:pPr>
        <w:ind w:left="720"/>
        <w:rPr>
          <w:i/>
          <w:iCs/>
        </w:rPr>
      </w:pPr>
      <w:r w:rsidRPr="00D02F5F">
        <w:rPr>
          <w:i/>
          <w:iCs/>
        </w:rPr>
        <w:t>Distance to object (mm)</w:t>
      </w:r>
      <w:r>
        <w:rPr>
          <w:i/>
          <w:iCs/>
        </w:rPr>
        <w:t xml:space="preserve"> = focal length (mm) x real height of object (mm) x image height (pixels) / object height (pixels</w:t>
      </w:r>
      <w:r w:rsidR="00426DF8">
        <w:rPr>
          <w:i/>
          <w:iCs/>
        </w:rPr>
        <w:t>)</w:t>
      </w:r>
      <w:r>
        <w:rPr>
          <w:i/>
          <w:iCs/>
        </w:rPr>
        <w:t xml:space="preserve"> x sensor height (mm)</w:t>
      </w:r>
    </w:p>
    <w:p w14:paraId="41BAE225" w14:textId="2DA84F53" w:rsidR="007F5D41" w:rsidRPr="007F5D41" w:rsidRDefault="007F5D41" w:rsidP="007F5D41">
      <w:pPr>
        <w:spacing w:line="360" w:lineRule="auto"/>
      </w:pPr>
      <w:r>
        <w:t>However, this formula</w:t>
      </w:r>
      <w:r w:rsidR="00426DF8">
        <w:t>, which is used to detect the distance between the user and a static known object using a single lens camera</w:t>
      </w:r>
      <w:r>
        <w:t xml:space="preserve"> like the </w:t>
      </w:r>
      <w:r w:rsidRPr="00426DF8">
        <w:t>previous formula</w:t>
      </w:r>
      <w:r w:rsidR="00426DF8">
        <w:t xml:space="preserve">, </w:t>
      </w:r>
      <w:r>
        <w:t>has a couple of unknown values. While it is possible to determine the focal length of the Raspberry Pi camera, the image height and the sensor height</w:t>
      </w:r>
      <w:r w:rsidR="006B3F50">
        <w:t xml:space="preserve"> </w:t>
      </w:r>
      <w:r>
        <w:t xml:space="preserve">required by this formula are unable to be determined. This means that the real height of the object and the object height in the image are both unknown. As a result of these unknown values the equation cannot be worked out and the distance between the detected object and the user cannot be determined. </w:t>
      </w:r>
    </w:p>
    <w:p w14:paraId="372F8C4A" w14:textId="3625BFFC" w:rsidR="007F5D41" w:rsidRDefault="007F5D41" w:rsidP="007F5D41">
      <w:pPr>
        <w:spacing w:line="360" w:lineRule="auto"/>
        <w:rPr>
          <w:i/>
          <w:iCs/>
        </w:rPr>
      </w:pPr>
    </w:p>
    <w:p w14:paraId="685F6C22" w14:textId="7FE8009E" w:rsidR="00503249" w:rsidRPr="00B51717" w:rsidRDefault="007F5D41" w:rsidP="006D702B">
      <w:pPr>
        <w:spacing w:line="360" w:lineRule="auto"/>
        <w:rPr>
          <w:highlight w:val="yellow"/>
        </w:rPr>
      </w:pPr>
      <w:r>
        <w:t xml:space="preserve">As a result of these attempts to calculate the distance between a detected object and a user it was </w:t>
      </w:r>
      <w:r w:rsidRPr="00656207">
        <w:t xml:space="preserve">discovered that it is not possible to detect distance using a single lens camera only. </w:t>
      </w:r>
      <w:r w:rsidR="00642E52" w:rsidRPr="00656207">
        <w:t>As a result of not being able to use a single lens camera to calculate the distance an alternative solution had t</w:t>
      </w:r>
      <w:r w:rsidR="00DA1304">
        <w:t>o</w:t>
      </w:r>
      <w:r w:rsidR="00642E52" w:rsidRPr="00656207">
        <w:t xml:space="preserve"> be found. </w:t>
      </w:r>
      <w:r w:rsidR="00642E52" w:rsidRPr="00D02F5F">
        <w:t>After carrying out some research</w:t>
      </w:r>
      <w:r w:rsidR="00D02F5F" w:rsidRPr="00D02F5F">
        <w:t xml:space="preserve"> (44)</w:t>
      </w:r>
      <w:r w:rsidR="00642E52" w:rsidRPr="00D02F5F">
        <w:t>,</w:t>
      </w:r>
      <w:r w:rsidR="00642E52">
        <w:t xml:space="preserve"> various different sources advised using a sensor for distance detection. As a result of this, it was decided that the sensor implementation for distance detection would be used for this project</w:t>
      </w:r>
      <w:r w:rsidR="00AC0EEA">
        <w:t>.</w:t>
      </w:r>
    </w:p>
    <w:p w14:paraId="14FEAFF4" w14:textId="77777777" w:rsidR="007B63DE" w:rsidRPr="007B63DE" w:rsidRDefault="007B63DE" w:rsidP="007B63DE"/>
    <w:p w14:paraId="09B0E79B" w14:textId="0B28A057" w:rsidR="009B697E" w:rsidRDefault="009B697E" w:rsidP="009B697E">
      <w:pPr>
        <w:pStyle w:val="Heading2"/>
      </w:pPr>
      <w:bookmarkStart w:id="299" w:name="_Toc35609590"/>
      <w:r>
        <w:t xml:space="preserve">4.3. </w:t>
      </w:r>
      <w:r w:rsidR="007F3450">
        <w:t>Front-End</w:t>
      </w:r>
      <w:bookmarkEnd w:id="299"/>
    </w:p>
    <w:p w14:paraId="309BCE2C" w14:textId="6D9722C8" w:rsidR="005920EF" w:rsidRDefault="005920EF" w:rsidP="005920EF"/>
    <w:p w14:paraId="581E5683" w14:textId="45C472EE" w:rsidR="00EE44E2" w:rsidRDefault="00EE44E2" w:rsidP="00EE44E2">
      <w:pPr>
        <w:pStyle w:val="Heading2"/>
        <w:spacing w:after="240" w:line="360" w:lineRule="auto"/>
        <w:rPr>
          <w:sz w:val="22"/>
          <w:szCs w:val="22"/>
        </w:rPr>
      </w:pPr>
      <w:bookmarkStart w:id="300" w:name="_Toc34725499"/>
      <w:bookmarkStart w:id="301" w:name="_Toc35099854"/>
      <w:bookmarkStart w:id="302" w:name="_Toc35170058"/>
      <w:bookmarkStart w:id="303" w:name="_Toc35521264"/>
      <w:bookmarkStart w:id="304" w:name="_Toc35609591"/>
      <w:r>
        <w:rPr>
          <w:sz w:val="22"/>
          <w:szCs w:val="22"/>
        </w:rPr>
        <w:t>4</w:t>
      </w:r>
      <w:r w:rsidRPr="00204E8B">
        <w:rPr>
          <w:sz w:val="22"/>
          <w:szCs w:val="22"/>
        </w:rPr>
        <w:t>.</w:t>
      </w:r>
      <w:r>
        <w:rPr>
          <w:sz w:val="22"/>
          <w:szCs w:val="22"/>
        </w:rPr>
        <w:t>3</w:t>
      </w:r>
      <w:r w:rsidRPr="00204E8B">
        <w:rPr>
          <w:sz w:val="22"/>
          <w:szCs w:val="22"/>
        </w:rPr>
        <w:t xml:space="preserve">.1 </w:t>
      </w:r>
      <w:r>
        <w:rPr>
          <w:sz w:val="22"/>
          <w:szCs w:val="22"/>
        </w:rPr>
        <w:t>Introduction</w:t>
      </w:r>
      <w:bookmarkEnd w:id="300"/>
      <w:bookmarkEnd w:id="301"/>
      <w:bookmarkEnd w:id="302"/>
      <w:bookmarkEnd w:id="303"/>
      <w:bookmarkEnd w:id="304"/>
    </w:p>
    <w:p w14:paraId="601E438E" w14:textId="6A1AFE51" w:rsidR="0020492B" w:rsidRPr="00EE44E2" w:rsidRDefault="006D702B" w:rsidP="00490D0D">
      <w:pPr>
        <w:spacing w:line="360" w:lineRule="auto"/>
      </w:pPr>
      <w:r>
        <w:t xml:space="preserve">The front-end development for this system included the automatic running of the object detection program on device start up  and the outputted audio instructions informing </w:t>
      </w:r>
      <w:r w:rsidR="001F72F9">
        <w:t xml:space="preserve">a </w:t>
      </w:r>
      <w:r>
        <w:t xml:space="preserve">user of approaching objects in their path. The development of this </w:t>
      </w:r>
      <w:r w:rsidRPr="00BB51DF">
        <w:t>front</w:t>
      </w:r>
      <w:r w:rsidR="00BB51DF" w:rsidRPr="00BB51DF">
        <w:t>-</w:t>
      </w:r>
      <w:r w:rsidRPr="00BB51DF">
        <w:t>end</w:t>
      </w:r>
      <w:r>
        <w:t xml:space="preserve"> la</w:t>
      </w:r>
      <w:r w:rsidR="00797358">
        <w:t>y</w:t>
      </w:r>
      <w:r>
        <w:t>er involved writing code to enable the program to run automatically when the device is powered on. It also involved the code to c</w:t>
      </w:r>
      <w:r w:rsidR="00C51858">
        <w:t>onvert</w:t>
      </w:r>
      <w:r>
        <w:t xml:space="preserve"> the instructions provided to the user t</w:t>
      </w:r>
      <w:r w:rsidR="00C51858">
        <w:t>o</w:t>
      </w:r>
      <w:r>
        <w:t xml:space="preserve"> audio</w:t>
      </w:r>
      <w:r w:rsidR="0020492B">
        <w:t>.</w:t>
      </w:r>
    </w:p>
    <w:p w14:paraId="4B29D925" w14:textId="4ECBA144" w:rsidR="00EB681F" w:rsidRDefault="00EB681F" w:rsidP="00EB681F">
      <w:pPr>
        <w:pStyle w:val="Heading2"/>
        <w:spacing w:after="240" w:line="360" w:lineRule="auto"/>
        <w:rPr>
          <w:sz w:val="22"/>
          <w:szCs w:val="22"/>
        </w:rPr>
      </w:pPr>
      <w:bookmarkStart w:id="305" w:name="_Toc34725500"/>
      <w:bookmarkStart w:id="306" w:name="_Toc35099855"/>
      <w:bookmarkStart w:id="307" w:name="_Toc35170059"/>
      <w:bookmarkStart w:id="308" w:name="_Toc35521265"/>
      <w:bookmarkStart w:id="309" w:name="_Toc35609592"/>
      <w:r>
        <w:rPr>
          <w:sz w:val="22"/>
          <w:szCs w:val="22"/>
        </w:rPr>
        <w:lastRenderedPageBreak/>
        <w:t>4</w:t>
      </w:r>
      <w:r w:rsidRPr="00204E8B">
        <w:rPr>
          <w:sz w:val="22"/>
          <w:szCs w:val="22"/>
        </w:rPr>
        <w:t>.</w:t>
      </w:r>
      <w:r>
        <w:rPr>
          <w:sz w:val="22"/>
          <w:szCs w:val="22"/>
        </w:rPr>
        <w:t>3</w:t>
      </w:r>
      <w:r w:rsidRPr="00204E8B">
        <w:rPr>
          <w:sz w:val="22"/>
          <w:szCs w:val="22"/>
        </w:rPr>
        <w:t>.</w:t>
      </w:r>
      <w:r>
        <w:rPr>
          <w:sz w:val="22"/>
          <w:szCs w:val="22"/>
        </w:rPr>
        <w:t>2</w:t>
      </w:r>
      <w:r w:rsidRPr="00204E8B">
        <w:rPr>
          <w:sz w:val="22"/>
          <w:szCs w:val="22"/>
        </w:rPr>
        <w:t xml:space="preserve"> </w:t>
      </w:r>
      <w:r>
        <w:rPr>
          <w:sz w:val="22"/>
          <w:szCs w:val="22"/>
        </w:rPr>
        <w:t>Automatic Running of Program</w:t>
      </w:r>
      <w:bookmarkEnd w:id="305"/>
      <w:bookmarkEnd w:id="306"/>
      <w:bookmarkEnd w:id="307"/>
      <w:bookmarkEnd w:id="308"/>
      <w:bookmarkEnd w:id="309"/>
    </w:p>
    <w:p w14:paraId="1F7C39FC" w14:textId="52E841BC" w:rsidR="00EB681F" w:rsidRDefault="00F0289A" w:rsidP="00F0289A">
      <w:pPr>
        <w:spacing w:line="360" w:lineRule="auto"/>
      </w:pPr>
      <w:r w:rsidRPr="00BB51DF">
        <w:t xml:space="preserve">The purpose of this program is that the </w:t>
      </w:r>
      <w:r w:rsidR="00BB51DF" w:rsidRPr="00BB51DF">
        <w:t>users</w:t>
      </w:r>
      <w:r w:rsidRPr="00BB51DF">
        <w:t xml:space="preserve"> can navigate their environments</w:t>
      </w:r>
      <w:r>
        <w:t xml:space="preserve"> with a portable device that will inform them about up and coming objects in their path. To achieve this portability the object detection program needs to be automatically run when the device is powered on. Once the </w:t>
      </w:r>
      <w:r w:rsidR="00C31C14">
        <w:t>Raspberry P</w:t>
      </w:r>
      <w:r>
        <w:t>i is powered on and loaded</w:t>
      </w:r>
      <w:r w:rsidR="00C51B4F">
        <w:t>,</w:t>
      </w:r>
      <w:r>
        <w:t xml:space="preserve"> the object detection program needs to be run automatically due to the fact the device will not be attached to a monitor and will, therefore, have no way of starting the object detection program unless it is set to run automatically.</w:t>
      </w:r>
    </w:p>
    <w:p w14:paraId="6D9715C0" w14:textId="582A4C94" w:rsidR="00F0289A" w:rsidRDefault="00F0289A" w:rsidP="00F0289A">
      <w:pPr>
        <w:spacing w:line="360" w:lineRule="auto"/>
      </w:pPr>
    </w:p>
    <w:p w14:paraId="0758FF8E" w14:textId="7CD32901" w:rsidR="00DE0ABE" w:rsidRDefault="007045C9" w:rsidP="007045C9">
      <w:pPr>
        <w:spacing w:line="360" w:lineRule="auto"/>
      </w:pPr>
      <w:r>
        <w:t xml:space="preserve">The code shown in </w:t>
      </w:r>
      <w:r>
        <w:fldChar w:fldCharType="begin"/>
      </w:r>
      <w:r>
        <w:instrText xml:space="preserve"> REF _Ref35093419 \h </w:instrText>
      </w:r>
      <w:r>
        <w:fldChar w:fldCharType="separate"/>
      </w:r>
      <w:r w:rsidR="00995878">
        <w:t xml:space="preserve">Figure </w:t>
      </w:r>
      <w:r w:rsidR="00995878">
        <w:rPr>
          <w:noProof/>
        </w:rPr>
        <w:t>30</w:t>
      </w:r>
      <w:r>
        <w:fldChar w:fldCharType="end"/>
      </w:r>
      <w:r>
        <w:t xml:space="preserve"> was added to the end of the /home/pi/.bashrc file. This file path is run on device setup and determines how the device is configured to run on start-up. </w:t>
      </w:r>
      <w:r w:rsidR="003B2F27">
        <w:t xml:space="preserve">The code shown in </w:t>
      </w:r>
      <w:r w:rsidR="003B2F27">
        <w:fldChar w:fldCharType="begin"/>
      </w:r>
      <w:r w:rsidR="003B2F27">
        <w:instrText xml:space="preserve"> REF _Ref35093419 \h </w:instrText>
      </w:r>
      <w:r w:rsidR="003B2F27">
        <w:fldChar w:fldCharType="separate"/>
      </w:r>
      <w:r w:rsidR="00995878">
        <w:t xml:space="preserve">Figure </w:t>
      </w:r>
      <w:r w:rsidR="00995878">
        <w:rPr>
          <w:noProof/>
        </w:rPr>
        <w:t>30</w:t>
      </w:r>
      <w:r w:rsidR="003B2F27">
        <w:fldChar w:fldCharType="end"/>
      </w:r>
      <w:r w:rsidR="003B2F27">
        <w:t xml:space="preserve"> will begin by informing the user, through the connected audio device, that the device has been powered on. Next, the directory where the object detection program </w:t>
      </w:r>
      <w:r w:rsidR="003D6FE6">
        <w:t>i</w:t>
      </w:r>
      <w:r w:rsidR="003B2F27">
        <w:t xml:space="preserve">s stored will be navigated to. The user is then informed again that the object detection program is beginning and that it will take a couple of minutes to set up. </w:t>
      </w:r>
    </w:p>
    <w:p w14:paraId="023F94FE" w14:textId="299C0B28" w:rsidR="00982874" w:rsidRPr="007045C9" w:rsidRDefault="00982874" w:rsidP="007045C9">
      <w:pPr>
        <w:spacing w:line="360" w:lineRule="auto"/>
      </w:pPr>
    </w:p>
    <w:p w14:paraId="30006E2D" w14:textId="64C2BCE0" w:rsidR="007045C9" w:rsidRDefault="001A5D42" w:rsidP="007045C9">
      <w:pPr>
        <w:keepNext/>
      </w:pPr>
      <w:r>
        <w:rPr>
          <w:noProof/>
        </w:rPr>
        <w:drawing>
          <wp:inline distT="0" distB="0" distL="0" distR="0" wp14:anchorId="4C716531" wp14:editId="197BB19E">
            <wp:extent cx="5842000" cy="575388"/>
            <wp:effectExtent l="0" t="0" r="6350" b="0"/>
            <wp:docPr id="64" name="Picture 64"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G_20200319_135129.jpg"/>
                    <pic:cNvPicPr/>
                  </pic:nvPicPr>
                  <pic:blipFill rotWithShape="1">
                    <a:blip r:embed="rId42" cstate="print">
                      <a:extLst>
                        <a:ext uri="{28A0092B-C50C-407E-A947-70E740481C1C}">
                          <a14:useLocalDpi xmlns:a14="http://schemas.microsoft.com/office/drawing/2010/main" val="0"/>
                        </a:ext>
                      </a:extLst>
                    </a:blip>
                    <a:srcRect b="33016"/>
                    <a:stretch/>
                  </pic:blipFill>
                  <pic:spPr bwMode="auto">
                    <a:xfrm>
                      <a:off x="0" y="0"/>
                      <a:ext cx="6124123" cy="603175"/>
                    </a:xfrm>
                    <a:prstGeom prst="rect">
                      <a:avLst/>
                    </a:prstGeom>
                    <a:ln>
                      <a:noFill/>
                    </a:ln>
                    <a:extLst>
                      <a:ext uri="{53640926-AAD7-44D8-BBD7-CCE9431645EC}">
                        <a14:shadowObscured xmlns:a14="http://schemas.microsoft.com/office/drawing/2010/main"/>
                      </a:ext>
                    </a:extLst>
                  </pic:spPr>
                </pic:pic>
              </a:graphicData>
            </a:graphic>
          </wp:inline>
        </w:drawing>
      </w:r>
    </w:p>
    <w:p w14:paraId="5A1E5135" w14:textId="616D315E" w:rsidR="00EE44E2" w:rsidRDefault="007045C9" w:rsidP="003B2F27">
      <w:pPr>
        <w:pStyle w:val="Caption"/>
      </w:pPr>
      <w:bookmarkStart w:id="310" w:name="_Ref35093419"/>
      <w:bookmarkStart w:id="311" w:name="_Toc35765771"/>
      <w:r>
        <w:t xml:space="preserve">Figure </w:t>
      </w:r>
      <w:fldSimple w:instr=" SEQ Figure \* ARABIC ">
        <w:r w:rsidR="005D5259">
          <w:rPr>
            <w:noProof/>
          </w:rPr>
          <w:t>30</w:t>
        </w:r>
      </w:fldSimple>
      <w:r>
        <w:t xml:space="preserve">: Code </w:t>
      </w:r>
      <w:r w:rsidRPr="001A5D42">
        <w:t>to automate running of object</w:t>
      </w:r>
      <w:r>
        <w:t xml:space="preserve"> detection</w:t>
      </w:r>
      <w:bookmarkEnd w:id="310"/>
      <w:bookmarkEnd w:id="311"/>
    </w:p>
    <w:p w14:paraId="3BC98D37" w14:textId="77777777" w:rsidR="00982874" w:rsidRPr="00982874" w:rsidRDefault="00982874" w:rsidP="00982874">
      <w:pPr>
        <w:rPr>
          <w:highlight w:val="yellow"/>
        </w:rPr>
      </w:pPr>
    </w:p>
    <w:p w14:paraId="68002475" w14:textId="5B12E639" w:rsidR="009E1A93" w:rsidRDefault="009E1A93" w:rsidP="003B2F27">
      <w:pPr>
        <w:spacing w:line="360" w:lineRule="auto"/>
      </w:pPr>
      <w:r>
        <w:t>By inserting this code into the .bashrc file it will run the Navigation Assistant program automatically on device start up.</w:t>
      </w:r>
      <w:r w:rsidR="003B2F27">
        <w:t xml:space="preserve"> To ensure that the GUI is not loaded, and that these commands are run without the need for user input, the </w:t>
      </w:r>
      <w:r w:rsidR="00C31C14">
        <w:t>R</w:t>
      </w:r>
      <w:r w:rsidR="003B2F27">
        <w:t xml:space="preserve">aspberry </w:t>
      </w:r>
      <w:r w:rsidR="00C31C14">
        <w:t>P</w:t>
      </w:r>
      <w:r w:rsidR="003B2F27">
        <w:t>i needs to be configured to run from the command line.</w:t>
      </w:r>
    </w:p>
    <w:p w14:paraId="2877F957" w14:textId="77777777" w:rsidR="009E1A93" w:rsidRDefault="009E1A93" w:rsidP="005920EF"/>
    <w:p w14:paraId="355C531F" w14:textId="5ADA1188" w:rsidR="005920EF" w:rsidRDefault="00EE44E2" w:rsidP="00EE44E2">
      <w:pPr>
        <w:pStyle w:val="Heading2"/>
        <w:spacing w:after="240" w:line="360" w:lineRule="auto"/>
        <w:rPr>
          <w:sz w:val="22"/>
          <w:szCs w:val="22"/>
        </w:rPr>
      </w:pPr>
      <w:bookmarkStart w:id="312" w:name="_Toc34725501"/>
      <w:bookmarkStart w:id="313" w:name="_Toc35099856"/>
      <w:bookmarkStart w:id="314" w:name="_Toc35170060"/>
      <w:bookmarkStart w:id="315" w:name="_Toc35521266"/>
      <w:bookmarkStart w:id="316" w:name="_Toc35609593"/>
      <w:r>
        <w:rPr>
          <w:sz w:val="22"/>
          <w:szCs w:val="22"/>
        </w:rPr>
        <w:t>4</w:t>
      </w:r>
      <w:r w:rsidRPr="00204E8B">
        <w:rPr>
          <w:sz w:val="22"/>
          <w:szCs w:val="22"/>
        </w:rPr>
        <w:t>.</w:t>
      </w:r>
      <w:r>
        <w:rPr>
          <w:sz w:val="22"/>
          <w:szCs w:val="22"/>
        </w:rPr>
        <w:t>3</w:t>
      </w:r>
      <w:r w:rsidRPr="00204E8B">
        <w:rPr>
          <w:sz w:val="22"/>
          <w:szCs w:val="22"/>
        </w:rPr>
        <w:t>.</w:t>
      </w:r>
      <w:r w:rsidR="00EB681F">
        <w:rPr>
          <w:sz w:val="22"/>
          <w:szCs w:val="22"/>
        </w:rPr>
        <w:t>3</w:t>
      </w:r>
      <w:r w:rsidRPr="00204E8B">
        <w:rPr>
          <w:sz w:val="22"/>
          <w:szCs w:val="22"/>
        </w:rPr>
        <w:t xml:space="preserve"> </w:t>
      </w:r>
      <w:r>
        <w:rPr>
          <w:sz w:val="22"/>
          <w:szCs w:val="22"/>
        </w:rPr>
        <w:t>Audio Instructions</w:t>
      </w:r>
      <w:bookmarkEnd w:id="312"/>
      <w:bookmarkEnd w:id="313"/>
      <w:bookmarkEnd w:id="314"/>
      <w:bookmarkEnd w:id="315"/>
      <w:bookmarkEnd w:id="316"/>
    </w:p>
    <w:p w14:paraId="62B1CF1E" w14:textId="6586D839" w:rsidR="007B63DE" w:rsidRDefault="003B2F27" w:rsidP="003B2F27">
      <w:pPr>
        <w:spacing w:line="360" w:lineRule="auto"/>
      </w:pPr>
      <w:r>
        <w:t xml:space="preserve">The other feature that makes up the front-end layer of this project is the audio instructions that are provided to the user. </w:t>
      </w:r>
      <w:r w:rsidR="0049073E">
        <w:t xml:space="preserve">These audio instructions provide the user with information about any detected objects that are in their path. </w:t>
      </w:r>
    </w:p>
    <w:p w14:paraId="0121E7A4" w14:textId="1CB21423" w:rsidR="0049073E" w:rsidRDefault="0049073E" w:rsidP="003B2F27">
      <w:pPr>
        <w:spacing w:line="360" w:lineRule="auto"/>
      </w:pPr>
      <w:r>
        <w:t>The audio instructions required for this project are provided using the eSpeak functionality</w:t>
      </w:r>
      <w:r w:rsidR="00CD243C">
        <w:t>, previously discussed in the research chapter of this report</w:t>
      </w:r>
      <w:r>
        <w:t>. eSpeak is an open source speech synthe</w:t>
      </w:r>
      <w:r w:rsidR="00837309">
        <w:t>sizer that can be used</w:t>
      </w:r>
      <w:r w:rsidR="00614FCE">
        <w:t xml:space="preserve"> to convert text to English</w:t>
      </w:r>
      <w:r w:rsidR="004C262F">
        <w:t xml:space="preserve"> speech</w:t>
      </w:r>
      <w:r w:rsidR="00614FCE">
        <w:t xml:space="preserve">. It also includes other languages such </w:t>
      </w:r>
      <w:r w:rsidR="00614FCE">
        <w:lastRenderedPageBreak/>
        <w:t>as German, Irish</w:t>
      </w:r>
      <w:r w:rsidR="00614FCE" w:rsidRPr="00CD243C">
        <w:t>, Spanish, Russian and more. The speech from eSpeak is clear and can be edited to different voices, with both male and female voices</w:t>
      </w:r>
      <w:r w:rsidR="00614FCE">
        <w:t xml:space="preserve"> being available. It is available as a command line program or can be imported into a program as a library. For this project, as shown in the provided code, the command line version </w:t>
      </w:r>
      <w:r w:rsidR="00C22F9A">
        <w:t xml:space="preserve">of eSpeak </w:t>
      </w:r>
      <w:r w:rsidR="00614FCE">
        <w:t>was implemented with the use of the os.system() function.</w:t>
      </w:r>
    </w:p>
    <w:p w14:paraId="662096E6" w14:textId="0B49E0C8" w:rsidR="0077274E" w:rsidRDefault="0077274E" w:rsidP="003B2F27">
      <w:pPr>
        <w:spacing w:line="360" w:lineRule="auto"/>
      </w:pPr>
    </w:p>
    <w:p w14:paraId="447C3FDC" w14:textId="5F1984DE" w:rsidR="00C616C6" w:rsidRDefault="0077274E" w:rsidP="00515AA6">
      <w:pPr>
        <w:spacing w:line="360" w:lineRule="auto"/>
      </w:pPr>
      <w:r>
        <w:t xml:space="preserve">The code shown in </w:t>
      </w:r>
      <w:r w:rsidR="00A45958" w:rsidRPr="00A45958">
        <w:fldChar w:fldCharType="begin"/>
      </w:r>
      <w:r w:rsidR="00A45958" w:rsidRPr="00A45958">
        <w:instrText xml:space="preserve"> REF _Ref35520080 \h </w:instrText>
      </w:r>
      <w:r w:rsidR="00A45958">
        <w:instrText xml:space="preserve"> \* MERGEFORMAT </w:instrText>
      </w:r>
      <w:r w:rsidR="00A45958" w:rsidRPr="00A45958">
        <w:fldChar w:fldCharType="separate"/>
      </w:r>
      <w:r w:rsidR="00A45958" w:rsidRPr="00A45958">
        <w:t xml:space="preserve">Listing </w:t>
      </w:r>
      <w:r w:rsidR="00A45958" w:rsidRPr="00A45958">
        <w:rPr>
          <w:noProof/>
        </w:rPr>
        <w:t>1</w:t>
      </w:r>
      <w:r w:rsidR="00A45958" w:rsidRPr="00A45958">
        <w:fldChar w:fldCharType="end"/>
      </w:r>
      <w:r w:rsidR="00A45958" w:rsidRPr="00A45958">
        <w:t xml:space="preserve"> </w:t>
      </w:r>
      <w:r w:rsidRPr="00A45958">
        <w:t>sets the speed of the</w:t>
      </w:r>
      <w:r>
        <w:t xml:space="preserve"> eSpeak voice using </w:t>
      </w:r>
      <w:r>
        <w:rPr>
          <w:i/>
          <w:iCs/>
        </w:rPr>
        <w:t>-s150</w:t>
      </w:r>
      <w:r>
        <w:t xml:space="preserve">. This means that the eSpeak library is set to read 150 words per minute. The code also includes the following </w:t>
      </w:r>
      <w:r>
        <w:rPr>
          <w:i/>
          <w:iCs/>
        </w:rPr>
        <w:t>–stdout | aplay 2&gt;/dev/null</w:t>
      </w:r>
      <w:r>
        <w:t xml:space="preserve">. This specifies that the instruction, that is being converted to audio, is to be sent to the audio jack and outputted through the connected audio device. </w:t>
      </w:r>
      <w:r w:rsidR="00515AA6">
        <w:t xml:space="preserve">The instructions are then formatted to take the name of the detected object and the distance the user is from the object and puts these into the string that will be provided to the user through audio. </w:t>
      </w:r>
    </w:p>
    <w:p w14:paraId="56068546" w14:textId="77777777" w:rsidR="00515AA6" w:rsidRPr="00515AA6" w:rsidRDefault="00515AA6" w:rsidP="00515AA6">
      <w:pPr>
        <w:spacing w:line="360" w:lineRule="auto"/>
      </w:pPr>
    </w:p>
    <w:p w14:paraId="6630446D" w14:textId="77777777" w:rsidR="00A45958" w:rsidRDefault="00C616C6" w:rsidP="00A45958">
      <w:pPr>
        <w:keepNext/>
      </w:pPr>
      <w:r>
        <w:rPr>
          <w:noProof/>
        </w:rPr>
        <w:drawing>
          <wp:inline distT="0" distB="0" distL="0" distR="0" wp14:anchorId="222B79C7" wp14:editId="0FAA6295">
            <wp:extent cx="5388610" cy="685800"/>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5983" t="55321" b="3189"/>
                    <a:stretch/>
                  </pic:blipFill>
                  <pic:spPr bwMode="auto">
                    <a:xfrm>
                      <a:off x="0" y="0"/>
                      <a:ext cx="5388610" cy="685800"/>
                    </a:xfrm>
                    <a:prstGeom prst="rect">
                      <a:avLst/>
                    </a:prstGeom>
                    <a:ln>
                      <a:noFill/>
                    </a:ln>
                    <a:extLst>
                      <a:ext uri="{53640926-AAD7-44D8-BBD7-CCE9431645EC}">
                        <a14:shadowObscured xmlns:a14="http://schemas.microsoft.com/office/drawing/2010/main"/>
                      </a:ext>
                    </a:extLst>
                  </pic:spPr>
                </pic:pic>
              </a:graphicData>
            </a:graphic>
          </wp:inline>
        </w:drawing>
      </w:r>
    </w:p>
    <w:p w14:paraId="638186B8" w14:textId="30F86592" w:rsidR="00EE44E2" w:rsidRDefault="00A45958" w:rsidP="00A45958">
      <w:pPr>
        <w:pStyle w:val="Caption"/>
      </w:pPr>
      <w:bookmarkStart w:id="317" w:name="_Ref35520080"/>
      <w:bookmarkStart w:id="318" w:name="_Toc35521191"/>
      <w:r>
        <w:t xml:space="preserve">Listing </w:t>
      </w:r>
      <w:fldSimple w:instr=" SEQ Listing \* ARABIC ">
        <w:r w:rsidR="00794A97">
          <w:rPr>
            <w:noProof/>
          </w:rPr>
          <w:t>1</w:t>
        </w:r>
      </w:fldSimple>
      <w:r>
        <w:t>: eSpeak instructions code</w:t>
      </w:r>
      <w:bookmarkEnd w:id="317"/>
      <w:bookmarkEnd w:id="318"/>
    </w:p>
    <w:p w14:paraId="4E84810E" w14:textId="77777777" w:rsidR="00A45958" w:rsidRPr="00A45958" w:rsidRDefault="00A45958" w:rsidP="00A45958"/>
    <w:p w14:paraId="7684415E" w14:textId="053BFC64" w:rsidR="00E63400" w:rsidRPr="00E63400" w:rsidRDefault="00EE44E2" w:rsidP="00E63400">
      <w:pPr>
        <w:pStyle w:val="Heading2"/>
        <w:spacing w:after="240" w:line="360" w:lineRule="auto"/>
        <w:rPr>
          <w:sz w:val="22"/>
          <w:szCs w:val="22"/>
        </w:rPr>
      </w:pPr>
      <w:bookmarkStart w:id="319" w:name="_Toc34725502"/>
      <w:bookmarkStart w:id="320" w:name="_Toc35099857"/>
      <w:bookmarkStart w:id="321" w:name="_Toc35170061"/>
      <w:bookmarkStart w:id="322" w:name="_Toc35521267"/>
      <w:bookmarkStart w:id="323" w:name="_Toc35609594"/>
      <w:r>
        <w:rPr>
          <w:sz w:val="22"/>
          <w:szCs w:val="22"/>
        </w:rPr>
        <w:t>4</w:t>
      </w:r>
      <w:r w:rsidRPr="00204E8B">
        <w:rPr>
          <w:sz w:val="22"/>
          <w:szCs w:val="22"/>
        </w:rPr>
        <w:t>.</w:t>
      </w:r>
      <w:r>
        <w:rPr>
          <w:sz w:val="22"/>
          <w:szCs w:val="22"/>
        </w:rPr>
        <w:t>3</w:t>
      </w:r>
      <w:r w:rsidRPr="00204E8B">
        <w:rPr>
          <w:sz w:val="22"/>
          <w:szCs w:val="22"/>
        </w:rPr>
        <w:t>.</w:t>
      </w:r>
      <w:r>
        <w:rPr>
          <w:sz w:val="22"/>
          <w:szCs w:val="22"/>
        </w:rPr>
        <w:t>4</w:t>
      </w:r>
      <w:r w:rsidRPr="00204E8B">
        <w:rPr>
          <w:sz w:val="22"/>
          <w:szCs w:val="22"/>
        </w:rPr>
        <w:t xml:space="preserve"> </w:t>
      </w:r>
      <w:r>
        <w:rPr>
          <w:sz w:val="22"/>
          <w:szCs w:val="22"/>
        </w:rPr>
        <w:t>Conclusion</w:t>
      </w:r>
      <w:bookmarkEnd w:id="319"/>
      <w:bookmarkEnd w:id="320"/>
      <w:bookmarkEnd w:id="321"/>
      <w:bookmarkEnd w:id="322"/>
      <w:bookmarkEnd w:id="323"/>
    </w:p>
    <w:p w14:paraId="36C5D77C" w14:textId="16F7B17F" w:rsidR="00EE44E2" w:rsidRDefault="00897CD3" w:rsidP="00E63400">
      <w:pPr>
        <w:spacing w:line="360" w:lineRule="auto"/>
      </w:pPr>
      <w:r w:rsidRPr="00E63400">
        <w:t xml:space="preserve">Once the instructions were provided to the user through audio and the </w:t>
      </w:r>
      <w:r w:rsidR="00962FEF" w:rsidRPr="00E63400">
        <w:t xml:space="preserve">Navigation Assistant program was running </w:t>
      </w:r>
      <w:r w:rsidR="00E63400" w:rsidRPr="00E63400">
        <w:t>at</w:t>
      </w:r>
      <w:r w:rsidR="00962FEF" w:rsidRPr="00E63400">
        <w:t xml:space="preserve"> device start up</w:t>
      </w:r>
      <w:r w:rsidR="00E63400" w:rsidRPr="00E63400">
        <w:t>,</w:t>
      </w:r>
      <w:r w:rsidR="00962FEF" w:rsidRPr="00E63400">
        <w:t xml:space="preserve"> the project was ready to be tested by different users to gain their feedback on the system</w:t>
      </w:r>
      <w:r w:rsidR="00E63400" w:rsidRPr="00E63400">
        <w:t>.</w:t>
      </w:r>
    </w:p>
    <w:p w14:paraId="37612623" w14:textId="77777777" w:rsidR="00E81A1A" w:rsidRPr="00E63400" w:rsidRDefault="00E81A1A" w:rsidP="00E63400">
      <w:pPr>
        <w:spacing w:line="360" w:lineRule="auto"/>
      </w:pPr>
    </w:p>
    <w:p w14:paraId="5A639960" w14:textId="640AB1F4" w:rsidR="009B697E" w:rsidRDefault="009B697E" w:rsidP="009B697E">
      <w:pPr>
        <w:pStyle w:val="Heading2"/>
      </w:pPr>
      <w:bookmarkStart w:id="324" w:name="_Toc35609595"/>
      <w:r w:rsidRPr="00F15AE1">
        <w:t xml:space="preserve">4.4. </w:t>
      </w:r>
      <w:r w:rsidR="007F3450" w:rsidRPr="00F15AE1">
        <w:t>Middle-Tier</w:t>
      </w:r>
      <w:bookmarkEnd w:id="324"/>
    </w:p>
    <w:p w14:paraId="0959C964" w14:textId="548FBC72" w:rsidR="00EE44E2" w:rsidRDefault="00EE44E2" w:rsidP="00EE44E2"/>
    <w:p w14:paraId="5BECE16C" w14:textId="548E9545" w:rsidR="002B6199" w:rsidRDefault="00EE44E2" w:rsidP="002B6199">
      <w:pPr>
        <w:pStyle w:val="Heading2"/>
        <w:spacing w:after="240" w:line="360" w:lineRule="auto"/>
        <w:rPr>
          <w:sz w:val="22"/>
          <w:szCs w:val="22"/>
        </w:rPr>
      </w:pPr>
      <w:bookmarkStart w:id="325" w:name="_Toc34725504"/>
      <w:bookmarkStart w:id="326" w:name="_Toc35099859"/>
      <w:bookmarkStart w:id="327" w:name="_Toc35170063"/>
      <w:bookmarkStart w:id="328" w:name="_Toc35521269"/>
      <w:bookmarkStart w:id="329" w:name="_Toc35609596"/>
      <w:r w:rsidRPr="00F15AE1">
        <w:rPr>
          <w:sz w:val="22"/>
          <w:szCs w:val="22"/>
        </w:rPr>
        <w:t>4.4.1 Introduction</w:t>
      </w:r>
      <w:bookmarkEnd w:id="325"/>
      <w:bookmarkEnd w:id="326"/>
      <w:bookmarkEnd w:id="327"/>
      <w:bookmarkEnd w:id="328"/>
      <w:bookmarkEnd w:id="329"/>
    </w:p>
    <w:p w14:paraId="7D015CEB" w14:textId="36B07E93" w:rsidR="005D1795" w:rsidRPr="00167D5F" w:rsidRDefault="005D1795" w:rsidP="00B54888">
      <w:pPr>
        <w:spacing w:line="360" w:lineRule="auto"/>
        <w:rPr>
          <w:highlight w:val="green"/>
        </w:rPr>
      </w:pPr>
      <w:r w:rsidRPr="001E4EEA">
        <w:t xml:space="preserve">The middle tier of </w:t>
      </w:r>
      <w:r w:rsidR="00B54888" w:rsidRPr="001E4EEA">
        <w:t>the developed system is used to retrieve the results from the object detection model in the backend and compile the</w:t>
      </w:r>
      <w:r w:rsidR="009B532D" w:rsidRPr="001E4EEA">
        <w:t>se</w:t>
      </w:r>
      <w:r w:rsidR="00B54888" w:rsidRPr="001E4EEA">
        <w:t xml:space="preserve"> results into instructions that can be provided to the user. This tier included the setting up of the</w:t>
      </w:r>
      <w:r w:rsidR="001E4EEA" w:rsidRPr="001E4EEA">
        <w:t xml:space="preserve"> distance</w:t>
      </w:r>
      <w:r w:rsidR="00B54888" w:rsidRPr="001E4EEA">
        <w:t xml:space="preserve"> sensor and sensor code in order to retrieve the distance the device currently is from the closest detected object. </w:t>
      </w:r>
    </w:p>
    <w:p w14:paraId="5A1A7FAD" w14:textId="77777777" w:rsidR="00810B6D" w:rsidRPr="00167D5F" w:rsidRDefault="00810B6D" w:rsidP="00B54888">
      <w:pPr>
        <w:spacing w:line="360" w:lineRule="auto"/>
        <w:rPr>
          <w:highlight w:val="green"/>
        </w:rPr>
      </w:pPr>
    </w:p>
    <w:p w14:paraId="27FAEA04" w14:textId="3CC74B59" w:rsidR="00B54888" w:rsidRPr="001E4EEA" w:rsidRDefault="00B54888" w:rsidP="00B54888">
      <w:pPr>
        <w:spacing w:line="360" w:lineRule="auto"/>
      </w:pPr>
      <w:r w:rsidRPr="001E4EEA">
        <w:t xml:space="preserve">This section will include the code used to compile the results from both the model and the sensor into instructions provided to the user. </w:t>
      </w:r>
      <w:r w:rsidR="00810B6D" w:rsidRPr="001E4EEA">
        <w:t>As well as that, the setup of the HC-SR04 sensor</w:t>
      </w:r>
      <w:r w:rsidR="0049659B" w:rsidRPr="001E4EEA">
        <w:t>,</w:t>
      </w:r>
      <w:r w:rsidR="00810B6D" w:rsidRPr="001E4EEA">
        <w:t xml:space="preserve"> to take in signals</w:t>
      </w:r>
      <w:r w:rsidR="0049659B" w:rsidRPr="001E4EEA">
        <w:t>,</w:t>
      </w:r>
      <w:r w:rsidR="00810B6D" w:rsidRPr="001E4EEA">
        <w:t xml:space="preserve"> and the code used to communicate the results </w:t>
      </w:r>
      <w:r w:rsidR="0049659B" w:rsidRPr="001E4EEA">
        <w:t>of the</w:t>
      </w:r>
      <w:r w:rsidR="00810B6D" w:rsidRPr="001E4EEA">
        <w:t xml:space="preserve"> distance calculation will be included in this section. This section essentially discusses the creation of the middle tier of the developed system.  </w:t>
      </w:r>
    </w:p>
    <w:p w14:paraId="5EEF88F2" w14:textId="61D48CAC" w:rsidR="00EE44E2" w:rsidRPr="001E4EEA" w:rsidRDefault="00EE44E2" w:rsidP="00EE44E2">
      <w:pPr>
        <w:pStyle w:val="Heading2"/>
        <w:spacing w:after="240" w:line="360" w:lineRule="auto"/>
        <w:rPr>
          <w:sz w:val="22"/>
          <w:szCs w:val="22"/>
        </w:rPr>
      </w:pPr>
      <w:bookmarkStart w:id="330" w:name="_Toc34725505"/>
      <w:bookmarkStart w:id="331" w:name="_Toc35099860"/>
      <w:bookmarkStart w:id="332" w:name="_Toc35170064"/>
      <w:bookmarkStart w:id="333" w:name="_Toc35521270"/>
      <w:bookmarkStart w:id="334" w:name="_Toc35609597"/>
      <w:r w:rsidRPr="001E4EEA">
        <w:rPr>
          <w:sz w:val="22"/>
          <w:szCs w:val="22"/>
        </w:rPr>
        <w:t>4.4.2 Distance Sensor Setup</w:t>
      </w:r>
      <w:bookmarkEnd w:id="330"/>
      <w:bookmarkEnd w:id="331"/>
      <w:bookmarkEnd w:id="332"/>
      <w:bookmarkEnd w:id="333"/>
      <w:bookmarkEnd w:id="334"/>
    </w:p>
    <w:p w14:paraId="6BBE82B0" w14:textId="3BB9E997" w:rsidR="00EA60F9" w:rsidRPr="001E4EEA" w:rsidRDefault="00B37176" w:rsidP="00EA60F9">
      <w:pPr>
        <w:pStyle w:val="Heading3"/>
        <w:spacing w:line="360" w:lineRule="auto"/>
        <w:rPr>
          <w:rStyle w:val="IntenseEmphasis"/>
          <w:rFonts w:asciiTheme="minorHAnsi" w:eastAsiaTheme="minorEastAsia" w:hAnsiTheme="minorHAnsi" w:cstheme="minorBidi"/>
          <w:spacing w:val="15"/>
          <w:sz w:val="22"/>
          <w:szCs w:val="22"/>
        </w:rPr>
      </w:pPr>
      <w:bookmarkStart w:id="335" w:name="_Toc34725506"/>
      <w:bookmarkStart w:id="336" w:name="_Toc35099861"/>
      <w:bookmarkStart w:id="337" w:name="_Toc35170065"/>
      <w:bookmarkStart w:id="338" w:name="_Toc35521271"/>
      <w:bookmarkStart w:id="339" w:name="_Toc35609598"/>
      <w:r w:rsidRPr="001E4EEA">
        <w:rPr>
          <w:rStyle w:val="IntenseEmphasis"/>
          <w:rFonts w:asciiTheme="minorHAnsi" w:eastAsiaTheme="minorEastAsia" w:hAnsiTheme="minorHAnsi" w:cstheme="minorBidi"/>
          <w:spacing w:val="15"/>
          <w:sz w:val="22"/>
          <w:szCs w:val="22"/>
        </w:rPr>
        <w:t xml:space="preserve">Sensor </w:t>
      </w:r>
      <w:r w:rsidR="00EA60F9" w:rsidRPr="001E4EEA">
        <w:rPr>
          <w:rStyle w:val="IntenseEmphasis"/>
          <w:rFonts w:asciiTheme="minorHAnsi" w:eastAsiaTheme="minorEastAsia" w:hAnsiTheme="minorHAnsi" w:cstheme="minorBidi"/>
          <w:spacing w:val="15"/>
          <w:sz w:val="22"/>
          <w:szCs w:val="22"/>
        </w:rPr>
        <w:t>Hardware Setup</w:t>
      </w:r>
      <w:bookmarkEnd w:id="335"/>
      <w:bookmarkEnd w:id="336"/>
      <w:bookmarkEnd w:id="337"/>
      <w:bookmarkEnd w:id="338"/>
      <w:bookmarkEnd w:id="339"/>
    </w:p>
    <w:p w14:paraId="1D895B85" w14:textId="717F76BA" w:rsidR="00C27366" w:rsidRPr="001E4EEA" w:rsidRDefault="007B0DCE" w:rsidP="00C27366">
      <w:pPr>
        <w:spacing w:line="360" w:lineRule="auto"/>
      </w:pPr>
      <w:r w:rsidRPr="001E4EEA">
        <w:t xml:space="preserve">The HC-SR04 sensor that is required for this project is attached to the Raspberry Pi in order to calculate the distance between the user and </w:t>
      </w:r>
      <w:r w:rsidR="001E4EEA" w:rsidRPr="001E4EEA">
        <w:t xml:space="preserve">the closest detected </w:t>
      </w:r>
      <w:r w:rsidRPr="001E4EEA">
        <w:t>object</w:t>
      </w:r>
      <w:r w:rsidR="00006A6B" w:rsidRPr="001E4EEA">
        <w:t>.</w:t>
      </w:r>
      <w:r w:rsidR="00C27366" w:rsidRPr="001E4EEA">
        <w:t xml:space="preserve"> </w:t>
      </w:r>
      <w:r w:rsidR="00C27366" w:rsidRPr="001E4EEA">
        <w:fldChar w:fldCharType="begin"/>
      </w:r>
      <w:r w:rsidR="00C27366" w:rsidRPr="001E4EEA">
        <w:instrText xml:space="preserve"> REF _Ref35609321 \h </w:instrText>
      </w:r>
      <w:r w:rsidR="00167D5F" w:rsidRPr="001E4EEA">
        <w:instrText xml:space="preserve"> \* MERGEFORMAT </w:instrText>
      </w:r>
      <w:r w:rsidR="00C27366" w:rsidRPr="001E4EEA">
        <w:fldChar w:fldCharType="separate"/>
      </w:r>
      <w:r w:rsidR="00C87D57" w:rsidRPr="001E4EEA">
        <w:t xml:space="preserve">Figure </w:t>
      </w:r>
      <w:r w:rsidR="00C87D57" w:rsidRPr="001E4EEA">
        <w:rPr>
          <w:noProof/>
        </w:rPr>
        <w:t>31</w:t>
      </w:r>
      <w:r w:rsidR="00C27366" w:rsidRPr="001E4EEA">
        <w:fldChar w:fldCharType="end"/>
      </w:r>
      <w:r w:rsidR="00C87D57" w:rsidRPr="001E4EEA">
        <w:t xml:space="preserve"> </w:t>
      </w:r>
      <w:r w:rsidR="00C27366" w:rsidRPr="001E4EEA">
        <w:t xml:space="preserve">shows the circuit schematic used to attach the HC-SR04 </w:t>
      </w:r>
      <w:r w:rsidR="008776A9" w:rsidRPr="001E4EEA">
        <w:t xml:space="preserve">distance </w:t>
      </w:r>
      <w:r w:rsidR="00C27366" w:rsidRPr="001E4EEA">
        <w:t>sensor to the Raspberry Pi.</w:t>
      </w:r>
    </w:p>
    <w:p w14:paraId="540547EC" w14:textId="65D45337" w:rsidR="00C27366" w:rsidRPr="001E4EEA" w:rsidRDefault="00C27366" w:rsidP="00C27366">
      <w:pPr>
        <w:keepNext/>
        <w:spacing w:line="360" w:lineRule="auto"/>
      </w:pPr>
      <w:r w:rsidRPr="001E4EEA">
        <w:rPr>
          <w:noProof/>
        </w:rPr>
        <w:drawing>
          <wp:inline distT="0" distB="0" distL="0" distR="0" wp14:anchorId="54A640DD" wp14:editId="32999B66">
            <wp:extent cx="3878580" cy="4633912"/>
            <wp:effectExtent l="0" t="0" r="7620" b="0"/>
            <wp:docPr id="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a:extLst>
                        <a:ext uri="{28A0092B-C50C-407E-A947-70E740481C1C}">
                          <a14:useLocalDpi xmlns:a14="http://schemas.microsoft.com/office/drawing/2010/main" val="0"/>
                        </a:ext>
                      </a:extLst>
                    </a:blip>
                    <a:srcRect l="12899" t="4693" r="9983" b="4985"/>
                    <a:stretch/>
                  </pic:blipFill>
                  <pic:spPr bwMode="auto">
                    <a:xfrm>
                      <a:off x="0" y="0"/>
                      <a:ext cx="3907465" cy="4668422"/>
                    </a:xfrm>
                    <a:prstGeom prst="rect">
                      <a:avLst/>
                    </a:prstGeom>
                    <a:noFill/>
                    <a:ln>
                      <a:noFill/>
                    </a:ln>
                    <a:extLst>
                      <a:ext uri="{53640926-AAD7-44D8-BBD7-CCE9431645EC}">
                        <a14:shadowObscured xmlns:a14="http://schemas.microsoft.com/office/drawing/2010/main"/>
                      </a:ext>
                    </a:extLst>
                  </pic:spPr>
                </pic:pic>
              </a:graphicData>
            </a:graphic>
          </wp:inline>
        </w:drawing>
      </w:r>
    </w:p>
    <w:p w14:paraId="119B3DC8" w14:textId="078DD428" w:rsidR="00C27366" w:rsidRPr="001E4EEA" w:rsidRDefault="00C27366" w:rsidP="00C27366">
      <w:pPr>
        <w:pStyle w:val="Caption"/>
      </w:pPr>
      <w:bookmarkStart w:id="340" w:name="_Ref35609321"/>
      <w:bookmarkStart w:id="341" w:name="_Toc35765772"/>
      <w:r w:rsidRPr="001E4EEA">
        <w:t xml:space="preserve">Figure </w:t>
      </w:r>
      <w:fldSimple w:instr=" SEQ Figure \* ARABIC ">
        <w:r w:rsidR="005D5259" w:rsidRPr="001E4EEA">
          <w:rPr>
            <w:noProof/>
          </w:rPr>
          <w:t>31</w:t>
        </w:r>
      </w:fldSimple>
      <w:r w:rsidRPr="001E4EEA">
        <w:t>: Circuit schematic</w:t>
      </w:r>
      <w:bookmarkEnd w:id="340"/>
      <w:r w:rsidRPr="001E4EEA">
        <w:t xml:space="preserve"> (44)</w:t>
      </w:r>
      <w:bookmarkEnd w:id="341"/>
    </w:p>
    <w:p w14:paraId="41B685DE" w14:textId="77777777" w:rsidR="00C27366" w:rsidRPr="00167D5F" w:rsidRDefault="00C27366" w:rsidP="00006A6B">
      <w:pPr>
        <w:spacing w:line="360" w:lineRule="auto"/>
        <w:rPr>
          <w:highlight w:val="green"/>
        </w:rPr>
      </w:pPr>
    </w:p>
    <w:p w14:paraId="5FD7900F" w14:textId="41FAA1C0" w:rsidR="00EA60F9" w:rsidRPr="001E4EEA" w:rsidRDefault="00006A6B" w:rsidP="00006A6B">
      <w:pPr>
        <w:spacing w:line="360" w:lineRule="auto"/>
      </w:pPr>
      <w:r w:rsidRPr="001E4EEA">
        <w:lastRenderedPageBreak/>
        <w:t>The sensor is attached using four jumper wires which are attached to the VCC, TRIG</w:t>
      </w:r>
      <w:r w:rsidR="001E4EEA" w:rsidRPr="001E4EEA">
        <w:t>,</w:t>
      </w:r>
      <w:r w:rsidRPr="001E4EEA">
        <w:t xml:space="preserve"> ECHO and GND pins on the sensor, as shown in </w:t>
      </w:r>
      <w:r w:rsidR="009C334E" w:rsidRPr="001E4EEA">
        <w:fldChar w:fldCharType="begin"/>
      </w:r>
      <w:r w:rsidR="009C334E" w:rsidRPr="001E4EEA">
        <w:instrText xml:space="preserve"> REF _Ref35098667 \h </w:instrText>
      </w:r>
      <w:r w:rsidR="00167D5F" w:rsidRPr="001E4EEA">
        <w:instrText xml:space="preserve"> \* MERGEFORMAT </w:instrText>
      </w:r>
      <w:r w:rsidR="009C334E" w:rsidRPr="001E4EEA">
        <w:fldChar w:fldCharType="separate"/>
      </w:r>
      <w:r w:rsidR="00C87D57" w:rsidRPr="001E4EEA">
        <w:t xml:space="preserve">Figure </w:t>
      </w:r>
      <w:r w:rsidR="00C87D57" w:rsidRPr="001E4EEA">
        <w:rPr>
          <w:noProof/>
        </w:rPr>
        <w:t>32</w:t>
      </w:r>
      <w:r w:rsidR="009C334E" w:rsidRPr="001E4EEA">
        <w:fldChar w:fldCharType="end"/>
      </w:r>
      <w:r w:rsidRPr="001E4EEA">
        <w:t xml:space="preserve">. </w:t>
      </w:r>
    </w:p>
    <w:p w14:paraId="382226C7" w14:textId="77777777" w:rsidR="00006A6B" w:rsidRPr="00167D5F" w:rsidRDefault="00006A6B" w:rsidP="00006A6B">
      <w:pPr>
        <w:spacing w:line="360" w:lineRule="auto"/>
        <w:rPr>
          <w:highlight w:val="green"/>
        </w:rPr>
      </w:pPr>
    </w:p>
    <w:p w14:paraId="0C03C664" w14:textId="77777777" w:rsidR="00006A6B" w:rsidRPr="001E4EEA" w:rsidRDefault="003D4C7C" w:rsidP="00006A6B">
      <w:pPr>
        <w:keepNext/>
        <w:spacing w:line="360" w:lineRule="auto"/>
      </w:pPr>
      <w:r w:rsidRPr="001E4EEA">
        <w:rPr>
          <w:noProof/>
        </w:rPr>
        <w:drawing>
          <wp:inline distT="0" distB="0" distL="0" distR="0" wp14:anchorId="232948C5" wp14:editId="6BB31558">
            <wp:extent cx="4267200" cy="4361430"/>
            <wp:effectExtent l="0" t="0" r="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36693" t="13959" r="21162" b="53735"/>
                    <a:stretch/>
                  </pic:blipFill>
                  <pic:spPr bwMode="auto">
                    <a:xfrm>
                      <a:off x="0" y="0"/>
                      <a:ext cx="4297481" cy="4392380"/>
                    </a:xfrm>
                    <a:prstGeom prst="rect">
                      <a:avLst/>
                    </a:prstGeom>
                    <a:noFill/>
                    <a:ln>
                      <a:noFill/>
                    </a:ln>
                    <a:extLst>
                      <a:ext uri="{53640926-AAD7-44D8-BBD7-CCE9431645EC}">
                        <a14:shadowObscured xmlns:a14="http://schemas.microsoft.com/office/drawing/2010/main"/>
                      </a:ext>
                    </a:extLst>
                  </pic:spPr>
                </pic:pic>
              </a:graphicData>
            </a:graphic>
          </wp:inline>
        </w:drawing>
      </w:r>
    </w:p>
    <w:p w14:paraId="7BB4C74B" w14:textId="7A88A02E" w:rsidR="003D4C7C" w:rsidRPr="001E4EEA" w:rsidRDefault="00006A6B" w:rsidP="00006A6B">
      <w:pPr>
        <w:pStyle w:val="Caption"/>
      </w:pPr>
      <w:bookmarkStart w:id="342" w:name="_Ref35098667"/>
      <w:bookmarkStart w:id="343" w:name="_Toc35765773"/>
      <w:r w:rsidRPr="001E4EEA">
        <w:t xml:space="preserve">Figure </w:t>
      </w:r>
      <w:fldSimple w:instr=" SEQ Figure \* ARABIC ">
        <w:r w:rsidR="005D5259" w:rsidRPr="001E4EEA">
          <w:rPr>
            <w:noProof/>
          </w:rPr>
          <w:t>32</w:t>
        </w:r>
      </w:fldSimple>
      <w:r w:rsidRPr="001E4EEA">
        <w:t>: Wires attached to HC-SR04 sensor</w:t>
      </w:r>
      <w:bookmarkEnd w:id="342"/>
      <w:bookmarkEnd w:id="343"/>
    </w:p>
    <w:p w14:paraId="41C65922" w14:textId="77777777" w:rsidR="008412B8" w:rsidRPr="00167D5F" w:rsidRDefault="008412B8" w:rsidP="008412B8">
      <w:pPr>
        <w:rPr>
          <w:highlight w:val="green"/>
        </w:rPr>
      </w:pPr>
    </w:p>
    <w:p w14:paraId="7B5E3E21" w14:textId="471C170B" w:rsidR="000845A0" w:rsidRPr="001E4EEA" w:rsidRDefault="008412B8" w:rsidP="000845A0">
      <w:pPr>
        <w:spacing w:line="360" w:lineRule="auto"/>
      </w:pPr>
      <w:r w:rsidRPr="001E4EEA">
        <w:t xml:space="preserve">The other end of the VCC wire, the red wire shown in </w:t>
      </w:r>
      <w:r w:rsidRPr="001E4EEA">
        <w:fldChar w:fldCharType="begin"/>
      </w:r>
      <w:r w:rsidRPr="001E4EEA">
        <w:instrText xml:space="preserve"> REF _Ref35098667 \h </w:instrText>
      </w:r>
      <w:r w:rsidR="00CA33F0" w:rsidRPr="001E4EEA">
        <w:instrText xml:space="preserve"> \* MERGEFORMAT </w:instrText>
      </w:r>
      <w:r w:rsidRPr="001E4EEA">
        <w:fldChar w:fldCharType="separate"/>
      </w:r>
      <w:r w:rsidR="00C87D57" w:rsidRPr="001E4EEA">
        <w:t xml:space="preserve">Figure </w:t>
      </w:r>
      <w:r w:rsidR="00C87D57" w:rsidRPr="001E4EEA">
        <w:rPr>
          <w:noProof/>
        </w:rPr>
        <w:t>32</w:t>
      </w:r>
      <w:r w:rsidRPr="001E4EEA">
        <w:fldChar w:fldCharType="end"/>
      </w:r>
      <w:r w:rsidRPr="001E4EEA">
        <w:t xml:space="preserve">, is attached to the positive rail on the bread board, shown in </w:t>
      </w:r>
      <w:r w:rsidRPr="001E4EEA">
        <w:fldChar w:fldCharType="begin"/>
      </w:r>
      <w:r w:rsidRPr="001E4EEA">
        <w:instrText xml:space="preserve"> REF _Ref35098951 \h </w:instrText>
      </w:r>
      <w:r w:rsidR="00CA33F0" w:rsidRPr="001E4EEA">
        <w:instrText xml:space="preserve"> \* MERGEFORMAT </w:instrText>
      </w:r>
      <w:r w:rsidRPr="001E4EEA">
        <w:fldChar w:fldCharType="separate"/>
      </w:r>
      <w:r w:rsidR="00C87D57" w:rsidRPr="001E4EEA">
        <w:t xml:space="preserve">Figure </w:t>
      </w:r>
      <w:r w:rsidR="00C87D57" w:rsidRPr="001E4EEA">
        <w:rPr>
          <w:noProof/>
        </w:rPr>
        <w:t>33</w:t>
      </w:r>
      <w:r w:rsidRPr="001E4EEA">
        <w:fldChar w:fldCharType="end"/>
      </w:r>
      <w:r w:rsidRPr="001E4EEA">
        <w:t>. Similarly</w:t>
      </w:r>
      <w:r w:rsidR="00CA33F0" w:rsidRPr="001E4EEA">
        <w:t>,</w:t>
      </w:r>
      <w:r w:rsidRPr="001E4EEA">
        <w:t xml:space="preserve"> the other end of the GND wire, the black wire shown in </w:t>
      </w:r>
      <w:r w:rsidR="00CA33F0" w:rsidRPr="001E4EEA">
        <w:fldChar w:fldCharType="begin"/>
      </w:r>
      <w:r w:rsidR="00CA33F0" w:rsidRPr="001E4EEA">
        <w:instrText xml:space="preserve"> REF _Ref35098667 \h  \* MERGEFORMAT </w:instrText>
      </w:r>
      <w:r w:rsidR="00CA33F0" w:rsidRPr="001E4EEA">
        <w:fldChar w:fldCharType="separate"/>
      </w:r>
      <w:r w:rsidR="00C87D57" w:rsidRPr="001E4EEA">
        <w:t xml:space="preserve">Figure </w:t>
      </w:r>
      <w:r w:rsidR="00C87D57" w:rsidRPr="001E4EEA">
        <w:rPr>
          <w:noProof/>
        </w:rPr>
        <w:t>32</w:t>
      </w:r>
      <w:r w:rsidR="00CA33F0" w:rsidRPr="001E4EEA">
        <w:fldChar w:fldCharType="end"/>
      </w:r>
      <w:r w:rsidRPr="001E4EEA">
        <w:t xml:space="preserve">, is attached to the negative rail on the bread board. </w:t>
      </w:r>
      <w:r w:rsidR="00CA33F0" w:rsidRPr="001E4EEA">
        <w:t xml:space="preserve">The ECHO pin on the sensor, the yellow wire shown in </w:t>
      </w:r>
      <w:r w:rsidR="00CA33F0" w:rsidRPr="001E4EEA">
        <w:fldChar w:fldCharType="begin"/>
      </w:r>
      <w:r w:rsidR="00CA33F0" w:rsidRPr="001E4EEA">
        <w:instrText xml:space="preserve"> REF _Ref35098667 \h </w:instrText>
      </w:r>
      <w:r w:rsidR="00167D5F" w:rsidRPr="001E4EEA">
        <w:instrText xml:space="preserve"> \* MERGEFORMAT </w:instrText>
      </w:r>
      <w:r w:rsidR="00CA33F0" w:rsidRPr="001E4EEA">
        <w:fldChar w:fldCharType="separate"/>
      </w:r>
      <w:r w:rsidR="00C87D57" w:rsidRPr="001E4EEA">
        <w:t xml:space="preserve">Figure </w:t>
      </w:r>
      <w:r w:rsidR="00C87D57" w:rsidRPr="001E4EEA">
        <w:rPr>
          <w:noProof/>
        </w:rPr>
        <w:t>32</w:t>
      </w:r>
      <w:r w:rsidR="00CA33F0" w:rsidRPr="001E4EEA">
        <w:fldChar w:fldCharType="end"/>
      </w:r>
      <w:r w:rsidR="00CA33F0" w:rsidRPr="001E4EEA">
        <w:t xml:space="preserve">, was attached to a blank rail and linked to another blank rail using a 1k resistor. This 1k resistor was then linked to the negative rail using a 2k resistor. Lastly, the TRIG sensor pin, indicated with the blue wire, was connected to another empty rail. It was then time for the Raspberry Pi to be attached to the bread board. </w:t>
      </w:r>
    </w:p>
    <w:p w14:paraId="28426554" w14:textId="77777777" w:rsidR="00982874" w:rsidRPr="00167D5F" w:rsidRDefault="00982874" w:rsidP="000845A0">
      <w:pPr>
        <w:spacing w:line="360" w:lineRule="auto"/>
        <w:rPr>
          <w:highlight w:val="green"/>
        </w:rPr>
      </w:pPr>
    </w:p>
    <w:p w14:paraId="7FADA4E4" w14:textId="6F5A6EEC" w:rsidR="008412B8" w:rsidRPr="001E4EEA" w:rsidRDefault="003D4C7C" w:rsidP="000845A0">
      <w:pPr>
        <w:spacing w:line="360" w:lineRule="auto"/>
      </w:pPr>
      <w:r w:rsidRPr="001E4EEA">
        <w:rPr>
          <w:noProof/>
        </w:rPr>
        <w:lastRenderedPageBreak/>
        <w:drawing>
          <wp:inline distT="0" distB="0" distL="0" distR="0" wp14:anchorId="0EC26E43" wp14:editId="0213A5F3">
            <wp:extent cx="4432300" cy="4414283"/>
            <wp:effectExtent l="0" t="0" r="6350" b="5715"/>
            <wp:docPr id="43" name="Picture 43" descr="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G_20200223_164331.jpg"/>
                    <pic:cNvPicPr/>
                  </pic:nvPicPr>
                  <pic:blipFill rotWithShape="1">
                    <a:blip r:embed="rId46" cstate="print">
                      <a:extLst>
                        <a:ext uri="{28A0092B-C50C-407E-A947-70E740481C1C}">
                          <a14:useLocalDpi xmlns:a14="http://schemas.microsoft.com/office/drawing/2010/main" val="0"/>
                        </a:ext>
                      </a:extLst>
                    </a:blip>
                    <a:srcRect l="32041" t="33601" r="2548" b="17541"/>
                    <a:stretch/>
                  </pic:blipFill>
                  <pic:spPr bwMode="auto">
                    <a:xfrm>
                      <a:off x="0" y="0"/>
                      <a:ext cx="4435501" cy="4417471"/>
                    </a:xfrm>
                    <a:prstGeom prst="rect">
                      <a:avLst/>
                    </a:prstGeom>
                    <a:ln>
                      <a:noFill/>
                    </a:ln>
                    <a:extLst>
                      <a:ext uri="{53640926-AAD7-44D8-BBD7-CCE9431645EC}">
                        <a14:shadowObscured xmlns:a14="http://schemas.microsoft.com/office/drawing/2010/main"/>
                      </a:ext>
                    </a:extLst>
                  </pic:spPr>
                </pic:pic>
              </a:graphicData>
            </a:graphic>
          </wp:inline>
        </w:drawing>
      </w:r>
    </w:p>
    <w:p w14:paraId="4133865D" w14:textId="28F26DE3" w:rsidR="003D4C7C" w:rsidRPr="001E4EEA" w:rsidRDefault="008412B8" w:rsidP="008412B8">
      <w:pPr>
        <w:pStyle w:val="Caption"/>
      </w:pPr>
      <w:bookmarkStart w:id="344" w:name="_Ref35098951"/>
      <w:bookmarkStart w:id="345" w:name="_Toc35765774"/>
      <w:r w:rsidRPr="001E4EEA">
        <w:t xml:space="preserve">Figure </w:t>
      </w:r>
      <w:fldSimple w:instr=" SEQ Figure \* ARABIC ">
        <w:r w:rsidR="005D5259" w:rsidRPr="001E4EEA">
          <w:rPr>
            <w:noProof/>
          </w:rPr>
          <w:t>33</w:t>
        </w:r>
      </w:fldSimple>
      <w:r w:rsidRPr="001E4EEA">
        <w:t>: Sensor bread board connections</w:t>
      </w:r>
      <w:bookmarkEnd w:id="344"/>
      <w:bookmarkEnd w:id="345"/>
    </w:p>
    <w:p w14:paraId="2FB4A347" w14:textId="3FE8B468" w:rsidR="000845A0" w:rsidRPr="00167D5F" w:rsidRDefault="000845A0" w:rsidP="000845A0">
      <w:pPr>
        <w:rPr>
          <w:highlight w:val="green"/>
        </w:rPr>
      </w:pPr>
    </w:p>
    <w:p w14:paraId="74F0BC65" w14:textId="1BACE81A" w:rsidR="000845A0" w:rsidRPr="001E4EEA" w:rsidRDefault="000845A0" w:rsidP="000845A0">
      <w:pPr>
        <w:spacing w:line="360" w:lineRule="auto"/>
      </w:pPr>
      <w:r w:rsidRPr="001E4EEA">
        <w:t xml:space="preserve">This started with the </w:t>
      </w:r>
      <w:r w:rsidR="00C31C14" w:rsidRPr="001E4EEA">
        <w:t>Raspberry P</w:t>
      </w:r>
      <w:r w:rsidRPr="001E4EEA">
        <w:t xml:space="preserve">i being attached to the positive and negative rails on the breadboard, allowing the VCC and GND wires to connect to the </w:t>
      </w:r>
      <w:r w:rsidR="00C31C14" w:rsidRPr="001E4EEA">
        <w:t xml:space="preserve">Raspberry </w:t>
      </w:r>
      <w:r w:rsidRPr="001E4EEA">
        <w:t xml:space="preserve">Pi, as shown in </w:t>
      </w:r>
      <w:r w:rsidRPr="001E4EEA">
        <w:fldChar w:fldCharType="begin"/>
      </w:r>
      <w:r w:rsidRPr="001E4EEA">
        <w:instrText xml:space="preserve"> REF _Ref35098951 \h </w:instrText>
      </w:r>
      <w:r w:rsidR="00802F85" w:rsidRPr="001E4EEA">
        <w:instrText xml:space="preserve"> \* MERGEFORMAT </w:instrText>
      </w:r>
      <w:r w:rsidRPr="001E4EEA">
        <w:fldChar w:fldCharType="separate"/>
      </w:r>
      <w:r w:rsidR="00C87D57" w:rsidRPr="001E4EEA">
        <w:t xml:space="preserve">Figure </w:t>
      </w:r>
      <w:r w:rsidR="00C87D57" w:rsidRPr="001E4EEA">
        <w:rPr>
          <w:noProof/>
        </w:rPr>
        <w:t>33</w:t>
      </w:r>
      <w:r w:rsidRPr="001E4EEA">
        <w:fldChar w:fldCharType="end"/>
      </w:r>
      <w:r w:rsidRPr="001E4EEA">
        <w:t xml:space="preserve">. The TRIG pin is then connected to the Raspberry Pi at pin 16, indicated in </w:t>
      </w:r>
      <w:r w:rsidRPr="001E4EEA">
        <w:fldChar w:fldCharType="begin"/>
      </w:r>
      <w:r w:rsidRPr="001E4EEA">
        <w:instrText xml:space="preserve"> REF _Ref35099611 \h </w:instrText>
      </w:r>
      <w:r w:rsidR="00167D5F" w:rsidRPr="001E4EEA">
        <w:instrText xml:space="preserve"> \* MERGEFORMAT </w:instrText>
      </w:r>
      <w:r w:rsidRPr="001E4EEA">
        <w:fldChar w:fldCharType="separate"/>
      </w:r>
      <w:r w:rsidR="00C87D57" w:rsidRPr="001E4EEA">
        <w:t xml:space="preserve">Figure </w:t>
      </w:r>
      <w:r w:rsidR="00C87D57" w:rsidRPr="001E4EEA">
        <w:rPr>
          <w:noProof/>
        </w:rPr>
        <w:t>34</w:t>
      </w:r>
      <w:r w:rsidRPr="001E4EEA">
        <w:fldChar w:fldCharType="end"/>
      </w:r>
      <w:r w:rsidRPr="001E4EEA">
        <w:t xml:space="preserve"> with the purple wire. Lastly, in order to fully connect the Raspberry Pi and HC-SR04 sensor, pin 18 on the </w:t>
      </w:r>
      <w:r w:rsidR="00C31C14" w:rsidRPr="001E4EEA">
        <w:t>Raspberry P</w:t>
      </w:r>
      <w:r w:rsidRPr="001E4EEA">
        <w:t xml:space="preserve">i, indicated with the green wire in </w:t>
      </w:r>
      <w:r w:rsidR="0096130B" w:rsidRPr="001E4EEA">
        <w:fldChar w:fldCharType="begin"/>
      </w:r>
      <w:r w:rsidR="0096130B" w:rsidRPr="001E4EEA">
        <w:instrText xml:space="preserve"> REF _Ref35099611 \h </w:instrText>
      </w:r>
      <w:r w:rsidR="00167D5F" w:rsidRPr="001E4EEA">
        <w:instrText xml:space="preserve"> \* MERGEFORMAT </w:instrText>
      </w:r>
      <w:r w:rsidR="0096130B" w:rsidRPr="001E4EEA">
        <w:fldChar w:fldCharType="separate"/>
      </w:r>
      <w:r w:rsidR="00C87D57" w:rsidRPr="001E4EEA">
        <w:t xml:space="preserve">Figure </w:t>
      </w:r>
      <w:r w:rsidR="00C87D57" w:rsidRPr="001E4EEA">
        <w:rPr>
          <w:noProof/>
        </w:rPr>
        <w:t>34</w:t>
      </w:r>
      <w:r w:rsidR="0096130B" w:rsidRPr="001E4EEA">
        <w:fldChar w:fldCharType="end"/>
      </w:r>
      <w:r w:rsidRPr="001E4EEA">
        <w:t>, was added to the same rail as the 1k resistor</w:t>
      </w:r>
      <w:r w:rsidR="006F30ED" w:rsidRPr="001E4EEA">
        <w:t xml:space="preserve"> mentioned previously</w:t>
      </w:r>
      <w:r w:rsidRPr="001E4EEA">
        <w:t>, thus fully connecting the HC-SR04 sensor to the Raspberry Pi</w:t>
      </w:r>
      <w:r w:rsidR="001E4EEA">
        <w:t>.</w:t>
      </w:r>
    </w:p>
    <w:p w14:paraId="5D5DDCE9" w14:textId="77777777" w:rsidR="000845A0" w:rsidRPr="00167D5F" w:rsidRDefault="000845A0" w:rsidP="000845A0">
      <w:pPr>
        <w:rPr>
          <w:highlight w:val="green"/>
        </w:rPr>
      </w:pPr>
    </w:p>
    <w:p w14:paraId="29D1D668" w14:textId="77777777" w:rsidR="000845A0" w:rsidRPr="008905C3" w:rsidRDefault="003D4C7C" w:rsidP="000845A0">
      <w:pPr>
        <w:keepNext/>
        <w:spacing w:line="360" w:lineRule="auto"/>
      </w:pPr>
      <w:r w:rsidRPr="008905C3">
        <w:rPr>
          <w:noProof/>
        </w:rPr>
        <w:lastRenderedPageBreak/>
        <w:drawing>
          <wp:inline distT="0" distB="0" distL="0" distR="0" wp14:anchorId="06D6DC0B" wp14:editId="7573081A">
            <wp:extent cx="4826000" cy="4713767"/>
            <wp:effectExtent l="0" t="0" r="0" b="0"/>
            <wp:docPr id="44" name="Picture 44" descr="A picture containing circuit, table,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G_20200223_164352.jpg"/>
                    <pic:cNvPicPr/>
                  </pic:nvPicPr>
                  <pic:blipFill rotWithShape="1">
                    <a:blip r:embed="rId47" cstate="print">
                      <a:extLst>
                        <a:ext uri="{28A0092B-C50C-407E-A947-70E740481C1C}">
                          <a14:useLocalDpi xmlns:a14="http://schemas.microsoft.com/office/drawing/2010/main" val="0"/>
                        </a:ext>
                      </a:extLst>
                    </a:blip>
                    <a:srcRect l="47596" b="31758"/>
                    <a:stretch/>
                  </pic:blipFill>
                  <pic:spPr bwMode="auto">
                    <a:xfrm>
                      <a:off x="0" y="0"/>
                      <a:ext cx="4831540" cy="4719178"/>
                    </a:xfrm>
                    <a:prstGeom prst="rect">
                      <a:avLst/>
                    </a:prstGeom>
                    <a:ln>
                      <a:noFill/>
                    </a:ln>
                    <a:extLst>
                      <a:ext uri="{53640926-AAD7-44D8-BBD7-CCE9431645EC}">
                        <a14:shadowObscured xmlns:a14="http://schemas.microsoft.com/office/drawing/2010/main"/>
                      </a:ext>
                    </a:extLst>
                  </pic:spPr>
                </pic:pic>
              </a:graphicData>
            </a:graphic>
          </wp:inline>
        </w:drawing>
      </w:r>
    </w:p>
    <w:p w14:paraId="0B30C388" w14:textId="053FB9DC" w:rsidR="003D4C7C" w:rsidRPr="008905C3" w:rsidRDefault="000845A0" w:rsidP="000845A0">
      <w:pPr>
        <w:pStyle w:val="Caption"/>
      </w:pPr>
      <w:bookmarkStart w:id="346" w:name="_Ref35099611"/>
      <w:bookmarkStart w:id="347" w:name="_Toc35765775"/>
      <w:r w:rsidRPr="008905C3">
        <w:t xml:space="preserve">Figure </w:t>
      </w:r>
      <w:fldSimple w:instr=" SEQ Figure \* ARABIC ">
        <w:r w:rsidR="005D5259" w:rsidRPr="008905C3">
          <w:rPr>
            <w:noProof/>
          </w:rPr>
          <w:t>34</w:t>
        </w:r>
      </w:fldSimple>
      <w:r w:rsidRPr="008905C3">
        <w:t>: Sensor connections to Raspberry Pi</w:t>
      </w:r>
      <w:bookmarkEnd w:id="346"/>
      <w:bookmarkEnd w:id="347"/>
    </w:p>
    <w:p w14:paraId="3CADFBFF" w14:textId="77777777" w:rsidR="009C57F8" w:rsidRPr="00167D5F" w:rsidRDefault="009C57F8" w:rsidP="009C57F8">
      <w:pPr>
        <w:rPr>
          <w:highlight w:val="green"/>
        </w:rPr>
      </w:pPr>
    </w:p>
    <w:p w14:paraId="1EC0C74C" w14:textId="7C410D6E" w:rsidR="003D4C7C" w:rsidRPr="008905C3" w:rsidRDefault="00B37176" w:rsidP="005F37D1">
      <w:pPr>
        <w:pStyle w:val="Heading3"/>
        <w:spacing w:line="360" w:lineRule="auto"/>
        <w:rPr>
          <w:rFonts w:asciiTheme="minorHAnsi" w:eastAsiaTheme="minorEastAsia" w:hAnsiTheme="minorHAnsi" w:cstheme="minorBidi"/>
          <w:i/>
          <w:iCs/>
          <w:color w:val="5B9BD5" w:themeColor="accent1"/>
          <w:spacing w:val="15"/>
          <w:sz w:val="22"/>
          <w:szCs w:val="22"/>
        </w:rPr>
      </w:pPr>
      <w:bookmarkStart w:id="348" w:name="_Toc34725507"/>
      <w:bookmarkStart w:id="349" w:name="_Toc35099862"/>
      <w:bookmarkStart w:id="350" w:name="_Toc35170066"/>
      <w:bookmarkStart w:id="351" w:name="_Toc35521272"/>
      <w:bookmarkStart w:id="352" w:name="_Toc35609599"/>
      <w:r w:rsidRPr="008905C3">
        <w:rPr>
          <w:rStyle w:val="IntenseEmphasis"/>
          <w:rFonts w:asciiTheme="minorHAnsi" w:eastAsiaTheme="minorEastAsia" w:hAnsiTheme="minorHAnsi" w:cstheme="minorBidi"/>
          <w:spacing w:val="15"/>
          <w:sz w:val="22"/>
          <w:szCs w:val="22"/>
        </w:rPr>
        <w:t>Sensor Code Setup</w:t>
      </w:r>
      <w:bookmarkEnd w:id="348"/>
      <w:bookmarkEnd w:id="349"/>
      <w:bookmarkEnd w:id="350"/>
      <w:bookmarkEnd w:id="351"/>
      <w:bookmarkEnd w:id="352"/>
    </w:p>
    <w:p w14:paraId="65894A2D" w14:textId="7FDA7375" w:rsidR="00EE44E2" w:rsidRPr="00167D5F" w:rsidRDefault="00EE44E2" w:rsidP="00EE44E2">
      <w:pPr>
        <w:rPr>
          <w:highlight w:val="green"/>
        </w:rPr>
      </w:pPr>
    </w:p>
    <w:p w14:paraId="7A8C5F23" w14:textId="2D58611B" w:rsidR="0015255C" w:rsidRPr="008905C3" w:rsidRDefault="0015255C" w:rsidP="0015255C">
      <w:pPr>
        <w:spacing w:line="360" w:lineRule="auto"/>
      </w:pPr>
      <w:r w:rsidRPr="008905C3">
        <w:t>The sensor set up in the previous section</w:t>
      </w:r>
      <w:r w:rsidR="008905C3" w:rsidRPr="008905C3">
        <w:t xml:space="preserve"> can be used to</w:t>
      </w:r>
      <w:r w:rsidRPr="008905C3">
        <w:t xml:space="preserve"> detect the distance between the user and the closest detected object. The code included in this section is required to</w:t>
      </w:r>
      <w:r w:rsidR="008905C3" w:rsidRPr="008905C3">
        <w:t xml:space="preserve"> utilize</w:t>
      </w:r>
      <w:r w:rsidRPr="008905C3">
        <w:t xml:space="preserve"> the attached HC-SR04 sensor on the Raspberry Pi.  </w:t>
      </w:r>
    </w:p>
    <w:p w14:paraId="4A28E924" w14:textId="1E84D708" w:rsidR="0015255C" w:rsidRPr="00167D5F" w:rsidRDefault="0015255C" w:rsidP="0015255C">
      <w:pPr>
        <w:spacing w:line="360" w:lineRule="auto"/>
        <w:rPr>
          <w:highlight w:val="green"/>
        </w:rPr>
      </w:pPr>
    </w:p>
    <w:p w14:paraId="07592426" w14:textId="61C51F89" w:rsidR="00C01E94" w:rsidRPr="00167D5F" w:rsidRDefault="0015255C" w:rsidP="00CE676D">
      <w:pPr>
        <w:spacing w:line="360" w:lineRule="auto"/>
        <w:rPr>
          <w:highlight w:val="green"/>
        </w:rPr>
      </w:pPr>
      <w:r w:rsidRPr="008905C3">
        <w:t>Firstly, the GPIO pin numbering is setup</w:t>
      </w:r>
      <w:r w:rsidR="001A43C9" w:rsidRPr="008905C3">
        <w:t>, shown in</w:t>
      </w:r>
      <w:r w:rsidR="00A45958" w:rsidRPr="008905C3">
        <w:t xml:space="preserve"> </w:t>
      </w:r>
      <w:r w:rsidR="00A45958" w:rsidRPr="008905C3">
        <w:fldChar w:fldCharType="begin"/>
      </w:r>
      <w:r w:rsidR="00A45958" w:rsidRPr="008905C3">
        <w:instrText xml:space="preserve"> REF _Ref35520158 \h </w:instrText>
      </w:r>
      <w:r w:rsidR="00167D5F" w:rsidRPr="008905C3">
        <w:instrText xml:space="preserve"> \* MERGEFORMAT </w:instrText>
      </w:r>
      <w:r w:rsidR="00A45958" w:rsidRPr="008905C3">
        <w:fldChar w:fldCharType="separate"/>
      </w:r>
      <w:r w:rsidR="00A45958" w:rsidRPr="008905C3">
        <w:t xml:space="preserve">Listing </w:t>
      </w:r>
      <w:r w:rsidR="00A45958" w:rsidRPr="008905C3">
        <w:rPr>
          <w:noProof/>
        </w:rPr>
        <w:t>2</w:t>
      </w:r>
      <w:r w:rsidR="00A45958" w:rsidRPr="008905C3">
        <w:fldChar w:fldCharType="end"/>
      </w:r>
      <w:r w:rsidRPr="008905C3">
        <w:t>.</w:t>
      </w:r>
      <w:r w:rsidR="005B1E0C" w:rsidRPr="008905C3">
        <w:t xml:space="preserve"> This means that the row of GPIO (General Purpose Input/Output) pins along the edge of the Raspberry Pi a</w:t>
      </w:r>
      <w:r w:rsidR="008905C3" w:rsidRPr="008905C3">
        <w:t>re configured</w:t>
      </w:r>
      <w:r w:rsidR="005B1E0C" w:rsidRPr="008905C3">
        <w:t xml:space="preserve">. </w:t>
      </w:r>
      <w:r w:rsidR="001257FC" w:rsidRPr="00513157">
        <w:t xml:space="preserve">After this TRIG and ECHO are each set to an integer, 23 and 24 respectively. These are the input and output pins, i.e. pin 16 and 18, that are used </w:t>
      </w:r>
      <w:r w:rsidR="00B56DC9" w:rsidRPr="00513157">
        <w:t>throughout</w:t>
      </w:r>
      <w:r w:rsidR="001257FC" w:rsidRPr="00513157">
        <w:t xml:space="preserve"> the rest of the program. </w:t>
      </w:r>
      <w:r w:rsidR="00CE676D" w:rsidRPr="00513157">
        <w:t>After this the two GPIO</w:t>
      </w:r>
      <w:r w:rsidR="00F039A8">
        <w:t xml:space="preserve"> pins</w:t>
      </w:r>
      <w:r w:rsidR="00CE676D" w:rsidRPr="00513157">
        <w:t>, TRIG and ECHO, are set</w:t>
      </w:r>
      <w:r w:rsidR="00513157">
        <w:t>up</w:t>
      </w:r>
      <w:r w:rsidR="00CE676D" w:rsidRPr="00513157">
        <w:t xml:space="preserve">, in this case TRIG receives the inputs and ECHO receives the outputs.  </w:t>
      </w:r>
    </w:p>
    <w:p w14:paraId="006FE057" w14:textId="77777777" w:rsidR="00A45958" w:rsidRPr="0032282A" w:rsidRDefault="00EE44E2" w:rsidP="00A45958">
      <w:pPr>
        <w:keepNext/>
      </w:pPr>
      <w:r w:rsidRPr="0032282A">
        <w:rPr>
          <w:noProof/>
        </w:rPr>
        <w:lastRenderedPageBreak/>
        <w:drawing>
          <wp:inline distT="0" distB="0" distL="0" distR="0" wp14:anchorId="284AF482" wp14:editId="5E92E343">
            <wp:extent cx="2562225" cy="15811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562225" cy="1581150"/>
                    </a:xfrm>
                    <a:prstGeom prst="rect">
                      <a:avLst/>
                    </a:prstGeom>
                  </pic:spPr>
                </pic:pic>
              </a:graphicData>
            </a:graphic>
          </wp:inline>
        </w:drawing>
      </w:r>
    </w:p>
    <w:p w14:paraId="7DE73BD2" w14:textId="62E87C19" w:rsidR="00EE44E2" w:rsidRPr="0032282A" w:rsidRDefault="00A45958" w:rsidP="00A45958">
      <w:pPr>
        <w:pStyle w:val="Caption"/>
      </w:pPr>
      <w:bookmarkStart w:id="353" w:name="_Ref35520158"/>
      <w:bookmarkStart w:id="354" w:name="_Toc35521192"/>
      <w:r w:rsidRPr="0032282A">
        <w:t xml:space="preserve">Listing </w:t>
      </w:r>
      <w:fldSimple w:instr=" SEQ Listing \* ARABIC ">
        <w:r w:rsidR="00794A97" w:rsidRPr="0032282A">
          <w:rPr>
            <w:noProof/>
          </w:rPr>
          <w:t>2</w:t>
        </w:r>
      </w:fldSimple>
      <w:r w:rsidRPr="0032282A">
        <w:t>: Raspberry Pi pin setup</w:t>
      </w:r>
      <w:bookmarkEnd w:id="353"/>
      <w:bookmarkEnd w:id="354"/>
    </w:p>
    <w:p w14:paraId="57EA95FC" w14:textId="35115661" w:rsidR="00CE676D" w:rsidRPr="00167D5F" w:rsidRDefault="00CE676D" w:rsidP="00CE676D">
      <w:pPr>
        <w:rPr>
          <w:highlight w:val="green"/>
        </w:rPr>
      </w:pPr>
    </w:p>
    <w:p w14:paraId="7F34A91B" w14:textId="7BCAD95A" w:rsidR="00FF1476" w:rsidRPr="00167D5F" w:rsidRDefault="001A43C9" w:rsidP="00FF1476">
      <w:pPr>
        <w:spacing w:line="360" w:lineRule="auto"/>
        <w:rPr>
          <w:highlight w:val="green"/>
        </w:rPr>
      </w:pPr>
      <w:r w:rsidRPr="00A71922">
        <w:t xml:space="preserve">Once the pin setup is complete the sensor sends </w:t>
      </w:r>
      <w:r w:rsidR="00CD5C85" w:rsidRPr="00A71922">
        <w:t xml:space="preserve">a signal. </w:t>
      </w:r>
      <w:r w:rsidRPr="00A71922">
        <w:t>The code</w:t>
      </w:r>
      <w:r w:rsidR="00CD5C85" w:rsidRPr="00A71922">
        <w:t>,</w:t>
      </w:r>
      <w:r w:rsidRPr="00A71922">
        <w:t xml:space="preserve"> shown in</w:t>
      </w:r>
      <w:r w:rsidR="00A45958" w:rsidRPr="00A71922">
        <w:t xml:space="preserve"> </w:t>
      </w:r>
      <w:r w:rsidR="00A45958" w:rsidRPr="00A71922">
        <w:fldChar w:fldCharType="begin"/>
      </w:r>
      <w:r w:rsidR="00A45958" w:rsidRPr="00A71922">
        <w:instrText xml:space="preserve"> REF _Ref35520199 \h </w:instrText>
      </w:r>
      <w:r w:rsidR="00167D5F" w:rsidRPr="00A71922">
        <w:instrText xml:space="preserve"> \* MERGEFORMAT </w:instrText>
      </w:r>
      <w:r w:rsidR="00A45958" w:rsidRPr="00A71922">
        <w:fldChar w:fldCharType="separate"/>
      </w:r>
      <w:r w:rsidR="00A45958" w:rsidRPr="00A71922">
        <w:t xml:space="preserve">Listing </w:t>
      </w:r>
      <w:r w:rsidR="00A45958" w:rsidRPr="00A71922">
        <w:rPr>
          <w:noProof/>
        </w:rPr>
        <w:t>3</w:t>
      </w:r>
      <w:r w:rsidR="00A45958" w:rsidRPr="00A71922">
        <w:fldChar w:fldCharType="end"/>
      </w:r>
      <w:r w:rsidR="00CD5C85" w:rsidRPr="00A71922">
        <w:t xml:space="preserve">, depicts how the signal duration is calculated. </w:t>
      </w:r>
      <w:r w:rsidR="00DA6F39" w:rsidRPr="00A71922">
        <w:t xml:space="preserve">This code records both the low and high timestamps of the ECHO sensor pin. The ECHO pin is firstly set to low before the signal is sent. Once the signal is sent the ECHO pin is changed to </w:t>
      </w:r>
      <w:r w:rsidR="00FF1476" w:rsidRPr="00A71922">
        <w:t>high and</w:t>
      </w:r>
      <w:r w:rsidR="00DA6F39" w:rsidRPr="00A71922">
        <w:t xml:space="preserve"> remains high for the duration of the signal. The </w:t>
      </w:r>
      <w:r w:rsidR="00DA6F39" w:rsidRPr="00A71922">
        <w:rPr>
          <w:i/>
          <w:iCs/>
        </w:rPr>
        <w:t xml:space="preserve">time.time() </w:t>
      </w:r>
      <w:r w:rsidR="00DA6F39" w:rsidRPr="00A71922">
        <w:t>function, shown in the code in</w:t>
      </w:r>
      <w:r w:rsidR="00A45958" w:rsidRPr="00A71922">
        <w:t xml:space="preserve"> </w:t>
      </w:r>
      <w:r w:rsidR="00A45958" w:rsidRPr="00A71922">
        <w:fldChar w:fldCharType="begin"/>
      </w:r>
      <w:r w:rsidR="00A45958" w:rsidRPr="00A71922">
        <w:instrText xml:space="preserve"> REF _Ref35520199 \h </w:instrText>
      </w:r>
      <w:r w:rsidR="00167D5F" w:rsidRPr="00A71922">
        <w:instrText xml:space="preserve"> \* MERGEFORMAT </w:instrText>
      </w:r>
      <w:r w:rsidR="00A45958" w:rsidRPr="00A71922">
        <w:fldChar w:fldCharType="separate"/>
      </w:r>
      <w:r w:rsidR="00A45958" w:rsidRPr="00A71922">
        <w:t xml:space="preserve">Listing </w:t>
      </w:r>
      <w:r w:rsidR="00A45958" w:rsidRPr="00A71922">
        <w:rPr>
          <w:noProof/>
        </w:rPr>
        <w:t>3</w:t>
      </w:r>
      <w:r w:rsidR="00A45958" w:rsidRPr="00A71922">
        <w:fldChar w:fldCharType="end"/>
      </w:r>
      <w:r w:rsidR="00DA6F39" w:rsidRPr="00A71922">
        <w:t>, records the latest signal timestamp, i.e. when the ECHO pin changes to high it starts recording the time.  It essentially records the duration of time it takes the signal to come back to the sensor. When the sensor receives back the signal</w:t>
      </w:r>
      <w:r w:rsidR="00A71922" w:rsidRPr="00A71922">
        <w:t>,</w:t>
      </w:r>
      <w:r w:rsidR="00DA6F39" w:rsidRPr="00A71922">
        <w:t xml:space="preserve"> the value of the ECHO pin once again changes</w:t>
      </w:r>
      <w:r w:rsidR="00A71922" w:rsidRPr="00A71922">
        <w:t>, this time</w:t>
      </w:r>
      <w:r w:rsidR="00DA6F39" w:rsidRPr="00A71922">
        <w:t xml:space="preserve"> from high to low. </w:t>
      </w:r>
      <w:r w:rsidR="00FF1476" w:rsidRPr="00A71922">
        <w:t xml:space="preserve">It is then possible, as shown </w:t>
      </w:r>
      <w:r w:rsidR="00A45958" w:rsidRPr="00A71922">
        <w:t xml:space="preserve">in </w:t>
      </w:r>
      <w:r w:rsidR="00A45958" w:rsidRPr="00A71922">
        <w:fldChar w:fldCharType="begin"/>
      </w:r>
      <w:r w:rsidR="00A45958" w:rsidRPr="00A71922">
        <w:instrText xml:space="preserve"> REF _Ref35520199 \h </w:instrText>
      </w:r>
      <w:r w:rsidR="00167D5F" w:rsidRPr="00A71922">
        <w:instrText xml:space="preserve"> \* MERGEFORMAT </w:instrText>
      </w:r>
      <w:r w:rsidR="00A45958" w:rsidRPr="00A71922">
        <w:fldChar w:fldCharType="separate"/>
      </w:r>
      <w:r w:rsidR="00A45958" w:rsidRPr="00A71922">
        <w:t xml:space="preserve">Listing </w:t>
      </w:r>
      <w:r w:rsidR="00A45958" w:rsidRPr="00A71922">
        <w:rPr>
          <w:noProof/>
        </w:rPr>
        <w:t>3</w:t>
      </w:r>
      <w:r w:rsidR="00A45958" w:rsidRPr="00A71922">
        <w:fldChar w:fldCharType="end"/>
      </w:r>
      <w:r w:rsidR="00FF1476" w:rsidRPr="00A71922">
        <w:t xml:space="preserve">, to calculate the difference between the two recorded timestamps. </w:t>
      </w:r>
    </w:p>
    <w:p w14:paraId="05D05EE5" w14:textId="77777777" w:rsidR="00FF1476" w:rsidRPr="00167D5F" w:rsidRDefault="00FF1476" w:rsidP="00FF1476">
      <w:pPr>
        <w:rPr>
          <w:highlight w:val="green"/>
        </w:rPr>
      </w:pPr>
    </w:p>
    <w:p w14:paraId="24F30B6B" w14:textId="77777777" w:rsidR="00A45958" w:rsidRPr="00A71922" w:rsidRDefault="00BE27D7" w:rsidP="00A45958">
      <w:pPr>
        <w:keepNext/>
      </w:pPr>
      <w:r w:rsidRPr="00A71922">
        <w:rPr>
          <w:noProof/>
        </w:rPr>
        <w:drawing>
          <wp:inline distT="0" distB="0" distL="0" distR="0" wp14:anchorId="7CC51F96" wp14:editId="3159B3CE">
            <wp:extent cx="4191000" cy="145626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b="32648"/>
                    <a:stretch/>
                  </pic:blipFill>
                  <pic:spPr bwMode="auto">
                    <a:xfrm>
                      <a:off x="0" y="0"/>
                      <a:ext cx="4191000" cy="1456266"/>
                    </a:xfrm>
                    <a:prstGeom prst="rect">
                      <a:avLst/>
                    </a:prstGeom>
                    <a:ln>
                      <a:noFill/>
                    </a:ln>
                    <a:extLst>
                      <a:ext uri="{53640926-AAD7-44D8-BBD7-CCE9431645EC}">
                        <a14:shadowObscured xmlns:a14="http://schemas.microsoft.com/office/drawing/2010/main"/>
                      </a:ext>
                    </a:extLst>
                  </pic:spPr>
                </pic:pic>
              </a:graphicData>
            </a:graphic>
          </wp:inline>
        </w:drawing>
      </w:r>
    </w:p>
    <w:p w14:paraId="185A6129" w14:textId="2B05EA2A" w:rsidR="00BE27D7" w:rsidRPr="00A71922" w:rsidRDefault="00A45958" w:rsidP="00A45958">
      <w:pPr>
        <w:pStyle w:val="Caption"/>
      </w:pPr>
      <w:bookmarkStart w:id="355" w:name="_Ref35520199"/>
      <w:bookmarkStart w:id="356" w:name="_Toc35521193"/>
      <w:r w:rsidRPr="00A71922">
        <w:t xml:space="preserve">Listing </w:t>
      </w:r>
      <w:fldSimple w:instr=" SEQ Listing \* ARABIC ">
        <w:r w:rsidR="00794A97" w:rsidRPr="00A71922">
          <w:rPr>
            <w:noProof/>
          </w:rPr>
          <w:t>3</w:t>
        </w:r>
      </w:fldSimple>
      <w:r w:rsidRPr="00A71922">
        <w:t>: Sensor pulses</w:t>
      </w:r>
      <w:bookmarkEnd w:id="355"/>
      <w:bookmarkEnd w:id="356"/>
    </w:p>
    <w:p w14:paraId="261BAE15" w14:textId="434D9D96" w:rsidR="00FF1476" w:rsidRPr="00167D5F" w:rsidRDefault="00FF1476" w:rsidP="00FF1476">
      <w:pPr>
        <w:rPr>
          <w:highlight w:val="green"/>
        </w:rPr>
      </w:pPr>
    </w:p>
    <w:p w14:paraId="13A357DD" w14:textId="0755A19C" w:rsidR="00FF58BB" w:rsidRPr="00A71922" w:rsidRDefault="00FF58BB" w:rsidP="00FF58BB">
      <w:pPr>
        <w:spacing w:line="360" w:lineRule="auto"/>
      </w:pPr>
      <w:r w:rsidRPr="00A71922">
        <w:t>Once the pulse duration is gathered the calculation of the distance from the object can begin, shown in</w:t>
      </w:r>
      <w:r w:rsidR="00A45958" w:rsidRPr="00A71922">
        <w:t xml:space="preserve"> </w:t>
      </w:r>
      <w:r w:rsidR="00A45958" w:rsidRPr="00A71922">
        <w:fldChar w:fldCharType="begin"/>
      </w:r>
      <w:r w:rsidR="00A45958" w:rsidRPr="00A71922">
        <w:instrText xml:space="preserve"> REF _Ref35520277 \h </w:instrText>
      </w:r>
      <w:r w:rsidR="00167D5F" w:rsidRPr="00A71922">
        <w:instrText xml:space="preserve"> \* MERGEFORMAT </w:instrText>
      </w:r>
      <w:r w:rsidR="00A45958" w:rsidRPr="00A71922">
        <w:fldChar w:fldCharType="separate"/>
      </w:r>
      <w:r w:rsidR="00A45958" w:rsidRPr="00A71922">
        <w:t xml:space="preserve">Listing </w:t>
      </w:r>
      <w:r w:rsidR="00A45958" w:rsidRPr="00A71922">
        <w:rPr>
          <w:noProof/>
        </w:rPr>
        <w:t>4</w:t>
      </w:r>
      <w:r w:rsidR="00A45958" w:rsidRPr="00A71922">
        <w:fldChar w:fldCharType="end"/>
      </w:r>
      <w:r w:rsidRPr="00A71922">
        <w:t>. Essentially the distance is calculated by using the time it takes a signal to travel from the device, to an object and back again</w:t>
      </w:r>
      <w:r w:rsidR="00D66539" w:rsidRPr="00A71922">
        <w:t xml:space="preserve"> (44)</w:t>
      </w:r>
      <w:r w:rsidRPr="00A71922">
        <w:t xml:space="preserve">. The following formula was used to calculate the distance a user was from an object, </w:t>
      </w:r>
      <w:r w:rsidRPr="00A71922">
        <w:rPr>
          <w:i/>
          <w:iCs/>
        </w:rPr>
        <w:t>distance = (pulse_duration x 17150)</w:t>
      </w:r>
      <w:r w:rsidRPr="00A71922">
        <w:t xml:space="preserve">. The 17150 used in the formula is the speed of sound variable that is known. The resulting distance from this formula is then rounded to two decimal places. </w:t>
      </w:r>
    </w:p>
    <w:p w14:paraId="2D63A9CF" w14:textId="63762A56" w:rsidR="00374074" w:rsidRPr="00167D5F" w:rsidRDefault="00374074" w:rsidP="00EE44E2">
      <w:pPr>
        <w:rPr>
          <w:highlight w:val="green"/>
        </w:rPr>
      </w:pPr>
    </w:p>
    <w:p w14:paraId="4AF053D1" w14:textId="77777777" w:rsidR="00A45958" w:rsidRPr="00A71922" w:rsidRDefault="00374074" w:rsidP="00A45958">
      <w:pPr>
        <w:keepNext/>
      </w:pPr>
      <w:r w:rsidRPr="00A71922">
        <w:rPr>
          <w:noProof/>
        </w:rPr>
        <w:drawing>
          <wp:inline distT="0" distB="0" distL="0" distR="0" wp14:anchorId="4DA2EA3F" wp14:editId="216D545A">
            <wp:extent cx="3386667" cy="697230"/>
            <wp:effectExtent l="0" t="0" r="4445"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t="67744" r="19167"/>
                    <a:stretch/>
                  </pic:blipFill>
                  <pic:spPr bwMode="auto">
                    <a:xfrm>
                      <a:off x="0" y="0"/>
                      <a:ext cx="3387697" cy="697442"/>
                    </a:xfrm>
                    <a:prstGeom prst="rect">
                      <a:avLst/>
                    </a:prstGeom>
                    <a:ln>
                      <a:noFill/>
                    </a:ln>
                    <a:extLst>
                      <a:ext uri="{53640926-AAD7-44D8-BBD7-CCE9431645EC}">
                        <a14:shadowObscured xmlns:a14="http://schemas.microsoft.com/office/drawing/2010/main"/>
                      </a:ext>
                    </a:extLst>
                  </pic:spPr>
                </pic:pic>
              </a:graphicData>
            </a:graphic>
          </wp:inline>
        </w:drawing>
      </w:r>
    </w:p>
    <w:p w14:paraId="474311AA" w14:textId="17BFE371" w:rsidR="00374074" w:rsidRPr="00A71922" w:rsidRDefault="00A45958" w:rsidP="00A45958">
      <w:pPr>
        <w:pStyle w:val="Caption"/>
      </w:pPr>
      <w:bookmarkStart w:id="357" w:name="_Ref35520277"/>
      <w:bookmarkStart w:id="358" w:name="_Toc35521194"/>
      <w:r w:rsidRPr="00A71922">
        <w:t xml:space="preserve">Listing </w:t>
      </w:r>
      <w:fldSimple w:instr=" SEQ Listing \* ARABIC ">
        <w:r w:rsidR="00794A97" w:rsidRPr="00A71922">
          <w:rPr>
            <w:noProof/>
          </w:rPr>
          <w:t>4</w:t>
        </w:r>
      </w:fldSimple>
      <w:r w:rsidRPr="00A71922">
        <w:t>: Calculate the distance</w:t>
      </w:r>
      <w:bookmarkEnd w:id="357"/>
      <w:bookmarkEnd w:id="358"/>
    </w:p>
    <w:p w14:paraId="651C8E65" w14:textId="31298093" w:rsidR="00BE27D7" w:rsidRPr="00167D5F" w:rsidRDefault="00BE27D7" w:rsidP="00EE44E2">
      <w:pPr>
        <w:rPr>
          <w:highlight w:val="green"/>
        </w:rPr>
      </w:pPr>
    </w:p>
    <w:p w14:paraId="20364FEF" w14:textId="7CCED6EB" w:rsidR="005423E2" w:rsidRPr="00A71922" w:rsidRDefault="005423E2" w:rsidP="005423E2">
      <w:pPr>
        <w:spacing w:line="360" w:lineRule="auto"/>
      </w:pPr>
      <w:r w:rsidRPr="00A71922">
        <w:t>The resulting distance can then be used in the calculation of the object detection instructions that will be provided to the user, which is also developed as a part of the middle tier layer.</w:t>
      </w:r>
    </w:p>
    <w:p w14:paraId="1D552191" w14:textId="77777777" w:rsidR="00EE44E2" w:rsidRPr="00167D5F" w:rsidRDefault="00EE44E2" w:rsidP="00EE44E2">
      <w:pPr>
        <w:rPr>
          <w:highlight w:val="green"/>
        </w:rPr>
      </w:pPr>
    </w:p>
    <w:p w14:paraId="5F9AD95B" w14:textId="3FEC4BA8" w:rsidR="00EE44E2" w:rsidRPr="00A71922" w:rsidRDefault="00EE44E2" w:rsidP="00EE44E2">
      <w:pPr>
        <w:pStyle w:val="Heading2"/>
        <w:spacing w:after="240" w:line="360" w:lineRule="auto"/>
        <w:rPr>
          <w:sz w:val="22"/>
          <w:szCs w:val="22"/>
        </w:rPr>
      </w:pPr>
      <w:bookmarkStart w:id="359" w:name="_Toc34725508"/>
      <w:bookmarkStart w:id="360" w:name="_Toc35099863"/>
      <w:bookmarkStart w:id="361" w:name="_Toc35170067"/>
      <w:bookmarkStart w:id="362" w:name="_Toc35521273"/>
      <w:bookmarkStart w:id="363" w:name="_Toc35609600"/>
      <w:r w:rsidRPr="00A71922">
        <w:rPr>
          <w:sz w:val="22"/>
          <w:szCs w:val="22"/>
        </w:rPr>
        <w:t>4.4.3 Instruction Calculation</w:t>
      </w:r>
      <w:bookmarkEnd w:id="359"/>
      <w:bookmarkEnd w:id="360"/>
      <w:bookmarkEnd w:id="361"/>
      <w:bookmarkEnd w:id="362"/>
      <w:bookmarkEnd w:id="363"/>
    </w:p>
    <w:p w14:paraId="39FFCBCC" w14:textId="0C94309E" w:rsidR="007B63DE" w:rsidRPr="00F1139A" w:rsidRDefault="00AC16D5" w:rsidP="007B67F1">
      <w:pPr>
        <w:spacing w:line="360" w:lineRule="auto"/>
      </w:pPr>
      <w:r w:rsidRPr="00F1139A">
        <w:t>The calculation of instructions that will be provided to the user is the core feature of the middle tier of this system</w:t>
      </w:r>
      <w:r w:rsidR="00A45114">
        <w:t xml:space="preserve">. </w:t>
      </w:r>
      <w:r w:rsidR="007B67F1" w:rsidRPr="00F1139A">
        <w:t>The instructions are calculated using the results gathered from the object detection model which are then formatted into instructions to be provided to the user.</w:t>
      </w:r>
      <w:r w:rsidR="006C719A" w:rsidRPr="00F1139A">
        <w:t xml:space="preserve"> The following code exerts will demonstrate how the instructions were created.</w:t>
      </w:r>
    </w:p>
    <w:p w14:paraId="3251D845" w14:textId="77777777" w:rsidR="00982874" w:rsidRPr="00F1139A" w:rsidRDefault="00982874" w:rsidP="007B67F1">
      <w:pPr>
        <w:spacing w:line="360" w:lineRule="auto"/>
      </w:pPr>
    </w:p>
    <w:p w14:paraId="49D6D8CD" w14:textId="77777777" w:rsidR="00A45958" w:rsidRPr="00F1139A" w:rsidRDefault="00F0674C" w:rsidP="00A45958">
      <w:pPr>
        <w:keepNext/>
      </w:pPr>
      <w:r w:rsidRPr="00F1139A">
        <w:rPr>
          <w:noProof/>
        </w:rPr>
        <w:drawing>
          <wp:inline distT="0" distB="0" distL="0" distR="0" wp14:anchorId="19DA6326" wp14:editId="00A1EBDF">
            <wp:extent cx="4584700" cy="368300"/>
            <wp:effectExtent l="0" t="0" r="635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r="20009" b="91588"/>
                    <a:stretch/>
                  </pic:blipFill>
                  <pic:spPr bwMode="auto">
                    <a:xfrm>
                      <a:off x="0" y="0"/>
                      <a:ext cx="4584700" cy="368300"/>
                    </a:xfrm>
                    <a:prstGeom prst="rect">
                      <a:avLst/>
                    </a:prstGeom>
                    <a:ln>
                      <a:noFill/>
                    </a:ln>
                    <a:extLst>
                      <a:ext uri="{53640926-AAD7-44D8-BBD7-CCE9431645EC}">
                        <a14:shadowObscured xmlns:a14="http://schemas.microsoft.com/office/drawing/2010/main"/>
                      </a:ext>
                    </a:extLst>
                  </pic:spPr>
                </pic:pic>
              </a:graphicData>
            </a:graphic>
          </wp:inline>
        </w:drawing>
      </w:r>
    </w:p>
    <w:p w14:paraId="062DE6E4" w14:textId="2E1B913F" w:rsidR="00F0674C" w:rsidRPr="00F1139A" w:rsidRDefault="00A45958" w:rsidP="00A45958">
      <w:pPr>
        <w:pStyle w:val="Caption"/>
      </w:pPr>
      <w:bookmarkStart w:id="364" w:name="_Ref35520329"/>
      <w:bookmarkStart w:id="365" w:name="_Toc35521195"/>
      <w:r w:rsidRPr="00F1139A">
        <w:t xml:space="preserve">Listing </w:t>
      </w:r>
      <w:fldSimple w:instr=" SEQ Listing \* ARABIC ">
        <w:r w:rsidR="00794A97" w:rsidRPr="00F1139A">
          <w:rPr>
            <w:noProof/>
          </w:rPr>
          <w:t>5</w:t>
        </w:r>
      </w:fldSimple>
      <w:r w:rsidRPr="00F1139A">
        <w:t>: Instruction for loop</w:t>
      </w:r>
      <w:bookmarkEnd w:id="364"/>
      <w:bookmarkEnd w:id="365"/>
    </w:p>
    <w:p w14:paraId="16844F27" w14:textId="77777777" w:rsidR="008C3144" w:rsidRPr="00167D5F" w:rsidRDefault="008C3144" w:rsidP="008C3144">
      <w:pPr>
        <w:rPr>
          <w:highlight w:val="green"/>
        </w:rPr>
      </w:pPr>
    </w:p>
    <w:p w14:paraId="404B2C46" w14:textId="773A352A" w:rsidR="00F0674C" w:rsidRPr="00167D5F" w:rsidRDefault="006C719A" w:rsidP="008C3144">
      <w:pPr>
        <w:spacing w:line="360" w:lineRule="auto"/>
        <w:rPr>
          <w:highlight w:val="green"/>
        </w:rPr>
      </w:pPr>
      <w:r w:rsidRPr="00F1139A">
        <w:t>The for loop, shown in</w:t>
      </w:r>
      <w:r w:rsidR="00A45958" w:rsidRPr="00F1139A">
        <w:t xml:space="preserve"> </w:t>
      </w:r>
      <w:r w:rsidR="00A45958" w:rsidRPr="00F1139A">
        <w:fldChar w:fldCharType="begin"/>
      </w:r>
      <w:r w:rsidR="00A45958" w:rsidRPr="00F1139A">
        <w:instrText xml:space="preserve"> REF _Ref35520329 \h </w:instrText>
      </w:r>
      <w:r w:rsidR="00167D5F" w:rsidRPr="00F1139A">
        <w:instrText xml:space="preserve"> \* MERGEFORMAT </w:instrText>
      </w:r>
      <w:r w:rsidR="00A45958" w:rsidRPr="00F1139A">
        <w:fldChar w:fldCharType="separate"/>
      </w:r>
      <w:r w:rsidR="00A45958" w:rsidRPr="00F1139A">
        <w:t xml:space="preserve">Listing </w:t>
      </w:r>
      <w:r w:rsidR="00A45958" w:rsidRPr="00F1139A">
        <w:rPr>
          <w:noProof/>
        </w:rPr>
        <w:t>5</w:t>
      </w:r>
      <w:r w:rsidR="00A45958" w:rsidRPr="00F1139A">
        <w:fldChar w:fldCharType="end"/>
      </w:r>
      <w:r w:rsidR="00B56DC9" w:rsidRPr="00F1139A">
        <w:t>,</w:t>
      </w:r>
      <w:r w:rsidRPr="00F1139A">
        <w:t xml:space="preserve"> is used to ensure all of the objects detected in the frame are accounted for in the instructions. In other words, if there are multiple objects detected in the </w:t>
      </w:r>
      <w:r w:rsidR="008C3144" w:rsidRPr="00F1139A">
        <w:t>user’s</w:t>
      </w:r>
      <w:r w:rsidRPr="00F1139A">
        <w:t xml:space="preserve"> path </w:t>
      </w:r>
      <w:r w:rsidR="008C3144" w:rsidRPr="00F1139A">
        <w:t>all of these objects have a chance of being included in the instructions provided to the user. However</w:t>
      </w:r>
      <w:r w:rsidR="00F1139A" w:rsidRPr="00F1139A">
        <w:t>,</w:t>
      </w:r>
      <w:r w:rsidR="008C3144" w:rsidRPr="00F1139A">
        <w:t xml:space="preserve"> only detected objects with a certainty score of 70 or greater are included in</w:t>
      </w:r>
      <w:r w:rsidR="00F1139A" w:rsidRPr="00F1139A">
        <w:t xml:space="preserve"> the</w:t>
      </w:r>
      <w:r w:rsidR="008C3144" w:rsidRPr="00F1139A">
        <w:t xml:space="preserve"> instructions that are provided to the user. Anything detected object that has a certainty score of less than 70 are not used in any instructions provided to the user.  </w:t>
      </w:r>
    </w:p>
    <w:p w14:paraId="7BA20626" w14:textId="11D2DA77" w:rsidR="008C3144" w:rsidRPr="00167D5F" w:rsidRDefault="008C3144" w:rsidP="008C3144">
      <w:pPr>
        <w:spacing w:line="360" w:lineRule="auto"/>
        <w:rPr>
          <w:highlight w:val="green"/>
        </w:rPr>
      </w:pPr>
    </w:p>
    <w:p w14:paraId="01FDED5A" w14:textId="74170FAA" w:rsidR="00AB611C" w:rsidRPr="00167D5F" w:rsidRDefault="00545E33" w:rsidP="00545E33">
      <w:pPr>
        <w:spacing w:line="360" w:lineRule="auto"/>
        <w:rPr>
          <w:highlight w:val="green"/>
        </w:rPr>
      </w:pPr>
      <w:r w:rsidRPr="00F1139A">
        <w:t>The results retrieved from the object detection model</w:t>
      </w:r>
      <w:r w:rsidR="00F1139A" w:rsidRPr="00F1139A">
        <w:t>,</w:t>
      </w:r>
      <w:r w:rsidRPr="00F1139A">
        <w:t xml:space="preserve"> when an object is detected</w:t>
      </w:r>
      <w:r w:rsidR="00F1139A" w:rsidRPr="00F1139A">
        <w:t>,</w:t>
      </w:r>
      <w:r w:rsidRPr="00F1139A">
        <w:t xml:space="preserve"> are provided in arrays of floats. As a result of this formatting is required. For example, </w:t>
      </w:r>
      <w:r w:rsidRPr="00F1139A">
        <w:rPr>
          <w:i/>
          <w:iCs/>
        </w:rPr>
        <w:t xml:space="preserve">np.squeeze((scores[0][0])*100).astype(np.int32) </w:t>
      </w:r>
      <w:r w:rsidRPr="00F1139A">
        <w:t xml:space="preserve">takes the first value </w:t>
      </w:r>
      <w:r w:rsidR="00F1139A" w:rsidRPr="00F1139A">
        <w:t>from</w:t>
      </w:r>
      <w:r w:rsidRPr="00F1139A">
        <w:t xml:space="preserve"> the scores array and changes it from a float to an integer. </w:t>
      </w:r>
    </w:p>
    <w:p w14:paraId="61917D31" w14:textId="77777777" w:rsidR="00A45958" w:rsidRPr="00F1139A" w:rsidRDefault="00AB611C" w:rsidP="00A45958">
      <w:pPr>
        <w:keepNext/>
      </w:pPr>
      <w:r w:rsidRPr="00F1139A">
        <w:rPr>
          <w:noProof/>
        </w:rPr>
        <w:lastRenderedPageBreak/>
        <w:drawing>
          <wp:inline distT="0" distB="0" distL="0" distR="0" wp14:anchorId="2E3E3FD5" wp14:editId="467A1D35">
            <wp:extent cx="2921000" cy="622300"/>
            <wp:effectExtent l="0" t="0" r="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8864" t="8412" r="40173" b="77374"/>
                    <a:stretch/>
                  </pic:blipFill>
                  <pic:spPr bwMode="auto">
                    <a:xfrm>
                      <a:off x="0" y="0"/>
                      <a:ext cx="2921000" cy="622300"/>
                    </a:xfrm>
                    <a:prstGeom prst="rect">
                      <a:avLst/>
                    </a:prstGeom>
                    <a:ln>
                      <a:noFill/>
                    </a:ln>
                    <a:extLst>
                      <a:ext uri="{53640926-AAD7-44D8-BBD7-CCE9431645EC}">
                        <a14:shadowObscured xmlns:a14="http://schemas.microsoft.com/office/drawing/2010/main"/>
                      </a:ext>
                    </a:extLst>
                  </pic:spPr>
                </pic:pic>
              </a:graphicData>
            </a:graphic>
          </wp:inline>
        </w:drawing>
      </w:r>
    </w:p>
    <w:p w14:paraId="6D37BED4" w14:textId="4251A6EA" w:rsidR="006C719A" w:rsidRPr="00F1139A" w:rsidRDefault="00A45958" w:rsidP="00A45958">
      <w:pPr>
        <w:pStyle w:val="Caption"/>
      </w:pPr>
      <w:bookmarkStart w:id="366" w:name="_Ref35520362"/>
      <w:bookmarkStart w:id="367" w:name="_Toc35521196"/>
      <w:r w:rsidRPr="00F1139A">
        <w:t xml:space="preserve">Listing </w:t>
      </w:r>
      <w:fldSimple w:instr=" SEQ Listing \* ARABIC ">
        <w:r w:rsidR="00794A97" w:rsidRPr="00F1139A">
          <w:rPr>
            <w:noProof/>
          </w:rPr>
          <w:t>6</w:t>
        </w:r>
      </w:fldSimple>
      <w:r w:rsidRPr="00F1139A">
        <w:t>: Distance handling</w:t>
      </w:r>
      <w:bookmarkEnd w:id="366"/>
      <w:bookmarkEnd w:id="367"/>
    </w:p>
    <w:p w14:paraId="60965952" w14:textId="1FBB3449" w:rsidR="00F0674C" w:rsidRPr="00167D5F" w:rsidRDefault="00F0674C" w:rsidP="00AB611C">
      <w:pPr>
        <w:rPr>
          <w:highlight w:val="green"/>
        </w:rPr>
      </w:pPr>
      <w:r w:rsidRPr="00167D5F">
        <w:rPr>
          <w:highlight w:val="green"/>
        </w:rPr>
        <w:t xml:space="preserve"> </w:t>
      </w:r>
    </w:p>
    <w:p w14:paraId="5D1CF71A" w14:textId="5075EA2C" w:rsidR="00634551" w:rsidRPr="00167D5F" w:rsidRDefault="00F1139A" w:rsidP="00E81097">
      <w:pPr>
        <w:spacing w:line="360" w:lineRule="auto"/>
        <w:rPr>
          <w:highlight w:val="green"/>
        </w:rPr>
      </w:pPr>
      <w:r w:rsidRPr="00F1139A">
        <w:t xml:space="preserve">The HC-SR04 distance sensors results are used within the instructions in the following way. </w:t>
      </w:r>
      <w:r w:rsidR="00E75156" w:rsidRPr="00D50D8A">
        <w:t>As the HC-SR04 sensor</w:t>
      </w:r>
      <w:r w:rsidRPr="00D50D8A">
        <w:t xml:space="preserve"> </w:t>
      </w:r>
      <w:r w:rsidR="00E75156" w:rsidRPr="00D50D8A">
        <w:t>returns the distance of the closest detected object</w:t>
      </w:r>
      <w:r w:rsidR="00167D5F" w:rsidRPr="00D50D8A">
        <w:t xml:space="preserve">, i.e. </w:t>
      </w:r>
      <w:r w:rsidR="00E75156" w:rsidRPr="00D50D8A">
        <w:t>the first element in the arra</w:t>
      </w:r>
      <w:r w:rsidR="00D50D8A" w:rsidRPr="00D50D8A">
        <w:t xml:space="preserve">y </w:t>
      </w:r>
      <w:r w:rsidR="00E75156" w:rsidRPr="00D50D8A">
        <w:t>of results</w:t>
      </w:r>
      <w:r w:rsidR="00D50D8A" w:rsidRPr="00D50D8A">
        <w:t xml:space="preserve"> retrieved from the object detection model</w:t>
      </w:r>
      <w:r w:rsidR="00E75156" w:rsidRPr="00D50D8A">
        <w:t xml:space="preserve">, </w:t>
      </w:r>
      <w:r w:rsidR="00167D5F" w:rsidRPr="00D50D8A">
        <w:t xml:space="preserve">only this closest object </w:t>
      </w:r>
      <w:r w:rsidR="00E75156" w:rsidRPr="00D50D8A">
        <w:t>can have its distance detected, as shown in</w:t>
      </w:r>
      <w:r w:rsidR="00A45958" w:rsidRPr="00D50D8A">
        <w:t xml:space="preserve"> </w:t>
      </w:r>
      <w:r w:rsidR="00A45958" w:rsidRPr="00D50D8A">
        <w:fldChar w:fldCharType="begin"/>
      </w:r>
      <w:r w:rsidR="00A45958" w:rsidRPr="00D50D8A">
        <w:instrText xml:space="preserve"> REF _Ref35520362 \h </w:instrText>
      </w:r>
      <w:r w:rsidR="00167D5F" w:rsidRPr="00D50D8A">
        <w:instrText xml:space="preserve"> \* MERGEFORMAT </w:instrText>
      </w:r>
      <w:r w:rsidR="00A45958" w:rsidRPr="00D50D8A">
        <w:fldChar w:fldCharType="separate"/>
      </w:r>
      <w:r w:rsidR="00A45958" w:rsidRPr="00D50D8A">
        <w:t xml:space="preserve">Listing </w:t>
      </w:r>
      <w:r w:rsidR="00A45958" w:rsidRPr="00D50D8A">
        <w:rPr>
          <w:noProof/>
        </w:rPr>
        <w:t>6</w:t>
      </w:r>
      <w:r w:rsidR="00A45958" w:rsidRPr="00D50D8A">
        <w:fldChar w:fldCharType="end"/>
      </w:r>
      <w:r w:rsidR="00E75156" w:rsidRPr="00D50D8A">
        <w:t xml:space="preserve">. </w:t>
      </w:r>
      <w:r w:rsidR="008A48A7" w:rsidRPr="00D50D8A">
        <w:t>The sensor program will only be accessed for the first detect</w:t>
      </w:r>
      <w:r w:rsidR="00D50D8A" w:rsidRPr="00D50D8A">
        <w:t>ed</w:t>
      </w:r>
      <w:r w:rsidR="008A48A7" w:rsidRPr="00D50D8A">
        <w:t xml:space="preserve"> object, i.e. the closest object. </w:t>
      </w:r>
      <w:r w:rsidR="00E6121F" w:rsidRPr="00D50D8A">
        <w:t xml:space="preserve">If the sensor </w:t>
      </w:r>
      <w:r w:rsidR="00E81097" w:rsidRPr="00D50D8A">
        <w:t>program was used to</w:t>
      </w:r>
      <w:r w:rsidR="00E6121F" w:rsidRPr="00D50D8A">
        <w:t xml:space="preserve"> detect all </w:t>
      </w:r>
      <w:r w:rsidR="00E81097" w:rsidRPr="00D50D8A">
        <w:t xml:space="preserve">the </w:t>
      </w:r>
      <w:r w:rsidR="00E6121F" w:rsidRPr="00D50D8A">
        <w:t>other objects</w:t>
      </w:r>
      <w:r w:rsidR="00E81097" w:rsidRPr="00D50D8A">
        <w:t xml:space="preserve">, that had been detected by the object detection model, </w:t>
      </w:r>
      <w:r w:rsidR="00E6121F" w:rsidRPr="00D50D8A">
        <w:t xml:space="preserve">it would provide the same measurement for </w:t>
      </w:r>
      <w:r w:rsidR="00E81097" w:rsidRPr="00D50D8A">
        <w:t xml:space="preserve">all objects. This is because the distance sensor only detects the objects closest to it. </w:t>
      </w:r>
    </w:p>
    <w:p w14:paraId="7A769DF3" w14:textId="77777777" w:rsidR="00982874" w:rsidRPr="00167D5F" w:rsidRDefault="00982874" w:rsidP="00E81097">
      <w:pPr>
        <w:spacing w:line="360" w:lineRule="auto"/>
        <w:rPr>
          <w:highlight w:val="green"/>
        </w:rPr>
      </w:pPr>
    </w:p>
    <w:p w14:paraId="4565EE0D" w14:textId="77777777" w:rsidR="00A45958" w:rsidRPr="00D50D8A" w:rsidRDefault="00D31C46" w:rsidP="00A45958">
      <w:pPr>
        <w:keepNext/>
      </w:pPr>
      <w:r w:rsidRPr="00D50D8A">
        <w:rPr>
          <w:noProof/>
        </w:rPr>
        <w:drawing>
          <wp:inline distT="0" distB="0" distL="0" distR="0" wp14:anchorId="3A57CA12" wp14:editId="60E39DF5">
            <wp:extent cx="5147310" cy="1422400"/>
            <wp:effectExtent l="0" t="0" r="0"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10193" t="34227" b="33285"/>
                    <a:stretch/>
                  </pic:blipFill>
                  <pic:spPr bwMode="auto">
                    <a:xfrm>
                      <a:off x="0" y="0"/>
                      <a:ext cx="5147310" cy="1422400"/>
                    </a:xfrm>
                    <a:prstGeom prst="rect">
                      <a:avLst/>
                    </a:prstGeom>
                    <a:ln>
                      <a:noFill/>
                    </a:ln>
                    <a:extLst>
                      <a:ext uri="{53640926-AAD7-44D8-BBD7-CCE9431645EC}">
                        <a14:shadowObscured xmlns:a14="http://schemas.microsoft.com/office/drawing/2010/main"/>
                      </a:ext>
                    </a:extLst>
                  </pic:spPr>
                </pic:pic>
              </a:graphicData>
            </a:graphic>
          </wp:inline>
        </w:drawing>
      </w:r>
    </w:p>
    <w:p w14:paraId="20EE2E56" w14:textId="666778FF" w:rsidR="00D31C46" w:rsidRPr="00D50D8A" w:rsidRDefault="00A45958" w:rsidP="00A45958">
      <w:pPr>
        <w:pStyle w:val="Caption"/>
      </w:pPr>
      <w:bookmarkStart w:id="368" w:name="_Ref35520401"/>
      <w:bookmarkStart w:id="369" w:name="_Toc35521197"/>
      <w:r w:rsidRPr="00D50D8A">
        <w:t xml:space="preserve">Listing </w:t>
      </w:r>
      <w:fldSimple w:instr=" SEQ Listing \* ARABIC ">
        <w:r w:rsidR="00794A97" w:rsidRPr="00D50D8A">
          <w:rPr>
            <w:noProof/>
          </w:rPr>
          <w:t>7</w:t>
        </w:r>
      </w:fldSimple>
      <w:r w:rsidRPr="00D50D8A">
        <w:t>: Compile instructions with eSpeak</w:t>
      </w:r>
      <w:bookmarkEnd w:id="368"/>
      <w:bookmarkEnd w:id="369"/>
    </w:p>
    <w:p w14:paraId="7C31A047" w14:textId="16DEB72F" w:rsidR="00E81097" w:rsidRPr="00167D5F" w:rsidRDefault="00E81097" w:rsidP="00E81097">
      <w:pPr>
        <w:rPr>
          <w:highlight w:val="green"/>
        </w:rPr>
      </w:pPr>
    </w:p>
    <w:p w14:paraId="2E31F76B" w14:textId="4251EFE2" w:rsidR="00175683" w:rsidRPr="00167D5F" w:rsidRDefault="00E81097" w:rsidP="00175683">
      <w:pPr>
        <w:spacing w:line="360" w:lineRule="auto"/>
        <w:rPr>
          <w:highlight w:val="green"/>
        </w:rPr>
      </w:pPr>
      <w:r w:rsidRPr="00D50D8A">
        <w:t>Once all of the results about the detected objects are gathered the instructions are compiled using the code shown in</w:t>
      </w:r>
      <w:r w:rsidR="00A45958" w:rsidRPr="00D50D8A">
        <w:t xml:space="preserve"> </w:t>
      </w:r>
      <w:r w:rsidR="00A45958" w:rsidRPr="00D50D8A">
        <w:fldChar w:fldCharType="begin"/>
      </w:r>
      <w:r w:rsidR="00A45958" w:rsidRPr="00D50D8A">
        <w:instrText xml:space="preserve"> REF _Ref35520401 \h </w:instrText>
      </w:r>
      <w:r w:rsidR="00167D5F" w:rsidRPr="00D50D8A">
        <w:instrText xml:space="preserve"> \* MERGEFORMAT </w:instrText>
      </w:r>
      <w:r w:rsidR="00A45958" w:rsidRPr="00D50D8A">
        <w:fldChar w:fldCharType="separate"/>
      </w:r>
      <w:r w:rsidR="00A45958" w:rsidRPr="00D50D8A">
        <w:t xml:space="preserve">Listing </w:t>
      </w:r>
      <w:r w:rsidR="00A45958" w:rsidRPr="00D50D8A">
        <w:rPr>
          <w:noProof/>
        </w:rPr>
        <w:t>7</w:t>
      </w:r>
      <w:r w:rsidR="00A45958" w:rsidRPr="00D50D8A">
        <w:fldChar w:fldCharType="end"/>
      </w:r>
      <w:r w:rsidRPr="00D50D8A">
        <w:t xml:space="preserve">. </w:t>
      </w:r>
      <w:r w:rsidR="009E1233" w:rsidRPr="00D50D8A">
        <w:t xml:space="preserve">If no distance was detected for the object then the distance is left out of the instructions provided to the user. However, if the object being described to the user is the object closest to the user then the distance between the object and the user is utilized in the instructions. </w:t>
      </w:r>
      <w:r w:rsidR="00634551" w:rsidRPr="00D50D8A">
        <w:t>Because the classification of the object is returned as an identification number</w:t>
      </w:r>
      <w:r w:rsidR="00C60E7C" w:rsidRPr="00D50D8A">
        <w:t xml:space="preserve">, i.e. 1, 2 and so on, </w:t>
      </w:r>
      <w:r w:rsidR="00634551" w:rsidRPr="00D50D8A">
        <w:t xml:space="preserve"> this number has to be converted into its string classification</w:t>
      </w:r>
      <w:r w:rsidR="00175683" w:rsidRPr="00D50D8A">
        <w:t xml:space="preserve">. </w:t>
      </w:r>
      <w:r w:rsidR="00C60E7C" w:rsidRPr="00D50D8A">
        <w:t>To do so, t</w:t>
      </w:r>
      <w:r w:rsidR="00634551" w:rsidRPr="00D50D8A">
        <w:t xml:space="preserve">he </w:t>
      </w:r>
      <w:r w:rsidR="00D50D8A" w:rsidRPr="00D50D8A">
        <w:t>category_index</w:t>
      </w:r>
      <w:r w:rsidR="00175683" w:rsidRPr="00D50D8A">
        <w:t xml:space="preserve"> variable,</w:t>
      </w:r>
      <w:r w:rsidR="00634551" w:rsidRPr="00D50D8A">
        <w:t xml:space="preserve"> which holds the classification values</w:t>
      </w:r>
      <w:r w:rsidR="00175683" w:rsidRPr="00D50D8A">
        <w:t>,</w:t>
      </w:r>
      <w:r w:rsidR="00634551" w:rsidRPr="00D50D8A">
        <w:t xml:space="preserve"> is used to convert from the id value to the classification name value</w:t>
      </w:r>
      <w:r w:rsidR="00175683" w:rsidRPr="00D50D8A">
        <w:t xml:space="preserve">. </w:t>
      </w:r>
      <w:r w:rsidR="00734184" w:rsidRPr="00D50D8A">
        <w:t>This gives the string value of the classification instead of the id number</w:t>
      </w:r>
      <w:r w:rsidR="00175683" w:rsidRPr="00D50D8A">
        <w:t>, for example if a person is detected the classification id is 1. This is then converted, using the category_index variable, into its string classification which is person.</w:t>
      </w:r>
    </w:p>
    <w:p w14:paraId="2DC7C835" w14:textId="77777777" w:rsidR="00982874" w:rsidRPr="00167D5F" w:rsidRDefault="00982874" w:rsidP="00175683">
      <w:pPr>
        <w:spacing w:line="360" w:lineRule="auto"/>
        <w:rPr>
          <w:highlight w:val="green"/>
        </w:rPr>
      </w:pPr>
    </w:p>
    <w:p w14:paraId="110BBA01" w14:textId="77777777" w:rsidR="00A45958" w:rsidRPr="00D50D8A" w:rsidRDefault="00D742FF" w:rsidP="00A45958">
      <w:pPr>
        <w:keepNext/>
      </w:pPr>
      <w:r w:rsidRPr="00D50D8A">
        <w:rPr>
          <w:noProof/>
        </w:rPr>
        <w:lastRenderedPageBreak/>
        <w:drawing>
          <wp:inline distT="0" distB="0" distL="0" distR="0" wp14:anchorId="04F0F96B" wp14:editId="16D4E195">
            <wp:extent cx="4152900" cy="469900"/>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9307" t="23206" r="18236" b="66062"/>
                    <a:stretch/>
                  </pic:blipFill>
                  <pic:spPr bwMode="auto">
                    <a:xfrm>
                      <a:off x="0" y="0"/>
                      <a:ext cx="4152900" cy="469900"/>
                    </a:xfrm>
                    <a:prstGeom prst="rect">
                      <a:avLst/>
                    </a:prstGeom>
                    <a:ln>
                      <a:noFill/>
                    </a:ln>
                    <a:extLst>
                      <a:ext uri="{53640926-AAD7-44D8-BBD7-CCE9431645EC}">
                        <a14:shadowObscured xmlns:a14="http://schemas.microsoft.com/office/drawing/2010/main"/>
                      </a:ext>
                    </a:extLst>
                  </pic:spPr>
                </pic:pic>
              </a:graphicData>
            </a:graphic>
          </wp:inline>
        </w:drawing>
      </w:r>
    </w:p>
    <w:p w14:paraId="268F0834" w14:textId="60AEED98" w:rsidR="00D742FF" w:rsidRPr="00D50D8A" w:rsidRDefault="00A45958" w:rsidP="00FF6CC7">
      <w:pPr>
        <w:pStyle w:val="Caption"/>
      </w:pPr>
      <w:bookmarkStart w:id="370" w:name="_Ref35520448"/>
      <w:bookmarkStart w:id="371" w:name="_Toc35521198"/>
      <w:r w:rsidRPr="00D50D8A">
        <w:t xml:space="preserve">Listing </w:t>
      </w:r>
      <w:fldSimple w:instr=" SEQ Listing \* ARABIC ">
        <w:r w:rsidR="00794A97" w:rsidRPr="00D50D8A">
          <w:rPr>
            <w:noProof/>
          </w:rPr>
          <w:t>8</w:t>
        </w:r>
      </w:fldSimple>
      <w:r w:rsidRPr="00D50D8A">
        <w:t>: Gather bounding box coordinates</w:t>
      </w:r>
      <w:bookmarkEnd w:id="370"/>
      <w:bookmarkEnd w:id="371"/>
    </w:p>
    <w:p w14:paraId="2F331DAE" w14:textId="77777777" w:rsidR="00982874" w:rsidRPr="00167D5F" w:rsidRDefault="00982874" w:rsidP="00982874">
      <w:pPr>
        <w:rPr>
          <w:highlight w:val="green"/>
        </w:rPr>
      </w:pPr>
    </w:p>
    <w:p w14:paraId="5E61502D" w14:textId="27DDE419" w:rsidR="006A6468" w:rsidRPr="00167D5F" w:rsidRDefault="00175683" w:rsidP="002C5659">
      <w:pPr>
        <w:spacing w:line="360" w:lineRule="auto"/>
        <w:rPr>
          <w:highlight w:val="green"/>
        </w:rPr>
      </w:pPr>
      <w:r w:rsidRPr="00B07145">
        <w:t>Lastly</w:t>
      </w:r>
      <w:r w:rsidR="00B07145" w:rsidRPr="00B07145">
        <w:t>,</w:t>
      </w:r>
      <w:r w:rsidRPr="00B07145">
        <w:t xml:space="preserve"> as part of the instructions provided to the user, the user is informed where in </w:t>
      </w:r>
      <w:r w:rsidR="00B56DC9" w:rsidRPr="00B07145">
        <w:t>their</w:t>
      </w:r>
      <w:r w:rsidRPr="00B07145">
        <w:t xml:space="preserve"> path the </w:t>
      </w:r>
      <w:r w:rsidR="00B07145" w:rsidRPr="00B07145">
        <w:t xml:space="preserve">detected </w:t>
      </w:r>
      <w:r w:rsidRPr="00B07145">
        <w:t>object is</w:t>
      </w:r>
      <w:r w:rsidR="00B07145" w:rsidRPr="00B07145">
        <w:t xml:space="preserve"> located</w:t>
      </w:r>
      <w:r w:rsidRPr="00B07145">
        <w:t xml:space="preserve">, if the detected object is straight ahead of them or to their right or left. </w:t>
      </w:r>
      <w:r w:rsidRPr="00EE60C7">
        <w:t>This is implemented with the use of the bounding box results retrieved from the</w:t>
      </w:r>
      <w:r w:rsidR="00B07145" w:rsidRPr="00EE60C7">
        <w:t xml:space="preserve"> object detection</w:t>
      </w:r>
      <w:r w:rsidRPr="00EE60C7">
        <w:t xml:space="preserve"> model. </w:t>
      </w:r>
      <w:r w:rsidR="00D742FF" w:rsidRPr="00EE60C7">
        <w:t xml:space="preserve">Based on the coordinates </w:t>
      </w:r>
      <w:r w:rsidR="00EE60C7" w:rsidRPr="00EE60C7">
        <w:t>for</w:t>
      </w:r>
      <w:r w:rsidR="00D742FF" w:rsidRPr="00EE60C7">
        <w:t xml:space="preserve"> the bounding box gathered </w:t>
      </w:r>
      <w:r w:rsidRPr="00EE60C7">
        <w:t>in</w:t>
      </w:r>
      <w:r w:rsidR="00A45958" w:rsidRPr="00EE60C7">
        <w:t xml:space="preserve"> </w:t>
      </w:r>
      <w:r w:rsidR="00FF6CC7" w:rsidRPr="00EE60C7">
        <w:fldChar w:fldCharType="begin"/>
      </w:r>
      <w:r w:rsidR="00FF6CC7" w:rsidRPr="00EE60C7">
        <w:instrText xml:space="preserve"> REF _Ref35520448 \h </w:instrText>
      </w:r>
      <w:r w:rsidR="00167D5F" w:rsidRPr="00EE60C7">
        <w:instrText xml:space="preserve"> \* MERGEFORMAT </w:instrText>
      </w:r>
      <w:r w:rsidR="00FF6CC7" w:rsidRPr="00EE60C7">
        <w:fldChar w:fldCharType="separate"/>
      </w:r>
      <w:r w:rsidR="00FF6CC7" w:rsidRPr="00EE60C7">
        <w:t xml:space="preserve">Listing </w:t>
      </w:r>
      <w:r w:rsidR="00FF6CC7" w:rsidRPr="00EE60C7">
        <w:rPr>
          <w:noProof/>
        </w:rPr>
        <w:t>8</w:t>
      </w:r>
      <w:r w:rsidR="00FF6CC7" w:rsidRPr="00EE60C7">
        <w:fldChar w:fldCharType="end"/>
      </w:r>
      <w:r w:rsidRPr="00EE60C7">
        <w:t>,</w:t>
      </w:r>
      <w:r w:rsidR="00D742FF" w:rsidRPr="00EE60C7">
        <w:t xml:space="preserve"> </w:t>
      </w:r>
      <w:r w:rsidRPr="00EE60C7">
        <w:t>t</w:t>
      </w:r>
      <w:r w:rsidR="00D742FF" w:rsidRPr="00EE60C7">
        <w:t xml:space="preserve">hese will determine where in relation to the users path the </w:t>
      </w:r>
      <w:r w:rsidRPr="00EE60C7">
        <w:t xml:space="preserve">detected </w:t>
      </w:r>
      <w:r w:rsidR="00D742FF" w:rsidRPr="00EE60C7">
        <w:t>object is</w:t>
      </w:r>
      <w:r w:rsidRPr="00EE60C7">
        <w:t xml:space="preserve"> located. </w:t>
      </w:r>
      <w:r w:rsidR="006A6468" w:rsidRPr="00EE60C7">
        <w:t xml:space="preserve">Like for previous </w:t>
      </w:r>
      <w:r w:rsidRPr="00EE60C7">
        <w:t xml:space="preserve">model </w:t>
      </w:r>
      <w:r w:rsidR="006A6468" w:rsidRPr="00EE60C7">
        <w:t>results the bounding box results are placed in an array</w:t>
      </w:r>
      <w:r w:rsidRPr="00EE60C7">
        <w:t xml:space="preserve"> of floats. As a result of this, e</w:t>
      </w:r>
      <w:r w:rsidR="006A6468" w:rsidRPr="00EE60C7">
        <w:t xml:space="preserve">ach detected </w:t>
      </w:r>
      <w:r w:rsidR="00AA7173" w:rsidRPr="00EE60C7">
        <w:t>object</w:t>
      </w:r>
      <w:r w:rsidR="00EE60C7" w:rsidRPr="00EE60C7">
        <w:t>s bounding</w:t>
      </w:r>
      <w:r w:rsidR="006A6468" w:rsidRPr="00EE60C7">
        <w:t xml:space="preserve"> box</w:t>
      </w:r>
      <w:r w:rsidR="00EE60C7" w:rsidRPr="00EE60C7">
        <w:t xml:space="preserve"> coordinates</w:t>
      </w:r>
      <w:r w:rsidR="006A6468" w:rsidRPr="00EE60C7">
        <w:t xml:space="preserve"> then need to be extracted from the array and formatted into an integer value instead of a float</w:t>
      </w:r>
      <w:r w:rsidRPr="00EE60C7">
        <w:t xml:space="preserve">, </w:t>
      </w:r>
      <w:r w:rsidR="00EE60C7">
        <w:t xml:space="preserve">as </w:t>
      </w:r>
      <w:r w:rsidRPr="00EE60C7">
        <w:t>shown in</w:t>
      </w:r>
      <w:r w:rsidR="00A45958" w:rsidRPr="00EE60C7">
        <w:t xml:space="preserve"> </w:t>
      </w:r>
      <w:r w:rsidR="00FF6CC7" w:rsidRPr="00EE60C7">
        <w:fldChar w:fldCharType="begin"/>
      </w:r>
      <w:r w:rsidR="00FF6CC7" w:rsidRPr="00EE60C7">
        <w:instrText xml:space="preserve"> REF _Ref35520448 \h </w:instrText>
      </w:r>
      <w:r w:rsidR="00167D5F" w:rsidRPr="00EE60C7">
        <w:instrText xml:space="preserve"> \* MERGEFORMAT </w:instrText>
      </w:r>
      <w:r w:rsidR="00FF6CC7" w:rsidRPr="00EE60C7">
        <w:fldChar w:fldCharType="separate"/>
      </w:r>
      <w:r w:rsidR="00FF6CC7" w:rsidRPr="00EE60C7">
        <w:t xml:space="preserve">Listing </w:t>
      </w:r>
      <w:r w:rsidR="00FF6CC7" w:rsidRPr="00EE60C7">
        <w:rPr>
          <w:noProof/>
        </w:rPr>
        <w:t>8</w:t>
      </w:r>
      <w:r w:rsidR="00FF6CC7" w:rsidRPr="00EE60C7">
        <w:fldChar w:fldCharType="end"/>
      </w:r>
      <w:r w:rsidRPr="00EE60C7">
        <w:t>.</w:t>
      </w:r>
      <w:r w:rsidR="002C5659" w:rsidRPr="00EE60C7">
        <w:t xml:space="preserve"> </w:t>
      </w:r>
      <w:r w:rsidR="006A6468" w:rsidRPr="00202125">
        <w:t xml:space="preserve">Once the </w:t>
      </w:r>
      <w:r w:rsidR="00202125" w:rsidRPr="00202125">
        <w:t xml:space="preserve">bounding </w:t>
      </w:r>
      <w:r w:rsidR="006A6468" w:rsidRPr="00202125">
        <w:t>boxes coordinates are gathered the</w:t>
      </w:r>
      <w:r w:rsidRPr="00202125">
        <w:t>y</w:t>
      </w:r>
      <w:r w:rsidR="006A6468" w:rsidRPr="00202125">
        <w:t xml:space="preserve"> can be used to determine where </w:t>
      </w:r>
      <w:r w:rsidR="00202125" w:rsidRPr="00202125">
        <w:t>a detected</w:t>
      </w:r>
      <w:r w:rsidR="006A6468" w:rsidRPr="00202125">
        <w:t xml:space="preserve"> object is situated in the </w:t>
      </w:r>
      <w:r w:rsidR="002C5659" w:rsidRPr="00202125">
        <w:t>user’s</w:t>
      </w:r>
      <w:r w:rsidR="006A6468" w:rsidRPr="00202125">
        <w:t xml:space="preserve"> path</w:t>
      </w:r>
      <w:r w:rsidR="002C5659" w:rsidRPr="00202125">
        <w:t>.</w:t>
      </w:r>
    </w:p>
    <w:p w14:paraId="294877CF" w14:textId="77777777" w:rsidR="00982874" w:rsidRPr="00167D5F" w:rsidRDefault="00982874" w:rsidP="002C5659">
      <w:pPr>
        <w:spacing w:line="360" w:lineRule="auto"/>
        <w:rPr>
          <w:highlight w:val="green"/>
        </w:rPr>
      </w:pPr>
    </w:p>
    <w:p w14:paraId="4C8A1E6D" w14:textId="77777777" w:rsidR="00FF6CC7" w:rsidRPr="00202125" w:rsidRDefault="005A2BE6" w:rsidP="00FF6CC7">
      <w:pPr>
        <w:keepNext/>
      </w:pPr>
      <w:r w:rsidRPr="00202125">
        <w:rPr>
          <w:noProof/>
        </w:rPr>
        <w:drawing>
          <wp:inline distT="0" distB="0" distL="0" distR="0" wp14:anchorId="43DE9DDD" wp14:editId="394F43C1">
            <wp:extent cx="4711700" cy="1457325"/>
            <wp:effectExtent l="0" t="0" r="0"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9749" t="66715" r="8044"/>
                    <a:stretch/>
                  </pic:blipFill>
                  <pic:spPr bwMode="auto">
                    <a:xfrm>
                      <a:off x="0" y="0"/>
                      <a:ext cx="4711700" cy="1457325"/>
                    </a:xfrm>
                    <a:prstGeom prst="rect">
                      <a:avLst/>
                    </a:prstGeom>
                    <a:ln>
                      <a:noFill/>
                    </a:ln>
                    <a:extLst>
                      <a:ext uri="{53640926-AAD7-44D8-BBD7-CCE9431645EC}">
                        <a14:shadowObscured xmlns:a14="http://schemas.microsoft.com/office/drawing/2010/main"/>
                      </a:ext>
                    </a:extLst>
                  </pic:spPr>
                </pic:pic>
              </a:graphicData>
            </a:graphic>
          </wp:inline>
        </w:drawing>
      </w:r>
    </w:p>
    <w:p w14:paraId="4C8E6CCF" w14:textId="621F2152" w:rsidR="005A2BE6" w:rsidRPr="00202125" w:rsidRDefault="00FF6CC7" w:rsidP="00FF6CC7">
      <w:pPr>
        <w:pStyle w:val="Caption"/>
      </w:pPr>
      <w:bookmarkStart w:id="372" w:name="_Ref35520539"/>
      <w:bookmarkStart w:id="373" w:name="_Toc35521199"/>
      <w:r w:rsidRPr="00202125">
        <w:t xml:space="preserve">Listing </w:t>
      </w:r>
      <w:fldSimple w:instr=" SEQ Listing \* ARABIC ">
        <w:r w:rsidR="00794A97" w:rsidRPr="00202125">
          <w:rPr>
            <w:noProof/>
          </w:rPr>
          <w:t>9</w:t>
        </w:r>
      </w:fldSimple>
      <w:r w:rsidRPr="00202125">
        <w:t>: Location in user's path</w:t>
      </w:r>
      <w:bookmarkEnd w:id="372"/>
      <w:bookmarkEnd w:id="373"/>
    </w:p>
    <w:p w14:paraId="2C214E1D" w14:textId="77777777" w:rsidR="00982874" w:rsidRPr="00167D5F" w:rsidRDefault="00982874" w:rsidP="00086D45">
      <w:pPr>
        <w:rPr>
          <w:highlight w:val="green"/>
        </w:rPr>
      </w:pPr>
    </w:p>
    <w:p w14:paraId="5C19CD9A" w14:textId="1D4B79D6" w:rsidR="00D84763" w:rsidRPr="00202125" w:rsidRDefault="00086D45" w:rsidP="00B829D3">
      <w:pPr>
        <w:spacing w:line="360" w:lineRule="auto"/>
      </w:pPr>
      <w:r w:rsidRPr="00202125">
        <w:t xml:space="preserve">The code shown in </w:t>
      </w:r>
      <w:r w:rsidR="00FF6CC7" w:rsidRPr="00202125">
        <w:fldChar w:fldCharType="begin"/>
      </w:r>
      <w:r w:rsidR="00FF6CC7" w:rsidRPr="00202125">
        <w:instrText xml:space="preserve"> REF _Ref35520539 \h </w:instrText>
      </w:r>
      <w:r w:rsidR="00167D5F" w:rsidRPr="00202125">
        <w:instrText xml:space="preserve"> \* MERGEFORMAT </w:instrText>
      </w:r>
      <w:r w:rsidR="00FF6CC7" w:rsidRPr="00202125">
        <w:fldChar w:fldCharType="separate"/>
      </w:r>
      <w:r w:rsidR="00FF6CC7" w:rsidRPr="00202125">
        <w:t xml:space="preserve">Listing </w:t>
      </w:r>
      <w:r w:rsidR="00FF6CC7" w:rsidRPr="00202125">
        <w:rPr>
          <w:noProof/>
        </w:rPr>
        <w:t>9</w:t>
      </w:r>
      <w:r w:rsidR="00FF6CC7" w:rsidRPr="00202125">
        <w:fldChar w:fldCharType="end"/>
      </w:r>
      <w:r w:rsidR="00FF6CC7" w:rsidRPr="00202125">
        <w:t xml:space="preserve"> </w:t>
      </w:r>
      <w:r w:rsidRPr="00202125">
        <w:t>demonstrates how the bounding box coordinates, gathered in</w:t>
      </w:r>
      <w:r w:rsidR="00FF6CC7" w:rsidRPr="00202125">
        <w:t xml:space="preserve"> </w:t>
      </w:r>
      <w:r w:rsidR="00FF6CC7" w:rsidRPr="00202125">
        <w:fldChar w:fldCharType="begin"/>
      </w:r>
      <w:r w:rsidR="00FF6CC7" w:rsidRPr="00202125">
        <w:instrText xml:space="preserve"> REF _Ref35520448 \h </w:instrText>
      </w:r>
      <w:r w:rsidR="00167D5F" w:rsidRPr="00202125">
        <w:instrText xml:space="preserve"> \* MERGEFORMAT </w:instrText>
      </w:r>
      <w:r w:rsidR="00FF6CC7" w:rsidRPr="00202125">
        <w:fldChar w:fldCharType="separate"/>
      </w:r>
      <w:r w:rsidR="00FF6CC7" w:rsidRPr="00202125">
        <w:t xml:space="preserve">Listing </w:t>
      </w:r>
      <w:r w:rsidR="00FF6CC7" w:rsidRPr="00202125">
        <w:rPr>
          <w:noProof/>
        </w:rPr>
        <w:t>8</w:t>
      </w:r>
      <w:r w:rsidR="00FF6CC7" w:rsidRPr="00202125">
        <w:fldChar w:fldCharType="end"/>
      </w:r>
      <w:r w:rsidRPr="00202125">
        <w:t xml:space="preserve">, are used to determine where in the users path the detected object is located. </w:t>
      </w:r>
      <w:r w:rsidR="00B829D3" w:rsidRPr="00202125">
        <w:t>In order to inform the user where in the</w:t>
      </w:r>
      <w:r w:rsidR="00202125" w:rsidRPr="00202125">
        <w:t>ir</w:t>
      </w:r>
      <w:r w:rsidR="00B829D3" w:rsidRPr="00202125">
        <w:t xml:space="preserve"> path the object is located the f</w:t>
      </w:r>
      <w:r w:rsidR="00D84763" w:rsidRPr="00202125">
        <w:t xml:space="preserve">rame is </w:t>
      </w:r>
      <w:r w:rsidR="00B829D3" w:rsidRPr="00202125">
        <w:t xml:space="preserve">evenly </w:t>
      </w:r>
      <w:r w:rsidR="00D84763" w:rsidRPr="00202125">
        <w:t>divided into three sections</w:t>
      </w:r>
      <w:r w:rsidR="00B829D3" w:rsidRPr="00202125">
        <w:t>. W</w:t>
      </w:r>
      <w:r w:rsidR="00D84763" w:rsidRPr="00202125">
        <w:t xml:space="preserve">here </w:t>
      </w:r>
      <w:r w:rsidR="00B829D3" w:rsidRPr="00202125">
        <w:t>the object coordinates are detected</w:t>
      </w:r>
      <w:r w:rsidR="00D84763" w:rsidRPr="00202125">
        <w:t xml:space="preserve"> within the</w:t>
      </w:r>
      <w:r w:rsidR="00B829D3" w:rsidRPr="00202125">
        <w:t>se</w:t>
      </w:r>
      <w:r w:rsidR="00D84763" w:rsidRPr="00202125">
        <w:t xml:space="preserve"> three sections determines where in the users path the object is, as shown in the</w:t>
      </w:r>
      <w:r w:rsidR="00FF6CC7" w:rsidRPr="00202125">
        <w:t xml:space="preserve"> </w:t>
      </w:r>
      <w:r w:rsidR="00FF6CC7" w:rsidRPr="00202125">
        <w:fldChar w:fldCharType="begin"/>
      </w:r>
      <w:r w:rsidR="00FF6CC7" w:rsidRPr="00202125">
        <w:instrText xml:space="preserve"> REF _Ref35520539 \h </w:instrText>
      </w:r>
      <w:r w:rsidR="00167D5F" w:rsidRPr="00202125">
        <w:instrText xml:space="preserve"> \* MERGEFORMAT </w:instrText>
      </w:r>
      <w:r w:rsidR="00FF6CC7" w:rsidRPr="00202125">
        <w:fldChar w:fldCharType="separate"/>
      </w:r>
      <w:r w:rsidR="00FF6CC7" w:rsidRPr="00202125">
        <w:t xml:space="preserve">Listing </w:t>
      </w:r>
      <w:r w:rsidR="00FF6CC7" w:rsidRPr="00202125">
        <w:rPr>
          <w:noProof/>
        </w:rPr>
        <w:t>9</w:t>
      </w:r>
      <w:r w:rsidR="00FF6CC7" w:rsidRPr="00202125">
        <w:fldChar w:fldCharType="end"/>
      </w:r>
      <w:r w:rsidR="00B829D3" w:rsidRPr="00202125">
        <w:t>.</w:t>
      </w:r>
    </w:p>
    <w:p w14:paraId="410C5722" w14:textId="1D04B591" w:rsidR="00EE44E2" w:rsidRPr="00167D5F" w:rsidRDefault="0046026A" w:rsidP="006B3AFC">
      <w:pPr>
        <w:ind w:left="720"/>
        <w:rPr>
          <w:highlight w:val="green"/>
        </w:rPr>
      </w:pPr>
      <w:r w:rsidRPr="00167D5F">
        <w:rPr>
          <w:highlight w:val="green"/>
        </w:rPr>
        <w:t xml:space="preserve"> </w:t>
      </w:r>
    </w:p>
    <w:p w14:paraId="0525947C" w14:textId="58B63897" w:rsidR="00EE44E2" w:rsidRPr="00202125" w:rsidRDefault="00EE44E2" w:rsidP="00EE44E2">
      <w:pPr>
        <w:pStyle w:val="Heading2"/>
        <w:spacing w:after="240" w:line="360" w:lineRule="auto"/>
        <w:rPr>
          <w:sz w:val="22"/>
          <w:szCs w:val="22"/>
        </w:rPr>
      </w:pPr>
      <w:bookmarkStart w:id="374" w:name="_Toc34725509"/>
      <w:bookmarkStart w:id="375" w:name="_Toc35099864"/>
      <w:bookmarkStart w:id="376" w:name="_Toc35170068"/>
      <w:bookmarkStart w:id="377" w:name="_Toc35521274"/>
      <w:bookmarkStart w:id="378" w:name="_Toc35609601"/>
      <w:r w:rsidRPr="00202125">
        <w:rPr>
          <w:sz w:val="22"/>
          <w:szCs w:val="22"/>
        </w:rPr>
        <w:t>4.4.4 Conclusion</w:t>
      </w:r>
      <w:bookmarkEnd w:id="374"/>
      <w:bookmarkEnd w:id="375"/>
      <w:bookmarkEnd w:id="376"/>
      <w:bookmarkEnd w:id="377"/>
      <w:bookmarkEnd w:id="378"/>
    </w:p>
    <w:p w14:paraId="00229E1A" w14:textId="41FC461D" w:rsidR="00962FEF" w:rsidRPr="006B3AFC" w:rsidRDefault="006B3AFC" w:rsidP="006B3AFC">
      <w:pPr>
        <w:spacing w:line="360" w:lineRule="auto"/>
      </w:pPr>
      <w:r w:rsidRPr="00202125">
        <w:t xml:space="preserve">By </w:t>
      </w:r>
      <w:r w:rsidR="00962FEF" w:rsidRPr="00202125">
        <w:t>combin</w:t>
      </w:r>
      <w:r w:rsidRPr="00202125">
        <w:t>ing</w:t>
      </w:r>
      <w:r w:rsidR="00962FEF" w:rsidRPr="00202125">
        <w:t xml:space="preserve"> </w:t>
      </w:r>
      <w:r w:rsidRPr="00202125">
        <w:t>the</w:t>
      </w:r>
      <w:r w:rsidR="00962FEF" w:rsidRPr="00202125">
        <w:t xml:space="preserve"> sensor input for distance</w:t>
      </w:r>
      <w:r w:rsidR="00202125" w:rsidRPr="00202125">
        <w:t>, for the closest detected object,</w:t>
      </w:r>
      <w:r w:rsidR="00962FEF" w:rsidRPr="00202125">
        <w:t xml:space="preserve"> and </w:t>
      </w:r>
      <w:r w:rsidRPr="00202125">
        <w:t xml:space="preserve">the </w:t>
      </w:r>
      <w:r w:rsidR="00962FEF" w:rsidRPr="00202125">
        <w:t xml:space="preserve">camera input for </w:t>
      </w:r>
      <w:r w:rsidRPr="00202125">
        <w:t>object</w:t>
      </w:r>
      <w:r w:rsidR="00962FEF" w:rsidRPr="00202125">
        <w:t xml:space="preserve"> detection</w:t>
      </w:r>
      <w:r w:rsidRPr="00202125">
        <w:t xml:space="preserve"> allows for</w:t>
      </w:r>
      <w:r w:rsidR="00962FEF" w:rsidRPr="00202125">
        <w:t xml:space="preserve"> instructions about the detected objects</w:t>
      </w:r>
      <w:r w:rsidRPr="00202125">
        <w:t xml:space="preserve"> to</w:t>
      </w:r>
      <w:r w:rsidR="00962FEF" w:rsidRPr="00202125">
        <w:t xml:space="preserve"> be provided to the user</w:t>
      </w:r>
      <w:r w:rsidRPr="00202125">
        <w:t>. T</w:t>
      </w:r>
      <w:r w:rsidR="00962FEF" w:rsidRPr="00202125">
        <w:t xml:space="preserve">he </w:t>
      </w:r>
      <w:r w:rsidR="00962FEF" w:rsidRPr="00202125">
        <w:lastRenderedPageBreak/>
        <w:t xml:space="preserve">middle </w:t>
      </w:r>
      <w:r w:rsidR="00202125" w:rsidRPr="00202125">
        <w:t>tier</w:t>
      </w:r>
      <w:r w:rsidR="00962FEF" w:rsidRPr="00202125">
        <w:t xml:space="preserve"> allows the objects detected by the model to be compiled into instructions that can </w:t>
      </w:r>
      <w:r w:rsidR="00202125" w:rsidRPr="00202125">
        <w:t xml:space="preserve">then </w:t>
      </w:r>
      <w:r w:rsidR="00962FEF" w:rsidRPr="00202125">
        <w:t>be provided</w:t>
      </w:r>
      <w:r w:rsidR="00202125">
        <w:t xml:space="preserve"> to</w:t>
      </w:r>
      <w:r w:rsidR="00962FEF" w:rsidRPr="00202125">
        <w:t xml:space="preserve"> and understood by the user</w:t>
      </w:r>
      <w:r w:rsidRPr="00202125">
        <w:t>.</w:t>
      </w:r>
    </w:p>
    <w:p w14:paraId="4703612D" w14:textId="77777777" w:rsidR="006B3AFC" w:rsidRPr="005A2BE6" w:rsidRDefault="006B3AFC" w:rsidP="005A2BE6">
      <w:pPr>
        <w:rPr>
          <w:highlight w:val="yellow"/>
        </w:rPr>
      </w:pPr>
    </w:p>
    <w:p w14:paraId="253A155F" w14:textId="6F96162A" w:rsidR="009B697E" w:rsidRDefault="009B697E" w:rsidP="009B697E">
      <w:pPr>
        <w:pStyle w:val="Heading2"/>
      </w:pPr>
      <w:bookmarkStart w:id="379" w:name="_Toc35609602"/>
      <w:r>
        <w:t xml:space="preserve">4.5. </w:t>
      </w:r>
      <w:r w:rsidR="007F3450">
        <w:t>Back-End</w:t>
      </w:r>
      <w:r w:rsidR="00C26BF7">
        <w:t xml:space="preserve"> Tier</w:t>
      </w:r>
      <w:bookmarkEnd w:id="379"/>
    </w:p>
    <w:p w14:paraId="0B8A8E42" w14:textId="5D802ECD" w:rsidR="000E0508" w:rsidRDefault="000E0508" w:rsidP="000E0508"/>
    <w:p w14:paraId="4F8652FC" w14:textId="14074176" w:rsidR="000E0508" w:rsidRDefault="000E0508" w:rsidP="000E0508">
      <w:pPr>
        <w:pStyle w:val="Heading2"/>
        <w:spacing w:after="240" w:line="360" w:lineRule="auto"/>
        <w:rPr>
          <w:sz w:val="22"/>
          <w:szCs w:val="22"/>
        </w:rPr>
      </w:pPr>
      <w:bookmarkStart w:id="380" w:name="_Toc34725511"/>
      <w:bookmarkStart w:id="381" w:name="_Toc35099866"/>
      <w:bookmarkStart w:id="382" w:name="_Toc35170070"/>
      <w:bookmarkStart w:id="383" w:name="_Toc35521276"/>
      <w:bookmarkStart w:id="384" w:name="_Toc35609603"/>
      <w:r>
        <w:rPr>
          <w:sz w:val="22"/>
          <w:szCs w:val="22"/>
        </w:rPr>
        <w:t>4</w:t>
      </w:r>
      <w:r w:rsidRPr="00204E8B">
        <w:rPr>
          <w:sz w:val="22"/>
          <w:szCs w:val="22"/>
        </w:rPr>
        <w:t>.</w:t>
      </w:r>
      <w:r>
        <w:rPr>
          <w:sz w:val="22"/>
          <w:szCs w:val="22"/>
        </w:rPr>
        <w:t>5</w:t>
      </w:r>
      <w:r w:rsidRPr="00204E8B">
        <w:rPr>
          <w:sz w:val="22"/>
          <w:szCs w:val="22"/>
        </w:rPr>
        <w:t>.</w:t>
      </w:r>
      <w:r>
        <w:rPr>
          <w:sz w:val="22"/>
          <w:szCs w:val="22"/>
        </w:rPr>
        <w:t>1</w:t>
      </w:r>
      <w:r w:rsidRPr="00204E8B">
        <w:rPr>
          <w:sz w:val="22"/>
          <w:szCs w:val="22"/>
        </w:rPr>
        <w:t xml:space="preserve"> </w:t>
      </w:r>
      <w:r>
        <w:rPr>
          <w:sz w:val="22"/>
          <w:szCs w:val="22"/>
        </w:rPr>
        <w:t>Introduction</w:t>
      </w:r>
      <w:bookmarkEnd w:id="380"/>
      <w:bookmarkEnd w:id="381"/>
      <w:bookmarkEnd w:id="382"/>
      <w:bookmarkEnd w:id="383"/>
      <w:bookmarkEnd w:id="384"/>
    </w:p>
    <w:p w14:paraId="0011C49F" w14:textId="41E492B8" w:rsidR="00675293" w:rsidRDefault="00675293" w:rsidP="00675293">
      <w:pPr>
        <w:spacing w:line="360" w:lineRule="auto"/>
      </w:pPr>
      <w:r>
        <w:t xml:space="preserve">As previously mentioned, the backend of this project is the area that contains the model that is used to detect objects </w:t>
      </w:r>
      <w:r w:rsidR="00154791">
        <w:t>within</w:t>
      </w:r>
      <w:r>
        <w:t xml:space="preserve"> the inputted video stream. This section will cover how the pi camera module is set up to take in a vide</w:t>
      </w:r>
      <w:r w:rsidR="004E21C3">
        <w:t>o</w:t>
      </w:r>
      <w:r>
        <w:t xml:space="preserve"> stream and</w:t>
      </w:r>
      <w:r w:rsidR="00526D92">
        <w:t xml:space="preserve"> how this is</w:t>
      </w:r>
      <w:r>
        <w:t xml:space="preserve"> input</w:t>
      </w:r>
      <w:r w:rsidR="00526D92">
        <w:t xml:space="preserve">ted </w:t>
      </w:r>
      <w:r>
        <w:t>into the object detection model. Also covered in this section is how the object detection model, MobileNet SSDLite</w:t>
      </w:r>
      <w:r w:rsidR="00C667B7">
        <w:t>,</w:t>
      </w:r>
      <w:r>
        <w:t xml:space="preserve"> is coded to run on the Raspberry Pi and how it processes a video stream </w:t>
      </w:r>
      <w:r w:rsidR="0088496B">
        <w:t xml:space="preserve">in order </w:t>
      </w:r>
      <w:r>
        <w:t>to detect objects.</w:t>
      </w:r>
    </w:p>
    <w:p w14:paraId="76B54EA3" w14:textId="77777777" w:rsidR="001204D2" w:rsidRPr="00675293" w:rsidRDefault="001204D2" w:rsidP="00675293">
      <w:pPr>
        <w:spacing w:line="360" w:lineRule="auto"/>
      </w:pPr>
    </w:p>
    <w:p w14:paraId="6AE1D290" w14:textId="31970E67" w:rsidR="008F7713" w:rsidRPr="008F7713" w:rsidRDefault="000E0508" w:rsidP="008F7713">
      <w:pPr>
        <w:pStyle w:val="Heading2"/>
        <w:spacing w:after="240" w:line="360" w:lineRule="auto"/>
        <w:rPr>
          <w:sz w:val="22"/>
          <w:szCs w:val="22"/>
        </w:rPr>
      </w:pPr>
      <w:bookmarkStart w:id="385" w:name="_Toc34725512"/>
      <w:bookmarkStart w:id="386" w:name="_Toc35099867"/>
      <w:bookmarkStart w:id="387" w:name="_Toc35170071"/>
      <w:bookmarkStart w:id="388" w:name="_Toc35521277"/>
      <w:bookmarkStart w:id="389" w:name="_Toc35609604"/>
      <w:r>
        <w:rPr>
          <w:sz w:val="22"/>
          <w:szCs w:val="22"/>
        </w:rPr>
        <w:t>4</w:t>
      </w:r>
      <w:r w:rsidRPr="00204E8B">
        <w:rPr>
          <w:sz w:val="22"/>
          <w:szCs w:val="22"/>
        </w:rPr>
        <w:t>.</w:t>
      </w:r>
      <w:r>
        <w:rPr>
          <w:sz w:val="22"/>
          <w:szCs w:val="22"/>
        </w:rPr>
        <w:t>5</w:t>
      </w:r>
      <w:r w:rsidRPr="00204E8B">
        <w:rPr>
          <w:sz w:val="22"/>
          <w:szCs w:val="22"/>
        </w:rPr>
        <w:t>.</w:t>
      </w:r>
      <w:r>
        <w:rPr>
          <w:sz w:val="22"/>
          <w:szCs w:val="22"/>
        </w:rPr>
        <w:t>2</w:t>
      </w:r>
      <w:r w:rsidRPr="00204E8B">
        <w:rPr>
          <w:sz w:val="22"/>
          <w:szCs w:val="22"/>
        </w:rPr>
        <w:t xml:space="preserve"> </w:t>
      </w:r>
      <w:r>
        <w:rPr>
          <w:sz w:val="22"/>
          <w:szCs w:val="22"/>
        </w:rPr>
        <w:t>Pi Camera Module Setup</w:t>
      </w:r>
      <w:bookmarkEnd w:id="385"/>
      <w:bookmarkEnd w:id="386"/>
      <w:bookmarkEnd w:id="387"/>
      <w:bookmarkEnd w:id="388"/>
      <w:bookmarkEnd w:id="389"/>
    </w:p>
    <w:p w14:paraId="69E4DAAD" w14:textId="13E8FD7D" w:rsidR="00982874" w:rsidRPr="006755F6" w:rsidRDefault="008F7713" w:rsidP="006755F6">
      <w:pPr>
        <w:spacing w:line="360" w:lineRule="auto"/>
      </w:pPr>
      <w:r w:rsidRPr="006755F6">
        <w:t xml:space="preserve">The </w:t>
      </w:r>
      <w:r w:rsidR="00154486" w:rsidRPr="006755F6">
        <w:t>Pi</w:t>
      </w:r>
      <w:r w:rsidRPr="006755F6">
        <w:t xml:space="preserve"> c</w:t>
      </w:r>
      <w:r w:rsidR="00154486" w:rsidRPr="006755F6">
        <w:t xml:space="preserve">amera </w:t>
      </w:r>
      <w:r w:rsidRPr="006755F6">
        <w:t xml:space="preserve">is </w:t>
      </w:r>
      <w:r w:rsidR="00154486" w:rsidRPr="006755F6">
        <w:t xml:space="preserve">used </w:t>
      </w:r>
      <w:r w:rsidRPr="006755F6">
        <w:t>as an input source for this project.</w:t>
      </w:r>
      <w:r w:rsidR="006755F6" w:rsidRPr="006755F6">
        <w:t xml:space="preserve"> </w:t>
      </w:r>
      <w:r w:rsidRPr="006755F6">
        <w:t>It i</w:t>
      </w:r>
      <w:r w:rsidR="003C7580" w:rsidRPr="006755F6">
        <w:t>nputs</w:t>
      </w:r>
      <w:r w:rsidR="006755F6" w:rsidRPr="006755F6">
        <w:t xml:space="preserve"> a</w:t>
      </w:r>
      <w:r w:rsidR="003C7580" w:rsidRPr="006755F6">
        <w:t xml:space="preserve"> video stream </w:t>
      </w:r>
      <w:r w:rsidR="006755F6" w:rsidRPr="006755F6">
        <w:t>from the</w:t>
      </w:r>
      <w:r w:rsidR="003C7580" w:rsidRPr="006755F6">
        <w:t xml:space="preserve"> camera into </w:t>
      </w:r>
      <w:r w:rsidR="006755F6" w:rsidRPr="006755F6">
        <w:t xml:space="preserve">the </w:t>
      </w:r>
      <w:r w:rsidR="003C7580" w:rsidRPr="006755F6">
        <w:t>object detection model</w:t>
      </w:r>
      <w:r w:rsidR="006755F6" w:rsidRPr="006755F6">
        <w:t xml:space="preserve">. In order to do this the camera first needs to be configured to take in a video stream. </w:t>
      </w:r>
      <w:r w:rsidR="00966C10" w:rsidRPr="006755F6">
        <w:t>The frame</w:t>
      </w:r>
      <w:r w:rsidR="006755F6" w:rsidRPr="006755F6">
        <w:t xml:space="preserve"> </w:t>
      </w:r>
      <w:r w:rsidR="00966C10" w:rsidRPr="006755F6">
        <w:t xml:space="preserve">rate and camera resolution </w:t>
      </w:r>
      <w:r w:rsidR="006755F6" w:rsidRPr="006755F6">
        <w:t>were</w:t>
      </w:r>
      <w:r w:rsidR="00966C10" w:rsidRPr="006755F6">
        <w:t xml:space="preserve"> set up as part of the camera configuration</w:t>
      </w:r>
      <w:r w:rsidR="006755F6" w:rsidRPr="006755F6">
        <w:t xml:space="preserve">. </w:t>
      </w:r>
      <w:r w:rsidR="00966C10" w:rsidRPr="006755F6">
        <w:t xml:space="preserve">Once </w:t>
      </w:r>
      <w:r w:rsidR="006755F6" w:rsidRPr="006755F6">
        <w:t xml:space="preserve">the </w:t>
      </w:r>
      <w:r w:rsidR="00966C10" w:rsidRPr="006755F6">
        <w:t>camera is setup and configured</w:t>
      </w:r>
      <w:r w:rsidR="006755F6" w:rsidRPr="006755F6">
        <w:t>, as shown in</w:t>
      </w:r>
      <w:r w:rsidR="00D10594">
        <w:t xml:space="preserve"> </w:t>
      </w:r>
      <w:r w:rsidR="00D10594">
        <w:fldChar w:fldCharType="begin"/>
      </w:r>
      <w:r w:rsidR="00D10594">
        <w:instrText xml:space="preserve"> REF _Ref35520605 \h </w:instrText>
      </w:r>
      <w:r w:rsidR="00D10594">
        <w:fldChar w:fldCharType="separate"/>
      </w:r>
      <w:r w:rsidR="00D10594">
        <w:t xml:space="preserve">Listing </w:t>
      </w:r>
      <w:r w:rsidR="00D10594">
        <w:rPr>
          <w:noProof/>
        </w:rPr>
        <w:t>10</w:t>
      </w:r>
      <w:r w:rsidR="00D10594">
        <w:fldChar w:fldCharType="end"/>
      </w:r>
      <w:r w:rsidR="006755F6" w:rsidRPr="006755F6">
        <w:t>,</w:t>
      </w:r>
      <w:r w:rsidR="00966C10" w:rsidRPr="006755F6">
        <w:t xml:space="preserve"> it is set to continuously take in a video stream</w:t>
      </w:r>
      <w:r w:rsidR="006755F6" w:rsidRPr="006755F6">
        <w:t>.</w:t>
      </w:r>
      <w:r w:rsidR="00966C10" w:rsidRPr="006755F6">
        <w:t xml:space="preserve"> </w:t>
      </w:r>
      <w:r w:rsidR="006755F6" w:rsidRPr="006755F6">
        <w:t>T</w:t>
      </w:r>
      <w:r w:rsidR="00966C10" w:rsidRPr="006755F6">
        <w:t>his video stream is then sent to the object detection model for analysis</w:t>
      </w:r>
      <w:r w:rsidR="006755F6" w:rsidRPr="006755F6">
        <w:t>.</w:t>
      </w:r>
    </w:p>
    <w:p w14:paraId="10FE1822" w14:textId="77777777" w:rsidR="00D10594" w:rsidRDefault="00154486" w:rsidP="00D10594">
      <w:pPr>
        <w:keepNext/>
      </w:pPr>
      <w:r>
        <w:rPr>
          <w:noProof/>
        </w:rPr>
        <w:drawing>
          <wp:inline distT="0" distB="0" distL="0" distR="0" wp14:anchorId="1F380A00" wp14:editId="43E46CC7">
            <wp:extent cx="5731510" cy="1797050"/>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31510" cy="1797050"/>
                    </a:xfrm>
                    <a:prstGeom prst="rect">
                      <a:avLst/>
                    </a:prstGeom>
                  </pic:spPr>
                </pic:pic>
              </a:graphicData>
            </a:graphic>
          </wp:inline>
        </w:drawing>
      </w:r>
    </w:p>
    <w:p w14:paraId="41DEE65B" w14:textId="5ED25907" w:rsidR="00154486" w:rsidRPr="00C616C6" w:rsidRDefault="00D10594" w:rsidP="00D10594">
      <w:pPr>
        <w:pStyle w:val="Caption"/>
        <w:rPr>
          <w:highlight w:val="yellow"/>
        </w:rPr>
      </w:pPr>
      <w:bookmarkStart w:id="390" w:name="_Ref35520605"/>
      <w:bookmarkStart w:id="391" w:name="_Toc35521200"/>
      <w:r>
        <w:t xml:space="preserve">Listing </w:t>
      </w:r>
      <w:fldSimple w:instr=" SEQ Listing \* ARABIC ">
        <w:r w:rsidR="00794A97">
          <w:rPr>
            <w:noProof/>
          </w:rPr>
          <w:t>10</w:t>
        </w:r>
      </w:fldSimple>
      <w:r>
        <w:t>: Raspberry Pi camera set up</w:t>
      </w:r>
      <w:bookmarkEnd w:id="390"/>
      <w:bookmarkEnd w:id="391"/>
    </w:p>
    <w:p w14:paraId="4A997142" w14:textId="56C75FA8" w:rsidR="000E0508" w:rsidRDefault="000E0508" w:rsidP="000E0508"/>
    <w:p w14:paraId="2734553B" w14:textId="1DB67AD3" w:rsidR="006755F6" w:rsidRPr="006755F6" w:rsidRDefault="00154486" w:rsidP="006755F6">
      <w:pPr>
        <w:pStyle w:val="Heading2"/>
        <w:spacing w:after="240" w:line="360" w:lineRule="auto"/>
        <w:rPr>
          <w:sz w:val="22"/>
          <w:szCs w:val="22"/>
        </w:rPr>
      </w:pPr>
      <w:bookmarkStart w:id="392" w:name="_Toc34725513"/>
      <w:bookmarkStart w:id="393" w:name="_Toc35099868"/>
      <w:bookmarkStart w:id="394" w:name="_Toc35170072"/>
      <w:bookmarkStart w:id="395" w:name="_Toc35521278"/>
      <w:bookmarkStart w:id="396" w:name="_Toc35609605"/>
      <w:r>
        <w:rPr>
          <w:sz w:val="22"/>
          <w:szCs w:val="22"/>
        </w:rPr>
        <w:lastRenderedPageBreak/>
        <w:t>4</w:t>
      </w:r>
      <w:r w:rsidRPr="00204E8B">
        <w:rPr>
          <w:sz w:val="22"/>
          <w:szCs w:val="22"/>
        </w:rPr>
        <w:t>.</w:t>
      </w:r>
      <w:r>
        <w:rPr>
          <w:sz w:val="22"/>
          <w:szCs w:val="22"/>
        </w:rPr>
        <w:t>5</w:t>
      </w:r>
      <w:r w:rsidRPr="00204E8B">
        <w:rPr>
          <w:sz w:val="22"/>
          <w:szCs w:val="22"/>
        </w:rPr>
        <w:t>.</w:t>
      </w:r>
      <w:r>
        <w:rPr>
          <w:sz w:val="22"/>
          <w:szCs w:val="22"/>
        </w:rPr>
        <w:t>3</w:t>
      </w:r>
      <w:r w:rsidRPr="00204E8B">
        <w:rPr>
          <w:sz w:val="22"/>
          <w:szCs w:val="22"/>
        </w:rPr>
        <w:t xml:space="preserve"> </w:t>
      </w:r>
      <w:r>
        <w:rPr>
          <w:sz w:val="22"/>
          <w:szCs w:val="22"/>
        </w:rPr>
        <w:t>MobileNet SSDLite Model</w:t>
      </w:r>
      <w:bookmarkEnd w:id="392"/>
      <w:bookmarkEnd w:id="393"/>
      <w:bookmarkEnd w:id="394"/>
      <w:bookmarkEnd w:id="395"/>
      <w:bookmarkEnd w:id="396"/>
    </w:p>
    <w:p w14:paraId="41D2252F" w14:textId="4260D5D9" w:rsidR="00AF3BB4" w:rsidRDefault="006755F6" w:rsidP="00ED57E8">
      <w:pPr>
        <w:spacing w:line="360" w:lineRule="auto"/>
      </w:pPr>
      <w:r w:rsidRPr="00ED57E8">
        <w:t>The o</w:t>
      </w:r>
      <w:r w:rsidR="00787664" w:rsidRPr="00ED57E8">
        <w:t xml:space="preserve">bject detection model </w:t>
      </w:r>
      <w:r w:rsidRPr="00ED57E8">
        <w:t xml:space="preserve">is </w:t>
      </w:r>
      <w:r w:rsidR="00787664" w:rsidRPr="00ED57E8">
        <w:t>used to detect and classify objects from</w:t>
      </w:r>
      <w:r w:rsidRPr="00ED57E8">
        <w:t xml:space="preserve"> an inputted</w:t>
      </w:r>
      <w:r w:rsidR="00787664" w:rsidRPr="00ED57E8">
        <w:t xml:space="preserve"> video stream</w:t>
      </w:r>
      <w:r w:rsidRPr="00ED57E8">
        <w:t>. In order to detect and classify objects a</w:t>
      </w:r>
      <w:r w:rsidR="00AF3BB4" w:rsidRPr="00ED57E8">
        <w:t xml:space="preserve"> pretrained model </w:t>
      </w:r>
      <w:r w:rsidRPr="00ED57E8">
        <w:t>was</w:t>
      </w:r>
      <w:r w:rsidR="00AF3BB4" w:rsidRPr="00ED57E8">
        <w:t xml:space="preserve"> utilized in this project to detect obstacles in the user’s path</w:t>
      </w:r>
      <w:r w:rsidRPr="00ED57E8">
        <w:t xml:space="preserve">. </w:t>
      </w:r>
      <w:r w:rsidR="00AF3BB4" w:rsidRPr="00ED57E8">
        <w:t>Firstly,</w:t>
      </w:r>
      <w:r w:rsidRPr="00ED57E8">
        <w:t xml:space="preserve"> in order to run this object detection model,</w:t>
      </w:r>
      <w:r w:rsidR="00AF3BB4" w:rsidRPr="00ED57E8">
        <w:t xml:space="preserve"> the files required to run the pretrained model are loaded</w:t>
      </w:r>
      <w:r w:rsidRPr="00ED57E8">
        <w:t>, as shown in</w:t>
      </w:r>
      <w:r w:rsidR="00794A97">
        <w:t xml:space="preserve"> </w:t>
      </w:r>
      <w:r w:rsidR="00794A97">
        <w:fldChar w:fldCharType="begin"/>
      </w:r>
      <w:r w:rsidR="00794A97">
        <w:instrText xml:space="preserve"> REF _Ref35520644 \h </w:instrText>
      </w:r>
      <w:r w:rsidR="00794A97">
        <w:fldChar w:fldCharType="separate"/>
      </w:r>
      <w:r w:rsidR="00794A97">
        <w:t xml:space="preserve">Listing </w:t>
      </w:r>
      <w:r w:rsidR="00794A97">
        <w:rPr>
          <w:noProof/>
        </w:rPr>
        <w:t>11</w:t>
      </w:r>
      <w:r w:rsidR="00794A97">
        <w:fldChar w:fldCharType="end"/>
      </w:r>
      <w:r w:rsidR="00ED57E8" w:rsidRPr="00ED57E8">
        <w:t xml:space="preserve">. </w:t>
      </w:r>
      <w:r w:rsidR="00AF3BB4" w:rsidRPr="00ED57E8">
        <w:t>These files include</w:t>
      </w:r>
      <w:r w:rsidR="00ED57E8" w:rsidRPr="00ED57E8">
        <w:t xml:space="preserve"> a</w:t>
      </w:r>
      <w:r w:rsidR="00AF3BB4" w:rsidRPr="00ED57E8">
        <w:t xml:space="preserve"> graph file which contain</w:t>
      </w:r>
      <w:r w:rsidR="00ED57E8" w:rsidRPr="00ED57E8">
        <w:t>s</w:t>
      </w:r>
      <w:r w:rsidR="00AF3BB4" w:rsidRPr="00ED57E8">
        <w:t xml:space="preserve"> the model used for the object detection</w:t>
      </w:r>
      <w:r w:rsidR="00ED57E8" w:rsidRPr="00ED57E8">
        <w:t xml:space="preserve"> a</w:t>
      </w:r>
      <w:r w:rsidR="00AF3BB4" w:rsidRPr="00ED57E8">
        <w:t>nd the label map file</w:t>
      </w:r>
    </w:p>
    <w:p w14:paraId="6C5C4018" w14:textId="77777777" w:rsidR="00982874" w:rsidRPr="00ED57E8" w:rsidRDefault="00982874" w:rsidP="00ED57E8">
      <w:pPr>
        <w:spacing w:line="360" w:lineRule="auto"/>
      </w:pPr>
    </w:p>
    <w:p w14:paraId="53879794" w14:textId="77777777" w:rsidR="00794A97" w:rsidRDefault="00DE028A" w:rsidP="00794A97">
      <w:pPr>
        <w:keepNext/>
      </w:pPr>
      <w:r>
        <w:rPr>
          <w:noProof/>
        </w:rPr>
        <w:drawing>
          <wp:inline distT="0" distB="0" distL="0" distR="0" wp14:anchorId="6016E6E9" wp14:editId="156ACA1A">
            <wp:extent cx="5731510" cy="784860"/>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31510" cy="784860"/>
                    </a:xfrm>
                    <a:prstGeom prst="rect">
                      <a:avLst/>
                    </a:prstGeom>
                  </pic:spPr>
                </pic:pic>
              </a:graphicData>
            </a:graphic>
          </wp:inline>
        </w:drawing>
      </w:r>
    </w:p>
    <w:p w14:paraId="3539F404" w14:textId="181A0E8C" w:rsidR="00DE028A" w:rsidRDefault="00794A97" w:rsidP="00794A97">
      <w:pPr>
        <w:pStyle w:val="Caption"/>
      </w:pPr>
      <w:bookmarkStart w:id="397" w:name="_Ref35520644"/>
      <w:bookmarkStart w:id="398" w:name="_Toc35521201"/>
      <w:r>
        <w:t xml:space="preserve">Listing </w:t>
      </w:r>
      <w:fldSimple w:instr=" SEQ Listing \* ARABIC ">
        <w:r>
          <w:rPr>
            <w:noProof/>
          </w:rPr>
          <w:t>11</w:t>
        </w:r>
      </w:fldSimple>
      <w:r>
        <w:t>: Gather files required for model</w:t>
      </w:r>
      <w:bookmarkEnd w:id="397"/>
      <w:bookmarkEnd w:id="398"/>
    </w:p>
    <w:p w14:paraId="11CC6733" w14:textId="77777777" w:rsidR="00352B1C" w:rsidRPr="00352B1C" w:rsidRDefault="00352B1C" w:rsidP="00352B1C">
      <w:pPr>
        <w:rPr>
          <w:highlight w:val="yellow"/>
        </w:rPr>
      </w:pPr>
    </w:p>
    <w:p w14:paraId="2408DA68" w14:textId="311A5A46" w:rsidR="00352B1C" w:rsidRPr="000D1D97" w:rsidRDefault="00AF3BB4" w:rsidP="000D1D97">
      <w:pPr>
        <w:spacing w:line="360" w:lineRule="auto"/>
      </w:pPr>
      <w:r w:rsidRPr="000D1D97">
        <w:t>This label map file</w:t>
      </w:r>
      <w:r w:rsidR="00C007D5" w:rsidRPr="000D1D97">
        <w:t xml:space="preserve">, </w:t>
      </w:r>
      <w:r w:rsidRPr="000D1D97">
        <w:t>mscoco_label_map.pbtx</w:t>
      </w:r>
      <w:r w:rsidR="00C007D5" w:rsidRPr="000D1D97">
        <w:t>t</w:t>
      </w:r>
      <w:r w:rsidRPr="000D1D97">
        <w:t>,</w:t>
      </w:r>
      <w:r w:rsidR="000D1D97">
        <w:t xml:space="preserve"> shown</w:t>
      </w:r>
      <w:r w:rsidRPr="000D1D97">
        <w:t xml:space="preserve"> </w:t>
      </w:r>
      <w:r w:rsidR="00C007D5" w:rsidRPr="000D1D97">
        <w:t>in</w:t>
      </w:r>
      <w:r w:rsidR="00794A97">
        <w:t xml:space="preserve"> </w:t>
      </w:r>
      <w:r w:rsidR="00794A97">
        <w:fldChar w:fldCharType="begin"/>
      </w:r>
      <w:r w:rsidR="00794A97">
        <w:instrText xml:space="preserve"> REF _Ref35520678 \h </w:instrText>
      </w:r>
      <w:r w:rsidR="00794A97">
        <w:fldChar w:fldCharType="separate"/>
      </w:r>
      <w:r w:rsidR="00794A97">
        <w:t xml:space="preserve">Listing </w:t>
      </w:r>
      <w:r w:rsidR="00794A97">
        <w:rPr>
          <w:noProof/>
        </w:rPr>
        <w:t>12</w:t>
      </w:r>
      <w:r w:rsidR="00794A97">
        <w:fldChar w:fldCharType="end"/>
      </w:r>
      <w:r w:rsidRPr="000D1D97">
        <w:t>, contains the following</w:t>
      </w:r>
      <w:r w:rsidR="00C007D5" w:rsidRPr="000D1D97">
        <w:t xml:space="preserve"> information. </w:t>
      </w:r>
      <w:r w:rsidRPr="000D1D97">
        <w:t>An id</w:t>
      </w:r>
      <w:r w:rsidR="00C007D5" w:rsidRPr="000D1D97">
        <w:t>entification number, id, that is</w:t>
      </w:r>
      <w:r w:rsidRPr="000D1D97">
        <w:t xml:space="preserve"> used by the model to distinguish object</w:t>
      </w:r>
      <w:r w:rsidR="00C007D5" w:rsidRPr="000D1D97">
        <w:t>s</w:t>
      </w:r>
      <w:r w:rsidRPr="000D1D97">
        <w:t xml:space="preserve">, for example if the object </w:t>
      </w:r>
      <w:r w:rsidR="00D86182" w:rsidRPr="000D1D97">
        <w:t>detection model detects a bicycle in the frame it will assign that object the id 2</w:t>
      </w:r>
      <w:r w:rsidR="00C007D5" w:rsidRPr="000D1D97">
        <w:t xml:space="preserve">. </w:t>
      </w:r>
      <w:r w:rsidR="00D86182" w:rsidRPr="000D1D97">
        <w:t>This id</w:t>
      </w:r>
      <w:r w:rsidR="00C007D5" w:rsidRPr="000D1D97">
        <w:t xml:space="preserve"> number can</w:t>
      </w:r>
      <w:r w:rsidR="00D86182" w:rsidRPr="000D1D97">
        <w:t xml:space="preserve"> then</w:t>
      </w:r>
      <w:r w:rsidR="000D1D97" w:rsidRPr="000D1D97">
        <w:t xml:space="preserve"> be</w:t>
      </w:r>
      <w:r w:rsidR="00D86182" w:rsidRPr="000D1D97">
        <w:t xml:space="preserve"> searched for using the label map and it is found that the object id 2 corresponds to </w:t>
      </w:r>
      <w:r w:rsidR="000D1D97" w:rsidRPr="000D1D97">
        <w:t>the object</w:t>
      </w:r>
      <w:r w:rsidR="00D86182" w:rsidRPr="000D1D97">
        <w:t xml:space="preserve"> bicycle</w:t>
      </w:r>
      <w:r w:rsidR="000D1D97" w:rsidRPr="000D1D97">
        <w:t>.</w:t>
      </w:r>
    </w:p>
    <w:p w14:paraId="1B51466B" w14:textId="77777777" w:rsidR="00794A97" w:rsidRDefault="005A2BE6" w:rsidP="00794A97">
      <w:pPr>
        <w:keepNext/>
      </w:pPr>
      <w:r>
        <w:rPr>
          <w:noProof/>
        </w:rPr>
        <w:drawing>
          <wp:inline distT="0" distB="0" distL="0" distR="0" wp14:anchorId="41359B6B" wp14:editId="409820DA">
            <wp:extent cx="2524125" cy="214312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524125" cy="2143125"/>
                    </a:xfrm>
                    <a:prstGeom prst="rect">
                      <a:avLst/>
                    </a:prstGeom>
                  </pic:spPr>
                </pic:pic>
              </a:graphicData>
            </a:graphic>
          </wp:inline>
        </w:drawing>
      </w:r>
    </w:p>
    <w:p w14:paraId="7299944A" w14:textId="7CBE344D" w:rsidR="005A2BE6" w:rsidRDefault="00794A97" w:rsidP="00794A97">
      <w:pPr>
        <w:pStyle w:val="Caption"/>
      </w:pPr>
      <w:bookmarkStart w:id="399" w:name="_Ref35520678"/>
      <w:bookmarkStart w:id="400" w:name="_Toc35521202"/>
      <w:r>
        <w:t xml:space="preserve">Listing </w:t>
      </w:r>
      <w:fldSimple w:instr=" SEQ Listing \* ARABIC ">
        <w:r>
          <w:rPr>
            <w:noProof/>
          </w:rPr>
          <w:t>12</w:t>
        </w:r>
      </w:fldSimple>
      <w:r>
        <w:t>: Label map format</w:t>
      </w:r>
      <w:bookmarkEnd w:id="399"/>
      <w:bookmarkEnd w:id="400"/>
    </w:p>
    <w:p w14:paraId="0973A661" w14:textId="77777777" w:rsidR="00352B1C" w:rsidRPr="00352B1C" w:rsidRDefault="00352B1C" w:rsidP="00352B1C">
      <w:pPr>
        <w:rPr>
          <w:highlight w:val="yellow"/>
        </w:rPr>
      </w:pPr>
    </w:p>
    <w:p w14:paraId="328C4A38" w14:textId="5728A361" w:rsidR="00277978" w:rsidRPr="001E7076" w:rsidRDefault="00277978" w:rsidP="001E7076">
      <w:pPr>
        <w:spacing w:line="360" w:lineRule="auto"/>
      </w:pPr>
      <w:r w:rsidRPr="001E7076">
        <w:t>From there the label map is loaded</w:t>
      </w:r>
      <w:r w:rsidR="001E7076" w:rsidRPr="001E7076">
        <w:t>, as shown in</w:t>
      </w:r>
      <w:r w:rsidR="00794A97">
        <w:t xml:space="preserve"> </w:t>
      </w:r>
      <w:r w:rsidR="00794A97">
        <w:fldChar w:fldCharType="begin"/>
      </w:r>
      <w:r w:rsidR="00794A97">
        <w:instrText xml:space="preserve"> REF _Ref35520712 \h </w:instrText>
      </w:r>
      <w:r w:rsidR="00794A97">
        <w:fldChar w:fldCharType="separate"/>
      </w:r>
      <w:r w:rsidR="00794A97">
        <w:t xml:space="preserve">Listing </w:t>
      </w:r>
      <w:r w:rsidR="00794A97">
        <w:rPr>
          <w:noProof/>
        </w:rPr>
        <w:t>13</w:t>
      </w:r>
      <w:r w:rsidR="00794A97">
        <w:fldChar w:fldCharType="end"/>
      </w:r>
      <w:r w:rsidR="001E7076" w:rsidRPr="001E7076">
        <w:t>.</w:t>
      </w:r>
      <w:r w:rsidRPr="001E7076">
        <w:t xml:space="preserve"> This means that when an object is detected the model returns </w:t>
      </w:r>
      <w:r w:rsidR="001E7076" w:rsidRPr="001E7076">
        <w:t xml:space="preserve">the </w:t>
      </w:r>
      <w:r w:rsidRPr="001E7076">
        <w:t>id number that corresponds to a category or string value, called display_name, in the label file</w:t>
      </w:r>
      <w:r w:rsidR="001E7076" w:rsidRPr="001E7076">
        <w:t>.</w:t>
      </w:r>
    </w:p>
    <w:p w14:paraId="35869084" w14:textId="77777777" w:rsidR="00794A97" w:rsidRDefault="00C616C6" w:rsidP="00794A97">
      <w:pPr>
        <w:keepNext/>
      </w:pPr>
      <w:r>
        <w:rPr>
          <w:noProof/>
        </w:rPr>
        <w:lastRenderedPageBreak/>
        <w:drawing>
          <wp:inline distT="0" distB="0" distL="0" distR="0" wp14:anchorId="31044640" wp14:editId="36E067ED">
            <wp:extent cx="5731510" cy="977900"/>
            <wp:effectExtent l="0" t="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31510" cy="977900"/>
                    </a:xfrm>
                    <a:prstGeom prst="rect">
                      <a:avLst/>
                    </a:prstGeom>
                  </pic:spPr>
                </pic:pic>
              </a:graphicData>
            </a:graphic>
          </wp:inline>
        </w:drawing>
      </w:r>
    </w:p>
    <w:p w14:paraId="1D12FE92" w14:textId="160E0147" w:rsidR="00C616C6" w:rsidRDefault="00794A97" w:rsidP="00794A97">
      <w:pPr>
        <w:pStyle w:val="Caption"/>
        <w:rPr>
          <w:highlight w:val="yellow"/>
        </w:rPr>
      </w:pPr>
      <w:bookmarkStart w:id="401" w:name="_Ref35520712"/>
      <w:bookmarkStart w:id="402" w:name="_Toc35521203"/>
      <w:r>
        <w:t xml:space="preserve">Listing </w:t>
      </w:r>
      <w:fldSimple w:instr=" SEQ Listing \* ARABIC ">
        <w:r>
          <w:rPr>
            <w:noProof/>
          </w:rPr>
          <w:t>13</w:t>
        </w:r>
      </w:fldSimple>
      <w:r>
        <w:t>: Configure the label map</w:t>
      </w:r>
      <w:bookmarkEnd w:id="401"/>
      <w:bookmarkEnd w:id="402"/>
    </w:p>
    <w:p w14:paraId="563334F7" w14:textId="0583C64B" w:rsidR="00CA27CE" w:rsidRDefault="00CA27CE" w:rsidP="00C616C6">
      <w:pPr>
        <w:rPr>
          <w:highlight w:val="yellow"/>
        </w:rPr>
      </w:pPr>
    </w:p>
    <w:p w14:paraId="72466186" w14:textId="7011FB09" w:rsidR="009D2B41" w:rsidRPr="00352B1C" w:rsidRDefault="00CA27CE" w:rsidP="00352B1C">
      <w:pPr>
        <w:spacing w:line="360" w:lineRule="auto"/>
      </w:pPr>
      <w:r w:rsidRPr="00352B1C">
        <w:t xml:space="preserve">Once the files that are required </w:t>
      </w:r>
      <w:r w:rsidR="00352B1C" w:rsidRPr="00352B1C">
        <w:t>to run</w:t>
      </w:r>
      <w:r w:rsidRPr="00352B1C">
        <w:t xml:space="preserve"> the model are </w:t>
      </w:r>
      <w:r w:rsidR="00352B1C" w:rsidRPr="00352B1C">
        <w:t>configured, t</w:t>
      </w:r>
      <w:r w:rsidRPr="00352B1C">
        <w:t>he model is loaded into memory</w:t>
      </w:r>
      <w:r w:rsidR="00352B1C" w:rsidRPr="00352B1C">
        <w:t xml:space="preserve">. </w:t>
      </w:r>
      <w:r w:rsidRPr="00352B1C">
        <w:t>This allows for objects to be detected in the user</w:t>
      </w:r>
      <w:r w:rsidR="00352B1C" w:rsidRPr="00352B1C">
        <w:t>’</w:t>
      </w:r>
      <w:r w:rsidRPr="00352B1C">
        <w:t>s path</w:t>
      </w:r>
      <w:r w:rsidR="00352B1C" w:rsidRPr="00352B1C">
        <w:t xml:space="preserve">. The loaded model </w:t>
      </w:r>
      <w:r w:rsidR="00896470" w:rsidRPr="00352B1C">
        <w:t>is placed into a session</w:t>
      </w:r>
      <w:r w:rsidR="00352B1C" w:rsidRPr="00352B1C">
        <w:t>, as shown in</w:t>
      </w:r>
      <w:r w:rsidR="00794A97">
        <w:t xml:space="preserve"> </w:t>
      </w:r>
      <w:r w:rsidR="00794A97">
        <w:fldChar w:fldCharType="begin"/>
      </w:r>
      <w:r w:rsidR="00794A97">
        <w:instrText xml:space="preserve"> REF _Ref35520751 \h </w:instrText>
      </w:r>
      <w:r w:rsidR="00794A97">
        <w:fldChar w:fldCharType="separate"/>
      </w:r>
      <w:r w:rsidR="00794A97">
        <w:t xml:space="preserve">Listing </w:t>
      </w:r>
      <w:r w:rsidR="00794A97">
        <w:rPr>
          <w:noProof/>
        </w:rPr>
        <w:t>14</w:t>
      </w:r>
      <w:r w:rsidR="00794A97">
        <w:fldChar w:fldCharType="end"/>
      </w:r>
      <w:r w:rsidR="00794A97">
        <w:t>,</w:t>
      </w:r>
      <w:r w:rsidR="00896470" w:rsidRPr="00352B1C">
        <w:t xml:space="preserve"> which can then be run later</w:t>
      </w:r>
      <w:r w:rsidR="00352B1C" w:rsidRPr="00352B1C">
        <w:t xml:space="preserve"> to detect objects. Within the code shown in </w:t>
      </w:r>
      <w:r w:rsidR="00794A97">
        <w:fldChar w:fldCharType="begin"/>
      </w:r>
      <w:r w:rsidR="00794A97">
        <w:instrText xml:space="preserve"> REF _Ref35520751 \h </w:instrText>
      </w:r>
      <w:r w:rsidR="00794A97">
        <w:fldChar w:fldCharType="separate"/>
      </w:r>
      <w:r w:rsidR="00794A97">
        <w:t xml:space="preserve">Listing </w:t>
      </w:r>
      <w:r w:rsidR="00794A97">
        <w:rPr>
          <w:noProof/>
        </w:rPr>
        <w:t>14</w:t>
      </w:r>
      <w:r w:rsidR="00794A97">
        <w:fldChar w:fldCharType="end"/>
      </w:r>
      <w:r w:rsidR="00794A97">
        <w:t xml:space="preserve"> </w:t>
      </w:r>
      <w:r w:rsidR="00352B1C" w:rsidRPr="00352B1C">
        <w:t>the methods t</w:t>
      </w:r>
      <w:r w:rsidR="00E166CE" w:rsidRPr="00352B1C">
        <w:t>f</w:t>
      </w:r>
      <w:r w:rsidR="00352B1C" w:rsidRPr="00352B1C">
        <w:t>.G</w:t>
      </w:r>
      <w:r w:rsidR="00E166CE" w:rsidRPr="00352B1C">
        <w:t>raph</w:t>
      </w:r>
      <w:r w:rsidR="00352B1C" w:rsidRPr="00352B1C">
        <w:t>()</w:t>
      </w:r>
      <w:r w:rsidR="00E166CE" w:rsidRPr="00352B1C">
        <w:t xml:space="preserve"> and tf.</w:t>
      </w:r>
      <w:r w:rsidR="00352B1C" w:rsidRPr="00352B1C">
        <w:t>S</w:t>
      </w:r>
      <w:r w:rsidR="00E166CE" w:rsidRPr="00352B1C">
        <w:t>ession</w:t>
      </w:r>
      <w:r w:rsidR="00352B1C" w:rsidRPr="00352B1C">
        <w:t>() are used. tf.G</w:t>
      </w:r>
      <w:r w:rsidR="009D2B41" w:rsidRPr="00352B1C">
        <w:t>raph</w:t>
      </w:r>
      <w:r w:rsidR="00352B1C" w:rsidRPr="00352B1C">
        <w:t>()</w:t>
      </w:r>
      <w:r w:rsidR="009D2B41" w:rsidRPr="00352B1C">
        <w:t xml:space="preserve"> defines the computation of the model</w:t>
      </w:r>
      <w:r w:rsidR="00352B1C" w:rsidRPr="00352B1C">
        <w:t>. It d</w:t>
      </w:r>
      <w:r w:rsidR="009D2B41" w:rsidRPr="00352B1C">
        <w:t>oes</w:t>
      </w:r>
      <w:r w:rsidR="00352B1C" w:rsidRPr="00352B1C">
        <w:t xml:space="preserve"> </w:t>
      </w:r>
      <w:r w:rsidR="009D2B41" w:rsidRPr="00352B1C">
        <w:t>n</w:t>
      </w:r>
      <w:r w:rsidR="00352B1C" w:rsidRPr="00352B1C">
        <w:t>o</w:t>
      </w:r>
      <w:r w:rsidR="009D2B41" w:rsidRPr="00352B1C">
        <w:t>t compute anything</w:t>
      </w:r>
      <w:r w:rsidR="00352B1C" w:rsidRPr="00352B1C">
        <w:t xml:space="preserve"> and d</w:t>
      </w:r>
      <w:r w:rsidR="009D2B41" w:rsidRPr="00352B1C">
        <w:t>oes</w:t>
      </w:r>
      <w:r w:rsidR="00352B1C" w:rsidRPr="00352B1C">
        <w:t xml:space="preserve"> </w:t>
      </w:r>
      <w:r w:rsidR="009D2B41" w:rsidRPr="00352B1C">
        <w:t>n</w:t>
      </w:r>
      <w:r w:rsidR="00352B1C" w:rsidRPr="00352B1C">
        <w:t>o</w:t>
      </w:r>
      <w:r w:rsidR="009D2B41" w:rsidRPr="00352B1C">
        <w:t>t hold</w:t>
      </w:r>
      <w:r w:rsidR="00352B1C" w:rsidRPr="00352B1C">
        <w:t xml:space="preserve"> any</w:t>
      </w:r>
      <w:r w:rsidR="009D2B41" w:rsidRPr="00352B1C">
        <w:t xml:space="preserve"> </w:t>
      </w:r>
      <w:r w:rsidR="00352B1C" w:rsidRPr="00352B1C">
        <w:t>values; it</w:t>
      </w:r>
      <w:r w:rsidR="009D2B41" w:rsidRPr="00352B1C">
        <w:t xml:space="preserve"> simply defines </w:t>
      </w:r>
      <w:r w:rsidR="00352B1C" w:rsidRPr="00352B1C">
        <w:t xml:space="preserve">the </w:t>
      </w:r>
      <w:r w:rsidR="009D2B41" w:rsidRPr="00352B1C">
        <w:t>operations that are specified in</w:t>
      </w:r>
      <w:r w:rsidR="00ED570C">
        <w:t xml:space="preserve"> the</w:t>
      </w:r>
      <w:r w:rsidR="009D2B41" w:rsidRPr="00352B1C">
        <w:t xml:space="preserve"> code</w:t>
      </w:r>
      <w:r w:rsidR="00352B1C" w:rsidRPr="00352B1C">
        <w:t>. tf.</w:t>
      </w:r>
      <w:r w:rsidR="009D2B41" w:rsidRPr="00352B1C">
        <w:t>Session</w:t>
      </w:r>
      <w:r w:rsidR="00352B1C" w:rsidRPr="00352B1C">
        <w:t>()</w:t>
      </w:r>
      <w:r w:rsidR="009D2B41" w:rsidRPr="00352B1C">
        <w:t xml:space="preserve"> allows </w:t>
      </w:r>
      <w:r w:rsidR="00352B1C" w:rsidRPr="00352B1C">
        <w:t xml:space="preserve">for the </w:t>
      </w:r>
      <w:r w:rsidR="009D2B41" w:rsidRPr="00352B1C">
        <w:t>execution of</w:t>
      </w:r>
      <w:r w:rsidR="00352B1C" w:rsidRPr="00352B1C">
        <w:t xml:space="preserve"> the</w:t>
      </w:r>
      <w:r w:rsidR="009D2B41" w:rsidRPr="00352B1C">
        <w:t xml:space="preserve"> graph.</w:t>
      </w:r>
      <w:r w:rsidR="00352B1C" w:rsidRPr="00352B1C">
        <w:t xml:space="preserve"> It a</w:t>
      </w:r>
      <w:r w:rsidR="009D2B41" w:rsidRPr="00352B1C">
        <w:t>llocates resources and holds</w:t>
      </w:r>
      <w:r w:rsidR="00352B1C" w:rsidRPr="00352B1C">
        <w:t xml:space="preserve"> the</w:t>
      </w:r>
      <w:r w:rsidR="009D2B41" w:rsidRPr="00352B1C">
        <w:t xml:space="preserve"> values of </w:t>
      </w:r>
      <w:r w:rsidR="00352B1C" w:rsidRPr="00352B1C">
        <w:t xml:space="preserve">the </w:t>
      </w:r>
      <w:r w:rsidR="009D2B41" w:rsidRPr="00352B1C">
        <w:t>results</w:t>
      </w:r>
      <w:r w:rsidR="00352B1C" w:rsidRPr="00352B1C">
        <w:t>.</w:t>
      </w:r>
    </w:p>
    <w:p w14:paraId="0A339673" w14:textId="77777777" w:rsidR="00794A97" w:rsidRDefault="00C616C6" w:rsidP="00794A97">
      <w:pPr>
        <w:keepNext/>
      </w:pPr>
      <w:r>
        <w:rPr>
          <w:noProof/>
        </w:rPr>
        <w:drawing>
          <wp:inline distT="0" distB="0" distL="0" distR="0" wp14:anchorId="72C1CEDD" wp14:editId="1029E581">
            <wp:extent cx="5419725" cy="19907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419725" cy="1990725"/>
                    </a:xfrm>
                    <a:prstGeom prst="rect">
                      <a:avLst/>
                    </a:prstGeom>
                  </pic:spPr>
                </pic:pic>
              </a:graphicData>
            </a:graphic>
          </wp:inline>
        </w:drawing>
      </w:r>
    </w:p>
    <w:p w14:paraId="4630E0D3" w14:textId="0C3CA1A2" w:rsidR="00C616C6" w:rsidRDefault="00794A97" w:rsidP="00794A97">
      <w:pPr>
        <w:pStyle w:val="Caption"/>
      </w:pPr>
      <w:bookmarkStart w:id="403" w:name="_Ref35520751"/>
      <w:bookmarkStart w:id="404" w:name="_Toc35521204"/>
      <w:r>
        <w:t xml:space="preserve">Listing </w:t>
      </w:r>
      <w:fldSimple w:instr=" SEQ Listing \* ARABIC ">
        <w:r>
          <w:rPr>
            <w:noProof/>
          </w:rPr>
          <w:t>14</w:t>
        </w:r>
      </w:fldSimple>
      <w:r>
        <w:t>: Load the model</w:t>
      </w:r>
      <w:bookmarkEnd w:id="403"/>
      <w:bookmarkEnd w:id="404"/>
    </w:p>
    <w:p w14:paraId="7E86B4F3" w14:textId="77777777" w:rsidR="00352B1C" w:rsidRPr="00352B1C" w:rsidRDefault="00352B1C" w:rsidP="00352B1C">
      <w:pPr>
        <w:rPr>
          <w:highlight w:val="yellow"/>
        </w:rPr>
      </w:pPr>
    </w:p>
    <w:p w14:paraId="6705A6A3" w14:textId="5289C465" w:rsidR="00352B1C" w:rsidRPr="00352B1C" w:rsidRDefault="00896470" w:rsidP="00982874">
      <w:pPr>
        <w:spacing w:line="360" w:lineRule="auto"/>
      </w:pPr>
      <w:r w:rsidRPr="00352B1C">
        <w:t>Once the model is loaded and the previously mentioned pi camera is also loaded and inputting a video stream</w:t>
      </w:r>
      <w:r w:rsidR="005D6C8E">
        <w:t>,</w:t>
      </w:r>
      <w:r w:rsidRPr="00352B1C">
        <w:t xml:space="preserve"> the object detection can take place</w:t>
      </w:r>
      <w:r w:rsidR="00352B1C" w:rsidRPr="00352B1C">
        <w:t xml:space="preserve">. </w:t>
      </w:r>
      <w:r w:rsidRPr="00352B1C">
        <w:t xml:space="preserve">When the object detection is carried out </w:t>
      </w:r>
      <w:r w:rsidR="004B327D" w:rsidRPr="00352B1C">
        <w:t xml:space="preserve">using </w:t>
      </w:r>
      <w:r w:rsidR="00F84F2A" w:rsidRPr="00352B1C">
        <w:t xml:space="preserve">the previously defined </w:t>
      </w:r>
      <w:r w:rsidR="004B327D" w:rsidRPr="00352B1C">
        <w:t>session</w:t>
      </w:r>
      <w:r w:rsidR="00352B1C" w:rsidRPr="00352B1C">
        <w:t xml:space="preserve"> t</w:t>
      </w:r>
      <w:r w:rsidR="000D70CB" w:rsidRPr="00352B1C">
        <w:t>he model is run, and the detected objects</w:t>
      </w:r>
      <w:r w:rsidR="00352B1C" w:rsidRPr="00352B1C">
        <w:t xml:space="preserve"> are</w:t>
      </w:r>
      <w:r w:rsidR="000D70CB" w:rsidRPr="00352B1C">
        <w:t xml:space="preserve"> received </w:t>
      </w:r>
      <w:r w:rsidR="00352B1C" w:rsidRPr="00352B1C">
        <w:t>, as shown in the code in</w:t>
      </w:r>
      <w:r w:rsidR="00794A97">
        <w:t xml:space="preserve"> </w:t>
      </w:r>
      <w:r w:rsidR="00794A97">
        <w:fldChar w:fldCharType="begin"/>
      </w:r>
      <w:r w:rsidR="00794A97">
        <w:instrText xml:space="preserve"> REF _Ref35520819 \h </w:instrText>
      </w:r>
      <w:r w:rsidR="00794A97">
        <w:fldChar w:fldCharType="separate"/>
      </w:r>
      <w:r w:rsidR="00794A97">
        <w:t xml:space="preserve">Listing </w:t>
      </w:r>
      <w:r w:rsidR="00794A97">
        <w:rPr>
          <w:noProof/>
        </w:rPr>
        <w:t>15</w:t>
      </w:r>
      <w:r w:rsidR="00794A97">
        <w:fldChar w:fldCharType="end"/>
      </w:r>
      <w:r w:rsidR="00352B1C" w:rsidRPr="00352B1C">
        <w:t xml:space="preserve">. </w:t>
      </w:r>
      <w:r w:rsidR="000D70CB" w:rsidRPr="00352B1C">
        <w:t xml:space="preserve">After the model is run </w:t>
      </w:r>
      <w:r w:rsidR="00352B1C" w:rsidRPr="00352B1C">
        <w:t>with the</w:t>
      </w:r>
      <w:r w:rsidR="000D70CB" w:rsidRPr="00352B1C">
        <w:t xml:space="preserve"> inputted video frame any objects that are detected have their details returned</w:t>
      </w:r>
      <w:r w:rsidR="00352B1C" w:rsidRPr="00352B1C">
        <w:t xml:space="preserve">. </w:t>
      </w:r>
      <w:r w:rsidR="000D70CB" w:rsidRPr="00352B1C">
        <w:t>These details include:</w:t>
      </w:r>
    </w:p>
    <w:p w14:paraId="2D56A0F9" w14:textId="0265398D" w:rsidR="00352B1C" w:rsidRPr="00352B1C" w:rsidRDefault="00352B1C" w:rsidP="00982874">
      <w:pPr>
        <w:pStyle w:val="ListParagraph"/>
        <w:numPr>
          <w:ilvl w:val="0"/>
          <w:numId w:val="25"/>
        </w:numPr>
        <w:spacing w:line="360" w:lineRule="auto"/>
      </w:pPr>
      <w:r w:rsidRPr="00352B1C">
        <w:t>The b</w:t>
      </w:r>
      <w:r w:rsidR="000D70CB" w:rsidRPr="00352B1C">
        <w:t>ounding boxes</w:t>
      </w:r>
      <w:r w:rsidRPr="00352B1C">
        <w:t xml:space="preserve"> coordinated</w:t>
      </w:r>
    </w:p>
    <w:p w14:paraId="7066D782" w14:textId="4FC2D71E" w:rsidR="00352B1C" w:rsidRPr="00352B1C" w:rsidRDefault="00352B1C" w:rsidP="00982874">
      <w:pPr>
        <w:pStyle w:val="ListParagraph"/>
        <w:numPr>
          <w:ilvl w:val="0"/>
          <w:numId w:val="25"/>
        </w:numPr>
        <w:spacing w:line="360" w:lineRule="auto"/>
      </w:pPr>
      <w:r w:rsidRPr="00352B1C">
        <w:t>The c</w:t>
      </w:r>
      <w:r w:rsidR="000D70CB" w:rsidRPr="00352B1C">
        <w:t>ertainty score</w:t>
      </w:r>
      <w:r w:rsidRPr="00352B1C">
        <w:t xml:space="preserve"> of the detected object</w:t>
      </w:r>
    </w:p>
    <w:p w14:paraId="6E5F8D8E" w14:textId="5E90F36C" w:rsidR="00352B1C" w:rsidRPr="00352B1C" w:rsidRDefault="000D70CB" w:rsidP="00982874">
      <w:pPr>
        <w:pStyle w:val="ListParagraph"/>
        <w:numPr>
          <w:ilvl w:val="0"/>
          <w:numId w:val="25"/>
        </w:numPr>
        <w:spacing w:line="360" w:lineRule="auto"/>
      </w:pPr>
      <w:r w:rsidRPr="00352B1C">
        <w:t>The class</w:t>
      </w:r>
      <w:r w:rsidR="00352B1C" w:rsidRPr="00352B1C">
        <w:t>ification</w:t>
      </w:r>
      <w:r w:rsidRPr="00352B1C">
        <w:t xml:space="preserve"> of the detected object</w:t>
      </w:r>
    </w:p>
    <w:p w14:paraId="7947E643" w14:textId="79D754A4" w:rsidR="000D70CB" w:rsidRPr="00352B1C" w:rsidRDefault="000D70CB" w:rsidP="00982874">
      <w:pPr>
        <w:pStyle w:val="ListParagraph"/>
        <w:numPr>
          <w:ilvl w:val="0"/>
          <w:numId w:val="25"/>
        </w:numPr>
        <w:spacing w:line="360" w:lineRule="auto"/>
      </w:pPr>
      <w:r w:rsidRPr="00352B1C">
        <w:t>And the number of detected objects within the frame</w:t>
      </w:r>
    </w:p>
    <w:p w14:paraId="54D712AF" w14:textId="472F11FA" w:rsidR="00352B1C" w:rsidRPr="00352B1C" w:rsidRDefault="00352B1C" w:rsidP="00982874">
      <w:pPr>
        <w:spacing w:line="360" w:lineRule="auto"/>
      </w:pPr>
      <w:r w:rsidRPr="00352B1C">
        <w:lastRenderedPageBreak/>
        <w:t>With these results, instructions can be calculated in the middle tier to be provided to the user in the front</w:t>
      </w:r>
      <w:r w:rsidR="00BB51DF">
        <w:t>-</w:t>
      </w:r>
      <w:r w:rsidRPr="00352B1C">
        <w:t xml:space="preserve">end. </w:t>
      </w:r>
    </w:p>
    <w:p w14:paraId="0A13397D" w14:textId="77777777" w:rsidR="00794A97" w:rsidRDefault="005A2BE6" w:rsidP="00794A97">
      <w:pPr>
        <w:keepNext/>
      </w:pPr>
      <w:r>
        <w:rPr>
          <w:noProof/>
        </w:rPr>
        <w:drawing>
          <wp:inline distT="0" distB="0" distL="0" distR="0" wp14:anchorId="728BC9A8" wp14:editId="30C9F767">
            <wp:extent cx="5731510" cy="963930"/>
            <wp:effectExtent l="0" t="0" r="254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31510" cy="963930"/>
                    </a:xfrm>
                    <a:prstGeom prst="rect">
                      <a:avLst/>
                    </a:prstGeom>
                  </pic:spPr>
                </pic:pic>
              </a:graphicData>
            </a:graphic>
          </wp:inline>
        </w:drawing>
      </w:r>
    </w:p>
    <w:p w14:paraId="3E91EEB3" w14:textId="4A30E430" w:rsidR="005A2BE6" w:rsidRDefault="00794A97" w:rsidP="00794A97">
      <w:pPr>
        <w:pStyle w:val="Caption"/>
        <w:rPr>
          <w:highlight w:val="yellow"/>
        </w:rPr>
      </w:pPr>
      <w:bookmarkStart w:id="405" w:name="_Ref35520819"/>
      <w:bookmarkStart w:id="406" w:name="_Toc35521205"/>
      <w:r>
        <w:t xml:space="preserve">Listing </w:t>
      </w:r>
      <w:fldSimple w:instr=" SEQ Listing \* ARABIC ">
        <w:r>
          <w:rPr>
            <w:noProof/>
          </w:rPr>
          <w:t>15</w:t>
        </w:r>
      </w:fldSimple>
      <w:r>
        <w:t>: Retrieve results from model</w:t>
      </w:r>
      <w:bookmarkEnd w:id="405"/>
      <w:bookmarkEnd w:id="406"/>
    </w:p>
    <w:p w14:paraId="4CD7CBB9" w14:textId="3D1787B1" w:rsidR="00154486" w:rsidRDefault="00154486" w:rsidP="00C616C6">
      <w:pPr>
        <w:rPr>
          <w:highlight w:val="yellow"/>
        </w:rPr>
      </w:pPr>
    </w:p>
    <w:p w14:paraId="669B5D6C" w14:textId="511BAFD9" w:rsidR="00154486" w:rsidRPr="00154486" w:rsidRDefault="00154486" w:rsidP="00154486">
      <w:pPr>
        <w:pStyle w:val="Heading2"/>
        <w:spacing w:after="240" w:line="360" w:lineRule="auto"/>
        <w:rPr>
          <w:sz w:val="22"/>
          <w:szCs w:val="22"/>
        </w:rPr>
      </w:pPr>
      <w:bookmarkStart w:id="407" w:name="_Toc34725514"/>
      <w:bookmarkStart w:id="408" w:name="_Toc35099869"/>
      <w:bookmarkStart w:id="409" w:name="_Toc35170073"/>
      <w:bookmarkStart w:id="410" w:name="_Toc35521279"/>
      <w:bookmarkStart w:id="411" w:name="_Toc35609606"/>
      <w:r>
        <w:rPr>
          <w:sz w:val="22"/>
          <w:szCs w:val="22"/>
        </w:rPr>
        <w:t>4</w:t>
      </w:r>
      <w:r w:rsidRPr="00204E8B">
        <w:rPr>
          <w:sz w:val="22"/>
          <w:szCs w:val="22"/>
        </w:rPr>
        <w:t>.</w:t>
      </w:r>
      <w:r>
        <w:rPr>
          <w:sz w:val="22"/>
          <w:szCs w:val="22"/>
        </w:rPr>
        <w:t>5</w:t>
      </w:r>
      <w:r w:rsidRPr="00204E8B">
        <w:rPr>
          <w:sz w:val="22"/>
          <w:szCs w:val="22"/>
        </w:rPr>
        <w:t>.</w:t>
      </w:r>
      <w:r>
        <w:rPr>
          <w:sz w:val="22"/>
          <w:szCs w:val="22"/>
        </w:rPr>
        <w:t>4</w:t>
      </w:r>
      <w:r w:rsidRPr="00204E8B">
        <w:rPr>
          <w:sz w:val="22"/>
          <w:szCs w:val="22"/>
        </w:rPr>
        <w:t xml:space="preserve"> </w:t>
      </w:r>
      <w:r>
        <w:rPr>
          <w:sz w:val="22"/>
          <w:szCs w:val="22"/>
        </w:rPr>
        <w:t>Conclusion</w:t>
      </w:r>
      <w:bookmarkEnd w:id="407"/>
      <w:bookmarkEnd w:id="408"/>
      <w:bookmarkEnd w:id="409"/>
      <w:bookmarkEnd w:id="410"/>
      <w:bookmarkEnd w:id="411"/>
    </w:p>
    <w:p w14:paraId="1123E162" w14:textId="2CE4EDE0" w:rsidR="00962FEF" w:rsidRPr="005761B6" w:rsidRDefault="00352B1C" w:rsidP="005761B6">
      <w:pPr>
        <w:spacing w:line="360" w:lineRule="auto"/>
      </w:pPr>
      <w:r w:rsidRPr="005761B6">
        <w:t>The object detection model is the c</w:t>
      </w:r>
      <w:r w:rsidR="00962FEF" w:rsidRPr="005761B6">
        <w:t xml:space="preserve">ore </w:t>
      </w:r>
      <w:r w:rsidR="00760FA8">
        <w:t xml:space="preserve">feature </w:t>
      </w:r>
      <w:r w:rsidR="00962FEF" w:rsidRPr="005761B6">
        <w:t xml:space="preserve">of </w:t>
      </w:r>
      <w:r w:rsidR="00760FA8">
        <w:t xml:space="preserve">the </w:t>
      </w:r>
      <w:r w:rsidR="00962FEF" w:rsidRPr="005761B6">
        <w:t>project</w:t>
      </w:r>
      <w:r w:rsidRPr="005761B6">
        <w:t>. W</w:t>
      </w:r>
      <w:r w:rsidR="00962FEF" w:rsidRPr="005761B6">
        <w:t xml:space="preserve">ithout </w:t>
      </w:r>
      <w:r w:rsidR="008B20FC" w:rsidRPr="005761B6">
        <w:t xml:space="preserve">this model </w:t>
      </w:r>
      <w:r w:rsidR="00962FEF" w:rsidRPr="005761B6">
        <w:t>there would be no project</w:t>
      </w:r>
      <w:r w:rsidR="008B20FC" w:rsidRPr="005761B6">
        <w:t xml:space="preserve"> as b</w:t>
      </w:r>
      <w:r w:rsidR="00962FEF" w:rsidRPr="005761B6">
        <w:t xml:space="preserve">oth </w:t>
      </w:r>
      <w:r w:rsidR="008B20FC" w:rsidRPr="005761B6">
        <w:t xml:space="preserve">the </w:t>
      </w:r>
      <w:r w:rsidR="00962FEF" w:rsidRPr="005761B6">
        <w:t>middle tier and front</w:t>
      </w:r>
      <w:r w:rsidR="00BB51DF">
        <w:t>-</w:t>
      </w:r>
      <w:r w:rsidR="00962FEF" w:rsidRPr="005761B6">
        <w:t xml:space="preserve">end rely on </w:t>
      </w:r>
      <w:r w:rsidR="008B20FC" w:rsidRPr="005761B6">
        <w:t xml:space="preserve">the </w:t>
      </w:r>
      <w:r w:rsidR="00962FEF" w:rsidRPr="005761B6">
        <w:t>results from object detection model</w:t>
      </w:r>
      <w:r w:rsidR="008B20FC" w:rsidRPr="005761B6">
        <w:t xml:space="preserve">. This is the reason the object detection model was the </w:t>
      </w:r>
      <w:r w:rsidR="00962FEF" w:rsidRPr="005761B6">
        <w:t xml:space="preserve">first part of </w:t>
      </w:r>
      <w:r w:rsidR="008B20FC" w:rsidRPr="005761B6">
        <w:t xml:space="preserve">this </w:t>
      </w:r>
      <w:r w:rsidR="00962FEF" w:rsidRPr="005761B6">
        <w:t>project</w:t>
      </w:r>
      <w:r w:rsidR="008B20FC" w:rsidRPr="005761B6">
        <w:t xml:space="preserve"> to be</w:t>
      </w:r>
      <w:r w:rsidR="00962FEF" w:rsidRPr="005761B6">
        <w:t xml:space="preserve"> implemented</w:t>
      </w:r>
      <w:r w:rsidR="008B20FC" w:rsidRPr="005761B6">
        <w:t>.</w:t>
      </w:r>
      <w:r w:rsidR="005761B6" w:rsidRPr="005761B6">
        <w:t xml:space="preserve"> </w:t>
      </w:r>
      <w:r w:rsidR="008B20FC" w:rsidRPr="005761B6">
        <w:t>F</w:t>
      </w:r>
      <w:r w:rsidR="00962FEF" w:rsidRPr="005761B6">
        <w:t>rom there the middle tier and front</w:t>
      </w:r>
      <w:r w:rsidR="00BB51DF">
        <w:t>-</w:t>
      </w:r>
      <w:r w:rsidR="00962FEF" w:rsidRPr="005761B6">
        <w:t xml:space="preserve">end </w:t>
      </w:r>
      <w:r w:rsidR="005E7884">
        <w:t>were</w:t>
      </w:r>
      <w:r w:rsidR="00962FEF" w:rsidRPr="005761B6">
        <w:t xml:space="preserve"> developed based on results </w:t>
      </w:r>
      <w:r w:rsidR="008B20FC" w:rsidRPr="005761B6">
        <w:t>gathered from the model in the backend.</w:t>
      </w:r>
    </w:p>
    <w:p w14:paraId="189DF709" w14:textId="77777777" w:rsidR="00154486" w:rsidRDefault="00154486" w:rsidP="00C616C6">
      <w:pPr>
        <w:rPr>
          <w:highlight w:val="yellow"/>
        </w:rPr>
      </w:pPr>
    </w:p>
    <w:p w14:paraId="3D4B8C28" w14:textId="4B033C7E" w:rsidR="009B697E" w:rsidRDefault="009B697E" w:rsidP="009B697E">
      <w:pPr>
        <w:pStyle w:val="Heading2"/>
      </w:pPr>
      <w:bookmarkStart w:id="412" w:name="_Toc35609607"/>
      <w:r>
        <w:t>4.6. Conclusions</w:t>
      </w:r>
      <w:bookmarkEnd w:id="412"/>
    </w:p>
    <w:p w14:paraId="56348BF5" w14:textId="38EA1C35" w:rsidR="00C56418" w:rsidRDefault="00C56418" w:rsidP="00C56418"/>
    <w:p w14:paraId="0848EDCE" w14:textId="1FEDEB42" w:rsidR="00C56418" w:rsidRDefault="00C56418" w:rsidP="00675293">
      <w:pPr>
        <w:spacing w:line="360" w:lineRule="auto"/>
      </w:pPr>
      <w:r>
        <w:t xml:space="preserve">The overall development of this project was a learning experience with some challenges that were encountered along the way. Despite originally considering a different object detection model for this project, unforeseen problems arose, and decisions needed to be made in order to find an alternative model that would fill the projects requirements. The challenges faced during the development of this project ranged from more substantial issues, like the single lens camera not being able to be used to calculate the distance between the user and an object, to more trivial issues, like syntax or indentation errors. </w:t>
      </w:r>
    </w:p>
    <w:p w14:paraId="05671806" w14:textId="77777777" w:rsidR="00C56418" w:rsidRDefault="00C56418" w:rsidP="00675293">
      <w:pPr>
        <w:spacing w:line="360" w:lineRule="auto"/>
      </w:pPr>
    </w:p>
    <w:p w14:paraId="1706D9D1" w14:textId="238C01EF" w:rsidR="007B01AD" w:rsidRPr="00013062" w:rsidRDefault="00C56418" w:rsidP="00675293">
      <w:pPr>
        <w:spacing w:line="360" w:lineRule="auto"/>
      </w:pPr>
      <w:r>
        <w:t xml:space="preserve">Some of the successfully developed features of this project included the Raspberry Pi’s ability to detect objects in the user’s path and the range sensors ability to detect the distance between the device and its closest detected object. Once the project features were developed the testing of these features was carried out. The next chapter discusses how this system’s testing was conducted and the results from the user evaluations that were </w:t>
      </w:r>
      <w:r w:rsidR="00013062">
        <w:t>organized.</w:t>
      </w:r>
      <w:r w:rsidR="007B01AD">
        <w:br w:type="page"/>
      </w:r>
    </w:p>
    <w:p w14:paraId="7CDEE6E9" w14:textId="2E60496C" w:rsidR="009B697E" w:rsidRDefault="009B697E" w:rsidP="009B697E">
      <w:pPr>
        <w:pStyle w:val="Heading1"/>
      </w:pPr>
      <w:bookmarkStart w:id="413" w:name="_Toc35609608"/>
      <w:r>
        <w:lastRenderedPageBreak/>
        <w:t xml:space="preserve">5. </w:t>
      </w:r>
      <w:r w:rsidR="0091011C">
        <w:t>System Validation</w:t>
      </w:r>
      <w:bookmarkEnd w:id="413"/>
    </w:p>
    <w:p w14:paraId="0E4D7D7F" w14:textId="77777777" w:rsidR="009B697E" w:rsidRDefault="009B697E" w:rsidP="009B697E"/>
    <w:p w14:paraId="7F80409B" w14:textId="77777777" w:rsidR="00796FAA" w:rsidRDefault="009B697E" w:rsidP="00796FAA">
      <w:pPr>
        <w:pStyle w:val="Heading2"/>
      </w:pPr>
      <w:bookmarkStart w:id="414" w:name="_Toc35609609"/>
      <w:r>
        <w:t>5.1. Introduction</w:t>
      </w:r>
      <w:bookmarkEnd w:id="414"/>
    </w:p>
    <w:p w14:paraId="283A0AC5" w14:textId="69CA34DC" w:rsidR="00796FAA" w:rsidRDefault="00796FAA" w:rsidP="00796FAA">
      <w:pPr>
        <w:pStyle w:val="Heading2"/>
      </w:pPr>
    </w:p>
    <w:p w14:paraId="608771C4" w14:textId="6386C484" w:rsidR="004B4B29" w:rsidRDefault="00774EB2" w:rsidP="00774EB2">
      <w:pPr>
        <w:spacing w:line="360" w:lineRule="auto"/>
      </w:pPr>
      <w:r>
        <w:t xml:space="preserve">Once the system is developed it needs to be evaluated and tested in order to catch bugs and problems that may have been missed during the development and design phase. Some of the testing was conducted in parallel with the development of the system, i.e. the unit testing. As well as that, once the entire system was developed the user evaluation took place. As the device developed from this project is a user centred device the user evaluation is an essential phase in the lifecycle of the project. </w:t>
      </w:r>
    </w:p>
    <w:p w14:paraId="0FC53E31" w14:textId="47FCF68B" w:rsidR="00CA01B3" w:rsidRDefault="00CA01B3" w:rsidP="00774EB2">
      <w:pPr>
        <w:spacing w:line="360" w:lineRule="auto"/>
      </w:pPr>
    </w:p>
    <w:p w14:paraId="4E8B16AD" w14:textId="507A3CF5" w:rsidR="00CA01B3" w:rsidRPr="00774EB2" w:rsidRDefault="00CA01B3" w:rsidP="00774EB2">
      <w:pPr>
        <w:spacing w:line="360" w:lineRule="auto"/>
      </w:pPr>
      <w:r>
        <w:t xml:space="preserve">The following chapter discusses the tests that were carried out both during and after the development of this project, in order to validate the system. </w:t>
      </w:r>
      <w:r w:rsidR="00E157C2">
        <w:t>Included in this chapter is how the testing of this system was conducted, an outline of the test plan developed that ensures the system meets the projects objectives and lastly covers the user evaluation process.</w:t>
      </w:r>
    </w:p>
    <w:p w14:paraId="284E3CFF" w14:textId="69380D18" w:rsidR="00796FAA" w:rsidRPr="00796FAA" w:rsidRDefault="00796FAA" w:rsidP="00796FAA">
      <w:pPr>
        <w:rPr>
          <w:highlight w:val="yellow"/>
        </w:rPr>
      </w:pPr>
    </w:p>
    <w:p w14:paraId="25B6F64D" w14:textId="56195D12" w:rsidR="007A7F1C" w:rsidRDefault="007A7F1C" w:rsidP="007A7F1C">
      <w:pPr>
        <w:pStyle w:val="Heading2"/>
      </w:pPr>
      <w:bookmarkStart w:id="415" w:name="_Toc21975789"/>
      <w:bookmarkStart w:id="416" w:name="_Toc35609610"/>
      <w:r>
        <w:t>5.2. S</w:t>
      </w:r>
      <w:bookmarkEnd w:id="415"/>
      <w:r w:rsidR="002636E3">
        <w:t>oftware Evaluation</w:t>
      </w:r>
      <w:bookmarkEnd w:id="416"/>
    </w:p>
    <w:p w14:paraId="26144DD0" w14:textId="5BDBCBDC" w:rsidR="000B7A76" w:rsidRDefault="000B7A76" w:rsidP="000B7A76"/>
    <w:p w14:paraId="3C0AD274" w14:textId="6ABD403A" w:rsidR="004339E2" w:rsidRDefault="00736CC4" w:rsidP="00CC196D">
      <w:pPr>
        <w:spacing w:line="360" w:lineRule="auto"/>
      </w:pPr>
      <w:r>
        <w:t xml:space="preserve">Having completed the development and design of the system it is important that tests are created to validate the system.  This will require some well thought out tests. </w:t>
      </w:r>
      <w:r w:rsidR="00CC196D">
        <w:t xml:space="preserve">White box testing was used to test the system, specifically, unit testing. Unit testing was selected as it allows for specific features of the systems to be tested fully. </w:t>
      </w:r>
      <w:r w:rsidR="00561EF4">
        <w:t xml:space="preserve">The final testing that took place on the developed system consisted of  unit testing. </w:t>
      </w:r>
      <w:r w:rsidR="005934B5">
        <w:t>The unit testing conducted to test the system was conducted by the developer.</w:t>
      </w:r>
    </w:p>
    <w:p w14:paraId="7955DD0A" w14:textId="77777777" w:rsidR="00D958B9" w:rsidRPr="00CC196D" w:rsidRDefault="00D958B9" w:rsidP="00CC196D">
      <w:pPr>
        <w:spacing w:line="360" w:lineRule="auto"/>
      </w:pPr>
    </w:p>
    <w:p w14:paraId="3CC746C2" w14:textId="25B6031A" w:rsidR="000B7A76" w:rsidRDefault="000B7A76" w:rsidP="004339E2">
      <w:pPr>
        <w:pStyle w:val="Heading2"/>
        <w:spacing w:after="240" w:line="360" w:lineRule="auto"/>
        <w:rPr>
          <w:sz w:val="22"/>
          <w:szCs w:val="22"/>
        </w:rPr>
      </w:pPr>
      <w:bookmarkStart w:id="417" w:name="_Toc35521284"/>
      <w:bookmarkStart w:id="418" w:name="_Toc35609611"/>
      <w:r>
        <w:rPr>
          <w:sz w:val="22"/>
          <w:szCs w:val="22"/>
        </w:rPr>
        <w:t>5</w:t>
      </w:r>
      <w:r w:rsidRPr="00204E8B">
        <w:rPr>
          <w:sz w:val="22"/>
          <w:szCs w:val="22"/>
        </w:rPr>
        <w:t>.</w:t>
      </w:r>
      <w:r>
        <w:rPr>
          <w:sz w:val="22"/>
          <w:szCs w:val="22"/>
        </w:rPr>
        <w:t>2</w:t>
      </w:r>
      <w:r w:rsidRPr="00204E8B">
        <w:rPr>
          <w:sz w:val="22"/>
          <w:szCs w:val="22"/>
        </w:rPr>
        <w:t>.</w:t>
      </w:r>
      <w:r w:rsidR="004339E2">
        <w:rPr>
          <w:sz w:val="22"/>
          <w:szCs w:val="22"/>
        </w:rPr>
        <w:t>1</w:t>
      </w:r>
      <w:r w:rsidRPr="00204E8B">
        <w:rPr>
          <w:sz w:val="22"/>
          <w:szCs w:val="22"/>
        </w:rPr>
        <w:t xml:space="preserve"> </w:t>
      </w:r>
      <w:r>
        <w:rPr>
          <w:sz w:val="22"/>
          <w:szCs w:val="22"/>
        </w:rPr>
        <w:t>Unit testing</w:t>
      </w:r>
      <w:bookmarkEnd w:id="417"/>
      <w:bookmarkEnd w:id="418"/>
    </w:p>
    <w:p w14:paraId="52A1C1C1" w14:textId="5AB7A8EF" w:rsidR="002A0F5D" w:rsidRDefault="002A0F5D" w:rsidP="001E519C">
      <w:pPr>
        <w:spacing w:line="360" w:lineRule="auto"/>
      </w:pPr>
      <w:r>
        <w:t xml:space="preserve">The unit testing allowed for the project to be continually tested throughout the development cycle. </w:t>
      </w:r>
      <w:r w:rsidR="001E519C">
        <w:t xml:space="preserve">It ensured individual aspects of the project were working correctly. The unit test testcases interact with </w:t>
      </w:r>
      <w:r w:rsidR="00C37F1F">
        <w:t xml:space="preserve">different elements of the system directly, to ensure these aspects of the systems are working correctly. This is essential for the feature driven development methodology chosen for this project. After each feature of the project was developed, the appropriate test case was created to test it. </w:t>
      </w:r>
    </w:p>
    <w:p w14:paraId="52D8B356" w14:textId="5E64D444" w:rsidR="00C37F1F" w:rsidRDefault="00C37F1F" w:rsidP="001E519C">
      <w:pPr>
        <w:spacing w:line="360" w:lineRule="auto"/>
      </w:pPr>
    </w:p>
    <w:p w14:paraId="5D300F5D" w14:textId="5F38F5C7" w:rsidR="00C37F1F" w:rsidRDefault="00C8648C" w:rsidP="001E519C">
      <w:pPr>
        <w:spacing w:line="360" w:lineRule="auto"/>
      </w:pPr>
      <w:r>
        <w:lastRenderedPageBreak/>
        <w:t>Unit tests were not created for every aspect of the system. Tests were focused on features that impacted the behaviour of the systems. These tests included:</w:t>
      </w:r>
    </w:p>
    <w:p w14:paraId="21E4BD25" w14:textId="31279DF8" w:rsidR="00C8648C" w:rsidRDefault="00C8648C" w:rsidP="00C8648C">
      <w:pPr>
        <w:pStyle w:val="ListParagraph"/>
        <w:numPr>
          <w:ilvl w:val="0"/>
          <w:numId w:val="32"/>
        </w:numPr>
        <w:spacing w:line="360" w:lineRule="auto"/>
      </w:pPr>
      <w:r>
        <w:t>Checking the path to files that are required to run the object detection model.</w:t>
      </w:r>
    </w:p>
    <w:p w14:paraId="57E40CA2" w14:textId="4CBB8FF3" w:rsidR="00C8648C" w:rsidRDefault="00C8648C" w:rsidP="00C8648C">
      <w:pPr>
        <w:pStyle w:val="ListParagraph"/>
        <w:numPr>
          <w:ilvl w:val="0"/>
          <w:numId w:val="32"/>
        </w:numPr>
        <w:spacing w:line="360" w:lineRule="auto"/>
      </w:pPr>
      <w:r>
        <w:t>Checking the distances gathered by the ultrasonic distance sensor (HC-SR04).</w:t>
      </w:r>
    </w:p>
    <w:p w14:paraId="405AEE4C" w14:textId="5214E5CE" w:rsidR="00C8648C" w:rsidRDefault="00C8648C" w:rsidP="00C8648C">
      <w:pPr>
        <w:pStyle w:val="ListParagraph"/>
        <w:numPr>
          <w:ilvl w:val="0"/>
          <w:numId w:val="32"/>
        </w:numPr>
        <w:spacing w:line="360" w:lineRule="auto"/>
      </w:pPr>
      <w:r>
        <w:t>Checking the certainty scores outputted by the model.</w:t>
      </w:r>
    </w:p>
    <w:p w14:paraId="06C0DE4A" w14:textId="3AF16BD8" w:rsidR="00C8648C" w:rsidRPr="002A0F5D" w:rsidRDefault="00C8648C" w:rsidP="00C8648C">
      <w:pPr>
        <w:pStyle w:val="ListParagraph"/>
        <w:numPr>
          <w:ilvl w:val="0"/>
          <w:numId w:val="32"/>
        </w:numPr>
        <w:spacing w:line="360" w:lineRule="auto"/>
      </w:pPr>
      <w:r>
        <w:t xml:space="preserve">Checking the classifications outputted by the model. </w:t>
      </w:r>
    </w:p>
    <w:p w14:paraId="4B86CCC3" w14:textId="5AC31F06" w:rsidR="00C37F1F" w:rsidRDefault="00C37F1F" w:rsidP="00C37F1F">
      <w:pPr>
        <w:rPr>
          <w:highlight w:val="yellow"/>
        </w:rPr>
      </w:pPr>
    </w:p>
    <w:p w14:paraId="0A8A160E" w14:textId="47962DFF" w:rsidR="00C8648C" w:rsidRDefault="00C8648C" w:rsidP="0064718D">
      <w:pPr>
        <w:spacing w:line="360" w:lineRule="auto"/>
      </w:pPr>
      <w:r>
        <w:t>The version control system, GitHub, was used to keep track of the test scripts. As well as that, the test scripts were written independently from the development scripts, ensure the isolation of development and testing programs. To run these tests the python library unittest was implemented.</w:t>
      </w:r>
    </w:p>
    <w:p w14:paraId="26903B5C" w14:textId="1C748960" w:rsidR="00C8648C" w:rsidRDefault="00C8648C" w:rsidP="00C37F1F">
      <w:pPr>
        <w:rPr>
          <w:highlight w:val="yellow"/>
        </w:rPr>
      </w:pPr>
    </w:p>
    <w:p w14:paraId="787C0694" w14:textId="452840FB" w:rsidR="0064718D" w:rsidRPr="00564669" w:rsidRDefault="00397566" w:rsidP="00564669">
      <w:pPr>
        <w:spacing w:line="360" w:lineRule="auto"/>
        <w:rPr>
          <w:highlight w:val="yellow"/>
        </w:rPr>
      </w:pPr>
      <w:r w:rsidRPr="00397566">
        <w:t xml:space="preserve">The </w:t>
      </w:r>
      <w:r>
        <w:t>following code, shown in</w:t>
      </w:r>
      <w:r w:rsidR="00794A97">
        <w:t xml:space="preserve"> </w:t>
      </w:r>
      <w:r w:rsidR="00794A97">
        <w:fldChar w:fldCharType="begin"/>
      </w:r>
      <w:r w:rsidR="00794A97">
        <w:instrText xml:space="preserve"> REF _Ref35520886 \h </w:instrText>
      </w:r>
      <w:r w:rsidR="00794A97">
        <w:fldChar w:fldCharType="separate"/>
      </w:r>
      <w:r w:rsidR="00794A97">
        <w:t xml:space="preserve">Listing </w:t>
      </w:r>
      <w:r w:rsidR="00794A97">
        <w:rPr>
          <w:noProof/>
        </w:rPr>
        <w:t>16</w:t>
      </w:r>
      <w:r w:rsidR="00794A97">
        <w:fldChar w:fldCharType="end"/>
      </w:r>
      <w:r>
        <w:t xml:space="preserve">, is an example of the type of use cases that were created to test the developed features. These test cases were set up to run tests to validate the system feature being tested. </w:t>
      </w:r>
      <w:r w:rsidR="001F3A1E">
        <w:t xml:space="preserve">The code shown in </w:t>
      </w:r>
      <w:r w:rsidR="00794A97">
        <w:fldChar w:fldCharType="begin"/>
      </w:r>
      <w:r w:rsidR="00794A97">
        <w:instrText xml:space="preserve"> REF _Ref35520886 \h </w:instrText>
      </w:r>
      <w:r w:rsidR="00794A97">
        <w:fldChar w:fldCharType="separate"/>
      </w:r>
      <w:r w:rsidR="00794A97">
        <w:t xml:space="preserve">Listing </w:t>
      </w:r>
      <w:r w:rsidR="00794A97">
        <w:rPr>
          <w:noProof/>
        </w:rPr>
        <w:t>16</w:t>
      </w:r>
      <w:r w:rsidR="00794A97">
        <w:fldChar w:fldCharType="end"/>
      </w:r>
      <w:r w:rsidR="00794A97">
        <w:t xml:space="preserve"> </w:t>
      </w:r>
      <w:r w:rsidR="001F3A1E">
        <w:t xml:space="preserve">tests the paths of the files that are required by the object detection model to run. In this case it is important to test the file paths required by the object detection model. This is because without the correct paths the object detection model will not be set up correctly </w:t>
      </w:r>
      <w:r w:rsidR="00F16A8D">
        <w:t>and the model then cannot run and detect objects in the user’s path.</w:t>
      </w:r>
    </w:p>
    <w:p w14:paraId="6EDAE38B" w14:textId="77777777" w:rsidR="0064718D" w:rsidRDefault="0064718D" w:rsidP="0064718D">
      <w:pPr>
        <w:rPr>
          <w:noProof/>
        </w:rPr>
      </w:pPr>
    </w:p>
    <w:p w14:paraId="257A47E8" w14:textId="77777777" w:rsidR="00794A97" w:rsidRDefault="0064718D" w:rsidP="00794A97">
      <w:pPr>
        <w:keepNext/>
      </w:pPr>
      <w:r>
        <w:rPr>
          <w:noProof/>
        </w:rPr>
        <w:lastRenderedPageBreak/>
        <w:drawing>
          <wp:inline distT="0" distB="0" distL="0" distR="0" wp14:anchorId="74A8786C" wp14:editId="52B293A2">
            <wp:extent cx="5693410" cy="5875655"/>
            <wp:effectExtent l="0" t="0" r="254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665" t="644"/>
                    <a:stretch/>
                  </pic:blipFill>
                  <pic:spPr bwMode="auto">
                    <a:xfrm>
                      <a:off x="0" y="0"/>
                      <a:ext cx="5693410" cy="5875655"/>
                    </a:xfrm>
                    <a:prstGeom prst="rect">
                      <a:avLst/>
                    </a:prstGeom>
                    <a:ln>
                      <a:noFill/>
                    </a:ln>
                    <a:extLst>
                      <a:ext uri="{53640926-AAD7-44D8-BBD7-CCE9431645EC}">
                        <a14:shadowObscured xmlns:a14="http://schemas.microsoft.com/office/drawing/2010/main"/>
                      </a:ext>
                    </a:extLst>
                  </pic:spPr>
                </pic:pic>
              </a:graphicData>
            </a:graphic>
          </wp:inline>
        </w:drawing>
      </w:r>
    </w:p>
    <w:p w14:paraId="4700D153" w14:textId="69C47615" w:rsidR="0064718D" w:rsidRDefault="00794A97" w:rsidP="00794A97">
      <w:pPr>
        <w:pStyle w:val="Caption"/>
      </w:pPr>
      <w:bookmarkStart w:id="419" w:name="_Ref35520886"/>
      <w:bookmarkStart w:id="420" w:name="_Toc35521206"/>
      <w:r>
        <w:t xml:space="preserve">Listing </w:t>
      </w:r>
      <w:fldSimple w:instr=" SEQ Listing \* ARABIC ">
        <w:r>
          <w:rPr>
            <w:noProof/>
          </w:rPr>
          <w:t>16</w:t>
        </w:r>
      </w:fldSimple>
      <w:r>
        <w:t>: Unit test testcase example</w:t>
      </w:r>
      <w:bookmarkEnd w:id="419"/>
      <w:bookmarkEnd w:id="420"/>
    </w:p>
    <w:p w14:paraId="78B8298D" w14:textId="77777777" w:rsidR="007E3586" w:rsidRPr="007E3586" w:rsidRDefault="007E3586" w:rsidP="007E3586"/>
    <w:p w14:paraId="5027DAB7" w14:textId="554CFEF5" w:rsidR="00564669" w:rsidRDefault="004339E2" w:rsidP="00C8648C">
      <w:pPr>
        <w:rPr>
          <w:rStyle w:val="IntenseEmphasis"/>
          <w:rFonts w:eastAsiaTheme="minorEastAsia"/>
          <w:spacing w:val="15"/>
        </w:rPr>
      </w:pPr>
      <w:r w:rsidRPr="00C8648C">
        <w:rPr>
          <w:rStyle w:val="IntenseEmphasis"/>
          <w:rFonts w:eastAsiaTheme="minorEastAsia"/>
          <w:spacing w:val="15"/>
        </w:rPr>
        <w:t>Results</w:t>
      </w:r>
    </w:p>
    <w:p w14:paraId="3DDCCAE7" w14:textId="409DF223" w:rsidR="00F04D30" w:rsidRDefault="00D068F3" w:rsidP="00D068F3">
      <w:pPr>
        <w:spacing w:line="360" w:lineRule="auto"/>
        <w:rPr>
          <w:rStyle w:val="IntenseEmphasis"/>
          <w:rFonts w:eastAsiaTheme="minorEastAsia"/>
          <w:spacing w:val="15"/>
        </w:rPr>
        <w:sectPr w:rsidR="00F04D30" w:rsidSect="008A246C">
          <w:pgSz w:w="11906" w:h="16838"/>
          <w:pgMar w:top="1440" w:right="1440" w:bottom="1440" w:left="1440" w:header="708" w:footer="708" w:gutter="0"/>
          <w:cols w:space="708"/>
          <w:docGrid w:linePitch="360"/>
        </w:sectPr>
      </w:pPr>
      <w:r>
        <w:t xml:space="preserve">As a result of the unit tests conducted on the developed system, debugging any issues in the code are made easier. If a test </w:t>
      </w:r>
      <w:r w:rsidR="00B01D79">
        <w:t xml:space="preserve">a test fails the unit test allow for the location of the failure to be pinpointed making finding a fix easier. As well as that the use of the unit tests make the code more reliable because issues with the code are fixed during the development phase. The following figure, </w:t>
      </w:r>
      <w:r w:rsidR="00222098">
        <w:fldChar w:fldCharType="begin"/>
      </w:r>
      <w:r w:rsidR="00222098">
        <w:instrText xml:space="preserve"> REF _Ref35357590 \h </w:instrText>
      </w:r>
      <w:r w:rsidR="00222098">
        <w:fldChar w:fldCharType="separate"/>
      </w:r>
      <w:r w:rsidR="00C87D57">
        <w:t xml:space="preserve">Figure </w:t>
      </w:r>
      <w:r w:rsidR="00C87D57">
        <w:rPr>
          <w:noProof/>
        </w:rPr>
        <w:t>35</w:t>
      </w:r>
      <w:r w:rsidR="00222098">
        <w:fldChar w:fldCharType="end"/>
      </w:r>
      <w:r w:rsidR="00B01D79">
        <w:t>, shows the result of some of the unit tests that have been conducted on this system.</w:t>
      </w:r>
    </w:p>
    <w:p w14:paraId="238E2A6C" w14:textId="1F6D6876" w:rsidR="008A246C" w:rsidRDefault="008A246C" w:rsidP="00D068F3">
      <w:pPr>
        <w:spacing w:line="360" w:lineRule="auto"/>
        <w:rPr>
          <w:rStyle w:val="IntenseEmphasis"/>
          <w:rFonts w:eastAsiaTheme="minorEastAsia"/>
          <w:spacing w:val="15"/>
        </w:rPr>
      </w:pPr>
    </w:p>
    <w:p w14:paraId="434D3881" w14:textId="047D8B34" w:rsidR="00F04D30" w:rsidRDefault="00F04D30" w:rsidP="00D068F3">
      <w:pPr>
        <w:spacing w:line="360" w:lineRule="auto"/>
        <w:rPr>
          <w:rStyle w:val="IntenseEmphasis"/>
          <w:rFonts w:eastAsiaTheme="minorEastAsia"/>
          <w:spacing w:val="15"/>
        </w:rPr>
      </w:pPr>
    </w:p>
    <w:p w14:paraId="5F51F14D" w14:textId="65A305A4" w:rsidR="00F04D30" w:rsidRDefault="00F04D30" w:rsidP="00D068F3">
      <w:pPr>
        <w:spacing w:line="360" w:lineRule="auto"/>
        <w:rPr>
          <w:rStyle w:val="IntenseEmphasis"/>
          <w:rFonts w:eastAsiaTheme="minorEastAsia"/>
          <w:spacing w:val="15"/>
        </w:rPr>
      </w:pPr>
    </w:p>
    <w:p w14:paraId="3A1C4948" w14:textId="77777777" w:rsidR="00F04D30" w:rsidRDefault="00F04D30" w:rsidP="00D068F3">
      <w:pPr>
        <w:spacing w:line="360" w:lineRule="auto"/>
        <w:rPr>
          <w:rStyle w:val="IntenseEmphasis"/>
          <w:rFonts w:eastAsiaTheme="minorEastAsia"/>
          <w:spacing w:val="15"/>
        </w:rPr>
      </w:pPr>
    </w:p>
    <w:p w14:paraId="7A9AE2E2" w14:textId="77777777" w:rsidR="00222098" w:rsidRDefault="00222098" w:rsidP="00222098">
      <w:pPr>
        <w:keepNext/>
        <w:spacing w:line="360" w:lineRule="auto"/>
      </w:pPr>
      <w:r>
        <w:rPr>
          <w:noProof/>
        </w:rPr>
        <w:drawing>
          <wp:inline distT="0" distB="0" distL="0" distR="0" wp14:anchorId="71DE1338" wp14:editId="3D7E2962">
            <wp:extent cx="10011879" cy="2362200"/>
            <wp:effectExtent l="0" t="0" r="889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10066798" cy="2375157"/>
                    </a:xfrm>
                    <a:prstGeom prst="rect">
                      <a:avLst/>
                    </a:prstGeom>
                  </pic:spPr>
                </pic:pic>
              </a:graphicData>
            </a:graphic>
          </wp:inline>
        </w:drawing>
      </w:r>
    </w:p>
    <w:p w14:paraId="50CDF64D" w14:textId="60DDF151" w:rsidR="00F04D30" w:rsidRPr="00F04D30" w:rsidRDefault="00222098" w:rsidP="00222098">
      <w:pPr>
        <w:pStyle w:val="Caption"/>
        <w:rPr>
          <w:rFonts w:eastAsiaTheme="minorEastAsia"/>
          <w:color w:val="5B9BD5" w:themeColor="accent1"/>
          <w:spacing w:val="15"/>
        </w:rPr>
        <w:sectPr w:rsidR="00F04D30" w:rsidRPr="00F04D30" w:rsidSect="00F04D30">
          <w:pgSz w:w="16838" w:h="11906" w:orient="landscape"/>
          <w:pgMar w:top="720" w:right="720" w:bottom="720" w:left="720" w:header="708" w:footer="708" w:gutter="0"/>
          <w:cols w:space="708"/>
          <w:docGrid w:linePitch="360"/>
        </w:sectPr>
      </w:pPr>
      <w:bookmarkStart w:id="421" w:name="_Ref35357590"/>
      <w:bookmarkStart w:id="422" w:name="_Toc35765776"/>
      <w:r>
        <w:t xml:space="preserve">Figure </w:t>
      </w:r>
      <w:fldSimple w:instr=" SEQ Figure \* ARABIC ">
        <w:r w:rsidR="005D5259">
          <w:rPr>
            <w:noProof/>
          </w:rPr>
          <w:t>35</w:t>
        </w:r>
      </w:fldSimple>
      <w:r>
        <w:t>: Unit test results</w:t>
      </w:r>
      <w:bookmarkEnd w:id="421"/>
      <w:bookmarkEnd w:id="422"/>
    </w:p>
    <w:p w14:paraId="0105A8F4" w14:textId="77777777" w:rsidR="008A246C" w:rsidRPr="008A246C" w:rsidRDefault="008A246C" w:rsidP="008A246C"/>
    <w:p w14:paraId="4BB73D78" w14:textId="444A0B7A" w:rsidR="007A7F1C" w:rsidRDefault="007A7F1C" w:rsidP="007A7F1C">
      <w:pPr>
        <w:pStyle w:val="Heading2"/>
      </w:pPr>
      <w:bookmarkStart w:id="423" w:name="_Toc21975790"/>
      <w:bookmarkStart w:id="424" w:name="_Toc35609612"/>
      <w:r>
        <w:t>5.3. S</w:t>
      </w:r>
      <w:r w:rsidR="002636E3">
        <w:t>pecific</w:t>
      </w:r>
      <w:r>
        <w:t xml:space="preserve"> Evaluation</w:t>
      </w:r>
      <w:bookmarkEnd w:id="423"/>
      <w:bookmarkEnd w:id="424"/>
    </w:p>
    <w:p w14:paraId="67A7129F" w14:textId="337B51F4" w:rsidR="00B717C0" w:rsidRDefault="00B717C0" w:rsidP="00B717C0"/>
    <w:p w14:paraId="1D03D3E3" w14:textId="77777777" w:rsidR="002518E5" w:rsidRDefault="002518E5" w:rsidP="00B717C0">
      <w:bookmarkStart w:id="425" w:name="_GoBack"/>
      <w:bookmarkEnd w:id="425"/>
    </w:p>
    <w:p w14:paraId="35C68E5F" w14:textId="25B1124C" w:rsidR="001E1A04" w:rsidRPr="00BA3551" w:rsidRDefault="001E1A04" w:rsidP="001E1A04">
      <w:pPr>
        <w:pStyle w:val="ListParagraph"/>
        <w:numPr>
          <w:ilvl w:val="0"/>
          <w:numId w:val="5"/>
        </w:numPr>
        <w:rPr>
          <w:highlight w:val="yellow"/>
        </w:rPr>
      </w:pPr>
      <w:r w:rsidRPr="00BA3551">
        <w:rPr>
          <w:highlight w:val="yellow"/>
        </w:rPr>
        <w:t>Had to carry out own evaluations as developer</w:t>
      </w:r>
    </w:p>
    <w:p w14:paraId="1517BD09" w14:textId="7A67EB36" w:rsidR="001E1A04" w:rsidRPr="00BA3551" w:rsidRDefault="001E1A04" w:rsidP="001E1A04">
      <w:pPr>
        <w:pStyle w:val="ListParagraph"/>
        <w:numPr>
          <w:ilvl w:val="1"/>
          <w:numId w:val="5"/>
        </w:numPr>
        <w:rPr>
          <w:highlight w:val="yellow"/>
        </w:rPr>
      </w:pPr>
      <w:r w:rsidRPr="00BA3551">
        <w:rPr>
          <w:highlight w:val="yellow"/>
        </w:rPr>
        <w:t>Conducted some eval</w:t>
      </w:r>
      <w:r w:rsidR="00F63CCB" w:rsidRPr="00BA3551">
        <w:rPr>
          <w:highlight w:val="yellow"/>
        </w:rPr>
        <w:t>uations with potential user before social distancing</w:t>
      </w:r>
    </w:p>
    <w:p w14:paraId="7FB75E17" w14:textId="6F1E8B0B" w:rsidR="00F63CCB" w:rsidRPr="00BA3551" w:rsidRDefault="00F63CCB" w:rsidP="00F63CCB">
      <w:pPr>
        <w:pStyle w:val="ListParagraph"/>
        <w:numPr>
          <w:ilvl w:val="2"/>
          <w:numId w:val="5"/>
        </w:numPr>
        <w:rPr>
          <w:highlight w:val="yellow"/>
        </w:rPr>
      </w:pPr>
      <w:r w:rsidRPr="00BA3551">
        <w:rPr>
          <w:highlight w:val="yellow"/>
        </w:rPr>
        <w:t>These included in following section along with evaluations carried out by developer</w:t>
      </w:r>
    </w:p>
    <w:p w14:paraId="4F00D3A3" w14:textId="77777777" w:rsidR="001E1A04" w:rsidRDefault="001E1A04" w:rsidP="00B717C0"/>
    <w:p w14:paraId="50B4341A" w14:textId="0DCFA0AF" w:rsidR="007D46E4" w:rsidRDefault="007D46E4" w:rsidP="007D46E4">
      <w:pPr>
        <w:pStyle w:val="Heading2"/>
        <w:spacing w:after="240" w:line="360" w:lineRule="auto"/>
        <w:rPr>
          <w:sz w:val="22"/>
          <w:szCs w:val="22"/>
        </w:rPr>
      </w:pPr>
      <w:r>
        <w:rPr>
          <w:sz w:val="22"/>
          <w:szCs w:val="22"/>
        </w:rPr>
        <w:t>5</w:t>
      </w:r>
      <w:r w:rsidRPr="00204E8B">
        <w:rPr>
          <w:sz w:val="22"/>
          <w:szCs w:val="22"/>
        </w:rPr>
        <w:t>.</w:t>
      </w:r>
      <w:r>
        <w:rPr>
          <w:sz w:val="22"/>
          <w:szCs w:val="22"/>
        </w:rPr>
        <w:t>3</w:t>
      </w:r>
      <w:r w:rsidRPr="00204E8B">
        <w:rPr>
          <w:sz w:val="22"/>
          <w:szCs w:val="22"/>
        </w:rPr>
        <w:t>.</w:t>
      </w:r>
      <w:r>
        <w:rPr>
          <w:sz w:val="22"/>
          <w:szCs w:val="22"/>
        </w:rPr>
        <w:t>1</w:t>
      </w:r>
      <w:r w:rsidRPr="00204E8B">
        <w:rPr>
          <w:sz w:val="22"/>
          <w:szCs w:val="22"/>
        </w:rPr>
        <w:t xml:space="preserve"> </w:t>
      </w:r>
      <w:r>
        <w:rPr>
          <w:sz w:val="22"/>
          <w:szCs w:val="22"/>
        </w:rPr>
        <w:t>General Evaluation</w:t>
      </w:r>
    </w:p>
    <w:p w14:paraId="715417E9" w14:textId="284C5367" w:rsidR="008355A3" w:rsidRDefault="008355A3" w:rsidP="008355A3">
      <w:pPr>
        <w:pStyle w:val="ListParagraph"/>
        <w:numPr>
          <w:ilvl w:val="0"/>
          <w:numId w:val="33"/>
        </w:numPr>
        <w:rPr>
          <w:highlight w:val="yellow"/>
        </w:rPr>
      </w:pPr>
      <w:r w:rsidRPr="000C03D0">
        <w:rPr>
          <w:highlight w:val="yellow"/>
        </w:rPr>
        <w:t>Explain test carried out and results</w:t>
      </w:r>
    </w:p>
    <w:p w14:paraId="1328664B" w14:textId="5861FC65" w:rsidR="00BA3551" w:rsidRDefault="00BA3551" w:rsidP="00BA3551">
      <w:pPr>
        <w:pStyle w:val="ListParagraph"/>
        <w:numPr>
          <w:ilvl w:val="1"/>
          <w:numId w:val="33"/>
        </w:numPr>
        <w:rPr>
          <w:highlight w:val="yellow"/>
        </w:rPr>
      </w:pPr>
      <w:r>
        <w:rPr>
          <w:highlight w:val="yellow"/>
        </w:rPr>
        <w:t>Background chosen as “home”</w:t>
      </w:r>
    </w:p>
    <w:p w14:paraId="421C8C6D" w14:textId="24740DBB" w:rsidR="00BA3551" w:rsidRDefault="00BA3551" w:rsidP="00BA3551">
      <w:pPr>
        <w:pStyle w:val="ListParagraph"/>
        <w:numPr>
          <w:ilvl w:val="2"/>
          <w:numId w:val="33"/>
        </w:numPr>
        <w:rPr>
          <w:highlight w:val="yellow"/>
        </w:rPr>
      </w:pPr>
      <w:r>
        <w:rPr>
          <w:highlight w:val="yellow"/>
        </w:rPr>
        <w:t>Measures one foot away from home -&gt; continued for each foot until 5 feet reach</w:t>
      </w:r>
    </w:p>
    <w:p w14:paraId="56BDEBA1" w14:textId="19FABD27" w:rsidR="00F33AC0" w:rsidRDefault="00882E60" w:rsidP="00F33AC0">
      <w:pPr>
        <w:pStyle w:val="ListParagraph"/>
        <w:numPr>
          <w:ilvl w:val="1"/>
          <w:numId w:val="33"/>
        </w:numPr>
        <w:rPr>
          <w:highlight w:val="yellow"/>
        </w:rPr>
      </w:pPr>
      <w:r>
        <w:rPr>
          <w:highlight w:val="yellow"/>
        </w:rPr>
        <w:t>At the one-foot mark (distance from home)</w:t>
      </w:r>
    </w:p>
    <w:p w14:paraId="4BD6A487" w14:textId="33185088" w:rsidR="00882E60" w:rsidRDefault="00882E60" w:rsidP="00882E60">
      <w:pPr>
        <w:pStyle w:val="ListParagraph"/>
        <w:numPr>
          <w:ilvl w:val="2"/>
          <w:numId w:val="33"/>
        </w:numPr>
        <w:rPr>
          <w:highlight w:val="yellow"/>
        </w:rPr>
      </w:pPr>
      <w:r>
        <w:rPr>
          <w:highlight w:val="yellow"/>
        </w:rPr>
        <w:t>Object that was approx. one foot in height i.e. a bottle placed at one-foot mark</w:t>
      </w:r>
    </w:p>
    <w:p w14:paraId="7A73C2C2" w14:textId="7320C1B0" w:rsidR="00882E60" w:rsidRDefault="00882E60" w:rsidP="00882E60">
      <w:pPr>
        <w:pStyle w:val="ListParagraph"/>
        <w:numPr>
          <w:ilvl w:val="3"/>
          <w:numId w:val="33"/>
        </w:numPr>
        <w:rPr>
          <w:highlight w:val="yellow"/>
        </w:rPr>
      </w:pPr>
      <w:r>
        <w:rPr>
          <w:highlight w:val="yellow"/>
        </w:rPr>
        <w:t>Tested if system detected correctly</w:t>
      </w:r>
    </w:p>
    <w:p w14:paraId="4AB364CA" w14:textId="3B420472" w:rsidR="00882E60" w:rsidRDefault="00882E60" w:rsidP="00882E60">
      <w:pPr>
        <w:pStyle w:val="ListParagraph"/>
        <w:numPr>
          <w:ilvl w:val="2"/>
          <w:numId w:val="33"/>
        </w:numPr>
        <w:rPr>
          <w:highlight w:val="yellow"/>
        </w:rPr>
      </w:pPr>
      <w:r>
        <w:rPr>
          <w:highlight w:val="yellow"/>
        </w:rPr>
        <w:t>Object that was approx. two foot in height i.e. small cabin suitcase at one-foot mark</w:t>
      </w:r>
    </w:p>
    <w:p w14:paraId="26B06FFA" w14:textId="33E846CF" w:rsidR="00882E60" w:rsidRDefault="00882E60" w:rsidP="00882E60">
      <w:pPr>
        <w:pStyle w:val="ListParagraph"/>
        <w:numPr>
          <w:ilvl w:val="3"/>
          <w:numId w:val="33"/>
        </w:numPr>
        <w:rPr>
          <w:highlight w:val="yellow"/>
        </w:rPr>
      </w:pPr>
      <w:r>
        <w:rPr>
          <w:highlight w:val="yellow"/>
        </w:rPr>
        <w:t>Tested if system detected correctly</w:t>
      </w:r>
    </w:p>
    <w:p w14:paraId="54111AF1" w14:textId="6C2CFB8F" w:rsidR="00882E60" w:rsidRDefault="00882E60" w:rsidP="00882E60">
      <w:pPr>
        <w:pStyle w:val="ListParagraph"/>
        <w:numPr>
          <w:ilvl w:val="2"/>
          <w:numId w:val="33"/>
        </w:numPr>
        <w:rPr>
          <w:highlight w:val="yellow"/>
        </w:rPr>
      </w:pPr>
      <w:r>
        <w:rPr>
          <w:highlight w:val="yellow"/>
        </w:rPr>
        <w:t>Object that was approx. t</w:t>
      </w:r>
      <w:r>
        <w:rPr>
          <w:highlight w:val="yellow"/>
        </w:rPr>
        <w:t>hree</w:t>
      </w:r>
      <w:r>
        <w:rPr>
          <w:highlight w:val="yellow"/>
        </w:rPr>
        <w:t xml:space="preserve"> foot in height i.e. </w:t>
      </w:r>
      <w:r>
        <w:rPr>
          <w:highlight w:val="yellow"/>
        </w:rPr>
        <w:t>chair</w:t>
      </w:r>
      <w:r>
        <w:rPr>
          <w:highlight w:val="yellow"/>
        </w:rPr>
        <w:t xml:space="preserve"> at one-foot mark</w:t>
      </w:r>
    </w:p>
    <w:p w14:paraId="2F436AF7" w14:textId="77777777" w:rsidR="00882E60" w:rsidRDefault="00882E60" w:rsidP="00882E60">
      <w:pPr>
        <w:pStyle w:val="ListParagraph"/>
        <w:numPr>
          <w:ilvl w:val="3"/>
          <w:numId w:val="33"/>
        </w:numPr>
        <w:rPr>
          <w:highlight w:val="yellow"/>
        </w:rPr>
      </w:pPr>
      <w:r>
        <w:rPr>
          <w:highlight w:val="yellow"/>
        </w:rPr>
        <w:t>Tested if system detected correctly</w:t>
      </w:r>
    </w:p>
    <w:p w14:paraId="486B5049" w14:textId="6C4F2C3A" w:rsidR="00882E60" w:rsidRDefault="00882E60" w:rsidP="00882E60">
      <w:pPr>
        <w:pStyle w:val="ListParagraph"/>
        <w:numPr>
          <w:ilvl w:val="2"/>
          <w:numId w:val="33"/>
        </w:numPr>
        <w:rPr>
          <w:highlight w:val="yellow"/>
        </w:rPr>
      </w:pPr>
      <w:r>
        <w:rPr>
          <w:highlight w:val="yellow"/>
        </w:rPr>
        <w:t xml:space="preserve">Object that was approx. </w:t>
      </w:r>
      <w:r>
        <w:rPr>
          <w:highlight w:val="yellow"/>
        </w:rPr>
        <w:t>four</w:t>
      </w:r>
      <w:r>
        <w:rPr>
          <w:highlight w:val="yellow"/>
        </w:rPr>
        <w:t xml:space="preserve"> foot in height i.e. </w:t>
      </w:r>
      <w:r>
        <w:rPr>
          <w:highlight w:val="yellow"/>
        </w:rPr>
        <w:t>stacked teddy bears</w:t>
      </w:r>
      <w:r>
        <w:rPr>
          <w:highlight w:val="yellow"/>
        </w:rPr>
        <w:t xml:space="preserve"> at one-foot mark</w:t>
      </w:r>
    </w:p>
    <w:p w14:paraId="70F14398" w14:textId="1A46FDE6" w:rsidR="00882E60" w:rsidRDefault="00882E60" w:rsidP="00882E60">
      <w:pPr>
        <w:pStyle w:val="ListParagraph"/>
        <w:numPr>
          <w:ilvl w:val="3"/>
          <w:numId w:val="33"/>
        </w:numPr>
        <w:rPr>
          <w:highlight w:val="yellow"/>
        </w:rPr>
      </w:pPr>
      <w:r>
        <w:rPr>
          <w:highlight w:val="yellow"/>
        </w:rPr>
        <w:t>Tested if system detected correctly</w:t>
      </w:r>
    </w:p>
    <w:p w14:paraId="29E2E44B" w14:textId="15CAB32F" w:rsidR="005E452C" w:rsidRDefault="00882E60" w:rsidP="005E452C">
      <w:pPr>
        <w:pStyle w:val="ListParagraph"/>
        <w:numPr>
          <w:ilvl w:val="1"/>
          <w:numId w:val="33"/>
        </w:numPr>
        <w:rPr>
          <w:highlight w:val="yellow"/>
        </w:rPr>
      </w:pPr>
      <w:r>
        <w:rPr>
          <w:highlight w:val="yellow"/>
        </w:rPr>
        <w:t xml:space="preserve">The same tests were carried out at the two foot to </w:t>
      </w:r>
      <w:r w:rsidR="005E452C">
        <w:rPr>
          <w:highlight w:val="yellow"/>
        </w:rPr>
        <w:t>five-foot</w:t>
      </w:r>
      <w:r>
        <w:rPr>
          <w:highlight w:val="yellow"/>
        </w:rPr>
        <w:t xml:space="preserve"> mark</w:t>
      </w:r>
    </w:p>
    <w:p w14:paraId="20F75996" w14:textId="7F925CF2" w:rsidR="005E452C" w:rsidRDefault="005E452C" w:rsidP="005E452C">
      <w:pPr>
        <w:pStyle w:val="ListParagraph"/>
        <w:numPr>
          <w:ilvl w:val="0"/>
          <w:numId w:val="33"/>
        </w:numPr>
        <w:rPr>
          <w:highlight w:val="yellow"/>
        </w:rPr>
      </w:pPr>
      <w:r>
        <w:rPr>
          <w:highlight w:val="yellow"/>
        </w:rPr>
        <w:t>Table 5 provides the results from the tests carried out above</w:t>
      </w:r>
    </w:p>
    <w:p w14:paraId="2D04B391" w14:textId="7A04BF50" w:rsidR="005E452C" w:rsidRDefault="005E452C" w:rsidP="005E452C">
      <w:pPr>
        <w:pStyle w:val="ListParagraph"/>
        <w:numPr>
          <w:ilvl w:val="1"/>
          <w:numId w:val="33"/>
        </w:numPr>
        <w:rPr>
          <w:highlight w:val="yellow"/>
        </w:rPr>
      </w:pPr>
      <w:r>
        <w:rPr>
          <w:highlight w:val="yellow"/>
        </w:rPr>
        <w:t>All passed bar one</w:t>
      </w:r>
    </w:p>
    <w:p w14:paraId="232C5D58" w14:textId="7D0A76DF" w:rsidR="005E452C" w:rsidRDefault="005E452C" w:rsidP="005E452C">
      <w:pPr>
        <w:pStyle w:val="ListParagraph"/>
        <w:numPr>
          <w:ilvl w:val="2"/>
          <w:numId w:val="33"/>
        </w:numPr>
        <w:rPr>
          <w:highlight w:val="yellow"/>
        </w:rPr>
      </w:pPr>
      <w:r>
        <w:rPr>
          <w:highlight w:val="yellow"/>
        </w:rPr>
        <w:t>Issue with detecting suitcase at one-foot distance away</w:t>
      </w:r>
    </w:p>
    <w:p w14:paraId="5687CBD6" w14:textId="15529D43" w:rsidR="00FD0645" w:rsidRDefault="005E452C" w:rsidP="00FD0645">
      <w:pPr>
        <w:pStyle w:val="ListParagraph"/>
        <w:numPr>
          <w:ilvl w:val="3"/>
          <w:numId w:val="33"/>
        </w:numPr>
        <w:rPr>
          <w:highlight w:val="yellow"/>
        </w:rPr>
      </w:pPr>
      <w:r>
        <w:rPr>
          <w:highlight w:val="yellow"/>
        </w:rPr>
        <w:t>Believe this may have had to do with the colour of the suitcase, in this case black</w:t>
      </w:r>
      <w:r w:rsidR="00FD0645">
        <w:rPr>
          <w:highlight w:val="yellow"/>
        </w:rPr>
        <w:t xml:space="preserve"> and the proximity to the object</w:t>
      </w:r>
    </w:p>
    <w:p w14:paraId="1D67BF8D" w14:textId="636402E2" w:rsidR="00FD0645" w:rsidRPr="00FD0645" w:rsidRDefault="00FD0645" w:rsidP="00FD0645">
      <w:pPr>
        <w:pStyle w:val="ListParagraph"/>
        <w:numPr>
          <w:ilvl w:val="4"/>
          <w:numId w:val="33"/>
        </w:numPr>
        <w:rPr>
          <w:highlight w:val="yellow"/>
        </w:rPr>
      </w:pPr>
      <w:r>
        <w:rPr>
          <w:highlight w:val="yellow"/>
        </w:rPr>
        <w:t>Could not discern any distinguishable features of suitcase, i.e. wheels or extended handle, within such a close proximity</w:t>
      </w:r>
    </w:p>
    <w:tbl>
      <w:tblPr>
        <w:tblStyle w:val="TableGrid"/>
        <w:tblW w:w="0" w:type="auto"/>
        <w:tblLook w:val="04A0" w:firstRow="1" w:lastRow="0" w:firstColumn="1" w:lastColumn="0" w:noHBand="0" w:noVBand="1"/>
      </w:tblPr>
      <w:tblGrid>
        <w:gridCol w:w="672"/>
        <w:gridCol w:w="2958"/>
        <w:gridCol w:w="1848"/>
        <w:gridCol w:w="1931"/>
      </w:tblGrid>
      <w:tr w:rsidR="00F33AC0" w:rsidRPr="007D46E4" w14:paraId="493247DD" w14:textId="77777777" w:rsidTr="00355D7B">
        <w:tc>
          <w:tcPr>
            <w:tcW w:w="672" w:type="dxa"/>
            <w:shd w:val="clear" w:color="auto" w:fill="DEEAF6" w:themeFill="accent1" w:themeFillTint="33"/>
          </w:tcPr>
          <w:p w14:paraId="74680F1E" w14:textId="6B82400F" w:rsidR="00F33AC0" w:rsidRPr="007D46E4" w:rsidRDefault="00F33AC0" w:rsidP="007D46E4">
            <w:pPr>
              <w:rPr>
                <w:b/>
                <w:bCs/>
              </w:rPr>
            </w:pPr>
            <w:r>
              <w:rPr>
                <w:b/>
                <w:bCs/>
              </w:rPr>
              <w:t>Test</w:t>
            </w:r>
          </w:p>
        </w:tc>
        <w:tc>
          <w:tcPr>
            <w:tcW w:w="2958" w:type="dxa"/>
            <w:shd w:val="clear" w:color="auto" w:fill="DEEAF6" w:themeFill="accent1" w:themeFillTint="33"/>
          </w:tcPr>
          <w:p w14:paraId="3F813579" w14:textId="7ACAA6CC" w:rsidR="00F33AC0" w:rsidRPr="007D46E4" w:rsidRDefault="00F33AC0" w:rsidP="007D46E4">
            <w:pPr>
              <w:rPr>
                <w:b/>
                <w:bCs/>
              </w:rPr>
            </w:pPr>
            <w:r>
              <w:rPr>
                <w:b/>
                <w:bCs/>
              </w:rPr>
              <w:t>Object (height)</w:t>
            </w:r>
          </w:p>
        </w:tc>
        <w:tc>
          <w:tcPr>
            <w:tcW w:w="1848" w:type="dxa"/>
            <w:shd w:val="clear" w:color="auto" w:fill="DEEAF6" w:themeFill="accent1" w:themeFillTint="33"/>
          </w:tcPr>
          <w:p w14:paraId="5718D793" w14:textId="3321CC65" w:rsidR="00F33AC0" w:rsidRPr="007D46E4" w:rsidRDefault="00F33AC0" w:rsidP="007D46E4">
            <w:pPr>
              <w:rPr>
                <w:b/>
                <w:bCs/>
              </w:rPr>
            </w:pPr>
            <w:r>
              <w:rPr>
                <w:b/>
                <w:bCs/>
              </w:rPr>
              <w:t>Distance (feet)</w:t>
            </w:r>
          </w:p>
        </w:tc>
        <w:tc>
          <w:tcPr>
            <w:tcW w:w="1931" w:type="dxa"/>
            <w:shd w:val="clear" w:color="auto" w:fill="DEEAF6" w:themeFill="accent1" w:themeFillTint="33"/>
          </w:tcPr>
          <w:p w14:paraId="6F130EF9" w14:textId="3C28A259" w:rsidR="00F33AC0" w:rsidRPr="007D46E4" w:rsidRDefault="00F33AC0" w:rsidP="007D46E4">
            <w:pPr>
              <w:rPr>
                <w:b/>
                <w:bCs/>
              </w:rPr>
            </w:pPr>
            <w:r>
              <w:rPr>
                <w:b/>
                <w:bCs/>
              </w:rPr>
              <w:t>Pass/Fail (detected?)</w:t>
            </w:r>
          </w:p>
        </w:tc>
      </w:tr>
      <w:tr w:rsidR="00F33AC0" w14:paraId="072E5904" w14:textId="77777777" w:rsidTr="002A1B57">
        <w:tc>
          <w:tcPr>
            <w:tcW w:w="672" w:type="dxa"/>
          </w:tcPr>
          <w:p w14:paraId="28FBC839" w14:textId="0407104F" w:rsidR="00F33AC0" w:rsidRDefault="00F33AC0" w:rsidP="007D46E4">
            <w:r>
              <w:t>1</w:t>
            </w:r>
          </w:p>
        </w:tc>
        <w:tc>
          <w:tcPr>
            <w:tcW w:w="2958" w:type="dxa"/>
          </w:tcPr>
          <w:p w14:paraId="59ACB681" w14:textId="572506F3" w:rsidR="00F33AC0" w:rsidRDefault="00F33AC0" w:rsidP="007D46E4">
            <w:r>
              <w:t>Bottle (1 foot)</w:t>
            </w:r>
          </w:p>
        </w:tc>
        <w:tc>
          <w:tcPr>
            <w:tcW w:w="1848" w:type="dxa"/>
          </w:tcPr>
          <w:p w14:paraId="5E3CEB80" w14:textId="6940666C" w:rsidR="00F33AC0" w:rsidRDefault="00F33AC0" w:rsidP="007D46E4">
            <w:r>
              <w:t>1 foot</w:t>
            </w:r>
          </w:p>
        </w:tc>
        <w:tc>
          <w:tcPr>
            <w:tcW w:w="1931" w:type="dxa"/>
            <w:shd w:val="clear" w:color="auto" w:fill="A8D08D" w:themeFill="accent6" w:themeFillTint="99"/>
          </w:tcPr>
          <w:p w14:paraId="62238190" w14:textId="76F5F92F" w:rsidR="00F33AC0" w:rsidRDefault="00F33AC0" w:rsidP="007D46E4">
            <w:r>
              <w:t>PASS</w:t>
            </w:r>
          </w:p>
        </w:tc>
      </w:tr>
      <w:tr w:rsidR="00F33AC0" w14:paraId="07F7FDCE" w14:textId="77777777" w:rsidTr="002A1B57">
        <w:tc>
          <w:tcPr>
            <w:tcW w:w="672" w:type="dxa"/>
          </w:tcPr>
          <w:p w14:paraId="1819B0EB" w14:textId="1E095BD3" w:rsidR="00F33AC0" w:rsidRDefault="00F33AC0" w:rsidP="007D46E4">
            <w:r>
              <w:t>1</w:t>
            </w:r>
          </w:p>
        </w:tc>
        <w:tc>
          <w:tcPr>
            <w:tcW w:w="2958" w:type="dxa"/>
          </w:tcPr>
          <w:p w14:paraId="74F2810A" w14:textId="428876D6" w:rsidR="00F33AC0" w:rsidRDefault="00F33AC0" w:rsidP="007D46E4">
            <w:r>
              <w:t>Suitcase (2 foot)</w:t>
            </w:r>
          </w:p>
        </w:tc>
        <w:tc>
          <w:tcPr>
            <w:tcW w:w="1848" w:type="dxa"/>
          </w:tcPr>
          <w:p w14:paraId="2CA4DF45" w14:textId="0D823D8F" w:rsidR="00F33AC0" w:rsidRDefault="00F33AC0" w:rsidP="007D46E4">
            <w:r>
              <w:t>1 foot</w:t>
            </w:r>
          </w:p>
        </w:tc>
        <w:tc>
          <w:tcPr>
            <w:tcW w:w="1931" w:type="dxa"/>
            <w:shd w:val="clear" w:color="auto" w:fill="F4B083" w:themeFill="accent2" w:themeFillTint="99"/>
          </w:tcPr>
          <w:p w14:paraId="4C1620E0" w14:textId="2FCD87FA" w:rsidR="00F33AC0" w:rsidRDefault="00F33AC0" w:rsidP="007D46E4">
            <w:r>
              <w:t>FAIL</w:t>
            </w:r>
          </w:p>
        </w:tc>
      </w:tr>
      <w:tr w:rsidR="00F33AC0" w14:paraId="7642008C" w14:textId="77777777" w:rsidTr="002A1B57">
        <w:tc>
          <w:tcPr>
            <w:tcW w:w="672" w:type="dxa"/>
          </w:tcPr>
          <w:p w14:paraId="4FD085CD" w14:textId="68147F2C" w:rsidR="00F33AC0" w:rsidRDefault="00F33AC0" w:rsidP="007D46E4">
            <w:r>
              <w:t>1</w:t>
            </w:r>
          </w:p>
        </w:tc>
        <w:tc>
          <w:tcPr>
            <w:tcW w:w="2958" w:type="dxa"/>
          </w:tcPr>
          <w:p w14:paraId="2D8576CE" w14:textId="0843D26D" w:rsidR="00F33AC0" w:rsidRDefault="00F33AC0" w:rsidP="007D46E4">
            <w:r>
              <w:t>Chair (3 foot)</w:t>
            </w:r>
          </w:p>
        </w:tc>
        <w:tc>
          <w:tcPr>
            <w:tcW w:w="1848" w:type="dxa"/>
          </w:tcPr>
          <w:p w14:paraId="0DA9EBA2" w14:textId="4E96F38B" w:rsidR="00F33AC0" w:rsidRDefault="00F33AC0" w:rsidP="007D46E4">
            <w:r>
              <w:t>1 foot</w:t>
            </w:r>
          </w:p>
        </w:tc>
        <w:tc>
          <w:tcPr>
            <w:tcW w:w="1931" w:type="dxa"/>
            <w:shd w:val="clear" w:color="auto" w:fill="A8D08D" w:themeFill="accent6" w:themeFillTint="99"/>
          </w:tcPr>
          <w:p w14:paraId="4AC15761" w14:textId="241DA5B8" w:rsidR="00F33AC0" w:rsidRDefault="00F33AC0" w:rsidP="007D46E4">
            <w:r>
              <w:t>PASS</w:t>
            </w:r>
          </w:p>
        </w:tc>
      </w:tr>
      <w:tr w:rsidR="00F33AC0" w14:paraId="2EF0F618" w14:textId="77777777" w:rsidTr="002A1B57">
        <w:tc>
          <w:tcPr>
            <w:tcW w:w="672" w:type="dxa"/>
          </w:tcPr>
          <w:p w14:paraId="5D1BF2AB" w14:textId="755FACCC" w:rsidR="00F33AC0" w:rsidRDefault="00F33AC0" w:rsidP="007D46E4">
            <w:r>
              <w:t>1</w:t>
            </w:r>
          </w:p>
        </w:tc>
        <w:tc>
          <w:tcPr>
            <w:tcW w:w="2958" w:type="dxa"/>
          </w:tcPr>
          <w:p w14:paraId="46406808" w14:textId="2CEC5B8B" w:rsidR="00F33AC0" w:rsidRDefault="00F33AC0" w:rsidP="007D46E4">
            <w:r>
              <w:t>Stacked Teddy Bears (4 foot)</w:t>
            </w:r>
          </w:p>
        </w:tc>
        <w:tc>
          <w:tcPr>
            <w:tcW w:w="1848" w:type="dxa"/>
          </w:tcPr>
          <w:p w14:paraId="1439750C" w14:textId="68BF79CB" w:rsidR="00F33AC0" w:rsidRDefault="00F33AC0" w:rsidP="007D46E4">
            <w:r>
              <w:t>1 foot</w:t>
            </w:r>
          </w:p>
        </w:tc>
        <w:tc>
          <w:tcPr>
            <w:tcW w:w="1931" w:type="dxa"/>
            <w:shd w:val="clear" w:color="auto" w:fill="A8D08D" w:themeFill="accent6" w:themeFillTint="99"/>
          </w:tcPr>
          <w:p w14:paraId="7B4C088D" w14:textId="555C91B2" w:rsidR="00F33AC0" w:rsidRDefault="00F33AC0" w:rsidP="007D46E4">
            <w:r>
              <w:t>PASS</w:t>
            </w:r>
          </w:p>
        </w:tc>
      </w:tr>
      <w:tr w:rsidR="00F33AC0" w14:paraId="5F3B1EB0" w14:textId="77777777" w:rsidTr="00355D7B">
        <w:tc>
          <w:tcPr>
            <w:tcW w:w="672" w:type="dxa"/>
            <w:shd w:val="clear" w:color="auto" w:fill="DEEAF6" w:themeFill="accent1" w:themeFillTint="33"/>
          </w:tcPr>
          <w:p w14:paraId="6D1DCDB5" w14:textId="77777777" w:rsidR="00F33AC0" w:rsidRDefault="00F33AC0" w:rsidP="007D46E4"/>
        </w:tc>
        <w:tc>
          <w:tcPr>
            <w:tcW w:w="2958" w:type="dxa"/>
            <w:shd w:val="clear" w:color="auto" w:fill="DEEAF6" w:themeFill="accent1" w:themeFillTint="33"/>
          </w:tcPr>
          <w:p w14:paraId="4FD052CE" w14:textId="77777777" w:rsidR="00F33AC0" w:rsidRDefault="00F33AC0" w:rsidP="007D46E4"/>
        </w:tc>
        <w:tc>
          <w:tcPr>
            <w:tcW w:w="1848" w:type="dxa"/>
            <w:shd w:val="clear" w:color="auto" w:fill="DEEAF6" w:themeFill="accent1" w:themeFillTint="33"/>
          </w:tcPr>
          <w:p w14:paraId="2B699489" w14:textId="48FAD032" w:rsidR="00F33AC0" w:rsidRDefault="00F33AC0" w:rsidP="007D46E4"/>
        </w:tc>
        <w:tc>
          <w:tcPr>
            <w:tcW w:w="1931" w:type="dxa"/>
            <w:shd w:val="clear" w:color="auto" w:fill="DEEAF6" w:themeFill="accent1" w:themeFillTint="33"/>
          </w:tcPr>
          <w:p w14:paraId="0C74284F" w14:textId="77777777" w:rsidR="00F33AC0" w:rsidRDefault="00F33AC0" w:rsidP="007D46E4"/>
        </w:tc>
      </w:tr>
      <w:tr w:rsidR="00F33AC0" w14:paraId="0AEABF10" w14:textId="77777777" w:rsidTr="002A1B57">
        <w:tc>
          <w:tcPr>
            <w:tcW w:w="672" w:type="dxa"/>
          </w:tcPr>
          <w:p w14:paraId="7A15246B" w14:textId="72750AF0" w:rsidR="00F33AC0" w:rsidRDefault="00F33AC0" w:rsidP="007D46E4">
            <w:r>
              <w:t>2</w:t>
            </w:r>
          </w:p>
        </w:tc>
        <w:tc>
          <w:tcPr>
            <w:tcW w:w="2958" w:type="dxa"/>
          </w:tcPr>
          <w:p w14:paraId="1AB28CB2" w14:textId="34E2C526" w:rsidR="00F33AC0" w:rsidRDefault="00F33AC0" w:rsidP="007D46E4">
            <w:r>
              <w:t>Bottle (1 foot)</w:t>
            </w:r>
          </w:p>
        </w:tc>
        <w:tc>
          <w:tcPr>
            <w:tcW w:w="1848" w:type="dxa"/>
          </w:tcPr>
          <w:p w14:paraId="18231EF3" w14:textId="2137666E" w:rsidR="00F33AC0" w:rsidRDefault="00F33AC0" w:rsidP="007D46E4">
            <w:r>
              <w:t>2 foot</w:t>
            </w:r>
          </w:p>
        </w:tc>
        <w:tc>
          <w:tcPr>
            <w:tcW w:w="1931" w:type="dxa"/>
            <w:shd w:val="clear" w:color="auto" w:fill="A8D08D" w:themeFill="accent6" w:themeFillTint="99"/>
          </w:tcPr>
          <w:p w14:paraId="16671058" w14:textId="1BE18380" w:rsidR="00F33AC0" w:rsidRDefault="00F33AC0" w:rsidP="007D46E4">
            <w:r>
              <w:t>PASS</w:t>
            </w:r>
          </w:p>
        </w:tc>
      </w:tr>
      <w:tr w:rsidR="00F33AC0" w14:paraId="52C612F6" w14:textId="77777777" w:rsidTr="002A1B57">
        <w:tc>
          <w:tcPr>
            <w:tcW w:w="672" w:type="dxa"/>
          </w:tcPr>
          <w:p w14:paraId="6AB07A0A" w14:textId="59BA9DB0" w:rsidR="00F33AC0" w:rsidRDefault="00F33AC0" w:rsidP="007D46E4">
            <w:r>
              <w:lastRenderedPageBreak/>
              <w:t>2</w:t>
            </w:r>
          </w:p>
        </w:tc>
        <w:tc>
          <w:tcPr>
            <w:tcW w:w="2958" w:type="dxa"/>
          </w:tcPr>
          <w:p w14:paraId="1076115A" w14:textId="1B895411" w:rsidR="00F33AC0" w:rsidRDefault="00F33AC0" w:rsidP="007D46E4">
            <w:r>
              <w:t>Suitcase (2 foot)</w:t>
            </w:r>
          </w:p>
        </w:tc>
        <w:tc>
          <w:tcPr>
            <w:tcW w:w="1848" w:type="dxa"/>
          </w:tcPr>
          <w:p w14:paraId="0F46B870" w14:textId="62A093C4" w:rsidR="00F33AC0" w:rsidRDefault="00F33AC0" w:rsidP="007D46E4">
            <w:r>
              <w:t>2 foot</w:t>
            </w:r>
          </w:p>
        </w:tc>
        <w:tc>
          <w:tcPr>
            <w:tcW w:w="1931" w:type="dxa"/>
            <w:shd w:val="clear" w:color="auto" w:fill="A8D08D" w:themeFill="accent6" w:themeFillTint="99"/>
          </w:tcPr>
          <w:p w14:paraId="271E5C42" w14:textId="0A41CE9B" w:rsidR="00F33AC0" w:rsidRDefault="00F33AC0" w:rsidP="007D46E4">
            <w:r>
              <w:t>PASS</w:t>
            </w:r>
          </w:p>
        </w:tc>
      </w:tr>
      <w:tr w:rsidR="00F33AC0" w14:paraId="43EEF1C8" w14:textId="77777777" w:rsidTr="002A1B57">
        <w:tc>
          <w:tcPr>
            <w:tcW w:w="672" w:type="dxa"/>
          </w:tcPr>
          <w:p w14:paraId="13D2500C" w14:textId="67405CD9" w:rsidR="00F33AC0" w:rsidRDefault="00F33AC0" w:rsidP="007D46E4">
            <w:r>
              <w:t>2</w:t>
            </w:r>
          </w:p>
        </w:tc>
        <w:tc>
          <w:tcPr>
            <w:tcW w:w="2958" w:type="dxa"/>
          </w:tcPr>
          <w:p w14:paraId="1CB235C3" w14:textId="647885F4" w:rsidR="00F33AC0" w:rsidRDefault="00F33AC0" w:rsidP="007D46E4">
            <w:r>
              <w:t>Chair (3 foot)</w:t>
            </w:r>
          </w:p>
        </w:tc>
        <w:tc>
          <w:tcPr>
            <w:tcW w:w="1848" w:type="dxa"/>
          </w:tcPr>
          <w:p w14:paraId="06558653" w14:textId="6A163967" w:rsidR="00F33AC0" w:rsidRDefault="00F33AC0" w:rsidP="007D46E4">
            <w:r>
              <w:t>2 foot</w:t>
            </w:r>
          </w:p>
        </w:tc>
        <w:tc>
          <w:tcPr>
            <w:tcW w:w="1931" w:type="dxa"/>
            <w:shd w:val="clear" w:color="auto" w:fill="A8D08D" w:themeFill="accent6" w:themeFillTint="99"/>
          </w:tcPr>
          <w:p w14:paraId="1A0EC6D7" w14:textId="6B283D74" w:rsidR="00F33AC0" w:rsidRDefault="00F33AC0" w:rsidP="007D46E4">
            <w:r>
              <w:t>PASS</w:t>
            </w:r>
          </w:p>
        </w:tc>
      </w:tr>
      <w:tr w:rsidR="00F33AC0" w14:paraId="01EEA088" w14:textId="77777777" w:rsidTr="002A1B57">
        <w:tc>
          <w:tcPr>
            <w:tcW w:w="672" w:type="dxa"/>
          </w:tcPr>
          <w:p w14:paraId="40BE7107" w14:textId="2B36F0F6" w:rsidR="00F33AC0" w:rsidRDefault="00F33AC0" w:rsidP="007D46E4">
            <w:r>
              <w:t>2</w:t>
            </w:r>
          </w:p>
        </w:tc>
        <w:tc>
          <w:tcPr>
            <w:tcW w:w="2958" w:type="dxa"/>
          </w:tcPr>
          <w:p w14:paraId="59A9E898" w14:textId="6D2C867C" w:rsidR="00F33AC0" w:rsidRDefault="00F33AC0" w:rsidP="007D46E4">
            <w:r>
              <w:t>Stacked Teddy Bears (4 foot)</w:t>
            </w:r>
          </w:p>
        </w:tc>
        <w:tc>
          <w:tcPr>
            <w:tcW w:w="1848" w:type="dxa"/>
          </w:tcPr>
          <w:p w14:paraId="6502FE8B" w14:textId="66A04343" w:rsidR="00F33AC0" w:rsidRDefault="00F33AC0" w:rsidP="007D46E4">
            <w:r>
              <w:t>2 foot</w:t>
            </w:r>
          </w:p>
        </w:tc>
        <w:tc>
          <w:tcPr>
            <w:tcW w:w="1931" w:type="dxa"/>
            <w:shd w:val="clear" w:color="auto" w:fill="A8D08D" w:themeFill="accent6" w:themeFillTint="99"/>
          </w:tcPr>
          <w:p w14:paraId="3EEC1501" w14:textId="10FE7607" w:rsidR="00F33AC0" w:rsidRDefault="00F33AC0" w:rsidP="007D46E4">
            <w:r>
              <w:t>PASS</w:t>
            </w:r>
          </w:p>
        </w:tc>
      </w:tr>
      <w:tr w:rsidR="00F33AC0" w14:paraId="1F4CBC47" w14:textId="77777777" w:rsidTr="00355D7B">
        <w:tc>
          <w:tcPr>
            <w:tcW w:w="672" w:type="dxa"/>
            <w:shd w:val="clear" w:color="auto" w:fill="DEEAF6" w:themeFill="accent1" w:themeFillTint="33"/>
          </w:tcPr>
          <w:p w14:paraId="3A913ABA" w14:textId="77777777" w:rsidR="00F33AC0" w:rsidRDefault="00F33AC0" w:rsidP="007D46E4"/>
        </w:tc>
        <w:tc>
          <w:tcPr>
            <w:tcW w:w="2958" w:type="dxa"/>
            <w:shd w:val="clear" w:color="auto" w:fill="DEEAF6" w:themeFill="accent1" w:themeFillTint="33"/>
          </w:tcPr>
          <w:p w14:paraId="2EA440FC" w14:textId="77777777" w:rsidR="00F33AC0" w:rsidRDefault="00F33AC0" w:rsidP="007D46E4"/>
        </w:tc>
        <w:tc>
          <w:tcPr>
            <w:tcW w:w="1848" w:type="dxa"/>
            <w:shd w:val="clear" w:color="auto" w:fill="DEEAF6" w:themeFill="accent1" w:themeFillTint="33"/>
          </w:tcPr>
          <w:p w14:paraId="7086C9B0" w14:textId="3B6E1B0A" w:rsidR="00F33AC0" w:rsidRDefault="00F33AC0" w:rsidP="007D46E4"/>
        </w:tc>
        <w:tc>
          <w:tcPr>
            <w:tcW w:w="1931" w:type="dxa"/>
            <w:shd w:val="clear" w:color="auto" w:fill="DEEAF6" w:themeFill="accent1" w:themeFillTint="33"/>
          </w:tcPr>
          <w:p w14:paraId="7DF446CA" w14:textId="77777777" w:rsidR="00F33AC0" w:rsidRDefault="00F33AC0" w:rsidP="007D46E4"/>
        </w:tc>
      </w:tr>
      <w:tr w:rsidR="00F33AC0" w14:paraId="5C222D3D" w14:textId="77777777" w:rsidTr="002A1B57">
        <w:tc>
          <w:tcPr>
            <w:tcW w:w="672" w:type="dxa"/>
          </w:tcPr>
          <w:p w14:paraId="5DDFC43C" w14:textId="75C6D811" w:rsidR="00F33AC0" w:rsidRDefault="00F33AC0" w:rsidP="007D46E4">
            <w:r>
              <w:t>3</w:t>
            </w:r>
          </w:p>
        </w:tc>
        <w:tc>
          <w:tcPr>
            <w:tcW w:w="2958" w:type="dxa"/>
          </w:tcPr>
          <w:p w14:paraId="22142FDD" w14:textId="664588F1" w:rsidR="00F33AC0" w:rsidRDefault="00F33AC0" w:rsidP="007D46E4">
            <w:r>
              <w:t>Bottle (1 foot)</w:t>
            </w:r>
          </w:p>
        </w:tc>
        <w:tc>
          <w:tcPr>
            <w:tcW w:w="1848" w:type="dxa"/>
          </w:tcPr>
          <w:p w14:paraId="6C7826D5" w14:textId="257263B9" w:rsidR="00F33AC0" w:rsidRDefault="00F33AC0" w:rsidP="007D46E4">
            <w:r>
              <w:t>3 foot</w:t>
            </w:r>
          </w:p>
        </w:tc>
        <w:tc>
          <w:tcPr>
            <w:tcW w:w="1931" w:type="dxa"/>
            <w:shd w:val="clear" w:color="auto" w:fill="A8D08D" w:themeFill="accent6" w:themeFillTint="99"/>
          </w:tcPr>
          <w:p w14:paraId="5876AEF1" w14:textId="5EC37DC0" w:rsidR="00F33AC0" w:rsidRDefault="00F33AC0" w:rsidP="007D46E4">
            <w:r>
              <w:t>PASS</w:t>
            </w:r>
          </w:p>
        </w:tc>
      </w:tr>
      <w:tr w:rsidR="00F33AC0" w14:paraId="49BCEA9A" w14:textId="77777777" w:rsidTr="002A1B57">
        <w:tc>
          <w:tcPr>
            <w:tcW w:w="672" w:type="dxa"/>
          </w:tcPr>
          <w:p w14:paraId="262E6743" w14:textId="685C080C" w:rsidR="00F33AC0" w:rsidRDefault="00F33AC0" w:rsidP="007D46E4">
            <w:r>
              <w:t>3</w:t>
            </w:r>
          </w:p>
        </w:tc>
        <w:tc>
          <w:tcPr>
            <w:tcW w:w="2958" w:type="dxa"/>
          </w:tcPr>
          <w:p w14:paraId="035AC7C1" w14:textId="5AB1CF72" w:rsidR="00F33AC0" w:rsidRDefault="00F33AC0" w:rsidP="007D46E4">
            <w:r>
              <w:t>Suitcase (2 foot)</w:t>
            </w:r>
          </w:p>
        </w:tc>
        <w:tc>
          <w:tcPr>
            <w:tcW w:w="1848" w:type="dxa"/>
          </w:tcPr>
          <w:p w14:paraId="5D3C309B" w14:textId="316E6F1B" w:rsidR="00F33AC0" w:rsidRDefault="00F33AC0" w:rsidP="007D46E4">
            <w:r>
              <w:t>3 foot</w:t>
            </w:r>
          </w:p>
        </w:tc>
        <w:tc>
          <w:tcPr>
            <w:tcW w:w="1931" w:type="dxa"/>
            <w:shd w:val="clear" w:color="auto" w:fill="A8D08D" w:themeFill="accent6" w:themeFillTint="99"/>
          </w:tcPr>
          <w:p w14:paraId="69219E25" w14:textId="66A43147" w:rsidR="00F33AC0" w:rsidRDefault="00F33AC0" w:rsidP="007D46E4">
            <w:r>
              <w:t>PASS</w:t>
            </w:r>
          </w:p>
        </w:tc>
      </w:tr>
      <w:tr w:rsidR="00F33AC0" w14:paraId="68E2C496" w14:textId="77777777" w:rsidTr="002A1B57">
        <w:tc>
          <w:tcPr>
            <w:tcW w:w="672" w:type="dxa"/>
          </w:tcPr>
          <w:p w14:paraId="6F80E4C4" w14:textId="2DADA893" w:rsidR="00F33AC0" w:rsidRDefault="00F33AC0" w:rsidP="007D46E4">
            <w:r>
              <w:t>3</w:t>
            </w:r>
          </w:p>
        </w:tc>
        <w:tc>
          <w:tcPr>
            <w:tcW w:w="2958" w:type="dxa"/>
          </w:tcPr>
          <w:p w14:paraId="478BEED6" w14:textId="56E3FAFC" w:rsidR="00F33AC0" w:rsidRDefault="00F33AC0" w:rsidP="007D46E4">
            <w:r>
              <w:t>Chair (3 foot)</w:t>
            </w:r>
          </w:p>
        </w:tc>
        <w:tc>
          <w:tcPr>
            <w:tcW w:w="1848" w:type="dxa"/>
          </w:tcPr>
          <w:p w14:paraId="3ED536B4" w14:textId="1B734408" w:rsidR="00F33AC0" w:rsidRDefault="00F33AC0" w:rsidP="007D46E4">
            <w:r>
              <w:t>3 foot</w:t>
            </w:r>
          </w:p>
        </w:tc>
        <w:tc>
          <w:tcPr>
            <w:tcW w:w="1931" w:type="dxa"/>
            <w:shd w:val="clear" w:color="auto" w:fill="A8D08D" w:themeFill="accent6" w:themeFillTint="99"/>
          </w:tcPr>
          <w:p w14:paraId="14A068D7" w14:textId="077F136C" w:rsidR="00F33AC0" w:rsidRDefault="00F33AC0" w:rsidP="007D46E4">
            <w:r>
              <w:t>PASS</w:t>
            </w:r>
          </w:p>
        </w:tc>
      </w:tr>
      <w:tr w:rsidR="00F33AC0" w14:paraId="0D68D71C" w14:textId="77777777" w:rsidTr="002A1B57">
        <w:tc>
          <w:tcPr>
            <w:tcW w:w="672" w:type="dxa"/>
          </w:tcPr>
          <w:p w14:paraId="5E9CAF71" w14:textId="7A28DEAC" w:rsidR="00F33AC0" w:rsidRDefault="00F33AC0" w:rsidP="007D46E4">
            <w:r>
              <w:t>3</w:t>
            </w:r>
          </w:p>
        </w:tc>
        <w:tc>
          <w:tcPr>
            <w:tcW w:w="2958" w:type="dxa"/>
          </w:tcPr>
          <w:p w14:paraId="346B9179" w14:textId="116BD777" w:rsidR="00F33AC0" w:rsidRDefault="00F33AC0" w:rsidP="007D46E4">
            <w:r>
              <w:t>Stacked Teddy Bears (4 foot)</w:t>
            </w:r>
          </w:p>
        </w:tc>
        <w:tc>
          <w:tcPr>
            <w:tcW w:w="1848" w:type="dxa"/>
          </w:tcPr>
          <w:p w14:paraId="3C03730B" w14:textId="6245702B" w:rsidR="00F33AC0" w:rsidRDefault="00F33AC0" w:rsidP="007D46E4">
            <w:r>
              <w:t>3 foot</w:t>
            </w:r>
          </w:p>
        </w:tc>
        <w:tc>
          <w:tcPr>
            <w:tcW w:w="1931" w:type="dxa"/>
            <w:shd w:val="clear" w:color="auto" w:fill="A8D08D" w:themeFill="accent6" w:themeFillTint="99"/>
          </w:tcPr>
          <w:p w14:paraId="6B614389" w14:textId="2EDF6F9F" w:rsidR="00F33AC0" w:rsidRDefault="00F33AC0" w:rsidP="007D46E4">
            <w:r>
              <w:t>PASS</w:t>
            </w:r>
          </w:p>
        </w:tc>
      </w:tr>
      <w:tr w:rsidR="00F33AC0" w14:paraId="46E8D1A5" w14:textId="77777777" w:rsidTr="00355D7B">
        <w:tc>
          <w:tcPr>
            <w:tcW w:w="672" w:type="dxa"/>
            <w:shd w:val="clear" w:color="auto" w:fill="DEEAF6" w:themeFill="accent1" w:themeFillTint="33"/>
          </w:tcPr>
          <w:p w14:paraId="0A10F5DD" w14:textId="77777777" w:rsidR="00F33AC0" w:rsidRDefault="00F33AC0" w:rsidP="007D46E4"/>
        </w:tc>
        <w:tc>
          <w:tcPr>
            <w:tcW w:w="2958" w:type="dxa"/>
            <w:shd w:val="clear" w:color="auto" w:fill="DEEAF6" w:themeFill="accent1" w:themeFillTint="33"/>
          </w:tcPr>
          <w:p w14:paraId="4DDA86AE" w14:textId="77777777" w:rsidR="00F33AC0" w:rsidRDefault="00F33AC0" w:rsidP="007D46E4"/>
        </w:tc>
        <w:tc>
          <w:tcPr>
            <w:tcW w:w="1848" w:type="dxa"/>
            <w:shd w:val="clear" w:color="auto" w:fill="DEEAF6" w:themeFill="accent1" w:themeFillTint="33"/>
          </w:tcPr>
          <w:p w14:paraId="47B4C499" w14:textId="4CD35461" w:rsidR="00F33AC0" w:rsidRDefault="00F33AC0" w:rsidP="007D46E4"/>
        </w:tc>
        <w:tc>
          <w:tcPr>
            <w:tcW w:w="1931" w:type="dxa"/>
            <w:shd w:val="clear" w:color="auto" w:fill="DEEAF6" w:themeFill="accent1" w:themeFillTint="33"/>
          </w:tcPr>
          <w:p w14:paraId="7CE70CF3" w14:textId="77777777" w:rsidR="00F33AC0" w:rsidRDefault="00F33AC0" w:rsidP="007D46E4"/>
        </w:tc>
      </w:tr>
      <w:tr w:rsidR="00F33AC0" w14:paraId="1CBCEFD7" w14:textId="77777777" w:rsidTr="002A1B57">
        <w:tc>
          <w:tcPr>
            <w:tcW w:w="672" w:type="dxa"/>
          </w:tcPr>
          <w:p w14:paraId="6CBF7B15" w14:textId="0CF3736F" w:rsidR="00F33AC0" w:rsidRDefault="00F33AC0" w:rsidP="007D46E4">
            <w:r>
              <w:t>4</w:t>
            </w:r>
          </w:p>
        </w:tc>
        <w:tc>
          <w:tcPr>
            <w:tcW w:w="2958" w:type="dxa"/>
          </w:tcPr>
          <w:p w14:paraId="30CABD69" w14:textId="27293BA9" w:rsidR="00F33AC0" w:rsidRDefault="00F33AC0" w:rsidP="007D46E4">
            <w:r>
              <w:t>Bottle (1 foot)</w:t>
            </w:r>
          </w:p>
        </w:tc>
        <w:tc>
          <w:tcPr>
            <w:tcW w:w="1848" w:type="dxa"/>
          </w:tcPr>
          <w:p w14:paraId="08E1D429" w14:textId="0A1E1F7D" w:rsidR="00F33AC0" w:rsidRDefault="00F33AC0" w:rsidP="007D46E4">
            <w:r>
              <w:t>4 foot</w:t>
            </w:r>
          </w:p>
        </w:tc>
        <w:tc>
          <w:tcPr>
            <w:tcW w:w="1931" w:type="dxa"/>
            <w:shd w:val="clear" w:color="auto" w:fill="A8D08D" w:themeFill="accent6" w:themeFillTint="99"/>
          </w:tcPr>
          <w:p w14:paraId="5A94E25D" w14:textId="2E18BC08" w:rsidR="00F33AC0" w:rsidRDefault="00F33AC0" w:rsidP="007D46E4">
            <w:r>
              <w:t>PASS</w:t>
            </w:r>
          </w:p>
        </w:tc>
      </w:tr>
      <w:tr w:rsidR="00F33AC0" w14:paraId="1288A579" w14:textId="77777777" w:rsidTr="002A1B57">
        <w:tc>
          <w:tcPr>
            <w:tcW w:w="672" w:type="dxa"/>
          </w:tcPr>
          <w:p w14:paraId="1749CDB8" w14:textId="72A0220B" w:rsidR="00F33AC0" w:rsidRDefault="00F33AC0" w:rsidP="007D46E4">
            <w:r>
              <w:t>4</w:t>
            </w:r>
          </w:p>
        </w:tc>
        <w:tc>
          <w:tcPr>
            <w:tcW w:w="2958" w:type="dxa"/>
          </w:tcPr>
          <w:p w14:paraId="30D7AD53" w14:textId="55F28E17" w:rsidR="00F33AC0" w:rsidRDefault="00F33AC0" w:rsidP="007D46E4">
            <w:r>
              <w:t>Suitcase (2 foot)</w:t>
            </w:r>
          </w:p>
        </w:tc>
        <w:tc>
          <w:tcPr>
            <w:tcW w:w="1848" w:type="dxa"/>
          </w:tcPr>
          <w:p w14:paraId="0565D1AE" w14:textId="71824B99" w:rsidR="00F33AC0" w:rsidRDefault="00F33AC0" w:rsidP="007D46E4">
            <w:r>
              <w:t>4 foot</w:t>
            </w:r>
          </w:p>
        </w:tc>
        <w:tc>
          <w:tcPr>
            <w:tcW w:w="1931" w:type="dxa"/>
            <w:shd w:val="clear" w:color="auto" w:fill="A8D08D" w:themeFill="accent6" w:themeFillTint="99"/>
          </w:tcPr>
          <w:p w14:paraId="2E29BEC7" w14:textId="00B0727C" w:rsidR="00F33AC0" w:rsidRDefault="00F33AC0" w:rsidP="007D46E4">
            <w:r>
              <w:t>PASS</w:t>
            </w:r>
          </w:p>
        </w:tc>
      </w:tr>
      <w:tr w:rsidR="00F33AC0" w14:paraId="66AB3D18" w14:textId="77777777" w:rsidTr="002A1B57">
        <w:tc>
          <w:tcPr>
            <w:tcW w:w="672" w:type="dxa"/>
          </w:tcPr>
          <w:p w14:paraId="1F40C9E2" w14:textId="0446ED18" w:rsidR="00F33AC0" w:rsidRDefault="00F33AC0" w:rsidP="007D46E4">
            <w:r>
              <w:t>4</w:t>
            </w:r>
          </w:p>
        </w:tc>
        <w:tc>
          <w:tcPr>
            <w:tcW w:w="2958" w:type="dxa"/>
          </w:tcPr>
          <w:p w14:paraId="5B7639E0" w14:textId="5E35CB50" w:rsidR="00F33AC0" w:rsidRDefault="00F33AC0" w:rsidP="007D46E4">
            <w:r>
              <w:t>Chair (3 foot)</w:t>
            </w:r>
          </w:p>
        </w:tc>
        <w:tc>
          <w:tcPr>
            <w:tcW w:w="1848" w:type="dxa"/>
          </w:tcPr>
          <w:p w14:paraId="138D9C0D" w14:textId="0ED61204" w:rsidR="00F33AC0" w:rsidRDefault="00F33AC0" w:rsidP="007D46E4">
            <w:r>
              <w:t>4 foot</w:t>
            </w:r>
          </w:p>
        </w:tc>
        <w:tc>
          <w:tcPr>
            <w:tcW w:w="1931" w:type="dxa"/>
            <w:shd w:val="clear" w:color="auto" w:fill="A8D08D" w:themeFill="accent6" w:themeFillTint="99"/>
          </w:tcPr>
          <w:p w14:paraId="3AA853FF" w14:textId="7838A067" w:rsidR="00F33AC0" w:rsidRDefault="00F33AC0" w:rsidP="007D46E4">
            <w:r>
              <w:t>PASS</w:t>
            </w:r>
          </w:p>
        </w:tc>
      </w:tr>
      <w:tr w:rsidR="00F33AC0" w14:paraId="62CDC80C" w14:textId="77777777" w:rsidTr="002A1B57">
        <w:tc>
          <w:tcPr>
            <w:tcW w:w="672" w:type="dxa"/>
          </w:tcPr>
          <w:p w14:paraId="5253AB4B" w14:textId="3002772E" w:rsidR="00F33AC0" w:rsidRDefault="00F33AC0" w:rsidP="007D46E4">
            <w:r>
              <w:t>4</w:t>
            </w:r>
          </w:p>
        </w:tc>
        <w:tc>
          <w:tcPr>
            <w:tcW w:w="2958" w:type="dxa"/>
          </w:tcPr>
          <w:p w14:paraId="7F485DCD" w14:textId="4ABDA66E" w:rsidR="00F33AC0" w:rsidRDefault="00F33AC0" w:rsidP="007D46E4">
            <w:r>
              <w:t>Stacked Teddy Bears (4 foot)</w:t>
            </w:r>
          </w:p>
        </w:tc>
        <w:tc>
          <w:tcPr>
            <w:tcW w:w="1848" w:type="dxa"/>
          </w:tcPr>
          <w:p w14:paraId="6EDF3376" w14:textId="08495306" w:rsidR="00F33AC0" w:rsidRDefault="00F33AC0" w:rsidP="007D46E4">
            <w:r>
              <w:t>4 foot</w:t>
            </w:r>
          </w:p>
        </w:tc>
        <w:tc>
          <w:tcPr>
            <w:tcW w:w="1931" w:type="dxa"/>
            <w:shd w:val="clear" w:color="auto" w:fill="A8D08D" w:themeFill="accent6" w:themeFillTint="99"/>
          </w:tcPr>
          <w:p w14:paraId="03C62032" w14:textId="71F54A88" w:rsidR="00F33AC0" w:rsidRDefault="00F33AC0" w:rsidP="007D46E4">
            <w:r>
              <w:t>PASS</w:t>
            </w:r>
          </w:p>
        </w:tc>
      </w:tr>
      <w:tr w:rsidR="00F33AC0" w14:paraId="2FC9C25C" w14:textId="77777777" w:rsidTr="00355D7B">
        <w:tc>
          <w:tcPr>
            <w:tcW w:w="672" w:type="dxa"/>
            <w:shd w:val="clear" w:color="auto" w:fill="DEEAF6" w:themeFill="accent1" w:themeFillTint="33"/>
          </w:tcPr>
          <w:p w14:paraId="0B8062CF" w14:textId="77777777" w:rsidR="00F33AC0" w:rsidRDefault="00F33AC0" w:rsidP="007D46E4"/>
        </w:tc>
        <w:tc>
          <w:tcPr>
            <w:tcW w:w="2958" w:type="dxa"/>
            <w:shd w:val="clear" w:color="auto" w:fill="DEEAF6" w:themeFill="accent1" w:themeFillTint="33"/>
          </w:tcPr>
          <w:p w14:paraId="37C410BB" w14:textId="77777777" w:rsidR="00F33AC0" w:rsidRDefault="00F33AC0" w:rsidP="007D46E4"/>
        </w:tc>
        <w:tc>
          <w:tcPr>
            <w:tcW w:w="1848" w:type="dxa"/>
            <w:shd w:val="clear" w:color="auto" w:fill="DEEAF6" w:themeFill="accent1" w:themeFillTint="33"/>
          </w:tcPr>
          <w:p w14:paraId="575B48A2" w14:textId="051B9968" w:rsidR="00F33AC0" w:rsidRDefault="00F33AC0" w:rsidP="007D46E4"/>
        </w:tc>
        <w:tc>
          <w:tcPr>
            <w:tcW w:w="1931" w:type="dxa"/>
            <w:shd w:val="clear" w:color="auto" w:fill="DEEAF6" w:themeFill="accent1" w:themeFillTint="33"/>
          </w:tcPr>
          <w:p w14:paraId="63FE59D9" w14:textId="77777777" w:rsidR="00F33AC0" w:rsidRDefault="00F33AC0" w:rsidP="007D46E4"/>
        </w:tc>
      </w:tr>
      <w:tr w:rsidR="00F33AC0" w14:paraId="49EF1671" w14:textId="77777777" w:rsidTr="002A1B57">
        <w:tc>
          <w:tcPr>
            <w:tcW w:w="672" w:type="dxa"/>
          </w:tcPr>
          <w:p w14:paraId="6A3205CE" w14:textId="69A2E1CC" w:rsidR="00F33AC0" w:rsidRDefault="00F33AC0" w:rsidP="007D46E4">
            <w:r>
              <w:t>5</w:t>
            </w:r>
          </w:p>
        </w:tc>
        <w:tc>
          <w:tcPr>
            <w:tcW w:w="2958" w:type="dxa"/>
          </w:tcPr>
          <w:p w14:paraId="03B5A6E8" w14:textId="31E346F3" w:rsidR="00F33AC0" w:rsidRDefault="00F33AC0" w:rsidP="007D46E4">
            <w:r>
              <w:t>Bottle (1 foot)</w:t>
            </w:r>
          </w:p>
        </w:tc>
        <w:tc>
          <w:tcPr>
            <w:tcW w:w="1848" w:type="dxa"/>
          </w:tcPr>
          <w:p w14:paraId="1C15AD7E" w14:textId="2E6F2508" w:rsidR="00F33AC0" w:rsidRDefault="00F33AC0" w:rsidP="007D46E4">
            <w:r>
              <w:t>5 foot</w:t>
            </w:r>
          </w:p>
        </w:tc>
        <w:tc>
          <w:tcPr>
            <w:tcW w:w="1931" w:type="dxa"/>
            <w:shd w:val="clear" w:color="auto" w:fill="A8D08D" w:themeFill="accent6" w:themeFillTint="99"/>
          </w:tcPr>
          <w:p w14:paraId="06AD85B5" w14:textId="3855EE71" w:rsidR="00F33AC0" w:rsidRDefault="00F33AC0" w:rsidP="007D46E4">
            <w:r>
              <w:t>PASS</w:t>
            </w:r>
          </w:p>
        </w:tc>
      </w:tr>
      <w:tr w:rsidR="00F33AC0" w14:paraId="1D6CB3D8" w14:textId="77777777" w:rsidTr="002A1B57">
        <w:tc>
          <w:tcPr>
            <w:tcW w:w="672" w:type="dxa"/>
          </w:tcPr>
          <w:p w14:paraId="743CD4E6" w14:textId="28BD30E4" w:rsidR="00F33AC0" w:rsidRDefault="00F33AC0" w:rsidP="007D46E4">
            <w:r>
              <w:t>5</w:t>
            </w:r>
          </w:p>
        </w:tc>
        <w:tc>
          <w:tcPr>
            <w:tcW w:w="2958" w:type="dxa"/>
          </w:tcPr>
          <w:p w14:paraId="65DDB98B" w14:textId="7ADBC9D4" w:rsidR="00F33AC0" w:rsidRDefault="00F33AC0" w:rsidP="007D46E4">
            <w:r>
              <w:t>Suitcase (2 foot)</w:t>
            </w:r>
          </w:p>
        </w:tc>
        <w:tc>
          <w:tcPr>
            <w:tcW w:w="1848" w:type="dxa"/>
          </w:tcPr>
          <w:p w14:paraId="5CC07251" w14:textId="1F7C29C8" w:rsidR="00F33AC0" w:rsidRDefault="00F33AC0" w:rsidP="007D46E4">
            <w:r>
              <w:t>5 foot</w:t>
            </w:r>
          </w:p>
        </w:tc>
        <w:tc>
          <w:tcPr>
            <w:tcW w:w="1931" w:type="dxa"/>
            <w:shd w:val="clear" w:color="auto" w:fill="A8D08D" w:themeFill="accent6" w:themeFillTint="99"/>
          </w:tcPr>
          <w:p w14:paraId="5DEE6384" w14:textId="7E672A4D" w:rsidR="00F33AC0" w:rsidRDefault="00F33AC0" w:rsidP="007D46E4">
            <w:r>
              <w:t>PASS</w:t>
            </w:r>
          </w:p>
        </w:tc>
      </w:tr>
      <w:tr w:rsidR="00F33AC0" w14:paraId="372C2D61" w14:textId="77777777" w:rsidTr="002A1B57">
        <w:tc>
          <w:tcPr>
            <w:tcW w:w="672" w:type="dxa"/>
          </w:tcPr>
          <w:p w14:paraId="6E3C26BB" w14:textId="7D09763D" w:rsidR="00F33AC0" w:rsidRDefault="00F33AC0" w:rsidP="007D46E4">
            <w:r>
              <w:t>5</w:t>
            </w:r>
          </w:p>
        </w:tc>
        <w:tc>
          <w:tcPr>
            <w:tcW w:w="2958" w:type="dxa"/>
          </w:tcPr>
          <w:p w14:paraId="2D84017F" w14:textId="4E9E2E56" w:rsidR="00F33AC0" w:rsidRDefault="00F33AC0" w:rsidP="007D46E4">
            <w:r>
              <w:t>Chair (3 foot)</w:t>
            </w:r>
          </w:p>
        </w:tc>
        <w:tc>
          <w:tcPr>
            <w:tcW w:w="1848" w:type="dxa"/>
          </w:tcPr>
          <w:p w14:paraId="14A6B5CB" w14:textId="4C792D61" w:rsidR="00F33AC0" w:rsidRDefault="00F33AC0" w:rsidP="007D46E4">
            <w:r>
              <w:t>5 foot</w:t>
            </w:r>
          </w:p>
        </w:tc>
        <w:tc>
          <w:tcPr>
            <w:tcW w:w="1931" w:type="dxa"/>
            <w:shd w:val="clear" w:color="auto" w:fill="A8D08D" w:themeFill="accent6" w:themeFillTint="99"/>
          </w:tcPr>
          <w:p w14:paraId="5A98E8EA" w14:textId="44C477C1" w:rsidR="00F33AC0" w:rsidRDefault="00F33AC0" w:rsidP="007D46E4">
            <w:r>
              <w:t>PASS</w:t>
            </w:r>
          </w:p>
        </w:tc>
      </w:tr>
      <w:tr w:rsidR="00F33AC0" w14:paraId="2FA1B6EC" w14:textId="77777777" w:rsidTr="002A1B57">
        <w:tc>
          <w:tcPr>
            <w:tcW w:w="672" w:type="dxa"/>
          </w:tcPr>
          <w:p w14:paraId="34D5A9F2" w14:textId="6F09F313" w:rsidR="00F33AC0" w:rsidRDefault="00F33AC0" w:rsidP="007D46E4">
            <w:r>
              <w:t>5</w:t>
            </w:r>
          </w:p>
        </w:tc>
        <w:tc>
          <w:tcPr>
            <w:tcW w:w="2958" w:type="dxa"/>
          </w:tcPr>
          <w:p w14:paraId="20249ECA" w14:textId="179775B6" w:rsidR="00F33AC0" w:rsidRDefault="00F33AC0" w:rsidP="007D46E4">
            <w:r>
              <w:t>Stacked Teddy Bears (4 foot)</w:t>
            </w:r>
          </w:p>
        </w:tc>
        <w:tc>
          <w:tcPr>
            <w:tcW w:w="1848" w:type="dxa"/>
          </w:tcPr>
          <w:p w14:paraId="03E57C3D" w14:textId="1B5C828F" w:rsidR="00F33AC0" w:rsidRDefault="00F33AC0" w:rsidP="007D46E4">
            <w:r>
              <w:t>5 foot</w:t>
            </w:r>
          </w:p>
        </w:tc>
        <w:tc>
          <w:tcPr>
            <w:tcW w:w="1931" w:type="dxa"/>
            <w:shd w:val="clear" w:color="auto" w:fill="A8D08D" w:themeFill="accent6" w:themeFillTint="99"/>
          </w:tcPr>
          <w:p w14:paraId="15DBE30A" w14:textId="6A88252D" w:rsidR="00F33AC0" w:rsidRDefault="00F33AC0" w:rsidP="007D46E4">
            <w:r>
              <w:t>PASS</w:t>
            </w:r>
          </w:p>
        </w:tc>
      </w:tr>
    </w:tbl>
    <w:p w14:paraId="30CA8AFE" w14:textId="3D540735" w:rsidR="007D46E4" w:rsidRDefault="0088735F" w:rsidP="0088735F">
      <w:pPr>
        <w:pStyle w:val="Caption"/>
      </w:pPr>
      <w:bookmarkStart w:id="426" w:name="_Toc35765860"/>
      <w:r>
        <w:t xml:space="preserve">Table </w:t>
      </w:r>
      <w:fldSimple w:instr=" SEQ Table \* ARABIC ">
        <w:r w:rsidR="00AF7D9D">
          <w:rPr>
            <w:noProof/>
          </w:rPr>
          <w:t>5</w:t>
        </w:r>
      </w:fldSimple>
      <w:r>
        <w:t>: Results of General Evaluation</w:t>
      </w:r>
      <w:bookmarkEnd w:id="426"/>
    </w:p>
    <w:p w14:paraId="6942EA30" w14:textId="77777777" w:rsidR="00AE31DC" w:rsidRPr="00AE31DC" w:rsidRDefault="00AE31DC" w:rsidP="00AE31DC"/>
    <w:p w14:paraId="3417537B" w14:textId="364ACF20" w:rsidR="000C03D0" w:rsidRPr="000C03D0" w:rsidRDefault="007D46E4" w:rsidP="000C03D0">
      <w:pPr>
        <w:pStyle w:val="Heading2"/>
        <w:spacing w:after="240" w:line="360" w:lineRule="auto"/>
        <w:rPr>
          <w:sz w:val="22"/>
          <w:szCs w:val="22"/>
        </w:rPr>
      </w:pPr>
      <w:r>
        <w:rPr>
          <w:sz w:val="22"/>
          <w:szCs w:val="22"/>
        </w:rPr>
        <w:t>5</w:t>
      </w:r>
      <w:r w:rsidRPr="00204E8B">
        <w:rPr>
          <w:sz w:val="22"/>
          <w:szCs w:val="22"/>
        </w:rPr>
        <w:t>.</w:t>
      </w:r>
      <w:r>
        <w:rPr>
          <w:sz w:val="22"/>
          <w:szCs w:val="22"/>
        </w:rPr>
        <w:t>3</w:t>
      </w:r>
      <w:r w:rsidRPr="00204E8B">
        <w:rPr>
          <w:sz w:val="22"/>
          <w:szCs w:val="22"/>
        </w:rPr>
        <w:t>.</w:t>
      </w:r>
      <w:r>
        <w:rPr>
          <w:sz w:val="22"/>
          <w:szCs w:val="22"/>
        </w:rPr>
        <w:t>2</w:t>
      </w:r>
      <w:r w:rsidRPr="00204E8B">
        <w:rPr>
          <w:sz w:val="22"/>
          <w:szCs w:val="22"/>
        </w:rPr>
        <w:t xml:space="preserve"> </w:t>
      </w:r>
      <w:r>
        <w:rPr>
          <w:sz w:val="22"/>
          <w:szCs w:val="22"/>
        </w:rPr>
        <w:t>User Testing (conducted by the developer)</w:t>
      </w:r>
    </w:p>
    <w:p w14:paraId="25D95873" w14:textId="42FB8CD7" w:rsidR="000C03D0" w:rsidRPr="000C03D0" w:rsidRDefault="000C03D0" w:rsidP="000C03D0">
      <w:pPr>
        <w:pStyle w:val="ListParagraph"/>
        <w:numPr>
          <w:ilvl w:val="0"/>
          <w:numId w:val="11"/>
        </w:numPr>
        <w:rPr>
          <w:highlight w:val="yellow"/>
        </w:rPr>
      </w:pPr>
      <w:r w:rsidRPr="000C03D0">
        <w:rPr>
          <w:highlight w:val="yellow"/>
        </w:rPr>
        <w:t>Developer of project had to conduct own user tests as unable to complete user tests of potential users</w:t>
      </w:r>
    </w:p>
    <w:p w14:paraId="4756D944" w14:textId="30132440" w:rsidR="000C03D0" w:rsidRDefault="000C03D0" w:rsidP="000C03D0">
      <w:pPr>
        <w:pStyle w:val="ListParagraph"/>
        <w:numPr>
          <w:ilvl w:val="1"/>
          <w:numId w:val="11"/>
        </w:numPr>
        <w:rPr>
          <w:highlight w:val="yellow"/>
        </w:rPr>
      </w:pPr>
      <w:r w:rsidRPr="000C03D0">
        <w:rPr>
          <w:highlight w:val="yellow"/>
        </w:rPr>
        <w:t>Due to self-isolation from virus</w:t>
      </w:r>
    </w:p>
    <w:p w14:paraId="69628324" w14:textId="60067343" w:rsidR="000C6523" w:rsidRDefault="000C6523" w:rsidP="000C03D0">
      <w:pPr>
        <w:pStyle w:val="ListParagraph"/>
        <w:numPr>
          <w:ilvl w:val="1"/>
          <w:numId w:val="11"/>
        </w:numPr>
        <w:rPr>
          <w:highlight w:val="yellow"/>
        </w:rPr>
      </w:pPr>
      <w:r>
        <w:rPr>
          <w:highlight w:val="yellow"/>
        </w:rPr>
        <w:t>Due to circumstances had to be the developer of this project to complete the evaluations of this project</w:t>
      </w:r>
    </w:p>
    <w:p w14:paraId="7280B930" w14:textId="71F66C76" w:rsidR="000C6523" w:rsidRDefault="000C6523" w:rsidP="000C03D0">
      <w:pPr>
        <w:pStyle w:val="ListParagraph"/>
        <w:numPr>
          <w:ilvl w:val="1"/>
          <w:numId w:val="11"/>
        </w:numPr>
        <w:rPr>
          <w:highlight w:val="yellow"/>
        </w:rPr>
      </w:pPr>
      <w:r>
        <w:rPr>
          <w:highlight w:val="yellow"/>
        </w:rPr>
        <w:t xml:space="preserve">Tested by navigating around rooms </w:t>
      </w:r>
    </w:p>
    <w:p w14:paraId="15ABD2DF" w14:textId="176C5D6C" w:rsidR="00F82AAD" w:rsidRDefault="00F82AAD" w:rsidP="00F82AAD">
      <w:pPr>
        <w:pStyle w:val="ListParagraph"/>
        <w:numPr>
          <w:ilvl w:val="2"/>
          <w:numId w:val="11"/>
        </w:numPr>
        <w:rPr>
          <w:highlight w:val="yellow"/>
        </w:rPr>
      </w:pPr>
      <w:r>
        <w:rPr>
          <w:highlight w:val="yellow"/>
        </w:rPr>
        <w:t>5 different navigation tests (moving from the simple to the more complex)</w:t>
      </w:r>
    </w:p>
    <w:p w14:paraId="3348C2A4" w14:textId="63EA6222" w:rsidR="00F82AAD" w:rsidRDefault="00F82AAD" w:rsidP="00F82AAD">
      <w:pPr>
        <w:pStyle w:val="ListParagraph"/>
        <w:numPr>
          <w:ilvl w:val="3"/>
          <w:numId w:val="11"/>
        </w:numPr>
        <w:rPr>
          <w:highlight w:val="yellow"/>
        </w:rPr>
      </w:pPr>
      <w:r>
        <w:rPr>
          <w:highlight w:val="yellow"/>
        </w:rPr>
        <w:t>i.e. fewer objects to detect to numerous objects to detect</w:t>
      </w:r>
    </w:p>
    <w:p w14:paraId="6E106636" w14:textId="63EFC73B" w:rsidR="000C03D0" w:rsidRPr="00355D7B" w:rsidRDefault="000C03D0" w:rsidP="000C03D0">
      <w:pPr>
        <w:pStyle w:val="ListParagraph"/>
        <w:numPr>
          <w:ilvl w:val="0"/>
          <w:numId w:val="11"/>
        </w:numPr>
        <w:rPr>
          <w:highlight w:val="yellow"/>
        </w:rPr>
      </w:pPr>
      <w:r>
        <w:rPr>
          <w:b/>
          <w:bCs/>
          <w:highlight w:val="yellow"/>
        </w:rPr>
        <w:t>POSSIBLY INCLUDE GRAPH</w:t>
      </w:r>
      <w:r w:rsidR="00355D7B">
        <w:rPr>
          <w:b/>
          <w:bCs/>
          <w:highlight w:val="yellow"/>
        </w:rPr>
        <w:t>/TABLE</w:t>
      </w:r>
      <w:r>
        <w:rPr>
          <w:b/>
          <w:bCs/>
          <w:highlight w:val="yellow"/>
        </w:rPr>
        <w:t xml:space="preserve"> OF USER TASK PASSED DURING USER TESTING</w:t>
      </w:r>
    </w:p>
    <w:tbl>
      <w:tblPr>
        <w:tblStyle w:val="TableGrid"/>
        <w:tblW w:w="0" w:type="auto"/>
        <w:tblInd w:w="-5" w:type="dxa"/>
        <w:tblLook w:val="04A0" w:firstRow="1" w:lastRow="0" w:firstColumn="1" w:lastColumn="0" w:noHBand="0" w:noVBand="1"/>
      </w:tblPr>
      <w:tblGrid>
        <w:gridCol w:w="4324"/>
        <w:gridCol w:w="4332"/>
      </w:tblGrid>
      <w:tr w:rsidR="00355D7B" w14:paraId="17817467" w14:textId="77777777" w:rsidTr="00AF7D9D">
        <w:tc>
          <w:tcPr>
            <w:tcW w:w="4324" w:type="dxa"/>
            <w:shd w:val="clear" w:color="auto" w:fill="DEEAF6" w:themeFill="accent1" w:themeFillTint="33"/>
          </w:tcPr>
          <w:p w14:paraId="2D0AEB00" w14:textId="1EAA7765" w:rsidR="00355D7B" w:rsidRPr="00355D7B" w:rsidRDefault="00355D7B" w:rsidP="00355D7B">
            <w:pPr>
              <w:rPr>
                <w:b/>
                <w:bCs/>
              </w:rPr>
            </w:pPr>
            <w:r w:rsidRPr="00355D7B">
              <w:rPr>
                <w:b/>
                <w:bCs/>
              </w:rPr>
              <w:t>Object</w:t>
            </w:r>
          </w:p>
        </w:tc>
        <w:tc>
          <w:tcPr>
            <w:tcW w:w="4332" w:type="dxa"/>
            <w:shd w:val="clear" w:color="auto" w:fill="DEEAF6" w:themeFill="accent1" w:themeFillTint="33"/>
          </w:tcPr>
          <w:p w14:paraId="16E62E0D" w14:textId="2D47DCEC" w:rsidR="00355D7B" w:rsidRPr="00355D7B" w:rsidRDefault="00355D7B" w:rsidP="00355D7B">
            <w:pPr>
              <w:rPr>
                <w:b/>
                <w:bCs/>
              </w:rPr>
            </w:pPr>
            <w:r>
              <w:rPr>
                <w:b/>
                <w:bCs/>
              </w:rPr>
              <w:t>Pass/Fail (detected?)</w:t>
            </w:r>
          </w:p>
        </w:tc>
      </w:tr>
      <w:tr w:rsidR="00355D7B" w14:paraId="670E1216" w14:textId="77777777" w:rsidTr="002A1B57">
        <w:tc>
          <w:tcPr>
            <w:tcW w:w="4324" w:type="dxa"/>
          </w:tcPr>
          <w:p w14:paraId="5C5B586D" w14:textId="1D061294" w:rsidR="00355D7B" w:rsidRPr="00355D7B" w:rsidRDefault="00355D7B" w:rsidP="00355D7B">
            <w:r>
              <w:t>Car</w:t>
            </w:r>
          </w:p>
        </w:tc>
        <w:tc>
          <w:tcPr>
            <w:tcW w:w="4332" w:type="dxa"/>
            <w:shd w:val="clear" w:color="auto" w:fill="A8D08D" w:themeFill="accent6" w:themeFillTint="99"/>
          </w:tcPr>
          <w:p w14:paraId="375C329A" w14:textId="325CD8CE" w:rsidR="00355D7B" w:rsidRPr="00355D7B" w:rsidRDefault="002A1B57" w:rsidP="00355D7B">
            <w:r>
              <w:t>PASS</w:t>
            </w:r>
          </w:p>
        </w:tc>
      </w:tr>
      <w:tr w:rsidR="00355D7B" w14:paraId="680BEB1D" w14:textId="77777777" w:rsidTr="002A1B57">
        <w:tc>
          <w:tcPr>
            <w:tcW w:w="4324" w:type="dxa"/>
          </w:tcPr>
          <w:p w14:paraId="21D8D586" w14:textId="5A716CD9" w:rsidR="00355D7B" w:rsidRPr="00355D7B" w:rsidRDefault="00355D7B" w:rsidP="00355D7B">
            <w:r>
              <w:t>Chair</w:t>
            </w:r>
          </w:p>
        </w:tc>
        <w:tc>
          <w:tcPr>
            <w:tcW w:w="4332" w:type="dxa"/>
            <w:shd w:val="clear" w:color="auto" w:fill="A8D08D" w:themeFill="accent6" w:themeFillTint="99"/>
          </w:tcPr>
          <w:p w14:paraId="16842F01" w14:textId="76D87271" w:rsidR="00355D7B" w:rsidRPr="00355D7B" w:rsidRDefault="002A1B57" w:rsidP="00355D7B">
            <w:r>
              <w:t>PASS</w:t>
            </w:r>
          </w:p>
        </w:tc>
      </w:tr>
      <w:tr w:rsidR="00355D7B" w14:paraId="2CCA9F23" w14:textId="77777777" w:rsidTr="002A1B57">
        <w:tc>
          <w:tcPr>
            <w:tcW w:w="4324" w:type="dxa"/>
          </w:tcPr>
          <w:p w14:paraId="2C47A8C1" w14:textId="31056287" w:rsidR="00355D7B" w:rsidRPr="00355D7B" w:rsidRDefault="00355D7B" w:rsidP="00355D7B">
            <w:r>
              <w:t>Television</w:t>
            </w:r>
          </w:p>
        </w:tc>
        <w:tc>
          <w:tcPr>
            <w:tcW w:w="4332" w:type="dxa"/>
            <w:shd w:val="clear" w:color="auto" w:fill="A8D08D" w:themeFill="accent6" w:themeFillTint="99"/>
          </w:tcPr>
          <w:p w14:paraId="5421B932" w14:textId="0C3BA87C" w:rsidR="00355D7B" w:rsidRPr="00355D7B" w:rsidRDefault="002A1B57" w:rsidP="00355D7B">
            <w:r>
              <w:t>PASS</w:t>
            </w:r>
          </w:p>
        </w:tc>
      </w:tr>
      <w:tr w:rsidR="00355D7B" w14:paraId="564195C3" w14:textId="77777777" w:rsidTr="002A1B57">
        <w:tc>
          <w:tcPr>
            <w:tcW w:w="4324" w:type="dxa"/>
          </w:tcPr>
          <w:p w14:paraId="7447D1BC" w14:textId="519DF185" w:rsidR="00355D7B" w:rsidRPr="00355D7B" w:rsidRDefault="00355D7B" w:rsidP="00355D7B">
            <w:r>
              <w:t>Chair</w:t>
            </w:r>
          </w:p>
        </w:tc>
        <w:tc>
          <w:tcPr>
            <w:tcW w:w="4332" w:type="dxa"/>
            <w:shd w:val="clear" w:color="auto" w:fill="A8D08D" w:themeFill="accent6" w:themeFillTint="99"/>
          </w:tcPr>
          <w:p w14:paraId="02461934" w14:textId="53C31679" w:rsidR="00355D7B" w:rsidRPr="00355D7B" w:rsidRDefault="002A1B57" w:rsidP="00355D7B">
            <w:r>
              <w:t>PASS</w:t>
            </w:r>
          </w:p>
        </w:tc>
      </w:tr>
      <w:tr w:rsidR="00355D7B" w14:paraId="0C0D0B3A" w14:textId="77777777" w:rsidTr="002A1B57">
        <w:tc>
          <w:tcPr>
            <w:tcW w:w="4324" w:type="dxa"/>
          </w:tcPr>
          <w:p w14:paraId="2D1B4AB0" w14:textId="3DEEA44A" w:rsidR="00355D7B" w:rsidRPr="00355D7B" w:rsidRDefault="00355D7B" w:rsidP="00355D7B">
            <w:r>
              <w:t>Person</w:t>
            </w:r>
          </w:p>
        </w:tc>
        <w:tc>
          <w:tcPr>
            <w:tcW w:w="4332" w:type="dxa"/>
            <w:shd w:val="clear" w:color="auto" w:fill="A8D08D" w:themeFill="accent6" w:themeFillTint="99"/>
          </w:tcPr>
          <w:p w14:paraId="0B0CFB30" w14:textId="6B2C7D35" w:rsidR="00355D7B" w:rsidRPr="00355D7B" w:rsidRDefault="002A1B57" w:rsidP="00355D7B">
            <w:r>
              <w:t>PASS</w:t>
            </w:r>
          </w:p>
        </w:tc>
      </w:tr>
      <w:tr w:rsidR="00355D7B" w14:paraId="2D4717BA" w14:textId="77777777" w:rsidTr="002A1B57">
        <w:tc>
          <w:tcPr>
            <w:tcW w:w="4324" w:type="dxa"/>
          </w:tcPr>
          <w:p w14:paraId="6B7458AE" w14:textId="5AADE064" w:rsidR="00355D7B" w:rsidRPr="00355D7B" w:rsidRDefault="00355D7B" w:rsidP="00355D7B">
            <w:r>
              <w:t>Couch</w:t>
            </w:r>
          </w:p>
        </w:tc>
        <w:tc>
          <w:tcPr>
            <w:tcW w:w="4332" w:type="dxa"/>
            <w:shd w:val="clear" w:color="auto" w:fill="A8D08D" w:themeFill="accent6" w:themeFillTint="99"/>
          </w:tcPr>
          <w:p w14:paraId="697AF648" w14:textId="761AB63C" w:rsidR="00355D7B" w:rsidRPr="00355D7B" w:rsidRDefault="002A1B57" w:rsidP="00355D7B">
            <w:r>
              <w:t>PASS</w:t>
            </w:r>
          </w:p>
        </w:tc>
      </w:tr>
      <w:tr w:rsidR="00355D7B" w14:paraId="07BF5863" w14:textId="77777777" w:rsidTr="002A1B57">
        <w:tc>
          <w:tcPr>
            <w:tcW w:w="4324" w:type="dxa"/>
          </w:tcPr>
          <w:p w14:paraId="1B65FFCE" w14:textId="752A3FDD" w:rsidR="00355D7B" w:rsidRPr="00355D7B" w:rsidRDefault="00355D7B" w:rsidP="00355D7B">
            <w:r>
              <w:t>Teddy Bears</w:t>
            </w:r>
          </w:p>
        </w:tc>
        <w:tc>
          <w:tcPr>
            <w:tcW w:w="4332" w:type="dxa"/>
            <w:shd w:val="clear" w:color="auto" w:fill="A8D08D" w:themeFill="accent6" w:themeFillTint="99"/>
          </w:tcPr>
          <w:p w14:paraId="33135562" w14:textId="311B0432" w:rsidR="00355D7B" w:rsidRPr="00355D7B" w:rsidRDefault="002A1B57" w:rsidP="00355D7B">
            <w:r>
              <w:t>PASS</w:t>
            </w:r>
          </w:p>
        </w:tc>
      </w:tr>
      <w:tr w:rsidR="00355D7B" w14:paraId="745E16F0" w14:textId="77777777" w:rsidTr="002A1B57">
        <w:tc>
          <w:tcPr>
            <w:tcW w:w="4324" w:type="dxa"/>
          </w:tcPr>
          <w:p w14:paraId="52AE81E4" w14:textId="2AED4769" w:rsidR="00355D7B" w:rsidRPr="00355D7B" w:rsidRDefault="00355D7B" w:rsidP="00355D7B">
            <w:r>
              <w:t>Laptop</w:t>
            </w:r>
          </w:p>
        </w:tc>
        <w:tc>
          <w:tcPr>
            <w:tcW w:w="4332" w:type="dxa"/>
            <w:shd w:val="clear" w:color="auto" w:fill="A8D08D" w:themeFill="accent6" w:themeFillTint="99"/>
          </w:tcPr>
          <w:p w14:paraId="0BB9DCF3" w14:textId="20DE95C7" w:rsidR="00355D7B" w:rsidRPr="00355D7B" w:rsidRDefault="002A1B57" w:rsidP="00355D7B">
            <w:r>
              <w:t>PASS</w:t>
            </w:r>
          </w:p>
        </w:tc>
      </w:tr>
      <w:tr w:rsidR="00355D7B" w14:paraId="6E3217CC" w14:textId="77777777" w:rsidTr="002A1B57">
        <w:tc>
          <w:tcPr>
            <w:tcW w:w="4324" w:type="dxa"/>
          </w:tcPr>
          <w:p w14:paraId="58A2EC06" w14:textId="6DF951B5" w:rsidR="00355D7B" w:rsidRPr="00355D7B" w:rsidRDefault="00355D7B" w:rsidP="00355D7B">
            <w:r>
              <w:t>Chair</w:t>
            </w:r>
          </w:p>
        </w:tc>
        <w:tc>
          <w:tcPr>
            <w:tcW w:w="4332" w:type="dxa"/>
            <w:shd w:val="clear" w:color="auto" w:fill="F4B083" w:themeFill="accent2" w:themeFillTint="99"/>
          </w:tcPr>
          <w:p w14:paraId="7D457F50" w14:textId="5334CFAE" w:rsidR="00355D7B" w:rsidRPr="00355D7B" w:rsidRDefault="002A1B57" w:rsidP="00355D7B">
            <w:r>
              <w:t>FAIL</w:t>
            </w:r>
          </w:p>
        </w:tc>
      </w:tr>
      <w:tr w:rsidR="00355D7B" w14:paraId="564949AB" w14:textId="77777777" w:rsidTr="002A1B57">
        <w:tc>
          <w:tcPr>
            <w:tcW w:w="4324" w:type="dxa"/>
          </w:tcPr>
          <w:p w14:paraId="12C7D124" w14:textId="3399927E" w:rsidR="00355D7B" w:rsidRPr="00355D7B" w:rsidRDefault="00355D7B" w:rsidP="00355D7B">
            <w:r>
              <w:t>Dining Table</w:t>
            </w:r>
          </w:p>
        </w:tc>
        <w:tc>
          <w:tcPr>
            <w:tcW w:w="4332" w:type="dxa"/>
            <w:shd w:val="clear" w:color="auto" w:fill="F4B083" w:themeFill="accent2" w:themeFillTint="99"/>
          </w:tcPr>
          <w:p w14:paraId="16AF1870" w14:textId="64283D59" w:rsidR="00355D7B" w:rsidRPr="00355D7B" w:rsidRDefault="002A1B57" w:rsidP="00355D7B">
            <w:r>
              <w:t>FAIL</w:t>
            </w:r>
          </w:p>
        </w:tc>
      </w:tr>
      <w:tr w:rsidR="00355D7B" w14:paraId="5F87FA9D" w14:textId="77777777" w:rsidTr="002A1B57">
        <w:tc>
          <w:tcPr>
            <w:tcW w:w="4324" w:type="dxa"/>
          </w:tcPr>
          <w:p w14:paraId="549BFBD0" w14:textId="431E07FC" w:rsidR="00355D7B" w:rsidRPr="00355D7B" w:rsidRDefault="00355D7B" w:rsidP="00355D7B">
            <w:r>
              <w:t>Chair</w:t>
            </w:r>
          </w:p>
        </w:tc>
        <w:tc>
          <w:tcPr>
            <w:tcW w:w="4332" w:type="dxa"/>
            <w:shd w:val="clear" w:color="auto" w:fill="A8D08D" w:themeFill="accent6" w:themeFillTint="99"/>
          </w:tcPr>
          <w:p w14:paraId="7F183A78" w14:textId="03FF78EF" w:rsidR="00355D7B" w:rsidRPr="00355D7B" w:rsidRDefault="002A1B57" w:rsidP="00355D7B">
            <w:r>
              <w:t>PASS</w:t>
            </w:r>
          </w:p>
        </w:tc>
      </w:tr>
      <w:tr w:rsidR="00355D7B" w14:paraId="0FB716B8" w14:textId="77777777" w:rsidTr="002A1B57">
        <w:tc>
          <w:tcPr>
            <w:tcW w:w="4324" w:type="dxa"/>
          </w:tcPr>
          <w:p w14:paraId="7EA63DF6" w14:textId="337FC451" w:rsidR="00355D7B" w:rsidRPr="00355D7B" w:rsidRDefault="00355D7B" w:rsidP="00355D7B">
            <w:r>
              <w:t>Fridge</w:t>
            </w:r>
          </w:p>
        </w:tc>
        <w:tc>
          <w:tcPr>
            <w:tcW w:w="4332" w:type="dxa"/>
            <w:shd w:val="clear" w:color="auto" w:fill="A8D08D" w:themeFill="accent6" w:themeFillTint="99"/>
          </w:tcPr>
          <w:p w14:paraId="4AA3F9E8" w14:textId="564FEF85" w:rsidR="00355D7B" w:rsidRPr="00355D7B" w:rsidRDefault="002A1B57" w:rsidP="00355D7B">
            <w:r>
              <w:t>PASS</w:t>
            </w:r>
          </w:p>
        </w:tc>
      </w:tr>
      <w:tr w:rsidR="00355D7B" w14:paraId="008CDD04" w14:textId="77777777" w:rsidTr="002A1B57">
        <w:tc>
          <w:tcPr>
            <w:tcW w:w="4324" w:type="dxa"/>
          </w:tcPr>
          <w:p w14:paraId="7DEF57B9" w14:textId="64C1A63E" w:rsidR="00355D7B" w:rsidRPr="00355D7B" w:rsidRDefault="00355D7B" w:rsidP="00355D7B">
            <w:r>
              <w:t>Suitcase</w:t>
            </w:r>
          </w:p>
        </w:tc>
        <w:tc>
          <w:tcPr>
            <w:tcW w:w="4332" w:type="dxa"/>
            <w:shd w:val="clear" w:color="auto" w:fill="A8D08D" w:themeFill="accent6" w:themeFillTint="99"/>
          </w:tcPr>
          <w:p w14:paraId="62054DF7" w14:textId="2C9FF8DC" w:rsidR="00355D7B" w:rsidRPr="00355D7B" w:rsidRDefault="002A1B57" w:rsidP="00355D7B">
            <w:r>
              <w:t>PASS</w:t>
            </w:r>
          </w:p>
        </w:tc>
      </w:tr>
      <w:tr w:rsidR="00355D7B" w14:paraId="2E88795B" w14:textId="77777777" w:rsidTr="002A1B57">
        <w:tc>
          <w:tcPr>
            <w:tcW w:w="4324" w:type="dxa"/>
          </w:tcPr>
          <w:p w14:paraId="3707A597" w14:textId="655712E3" w:rsidR="00355D7B" w:rsidRPr="00355D7B" w:rsidRDefault="00355D7B" w:rsidP="00355D7B">
            <w:r>
              <w:t>Toilet</w:t>
            </w:r>
          </w:p>
        </w:tc>
        <w:tc>
          <w:tcPr>
            <w:tcW w:w="4332" w:type="dxa"/>
            <w:shd w:val="clear" w:color="auto" w:fill="A8D08D" w:themeFill="accent6" w:themeFillTint="99"/>
          </w:tcPr>
          <w:p w14:paraId="3B68621B" w14:textId="4CF1FB07" w:rsidR="00355D7B" w:rsidRPr="00355D7B" w:rsidRDefault="002A1B57" w:rsidP="00355D7B">
            <w:r>
              <w:t>PASS</w:t>
            </w:r>
          </w:p>
        </w:tc>
      </w:tr>
      <w:tr w:rsidR="00355D7B" w14:paraId="4B5918CF" w14:textId="77777777" w:rsidTr="002A1B57">
        <w:tc>
          <w:tcPr>
            <w:tcW w:w="4324" w:type="dxa"/>
          </w:tcPr>
          <w:p w14:paraId="44A45FD7" w14:textId="4E6D1B3E" w:rsidR="00355D7B" w:rsidRPr="00355D7B" w:rsidRDefault="00355D7B" w:rsidP="00355D7B">
            <w:r>
              <w:t>Sink</w:t>
            </w:r>
          </w:p>
        </w:tc>
        <w:tc>
          <w:tcPr>
            <w:tcW w:w="4332" w:type="dxa"/>
            <w:shd w:val="clear" w:color="auto" w:fill="A8D08D" w:themeFill="accent6" w:themeFillTint="99"/>
          </w:tcPr>
          <w:p w14:paraId="70FD9564" w14:textId="6D4640CC" w:rsidR="00355D7B" w:rsidRPr="00355D7B" w:rsidRDefault="002A1B57" w:rsidP="00355D7B">
            <w:r>
              <w:t>PASS</w:t>
            </w:r>
          </w:p>
        </w:tc>
      </w:tr>
      <w:tr w:rsidR="00355D7B" w14:paraId="554D527B" w14:textId="77777777" w:rsidTr="002A1B57">
        <w:tc>
          <w:tcPr>
            <w:tcW w:w="4324" w:type="dxa"/>
          </w:tcPr>
          <w:p w14:paraId="3419A43A" w14:textId="0025B686" w:rsidR="00355D7B" w:rsidRPr="00355D7B" w:rsidRDefault="00355D7B" w:rsidP="00355D7B">
            <w:r>
              <w:lastRenderedPageBreak/>
              <w:t>Football</w:t>
            </w:r>
          </w:p>
        </w:tc>
        <w:tc>
          <w:tcPr>
            <w:tcW w:w="4332" w:type="dxa"/>
            <w:shd w:val="clear" w:color="auto" w:fill="F4B083" w:themeFill="accent2" w:themeFillTint="99"/>
          </w:tcPr>
          <w:p w14:paraId="56BE158B" w14:textId="651B3546" w:rsidR="00355D7B" w:rsidRPr="00355D7B" w:rsidRDefault="002A1B57" w:rsidP="00355D7B">
            <w:r>
              <w:t>FAIL</w:t>
            </w:r>
          </w:p>
        </w:tc>
      </w:tr>
    </w:tbl>
    <w:p w14:paraId="00BB06D7" w14:textId="41633910" w:rsidR="00355D7B" w:rsidRDefault="00AF7D9D" w:rsidP="00AF7D9D">
      <w:pPr>
        <w:pStyle w:val="Caption"/>
        <w:rPr>
          <w:highlight w:val="yellow"/>
        </w:rPr>
      </w:pPr>
      <w:r>
        <w:t xml:space="preserve">Table </w:t>
      </w:r>
      <w:fldSimple w:instr=" SEQ Table \* ARABIC ">
        <w:r>
          <w:rPr>
            <w:noProof/>
          </w:rPr>
          <w:t>6</w:t>
        </w:r>
      </w:fldSimple>
      <w:r>
        <w:t xml:space="preserve">: Results </w:t>
      </w:r>
      <w:r w:rsidR="005300F5">
        <w:t xml:space="preserve">test 5 </w:t>
      </w:r>
      <w:r>
        <w:t>from user testing conducted by developer</w:t>
      </w:r>
    </w:p>
    <w:p w14:paraId="63E1CC65" w14:textId="703881A7" w:rsidR="00AD6024" w:rsidRDefault="00AD6024" w:rsidP="00AD6024">
      <w:pPr>
        <w:pStyle w:val="ListParagraph"/>
        <w:numPr>
          <w:ilvl w:val="1"/>
          <w:numId w:val="11"/>
        </w:numPr>
        <w:rPr>
          <w:highlight w:val="yellow"/>
        </w:rPr>
      </w:pPr>
      <w:r>
        <w:rPr>
          <w:highlight w:val="yellow"/>
        </w:rPr>
        <w:t>experience written down in form of research diary</w:t>
      </w:r>
      <w:r w:rsidR="00E32837">
        <w:rPr>
          <w:highlight w:val="yellow"/>
        </w:rPr>
        <w:t xml:space="preserve"> – </w:t>
      </w:r>
      <w:proofErr w:type="spellStart"/>
      <w:r w:rsidR="00E32837">
        <w:rPr>
          <w:highlight w:val="yellow"/>
        </w:rPr>
        <w:t>focuse</w:t>
      </w:r>
      <w:proofErr w:type="spellEnd"/>
      <w:r w:rsidR="00E32837">
        <w:rPr>
          <w:highlight w:val="yellow"/>
        </w:rPr>
        <w:t xml:space="preserve"> on 5</w:t>
      </w:r>
      <w:r w:rsidR="00E32837" w:rsidRPr="00E32837">
        <w:rPr>
          <w:highlight w:val="yellow"/>
          <w:vertAlign w:val="superscript"/>
        </w:rPr>
        <w:t>th</w:t>
      </w:r>
      <w:r w:rsidR="00E32837">
        <w:rPr>
          <w:highlight w:val="yellow"/>
        </w:rPr>
        <w:t xml:space="preserve"> test as it expands on all previous tests</w:t>
      </w:r>
    </w:p>
    <w:p w14:paraId="5E33E3D8" w14:textId="4B8CE7AC" w:rsidR="00AD6024" w:rsidRDefault="00AD6024" w:rsidP="00AD6024">
      <w:pPr>
        <w:pStyle w:val="ListParagraph"/>
        <w:numPr>
          <w:ilvl w:val="2"/>
          <w:numId w:val="11"/>
        </w:numPr>
        <w:rPr>
          <w:highlight w:val="yellow"/>
        </w:rPr>
      </w:pPr>
      <w:r>
        <w:rPr>
          <w:highlight w:val="yellow"/>
        </w:rPr>
        <w:t>the time the tests were carried out</w:t>
      </w:r>
    </w:p>
    <w:p w14:paraId="77A09F7A" w14:textId="1897AFFA" w:rsidR="00E32837" w:rsidRDefault="00E32837" w:rsidP="00E32837">
      <w:pPr>
        <w:pStyle w:val="ListParagraph"/>
        <w:numPr>
          <w:ilvl w:val="3"/>
          <w:numId w:val="11"/>
        </w:numPr>
        <w:rPr>
          <w:highlight w:val="yellow"/>
        </w:rPr>
      </w:pPr>
      <w:r>
        <w:rPr>
          <w:highlight w:val="yellow"/>
        </w:rPr>
        <w:t>time: one o’clock</w:t>
      </w:r>
    </w:p>
    <w:p w14:paraId="07B8CC3C" w14:textId="742E33C2" w:rsidR="00AD6024" w:rsidRDefault="00AD6024" w:rsidP="00AD6024">
      <w:pPr>
        <w:pStyle w:val="ListParagraph"/>
        <w:numPr>
          <w:ilvl w:val="2"/>
          <w:numId w:val="11"/>
        </w:numPr>
        <w:rPr>
          <w:highlight w:val="yellow"/>
        </w:rPr>
      </w:pPr>
      <w:r>
        <w:rPr>
          <w:highlight w:val="yellow"/>
        </w:rPr>
        <w:t>date and brief details about the course</w:t>
      </w:r>
    </w:p>
    <w:p w14:paraId="2B848F57" w14:textId="19A0DEB8" w:rsidR="00E32837" w:rsidRDefault="00E32837" w:rsidP="00E32837">
      <w:pPr>
        <w:pStyle w:val="ListParagraph"/>
        <w:numPr>
          <w:ilvl w:val="3"/>
          <w:numId w:val="11"/>
        </w:numPr>
        <w:rPr>
          <w:highlight w:val="yellow"/>
        </w:rPr>
      </w:pPr>
      <w:r>
        <w:rPr>
          <w:highlight w:val="yellow"/>
        </w:rPr>
        <w:t>DATE: 22</w:t>
      </w:r>
      <w:r w:rsidRPr="00E32837">
        <w:rPr>
          <w:highlight w:val="yellow"/>
          <w:vertAlign w:val="superscript"/>
        </w:rPr>
        <w:t>nd</w:t>
      </w:r>
      <w:r>
        <w:rPr>
          <w:highlight w:val="yellow"/>
        </w:rPr>
        <w:t xml:space="preserve"> march</w:t>
      </w:r>
    </w:p>
    <w:p w14:paraId="577FC973" w14:textId="77777777" w:rsidR="00AD6024" w:rsidRDefault="00AD6024" w:rsidP="00AD6024">
      <w:pPr>
        <w:pStyle w:val="ListParagraph"/>
        <w:numPr>
          <w:ilvl w:val="2"/>
          <w:numId w:val="11"/>
        </w:numPr>
        <w:rPr>
          <w:highlight w:val="yellow"/>
        </w:rPr>
      </w:pPr>
      <w:r>
        <w:rPr>
          <w:highlight w:val="yellow"/>
        </w:rPr>
        <w:t>reflections on experience</w:t>
      </w:r>
    </w:p>
    <w:p w14:paraId="5C602EB2" w14:textId="6343B965" w:rsidR="00AD6024" w:rsidRDefault="00AD6024" w:rsidP="00AD6024">
      <w:pPr>
        <w:pStyle w:val="ListParagraph"/>
        <w:numPr>
          <w:ilvl w:val="3"/>
          <w:numId w:val="11"/>
        </w:numPr>
        <w:rPr>
          <w:highlight w:val="yellow"/>
        </w:rPr>
      </w:pPr>
      <w:r>
        <w:rPr>
          <w:highlight w:val="yellow"/>
        </w:rPr>
        <w:t>practical issues</w:t>
      </w:r>
    </w:p>
    <w:p w14:paraId="382C3B1F" w14:textId="19DF5C9C" w:rsidR="00976BF8" w:rsidRDefault="00976BF8" w:rsidP="00976BF8">
      <w:pPr>
        <w:pStyle w:val="ListParagraph"/>
        <w:numPr>
          <w:ilvl w:val="4"/>
          <w:numId w:val="11"/>
        </w:numPr>
        <w:rPr>
          <w:highlight w:val="yellow"/>
        </w:rPr>
      </w:pPr>
      <w:r>
        <w:rPr>
          <w:highlight w:val="yellow"/>
        </w:rPr>
        <w:t>speed of detection -&gt; discuss</w:t>
      </w:r>
      <w:r w:rsidR="00B35FEE">
        <w:rPr>
          <w:highlight w:val="yellow"/>
        </w:rPr>
        <w:t>ed as part of future work</w:t>
      </w:r>
    </w:p>
    <w:p w14:paraId="70EC4E69" w14:textId="78D56CE0" w:rsidR="00AD6024" w:rsidRDefault="00AD6024" w:rsidP="00AD6024">
      <w:pPr>
        <w:pStyle w:val="ListParagraph"/>
        <w:numPr>
          <w:ilvl w:val="3"/>
          <w:numId w:val="11"/>
        </w:numPr>
        <w:rPr>
          <w:highlight w:val="yellow"/>
        </w:rPr>
      </w:pPr>
      <w:r>
        <w:rPr>
          <w:highlight w:val="yellow"/>
        </w:rPr>
        <w:t>how I felt having experienced the device</w:t>
      </w:r>
    </w:p>
    <w:p w14:paraId="2EBEB4DA" w14:textId="48496F7F" w:rsidR="00F60679" w:rsidRDefault="00B35FEE" w:rsidP="00F60679">
      <w:pPr>
        <w:pStyle w:val="ListParagraph"/>
        <w:numPr>
          <w:ilvl w:val="4"/>
          <w:numId w:val="11"/>
        </w:numPr>
        <w:rPr>
          <w:highlight w:val="yellow"/>
        </w:rPr>
      </w:pPr>
      <w:r>
        <w:rPr>
          <w:highlight w:val="yellow"/>
        </w:rPr>
        <w:t>overall does what the objective of the project set out but has room to improve -&gt; discussed in future work for this project in chapter 6 of report</w:t>
      </w:r>
    </w:p>
    <w:p w14:paraId="3488F3A1" w14:textId="77777777" w:rsidR="00AD6024" w:rsidRDefault="00AD6024" w:rsidP="00AD6024">
      <w:pPr>
        <w:pStyle w:val="ListParagraph"/>
        <w:numPr>
          <w:ilvl w:val="2"/>
          <w:numId w:val="11"/>
        </w:numPr>
        <w:rPr>
          <w:highlight w:val="yellow"/>
        </w:rPr>
      </w:pPr>
      <w:r>
        <w:rPr>
          <w:highlight w:val="yellow"/>
        </w:rPr>
        <w:t xml:space="preserve">include comments on </w:t>
      </w:r>
    </w:p>
    <w:p w14:paraId="04F7271B" w14:textId="4CD28CE4" w:rsidR="00AD6024" w:rsidRDefault="00AD6024" w:rsidP="00AD6024">
      <w:pPr>
        <w:pStyle w:val="ListParagraph"/>
        <w:numPr>
          <w:ilvl w:val="3"/>
          <w:numId w:val="11"/>
        </w:numPr>
        <w:rPr>
          <w:highlight w:val="yellow"/>
        </w:rPr>
      </w:pPr>
      <w:r>
        <w:rPr>
          <w:highlight w:val="yellow"/>
        </w:rPr>
        <w:t>how I felt navigation went</w:t>
      </w:r>
    </w:p>
    <w:p w14:paraId="4473EA68" w14:textId="3F6B18C5" w:rsidR="00F329AE" w:rsidRDefault="00F329AE" w:rsidP="00F329AE">
      <w:pPr>
        <w:pStyle w:val="ListParagraph"/>
        <w:numPr>
          <w:ilvl w:val="4"/>
          <w:numId w:val="11"/>
        </w:numPr>
        <w:rPr>
          <w:highlight w:val="yellow"/>
        </w:rPr>
      </w:pPr>
      <w:r>
        <w:rPr>
          <w:highlight w:val="yellow"/>
        </w:rPr>
        <w:t>as a whole well but a couple of issues due to lighting and shadows with some detection</w:t>
      </w:r>
    </w:p>
    <w:p w14:paraId="0AA22605" w14:textId="58441CE7" w:rsidR="00F329AE" w:rsidRDefault="00F329AE" w:rsidP="00F329AE">
      <w:pPr>
        <w:pStyle w:val="ListParagraph"/>
        <w:numPr>
          <w:ilvl w:val="4"/>
          <w:numId w:val="11"/>
        </w:numPr>
        <w:rPr>
          <w:highlight w:val="yellow"/>
        </w:rPr>
      </w:pPr>
      <w:r>
        <w:rPr>
          <w:highlight w:val="yellow"/>
        </w:rPr>
        <w:t>majority of objects in path detected correctly</w:t>
      </w:r>
    </w:p>
    <w:p w14:paraId="18A3F274" w14:textId="4F47D1CF" w:rsidR="00AD6024" w:rsidRPr="00074E4E" w:rsidRDefault="00F329AE" w:rsidP="00074E4E">
      <w:pPr>
        <w:pStyle w:val="ListParagraph"/>
        <w:numPr>
          <w:ilvl w:val="4"/>
          <w:numId w:val="11"/>
        </w:numPr>
        <w:rPr>
          <w:highlight w:val="yellow"/>
        </w:rPr>
      </w:pPr>
      <w:r>
        <w:rPr>
          <w:highlight w:val="yellow"/>
        </w:rPr>
        <w:t>any miss identification due to lighting i.e. direct sunlight on object or shadows covering object</w:t>
      </w:r>
    </w:p>
    <w:p w14:paraId="4C280E2A" w14:textId="652CE330" w:rsidR="000C03D0" w:rsidRDefault="00AD6024" w:rsidP="000C03D0">
      <w:pPr>
        <w:pStyle w:val="ListParagraph"/>
        <w:numPr>
          <w:ilvl w:val="3"/>
          <w:numId w:val="11"/>
        </w:numPr>
        <w:rPr>
          <w:highlight w:val="yellow"/>
        </w:rPr>
      </w:pPr>
      <w:r>
        <w:rPr>
          <w:highlight w:val="yellow"/>
        </w:rPr>
        <w:t>any issues discovered along the way and their implications</w:t>
      </w:r>
    </w:p>
    <w:p w14:paraId="06149A08" w14:textId="5A856A67" w:rsidR="00F60679" w:rsidRDefault="00F60679" w:rsidP="00F60679">
      <w:pPr>
        <w:pStyle w:val="ListParagraph"/>
        <w:numPr>
          <w:ilvl w:val="4"/>
          <w:numId w:val="11"/>
        </w:numPr>
        <w:rPr>
          <w:highlight w:val="yellow"/>
        </w:rPr>
      </w:pPr>
      <w:r>
        <w:rPr>
          <w:highlight w:val="yellow"/>
        </w:rPr>
        <w:t>difficult detecting chair in front of window due to sun light coming in.</w:t>
      </w:r>
    </w:p>
    <w:p w14:paraId="4B4FD78B" w14:textId="03864C9A" w:rsidR="00F60679" w:rsidRDefault="00F60679" w:rsidP="00F60679">
      <w:pPr>
        <w:pStyle w:val="ListParagraph"/>
        <w:numPr>
          <w:ilvl w:val="4"/>
          <w:numId w:val="11"/>
        </w:numPr>
        <w:rPr>
          <w:highlight w:val="yellow"/>
        </w:rPr>
      </w:pPr>
      <w:r>
        <w:rPr>
          <w:highlight w:val="yellow"/>
        </w:rPr>
        <w:t>gathered unexpected results i.e. cup detected on table and keyboard detected on desk</w:t>
      </w:r>
    </w:p>
    <w:p w14:paraId="52355389" w14:textId="0D9FDAE6" w:rsidR="00F60679" w:rsidRDefault="00F60679" w:rsidP="00F60679">
      <w:pPr>
        <w:pStyle w:val="ListParagraph"/>
        <w:numPr>
          <w:ilvl w:val="4"/>
          <w:numId w:val="11"/>
        </w:numPr>
        <w:rPr>
          <w:highlight w:val="yellow"/>
        </w:rPr>
      </w:pPr>
      <w:r>
        <w:rPr>
          <w:highlight w:val="yellow"/>
        </w:rPr>
        <w:t>although football was detected -&gt; took time</w:t>
      </w:r>
    </w:p>
    <w:p w14:paraId="489D583C" w14:textId="57F35FFE" w:rsidR="00F60679" w:rsidRDefault="00F60679" w:rsidP="00F60679">
      <w:pPr>
        <w:pStyle w:val="ListParagraph"/>
        <w:numPr>
          <w:ilvl w:val="5"/>
          <w:numId w:val="11"/>
        </w:numPr>
        <w:rPr>
          <w:highlight w:val="yellow"/>
        </w:rPr>
      </w:pPr>
      <w:r>
        <w:rPr>
          <w:highlight w:val="yellow"/>
        </w:rPr>
        <w:t>caused by shadows over ball from user</w:t>
      </w:r>
    </w:p>
    <w:p w14:paraId="2EB67C66" w14:textId="060341EF" w:rsidR="00F60679" w:rsidRDefault="00F60679" w:rsidP="00F60679">
      <w:pPr>
        <w:pStyle w:val="ListParagraph"/>
        <w:numPr>
          <w:ilvl w:val="6"/>
          <w:numId w:val="11"/>
        </w:numPr>
        <w:rPr>
          <w:highlight w:val="yellow"/>
        </w:rPr>
      </w:pPr>
      <w:r>
        <w:rPr>
          <w:highlight w:val="yellow"/>
        </w:rPr>
        <w:t>retrieved person multiple times due to shadow</w:t>
      </w:r>
    </w:p>
    <w:p w14:paraId="46051742" w14:textId="50077D48" w:rsidR="00F60679" w:rsidRDefault="00F60679" w:rsidP="00F60679">
      <w:pPr>
        <w:pStyle w:val="ListParagraph"/>
        <w:numPr>
          <w:ilvl w:val="4"/>
          <w:numId w:val="11"/>
        </w:numPr>
        <w:rPr>
          <w:highlight w:val="yellow"/>
        </w:rPr>
      </w:pPr>
      <w:r>
        <w:rPr>
          <w:highlight w:val="yellow"/>
        </w:rPr>
        <w:t>difficulty detecting dining table due to the fact it was surrounded by chairs =&gt; therefore chairs were detected and not the table itself.</w:t>
      </w:r>
    </w:p>
    <w:p w14:paraId="4A5E0893" w14:textId="0B5901DE" w:rsidR="006D3A78" w:rsidRPr="00776943" w:rsidRDefault="006D3A78" w:rsidP="006D3A78">
      <w:pPr>
        <w:pStyle w:val="ListParagraph"/>
        <w:numPr>
          <w:ilvl w:val="4"/>
          <w:numId w:val="11"/>
        </w:numPr>
        <w:rPr>
          <w:highlight w:val="yellow"/>
        </w:rPr>
      </w:pPr>
      <w:r>
        <w:rPr>
          <w:highlight w:val="yellow"/>
        </w:rPr>
        <w:t>Also issue detecting television -&gt; due to reflection of user in screen and the television being back lit by the window behind it</w:t>
      </w:r>
    </w:p>
    <w:p w14:paraId="167A54B5" w14:textId="77777777" w:rsidR="000C03D0" w:rsidRPr="000C03D0" w:rsidRDefault="000C03D0" w:rsidP="000C03D0"/>
    <w:p w14:paraId="01AFCF66" w14:textId="347873DC" w:rsidR="007D46E4" w:rsidRPr="007D46E4" w:rsidRDefault="007D46E4" w:rsidP="007D46E4">
      <w:pPr>
        <w:pStyle w:val="Heading2"/>
        <w:spacing w:after="240" w:line="360" w:lineRule="auto"/>
        <w:rPr>
          <w:sz w:val="22"/>
          <w:szCs w:val="22"/>
        </w:rPr>
      </w:pPr>
      <w:r>
        <w:rPr>
          <w:sz w:val="22"/>
          <w:szCs w:val="22"/>
        </w:rPr>
        <w:t>5</w:t>
      </w:r>
      <w:r w:rsidRPr="00204E8B">
        <w:rPr>
          <w:sz w:val="22"/>
          <w:szCs w:val="22"/>
        </w:rPr>
        <w:t>.</w:t>
      </w:r>
      <w:r>
        <w:rPr>
          <w:sz w:val="22"/>
          <w:szCs w:val="22"/>
        </w:rPr>
        <w:t>3</w:t>
      </w:r>
      <w:r w:rsidRPr="00204E8B">
        <w:rPr>
          <w:sz w:val="22"/>
          <w:szCs w:val="22"/>
        </w:rPr>
        <w:t>.</w:t>
      </w:r>
      <w:r>
        <w:rPr>
          <w:sz w:val="22"/>
          <w:szCs w:val="22"/>
        </w:rPr>
        <w:t>3</w:t>
      </w:r>
      <w:r w:rsidRPr="00204E8B">
        <w:rPr>
          <w:sz w:val="22"/>
          <w:szCs w:val="22"/>
        </w:rPr>
        <w:t xml:space="preserve"> </w:t>
      </w:r>
      <w:r>
        <w:rPr>
          <w:sz w:val="22"/>
          <w:szCs w:val="22"/>
        </w:rPr>
        <w:t>User testing</w:t>
      </w:r>
    </w:p>
    <w:p w14:paraId="777D1937" w14:textId="636D8B76" w:rsidR="004339E2" w:rsidRPr="004339E2" w:rsidRDefault="004339E2" w:rsidP="004339E2">
      <w:pPr>
        <w:pStyle w:val="ListParagraph"/>
        <w:numPr>
          <w:ilvl w:val="0"/>
          <w:numId w:val="11"/>
        </w:numPr>
        <w:rPr>
          <w:highlight w:val="yellow"/>
        </w:rPr>
      </w:pPr>
      <w:r w:rsidRPr="004339E2">
        <w:rPr>
          <w:highlight w:val="yellow"/>
        </w:rPr>
        <w:t>As software is user centred =&gt; user centred evaluation is important</w:t>
      </w:r>
    </w:p>
    <w:p w14:paraId="4F185C76" w14:textId="43804B5F" w:rsidR="00CE36A9" w:rsidRPr="00B51717" w:rsidRDefault="00CE36A9" w:rsidP="00CE36A9">
      <w:pPr>
        <w:pStyle w:val="ListParagraph"/>
        <w:numPr>
          <w:ilvl w:val="0"/>
          <w:numId w:val="11"/>
        </w:numPr>
        <w:rPr>
          <w:highlight w:val="yellow"/>
        </w:rPr>
      </w:pPr>
      <w:r w:rsidRPr="00B51717">
        <w:rPr>
          <w:highlight w:val="yellow"/>
        </w:rPr>
        <w:t>User evaluation</w:t>
      </w:r>
    </w:p>
    <w:p w14:paraId="2BD85966" w14:textId="2E4BD431" w:rsidR="00CE36A9" w:rsidRPr="00B51717" w:rsidRDefault="00CE36A9" w:rsidP="00CE36A9">
      <w:pPr>
        <w:pStyle w:val="ListParagraph"/>
        <w:numPr>
          <w:ilvl w:val="1"/>
          <w:numId w:val="11"/>
        </w:numPr>
        <w:rPr>
          <w:highlight w:val="yellow"/>
        </w:rPr>
      </w:pPr>
      <w:r w:rsidRPr="00B51717">
        <w:rPr>
          <w:highlight w:val="yellow"/>
        </w:rPr>
        <w:t>Tried to get an ideal user i.e. a blind or visually impaired user who uses a cane to navigate currently</w:t>
      </w:r>
    </w:p>
    <w:p w14:paraId="2E1821DC" w14:textId="59E8773D" w:rsidR="00CE36A9" w:rsidRPr="00B51717" w:rsidRDefault="00CE36A9" w:rsidP="00CE36A9">
      <w:pPr>
        <w:pStyle w:val="ListParagraph"/>
        <w:numPr>
          <w:ilvl w:val="2"/>
          <w:numId w:val="11"/>
        </w:numPr>
        <w:rPr>
          <w:highlight w:val="yellow"/>
        </w:rPr>
      </w:pPr>
      <w:r w:rsidRPr="00B51717">
        <w:rPr>
          <w:highlight w:val="yellow"/>
        </w:rPr>
        <w:t>Unable to find the ideal user</w:t>
      </w:r>
    </w:p>
    <w:p w14:paraId="463332B5" w14:textId="61E3A898" w:rsidR="00CE36A9" w:rsidRPr="00B51717" w:rsidRDefault="00CE36A9" w:rsidP="00CE36A9">
      <w:pPr>
        <w:pStyle w:val="ListParagraph"/>
        <w:numPr>
          <w:ilvl w:val="2"/>
          <w:numId w:val="11"/>
        </w:numPr>
        <w:rPr>
          <w:highlight w:val="yellow"/>
        </w:rPr>
      </w:pPr>
      <w:r w:rsidRPr="00B51717">
        <w:rPr>
          <w:highlight w:val="yellow"/>
        </w:rPr>
        <w:lastRenderedPageBreak/>
        <w:t>Result = run multiple tests to simulate user blindness to get as close to ideal user testing as possible</w:t>
      </w:r>
    </w:p>
    <w:p w14:paraId="75C7C30E" w14:textId="5DD046D7" w:rsidR="00CE36A9" w:rsidRPr="00B51717" w:rsidRDefault="006E7DC4" w:rsidP="00CE36A9">
      <w:pPr>
        <w:pStyle w:val="ListParagraph"/>
        <w:numPr>
          <w:ilvl w:val="1"/>
          <w:numId w:val="11"/>
        </w:numPr>
        <w:rPr>
          <w:highlight w:val="yellow"/>
        </w:rPr>
      </w:pPr>
      <w:r w:rsidRPr="00B51717">
        <w:rPr>
          <w:highlight w:val="yellow"/>
        </w:rPr>
        <w:t>Draw schematic</w:t>
      </w:r>
      <w:r w:rsidR="00166A03">
        <w:rPr>
          <w:highlight w:val="yellow"/>
        </w:rPr>
        <w:t>/plan</w:t>
      </w:r>
      <w:r w:rsidRPr="00B51717">
        <w:rPr>
          <w:highlight w:val="yellow"/>
        </w:rPr>
        <w:t xml:space="preserve"> for course to be taken by testing users</w:t>
      </w:r>
      <w:r w:rsidR="00166A03">
        <w:rPr>
          <w:highlight w:val="yellow"/>
        </w:rPr>
        <w:t xml:space="preserve"> – ensure same objects are being detected by the device</w:t>
      </w:r>
    </w:p>
    <w:p w14:paraId="4799B8B2" w14:textId="53C74F22" w:rsidR="006E7DC4" w:rsidRPr="00B51717" w:rsidRDefault="006E7DC4" w:rsidP="006E7DC4">
      <w:pPr>
        <w:pStyle w:val="ListParagraph"/>
        <w:numPr>
          <w:ilvl w:val="2"/>
          <w:numId w:val="11"/>
        </w:numPr>
        <w:rPr>
          <w:highlight w:val="yellow"/>
        </w:rPr>
      </w:pPr>
      <w:r w:rsidRPr="00B51717">
        <w:rPr>
          <w:highlight w:val="yellow"/>
        </w:rPr>
        <w:t>Allow user to adjust to device for five minutes -&gt; done as none of the users being used to test device are the ideal user that this project is aimed at as mentioned previously</w:t>
      </w:r>
    </w:p>
    <w:p w14:paraId="2033ACD6" w14:textId="21E52C3A" w:rsidR="006E7DC4" w:rsidRPr="00B51717" w:rsidRDefault="006E7DC4" w:rsidP="006E7DC4">
      <w:pPr>
        <w:pStyle w:val="ListParagraph"/>
        <w:numPr>
          <w:ilvl w:val="2"/>
          <w:numId w:val="11"/>
        </w:numPr>
        <w:rPr>
          <w:highlight w:val="yellow"/>
        </w:rPr>
      </w:pPr>
      <w:r w:rsidRPr="00B51717">
        <w:rPr>
          <w:highlight w:val="yellow"/>
        </w:rPr>
        <w:t>All testers navigate the same course</w:t>
      </w:r>
    </w:p>
    <w:p w14:paraId="6FDE779F" w14:textId="0057F021" w:rsidR="006E7DC4" w:rsidRPr="00B51717" w:rsidRDefault="006E7DC4" w:rsidP="006E7DC4">
      <w:pPr>
        <w:pStyle w:val="ListParagraph"/>
        <w:numPr>
          <w:ilvl w:val="2"/>
          <w:numId w:val="11"/>
        </w:numPr>
        <w:rPr>
          <w:highlight w:val="yellow"/>
        </w:rPr>
      </w:pPr>
      <w:r w:rsidRPr="00B51717">
        <w:rPr>
          <w:highlight w:val="yellow"/>
        </w:rPr>
        <w:t>Include one unexpected obstacle interaction for each test i.e. ball appearing, person appearing suddenly etc.</w:t>
      </w:r>
    </w:p>
    <w:p w14:paraId="44B51020" w14:textId="58AC3247" w:rsidR="006E7DC4" w:rsidRPr="00B51717" w:rsidRDefault="006E7DC4" w:rsidP="006E7DC4">
      <w:pPr>
        <w:pStyle w:val="ListParagraph"/>
        <w:numPr>
          <w:ilvl w:val="1"/>
          <w:numId w:val="11"/>
        </w:numPr>
        <w:rPr>
          <w:highlight w:val="yellow"/>
        </w:rPr>
      </w:pPr>
      <w:r w:rsidRPr="00B51717">
        <w:rPr>
          <w:highlight w:val="yellow"/>
        </w:rPr>
        <w:t>As not ideal user being used to test – gather multiple forms of user evaluation i.e.</w:t>
      </w:r>
      <w:r w:rsidR="00E72B8E">
        <w:rPr>
          <w:highlight w:val="yellow"/>
        </w:rPr>
        <w:t xml:space="preserve"> -&gt; had to be put on hold as mentioned earlier due to social distancing</w:t>
      </w:r>
    </w:p>
    <w:p w14:paraId="72802883" w14:textId="2B92EEE3" w:rsidR="006E7DC4" w:rsidRPr="00B51717" w:rsidRDefault="006E7DC4" w:rsidP="006E7DC4">
      <w:pPr>
        <w:pStyle w:val="ListParagraph"/>
        <w:numPr>
          <w:ilvl w:val="2"/>
          <w:numId w:val="11"/>
        </w:numPr>
        <w:rPr>
          <w:highlight w:val="yellow"/>
        </w:rPr>
      </w:pPr>
      <w:r w:rsidRPr="00B51717">
        <w:rPr>
          <w:highlight w:val="yellow"/>
        </w:rPr>
        <w:t xml:space="preserve">User questionnaires -&gt; shown in </w:t>
      </w:r>
      <w:r w:rsidR="00195D93">
        <w:rPr>
          <w:highlight w:val="yellow"/>
        </w:rPr>
        <w:t>appendix</w:t>
      </w:r>
    </w:p>
    <w:p w14:paraId="71362446" w14:textId="16811281" w:rsidR="006E7DC4" w:rsidRPr="00B51717" w:rsidRDefault="006E7DC4" w:rsidP="006E7DC4">
      <w:pPr>
        <w:pStyle w:val="ListParagraph"/>
        <w:numPr>
          <w:ilvl w:val="2"/>
          <w:numId w:val="11"/>
        </w:numPr>
        <w:rPr>
          <w:highlight w:val="yellow"/>
        </w:rPr>
      </w:pPr>
      <w:r w:rsidRPr="00B51717">
        <w:rPr>
          <w:highlight w:val="yellow"/>
        </w:rPr>
        <w:t xml:space="preserve">Conduct casual interview to retrieve feedback – results of </w:t>
      </w:r>
      <w:r w:rsidR="00725B7D">
        <w:rPr>
          <w:highlight w:val="yellow"/>
        </w:rPr>
        <w:t>which are shown below</w:t>
      </w:r>
    </w:p>
    <w:p w14:paraId="4A5B6A6E" w14:textId="00DEF29C" w:rsidR="000C6523" w:rsidRDefault="006E7DC4" w:rsidP="000C6523">
      <w:pPr>
        <w:pStyle w:val="ListParagraph"/>
        <w:numPr>
          <w:ilvl w:val="2"/>
          <w:numId w:val="11"/>
        </w:numPr>
        <w:rPr>
          <w:highlight w:val="yellow"/>
        </w:rPr>
      </w:pPr>
      <w:r w:rsidRPr="00B51717">
        <w:rPr>
          <w:highlight w:val="yellow"/>
        </w:rPr>
        <w:t>Own observations and notes</w:t>
      </w:r>
    </w:p>
    <w:p w14:paraId="040DF6A9" w14:textId="52F3A55A" w:rsidR="000C6523" w:rsidRDefault="000C6523" w:rsidP="000C6523">
      <w:pPr>
        <w:pStyle w:val="ListParagraph"/>
        <w:numPr>
          <w:ilvl w:val="1"/>
          <w:numId w:val="11"/>
        </w:numPr>
        <w:rPr>
          <w:highlight w:val="yellow"/>
        </w:rPr>
      </w:pPr>
      <w:r>
        <w:rPr>
          <w:highlight w:val="yellow"/>
        </w:rPr>
        <w:t>Include synopsis of questionnaire and interview questions</w:t>
      </w:r>
    </w:p>
    <w:p w14:paraId="681B5372" w14:textId="45DBE0DD" w:rsidR="00C2649B" w:rsidRPr="000C6523" w:rsidRDefault="00C2649B" w:rsidP="00C2649B">
      <w:pPr>
        <w:pStyle w:val="ListParagraph"/>
        <w:numPr>
          <w:ilvl w:val="2"/>
          <w:numId w:val="11"/>
        </w:numPr>
        <w:rPr>
          <w:highlight w:val="yellow"/>
        </w:rPr>
      </w:pPr>
      <w:r>
        <w:rPr>
          <w:b/>
          <w:bCs/>
          <w:highlight w:val="yellow"/>
        </w:rPr>
        <w:t>Graphs?</w:t>
      </w:r>
    </w:p>
    <w:p w14:paraId="4B0FAA7B" w14:textId="790EAEC5" w:rsidR="00774EB2" w:rsidRPr="00AF2198" w:rsidRDefault="00774EB2" w:rsidP="00543DF6">
      <w:pPr>
        <w:spacing w:line="360" w:lineRule="auto"/>
        <w:rPr>
          <w:color w:val="4F81BD"/>
        </w:rPr>
      </w:pPr>
      <w:r w:rsidRPr="00AF2198">
        <w:rPr>
          <w:color w:val="4F81BD"/>
        </w:rPr>
        <w:t>Test Plan</w:t>
      </w:r>
    </w:p>
    <w:p w14:paraId="4353C3C9" w14:textId="0ED7E352" w:rsidR="000C03D0" w:rsidRPr="00764F94" w:rsidRDefault="000C03D0" w:rsidP="000C03D0">
      <w:pPr>
        <w:pStyle w:val="ListParagraph"/>
        <w:numPr>
          <w:ilvl w:val="0"/>
          <w:numId w:val="11"/>
        </w:numPr>
        <w:spacing w:line="360" w:lineRule="auto"/>
        <w:rPr>
          <w:highlight w:val="yellow"/>
        </w:rPr>
      </w:pPr>
      <w:r w:rsidRPr="00764F94">
        <w:rPr>
          <w:highlight w:val="yellow"/>
        </w:rPr>
        <w:t xml:space="preserve">Features looked out for during user testing to see if device passed </w:t>
      </w:r>
      <w:r w:rsidR="007F0067">
        <w:rPr>
          <w:highlight w:val="yellow"/>
        </w:rPr>
        <w:t>as part of own observations</w:t>
      </w:r>
    </w:p>
    <w:p w14:paraId="1431A206" w14:textId="006A6A2B" w:rsidR="000C03D0" w:rsidRDefault="000C03D0" w:rsidP="000C03D0">
      <w:pPr>
        <w:pStyle w:val="ListParagraph"/>
        <w:numPr>
          <w:ilvl w:val="1"/>
          <w:numId w:val="11"/>
        </w:numPr>
        <w:spacing w:line="360" w:lineRule="auto"/>
        <w:rPr>
          <w:highlight w:val="yellow"/>
        </w:rPr>
      </w:pPr>
      <w:r w:rsidRPr="00764F94">
        <w:rPr>
          <w:highlight w:val="yellow"/>
        </w:rPr>
        <w:t>Whether system contained required features</w:t>
      </w:r>
    </w:p>
    <w:p w14:paraId="0D77A7C6" w14:textId="26AE931D" w:rsidR="001F3F6A" w:rsidRDefault="001F3F6A" w:rsidP="000C03D0">
      <w:pPr>
        <w:pStyle w:val="ListParagraph"/>
        <w:numPr>
          <w:ilvl w:val="1"/>
          <w:numId w:val="11"/>
        </w:numPr>
        <w:spacing w:line="360" w:lineRule="auto"/>
        <w:rPr>
          <w:highlight w:val="yellow"/>
        </w:rPr>
      </w:pPr>
      <w:r>
        <w:rPr>
          <w:highlight w:val="yellow"/>
        </w:rPr>
        <w:t>As a whole device passed most tests</w:t>
      </w:r>
    </w:p>
    <w:p w14:paraId="124E74BD" w14:textId="46CE415F" w:rsidR="001F3F6A" w:rsidRPr="00764F94" w:rsidRDefault="001F3F6A" w:rsidP="001F3F6A">
      <w:pPr>
        <w:pStyle w:val="ListParagraph"/>
        <w:numPr>
          <w:ilvl w:val="2"/>
          <w:numId w:val="11"/>
        </w:numPr>
        <w:spacing w:line="360" w:lineRule="auto"/>
        <w:rPr>
          <w:highlight w:val="yellow"/>
        </w:rPr>
      </w:pPr>
      <w:r>
        <w:rPr>
          <w:highlight w:val="yellow"/>
        </w:rPr>
        <w:t>Was unable to test device accuracy in busy areas due to current situation with virus</w:t>
      </w:r>
    </w:p>
    <w:tbl>
      <w:tblPr>
        <w:tblStyle w:val="TableGrid"/>
        <w:tblW w:w="0" w:type="auto"/>
        <w:tblLook w:val="04A0" w:firstRow="1" w:lastRow="0" w:firstColumn="1" w:lastColumn="0" w:noHBand="0" w:noVBand="1"/>
      </w:tblPr>
      <w:tblGrid>
        <w:gridCol w:w="2254"/>
        <w:gridCol w:w="2254"/>
        <w:gridCol w:w="2254"/>
        <w:gridCol w:w="2254"/>
      </w:tblGrid>
      <w:tr w:rsidR="00774EB2" w14:paraId="3067802D" w14:textId="77777777" w:rsidTr="00F82403">
        <w:tc>
          <w:tcPr>
            <w:tcW w:w="2254" w:type="dxa"/>
            <w:shd w:val="clear" w:color="auto" w:fill="DEEAF6" w:themeFill="accent1" w:themeFillTint="33"/>
          </w:tcPr>
          <w:p w14:paraId="330C1B9B" w14:textId="77777777" w:rsidR="00774EB2" w:rsidRPr="00DF4451" w:rsidRDefault="00774EB2" w:rsidP="00F82403">
            <w:pPr>
              <w:rPr>
                <w:b/>
                <w:bCs/>
              </w:rPr>
            </w:pPr>
            <w:r w:rsidRPr="00DF4451">
              <w:rPr>
                <w:b/>
                <w:bCs/>
              </w:rPr>
              <w:t>Test No.</w:t>
            </w:r>
          </w:p>
        </w:tc>
        <w:tc>
          <w:tcPr>
            <w:tcW w:w="2254" w:type="dxa"/>
            <w:shd w:val="clear" w:color="auto" w:fill="DEEAF6" w:themeFill="accent1" w:themeFillTint="33"/>
          </w:tcPr>
          <w:p w14:paraId="728BEADD" w14:textId="77777777" w:rsidR="00774EB2" w:rsidRPr="00D169C2" w:rsidRDefault="00774EB2" w:rsidP="00F82403">
            <w:pPr>
              <w:rPr>
                <w:b/>
                <w:bCs/>
              </w:rPr>
            </w:pPr>
            <w:r>
              <w:rPr>
                <w:b/>
                <w:bCs/>
              </w:rPr>
              <w:t>Test Description</w:t>
            </w:r>
          </w:p>
        </w:tc>
        <w:tc>
          <w:tcPr>
            <w:tcW w:w="2254" w:type="dxa"/>
            <w:shd w:val="clear" w:color="auto" w:fill="DEEAF6" w:themeFill="accent1" w:themeFillTint="33"/>
          </w:tcPr>
          <w:p w14:paraId="7CBE0D27" w14:textId="77777777" w:rsidR="00774EB2" w:rsidRPr="00D169C2" w:rsidRDefault="00774EB2" w:rsidP="00F82403">
            <w:pPr>
              <w:rPr>
                <w:b/>
                <w:bCs/>
              </w:rPr>
            </w:pPr>
            <w:r>
              <w:rPr>
                <w:b/>
                <w:bCs/>
              </w:rPr>
              <w:t>Expected Outcome</w:t>
            </w:r>
          </w:p>
        </w:tc>
        <w:tc>
          <w:tcPr>
            <w:tcW w:w="2254" w:type="dxa"/>
            <w:shd w:val="clear" w:color="auto" w:fill="DEEAF6" w:themeFill="accent1" w:themeFillTint="33"/>
          </w:tcPr>
          <w:p w14:paraId="220B8E86" w14:textId="77777777" w:rsidR="00774EB2" w:rsidRPr="00D169C2" w:rsidRDefault="00774EB2" w:rsidP="00F82403">
            <w:pPr>
              <w:rPr>
                <w:b/>
                <w:bCs/>
              </w:rPr>
            </w:pPr>
            <w:r>
              <w:rPr>
                <w:b/>
                <w:bCs/>
              </w:rPr>
              <w:t>Pass?</w:t>
            </w:r>
          </w:p>
        </w:tc>
      </w:tr>
      <w:tr w:rsidR="00774EB2" w14:paraId="22BE2790" w14:textId="77777777" w:rsidTr="00FB10D6">
        <w:trPr>
          <w:trHeight w:val="629"/>
        </w:trPr>
        <w:tc>
          <w:tcPr>
            <w:tcW w:w="2254" w:type="dxa"/>
          </w:tcPr>
          <w:p w14:paraId="0DACFB7E" w14:textId="77777777" w:rsidR="00774EB2" w:rsidRDefault="00774EB2" w:rsidP="00F82403">
            <w:r>
              <w:t>1</w:t>
            </w:r>
          </w:p>
        </w:tc>
        <w:tc>
          <w:tcPr>
            <w:tcW w:w="2254" w:type="dxa"/>
          </w:tcPr>
          <w:p w14:paraId="4038CCA4" w14:textId="48DB03D1" w:rsidR="00774EB2" w:rsidRDefault="00774EB2" w:rsidP="00F82403">
            <w:r>
              <w:t>Does the program run automatically when</w:t>
            </w:r>
            <w:r w:rsidR="00C31C14">
              <w:t xml:space="preserve"> Raspberry</w:t>
            </w:r>
            <w:r>
              <w:t xml:space="preserve"> Pi is powered on?</w:t>
            </w:r>
          </w:p>
        </w:tc>
        <w:tc>
          <w:tcPr>
            <w:tcW w:w="2254" w:type="dxa"/>
          </w:tcPr>
          <w:p w14:paraId="5E0F8E70" w14:textId="322ECF7F" w:rsidR="00774EB2" w:rsidRDefault="00774EB2" w:rsidP="00F82403">
            <w:r>
              <w:t>The program will run automatically when the</w:t>
            </w:r>
            <w:r w:rsidR="00C31C14">
              <w:t xml:space="preserve"> Raspberry</w:t>
            </w:r>
            <w:r>
              <w:t xml:space="preserve"> Pi is powered on.</w:t>
            </w:r>
          </w:p>
        </w:tc>
        <w:tc>
          <w:tcPr>
            <w:tcW w:w="2254" w:type="dxa"/>
            <w:shd w:val="clear" w:color="auto" w:fill="C5E0B3" w:themeFill="accent6" w:themeFillTint="66"/>
          </w:tcPr>
          <w:p w14:paraId="15D836E2" w14:textId="6B570AFE" w:rsidR="00774EB2" w:rsidRDefault="003313E7" w:rsidP="00F82403">
            <w:r>
              <w:t>PASS</w:t>
            </w:r>
          </w:p>
        </w:tc>
      </w:tr>
      <w:tr w:rsidR="00774EB2" w14:paraId="635770BA" w14:textId="77777777" w:rsidTr="00FB10D6">
        <w:tc>
          <w:tcPr>
            <w:tcW w:w="2254" w:type="dxa"/>
          </w:tcPr>
          <w:p w14:paraId="53DE3D94" w14:textId="77777777" w:rsidR="00774EB2" w:rsidRDefault="00774EB2" w:rsidP="00F82403">
            <w:r>
              <w:t>3</w:t>
            </w:r>
          </w:p>
        </w:tc>
        <w:tc>
          <w:tcPr>
            <w:tcW w:w="2254" w:type="dxa"/>
          </w:tcPr>
          <w:p w14:paraId="0FED2884" w14:textId="79965DE1" w:rsidR="00774EB2" w:rsidRDefault="00774EB2" w:rsidP="00F82403">
            <w:r>
              <w:t xml:space="preserve">Does the audio come through the audio device when attached to the </w:t>
            </w:r>
            <w:r w:rsidR="00C31C14">
              <w:t xml:space="preserve">Raspberry </w:t>
            </w:r>
            <w:r>
              <w:t>Pi?</w:t>
            </w:r>
          </w:p>
        </w:tc>
        <w:tc>
          <w:tcPr>
            <w:tcW w:w="2254" w:type="dxa"/>
          </w:tcPr>
          <w:p w14:paraId="183809F3" w14:textId="77777777" w:rsidR="00774EB2" w:rsidRDefault="00774EB2" w:rsidP="00F82403">
            <w:r>
              <w:t>Audio instructions should be heard through the audio device.</w:t>
            </w:r>
          </w:p>
        </w:tc>
        <w:tc>
          <w:tcPr>
            <w:tcW w:w="2254" w:type="dxa"/>
            <w:shd w:val="clear" w:color="auto" w:fill="C5E0B3" w:themeFill="accent6" w:themeFillTint="66"/>
          </w:tcPr>
          <w:p w14:paraId="38E27962" w14:textId="4E7F785D" w:rsidR="00774EB2" w:rsidRDefault="003313E7" w:rsidP="00F82403">
            <w:r>
              <w:t>PASS</w:t>
            </w:r>
          </w:p>
        </w:tc>
      </w:tr>
      <w:tr w:rsidR="00774EB2" w14:paraId="76EB2BBC" w14:textId="77777777" w:rsidTr="00FB10D6">
        <w:tc>
          <w:tcPr>
            <w:tcW w:w="2254" w:type="dxa"/>
          </w:tcPr>
          <w:p w14:paraId="2C8C7E64" w14:textId="77777777" w:rsidR="00774EB2" w:rsidRDefault="00774EB2" w:rsidP="00F82403">
            <w:r>
              <w:t>4</w:t>
            </w:r>
          </w:p>
        </w:tc>
        <w:tc>
          <w:tcPr>
            <w:tcW w:w="2254" w:type="dxa"/>
          </w:tcPr>
          <w:p w14:paraId="24D98E9B" w14:textId="77777777" w:rsidR="00774EB2" w:rsidRDefault="00774EB2" w:rsidP="00F82403">
            <w:r>
              <w:t>Are the audio navigation instructions accurate?</w:t>
            </w:r>
          </w:p>
        </w:tc>
        <w:tc>
          <w:tcPr>
            <w:tcW w:w="2254" w:type="dxa"/>
          </w:tcPr>
          <w:p w14:paraId="4940A6B3" w14:textId="77777777" w:rsidR="00774EB2" w:rsidRDefault="00774EB2" w:rsidP="00F82403">
            <w:r>
              <w:t>The instructions should be as accurate as possible i.e. the instructions should not cause the user to bump into another object in another position.</w:t>
            </w:r>
          </w:p>
        </w:tc>
        <w:tc>
          <w:tcPr>
            <w:tcW w:w="2254" w:type="dxa"/>
            <w:shd w:val="clear" w:color="auto" w:fill="C5E0B3" w:themeFill="accent6" w:themeFillTint="66"/>
          </w:tcPr>
          <w:p w14:paraId="50480B6D" w14:textId="676DD51B" w:rsidR="00774EB2" w:rsidRDefault="003313E7" w:rsidP="00F82403">
            <w:r>
              <w:t>PASS</w:t>
            </w:r>
          </w:p>
        </w:tc>
      </w:tr>
      <w:tr w:rsidR="00774EB2" w14:paraId="03876A8B" w14:textId="77777777" w:rsidTr="00FB10D6">
        <w:tc>
          <w:tcPr>
            <w:tcW w:w="2254" w:type="dxa"/>
          </w:tcPr>
          <w:p w14:paraId="36F9D504" w14:textId="77777777" w:rsidR="00774EB2" w:rsidRDefault="00774EB2" w:rsidP="00F82403">
            <w:r>
              <w:t>5</w:t>
            </w:r>
          </w:p>
        </w:tc>
        <w:tc>
          <w:tcPr>
            <w:tcW w:w="2254" w:type="dxa"/>
          </w:tcPr>
          <w:p w14:paraId="296DCEE6" w14:textId="77777777" w:rsidR="00774EB2" w:rsidRDefault="00774EB2" w:rsidP="00F82403">
            <w:r>
              <w:t>Are the instructions in time with the user’s movements?</w:t>
            </w:r>
          </w:p>
        </w:tc>
        <w:tc>
          <w:tcPr>
            <w:tcW w:w="2254" w:type="dxa"/>
          </w:tcPr>
          <w:p w14:paraId="74A71C3A" w14:textId="77777777" w:rsidR="00774EB2" w:rsidRDefault="00774EB2" w:rsidP="00F82403">
            <w:r>
              <w:t xml:space="preserve">The instructions should be in real time, or as close as possible, </w:t>
            </w:r>
            <w:r>
              <w:lastRenderedPageBreak/>
              <w:t>to match the user’s movements.</w:t>
            </w:r>
          </w:p>
        </w:tc>
        <w:tc>
          <w:tcPr>
            <w:tcW w:w="2254" w:type="dxa"/>
            <w:shd w:val="clear" w:color="auto" w:fill="C5E0B3" w:themeFill="accent6" w:themeFillTint="66"/>
          </w:tcPr>
          <w:p w14:paraId="49F2D2A2" w14:textId="27D2E059" w:rsidR="00774EB2" w:rsidRDefault="003313E7" w:rsidP="00F82403">
            <w:r>
              <w:lastRenderedPageBreak/>
              <w:t>PASS</w:t>
            </w:r>
          </w:p>
        </w:tc>
      </w:tr>
      <w:tr w:rsidR="00774EB2" w14:paraId="66DB9AF2" w14:textId="77777777" w:rsidTr="00FB10D6">
        <w:tc>
          <w:tcPr>
            <w:tcW w:w="2254" w:type="dxa"/>
          </w:tcPr>
          <w:p w14:paraId="7D0F1A3A" w14:textId="77777777" w:rsidR="00774EB2" w:rsidRDefault="00774EB2" w:rsidP="00F82403">
            <w:r>
              <w:t>6</w:t>
            </w:r>
          </w:p>
        </w:tc>
        <w:tc>
          <w:tcPr>
            <w:tcW w:w="2254" w:type="dxa"/>
          </w:tcPr>
          <w:p w14:paraId="476E2B11" w14:textId="77777777" w:rsidR="00774EB2" w:rsidRDefault="00774EB2" w:rsidP="00F82403">
            <w:r>
              <w:t xml:space="preserve">Are the instructions accurate indoors? </w:t>
            </w:r>
          </w:p>
        </w:tc>
        <w:tc>
          <w:tcPr>
            <w:tcW w:w="2254" w:type="dxa"/>
          </w:tcPr>
          <w:p w14:paraId="6876F8B9" w14:textId="77777777" w:rsidR="00774EB2" w:rsidRDefault="00774EB2" w:rsidP="00F82403">
            <w:r>
              <w:t>The device should detect indoor objects like chairs and tables.</w:t>
            </w:r>
          </w:p>
        </w:tc>
        <w:tc>
          <w:tcPr>
            <w:tcW w:w="2254" w:type="dxa"/>
            <w:shd w:val="clear" w:color="auto" w:fill="C5E0B3" w:themeFill="accent6" w:themeFillTint="66"/>
          </w:tcPr>
          <w:p w14:paraId="3730D156" w14:textId="772265E5" w:rsidR="00774EB2" w:rsidRDefault="003313E7" w:rsidP="00F82403">
            <w:r>
              <w:t>PASS</w:t>
            </w:r>
          </w:p>
        </w:tc>
      </w:tr>
      <w:tr w:rsidR="00774EB2" w14:paraId="36350B59" w14:textId="77777777" w:rsidTr="00FB10D6">
        <w:tc>
          <w:tcPr>
            <w:tcW w:w="2254" w:type="dxa"/>
          </w:tcPr>
          <w:p w14:paraId="11D4136D" w14:textId="77777777" w:rsidR="00774EB2" w:rsidRDefault="00774EB2" w:rsidP="00F82403">
            <w:r>
              <w:t>7</w:t>
            </w:r>
          </w:p>
        </w:tc>
        <w:tc>
          <w:tcPr>
            <w:tcW w:w="2254" w:type="dxa"/>
          </w:tcPr>
          <w:p w14:paraId="0FFA0A74" w14:textId="77777777" w:rsidR="00774EB2" w:rsidRDefault="00774EB2" w:rsidP="00F82403">
            <w:r>
              <w:t>Are the instructions accurate outdoors?</w:t>
            </w:r>
          </w:p>
        </w:tc>
        <w:tc>
          <w:tcPr>
            <w:tcW w:w="2254" w:type="dxa"/>
          </w:tcPr>
          <w:p w14:paraId="066FAD0E" w14:textId="77777777" w:rsidR="00774EB2" w:rsidRDefault="00774EB2" w:rsidP="00F82403">
            <w:r>
              <w:t>The device should detect outdoor obstacles like people and cars.</w:t>
            </w:r>
          </w:p>
        </w:tc>
        <w:tc>
          <w:tcPr>
            <w:tcW w:w="2254" w:type="dxa"/>
            <w:shd w:val="clear" w:color="auto" w:fill="C5E0B3" w:themeFill="accent6" w:themeFillTint="66"/>
          </w:tcPr>
          <w:p w14:paraId="054EAC4F" w14:textId="078CCD8A" w:rsidR="00774EB2" w:rsidRDefault="003313E7" w:rsidP="00F82403">
            <w:r>
              <w:t>PASS</w:t>
            </w:r>
          </w:p>
        </w:tc>
      </w:tr>
      <w:tr w:rsidR="00774EB2" w14:paraId="2021C136" w14:textId="77777777" w:rsidTr="00505AA4">
        <w:tc>
          <w:tcPr>
            <w:tcW w:w="2254" w:type="dxa"/>
          </w:tcPr>
          <w:p w14:paraId="2C011519" w14:textId="77777777" w:rsidR="00774EB2" w:rsidRDefault="00774EB2" w:rsidP="00F82403">
            <w:r>
              <w:t>8</w:t>
            </w:r>
          </w:p>
        </w:tc>
        <w:tc>
          <w:tcPr>
            <w:tcW w:w="2254" w:type="dxa"/>
          </w:tcPr>
          <w:p w14:paraId="409329A9" w14:textId="77777777" w:rsidR="00774EB2" w:rsidRDefault="00774EB2" w:rsidP="00F82403">
            <w:r>
              <w:t>Are the navigations instructions accurate in a busy area?</w:t>
            </w:r>
          </w:p>
        </w:tc>
        <w:tc>
          <w:tcPr>
            <w:tcW w:w="2254" w:type="dxa"/>
          </w:tcPr>
          <w:p w14:paraId="68B22078" w14:textId="77777777" w:rsidR="00774EB2" w:rsidRDefault="00774EB2" w:rsidP="00F82403">
            <w:r>
              <w:t>The device should still give good navigation instruction when used in busy areas like town centres.</w:t>
            </w:r>
          </w:p>
        </w:tc>
        <w:tc>
          <w:tcPr>
            <w:tcW w:w="2254" w:type="dxa"/>
            <w:shd w:val="clear" w:color="auto" w:fill="FFE599" w:themeFill="accent4" w:themeFillTint="66"/>
          </w:tcPr>
          <w:p w14:paraId="149480E6" w14:textId="43B1ECF8" w:rsidR="00774EB2" w:rsidRDefault="00505AA4" w:rsidP="00F82403">
            <w:r>
              <w:t>Unable to test</w:t>
            </w:r>
          </w:p>
        </w:tc>
      </w:tr>
    </w:tbl>
    <w:p w14:paraId="53427EF3" w14:textId="3B29E381" w:rsidR="002636E3" w:rsidRDefault="00774EB2" w:rsidP="00A46BC9">
      <w:pPr>
        <w:pStyle w:val="Caption"/>
      </w:pPr>
      <w:bookmarkStart w:id="427" w:name="_Toc25511408"/>
      <w:bookmarkStart w:id="428" w:name="_Toc35765861"/>
      <w:r>
        <w:t xml:space="preserve">Table </w:t>
      </w:r>
      <w:fldSimple w:instr=" SEQ Table \* ARABIC ">
        <w:r w:rsidR="00AF7D9D">
          <w:rPr>
            <w:noProof/>
          </w:rPr>
          <w:t>7</w:t>
        </w:r>
      </w:fldSimple>
      <w:r>
        <w:t>: Table of test plan</w:t>
      </w:r>
      <w:bookmarkEnd w:id="427"/>
      <w:bookmarkEnd w:id="428"/>
    </w:p>
    <w:p w14:paraId="482E0F22" w14:textId="77777777" w:rsidR="000C6523" w:rsidRDefault="000C6523" w:rsidP="000C6523"/>
    <w:p w14:paraId="44F98F77" w14:textId="4868EB3A" w:rsidR="009B697E" w:rsidRDefault="007A7F1C" w:rsidP="009B697E">
      <w:pPr>
        <w:pStyle w:val="Heading2"/>
      </w:pPr>
      <w:bookmarkStart w:id="429" w:name="_Toc35609614"/>
      <w:r>
        <w:t>5.</w:t>
      </w:r>
      <w:r w:rsidR="005E453B">
        <w:t>4</w:t>
      </w:r>
      <w:r w:rsidR="009B697E">
        <w:t>. Conclusions</w:t>
      </w:r>
      <w:bookmarkEnd w:id="429"/>
    </w:p>
    <w:p w14:paraId="063C6745" w14:textId="565270BF" w:rsidR="000433F5" w:rsidRDefault="000433F5" w:rsidP="000433F5"/>
    <w:p w14:paraId="19AAEA1D" w14:textId="7A4DBE61" w:rsidR="007B01AD" w:rsidRPr="00FB0731" w:rsidRDefault="00BF764D" w:rsidP="00FB0731">
      <w:pPr>
        <w:spacing w:line="360" w:lineRule="auto"/>
      </w:pPr>
      <w:r>
        <w:t xml:space="preserve">The overall testing and evaluation of the system resulted in: the unit tests determining the system worked well and the evaluations concluding that the device detects the correct objects in the user’s path, thus making the device usable by potential </w:t>
      </w:r>
      <w:r w:rsidR="00F37E97">
        <w:t>users</w:t>
      </w:r>
      <w:r>
        <w:t>.</w:t>
      </w:r>
      <w:r w:rsidR="00F37E97">
        <w:t xml:space="preserve"> Users noted during evaluations that the system was easy to use, and the instructions were clear and understandable. Although, as a result of the evaluations carried out, the system was successful in detecting objects, their distance away and their location in the user’s path, the system could be slow. It was particularly noted that the device was slow at start up. </w:t>
      </w:r>
      <w:r w:rsidR="00FB0731">
        <w:t xml:space="preserve">This slow speed is due to the low computation power of the Raspberry </w:t>
      </w:r>
      <w:proofErr w:type="gramStart"/>
      <w:r w:rsidR="00FB0731">
        <w:t>Pi,</w:t>
      </w:r>
      <w:proofErr w:type="gramEnd"/>
      <w:r w:rsidR="00FB0731">
        <w:t xml:space="preserve"> however, this slow speed is addressed as part of the future work of this project, shown in the next chapter. </w:t>
      </w:r>
      <w:r w:rsidR="007B01AD">
        <w:br w:type="page"/>
      </w:r>
    </w:p>
    <w:p w14:paraId="4CE40911" w14:textId="408AE00D" w:rsidR="009B697E" w:rsidRDefault="009B697E" w:rsidP="009B697E">
      <w:pPr>
        <w:pStyle w:val="Heading1"/>
      </w:pPr>
      <w:bookmarkStart w:id="430" w:name="_Ref35517078"/>
      <w:bookmarkStart w:id="431" w:name="_Toc35609615"/>
      <w:r>
        <w:lastRenderedPageBreak/>
        <w:t xml:space="preserve">6. </w:t>
      </w:r>
      <w:r w:rsidR="0091011C">
        <w:t>Project Plan</w:t>
      </w:r>
      <w:bookmarkEnd w:id="430"/>
      <w:bookmarkEnd w:id="431"/>
    </w:p>
    <w:p w14:paraId="633CA34C" w14:textId="77777777" w:rsidR="009B697E" w:rsidRDefault="009B697E" w:rsidP="009B697E"/>
    <w:p w14:paraId="28517773" w14:textId="77777777" w:rsidR="009B697E" w:rsidRDefault="009B697E" w:rsidP="009B697E">
      <w:pPr>
        <w:pStyle w:val="Heading2"/>
      </w:pPr>
      <w:bookmarkStart w:id="432" w:name="_Toc35609616"/>
      <w:r>
        <w:t>6.1. Introduction</w:t>
      </w:r>
      <w:bookmarkEnd w:id="432"/>
    </w:p>
    <w:p w14:paraId="3500E35C" w14:textId="5E5275BD" w:rsidR="00B57847" w:rsidRDefault="00B57847" w:rsidP="007B63DE">
      <w:r>
        <w:t xml:space="preserve"> </w:t>
      </w:r>
    </w:p>
    <w:p w14:paraId="73762DBD" w14:textId="64B77070" w:rsidR="00B57847" w:rsidRDefault="000C7DA1" w:rsidP="000C7DA1">
      <w:pPr>
        <w:spacing w:line="360" w:lineRule="auto"/>
      </w:pPr>
      <w:r>
        <w:t>The following chapter will discuss the plan that was created for this project, shown in the form of a Gantt chart. As well as that, the development priority that was given to the most important features of the project, for example object detection, will also be discussed in this chapter. This chapter will also discuss how the plan created for this project was changed during the lifecycle of the project. Lastly discussed in this chapter are the future plans for the Navigation Assistant project.</w:t>
      </w:r>
    </w:p>
    <w:p w14:paraId="6C6156B8" w14:textId="77777777" w:rsidR="000C7DA1" w:rsidRPr="00AC53A9" w:rsidRDefault="000C7DA1" w:rsidP="000C7DA1">
      <w:pPr>
        <w:spacing w:line="360" w:lineRule="auto"/>
        <w:rPr>
          <w:highlight w:val="yellow"/>
        </w:rPr>
      </w:pPr>
    </w:p>
    <w:p w14:paraId="7C8F6DCA" w14:textId="5035D10B" w:rsidR="009B697E" w:rsidRDefault="009B697E" w:rsidP="009B697E">
      <w:pPr>
        <w:pStyle w:val="Heading2"/>
      </w:pPr>
      <w:bookmarkStart w:id="433" w:name="_Toc35609617"/>
      <w:r>
        <w:t xml:space="preserve">6.2. </w:t>
      </w:r>
      <w:r w:rsidR="00EF4EA5">
        <w:t>Project Plan</w:t>
      </w:r>
      <w:bookmarkEnd w:id="433"/>
    </w:p>
    <w:p w14:paraId="3BA16B7D" w14:textId="5E73CBB6" w:rsidR="00745E38" w:rsidRDefault="00745E38" w:rsidP="00745E38"/>
    <w:p w14:paraId="5C51B9A8" w14:textId="77777777" w:rsidR="00DE5B2C" w:rsidRDefault="00DE5B2C" w:rsidP="00DE5B2C">
      <w:pPr>
        <w:keepNext/>
      </w:pPr>
      <w:r w:rsidRPr="00E0485B">
        <w:rPr>
          <w:noProof/>
        </w:rPr>
        <w:drawing>
          <wp:inline distT="0" distB="0" distL="0" distR="0" wp14:anchorId="00C2B859" wp14:editId="3E72DE9B">
            <wp:extent cx="5242560" cy="4090780"/>
            <wp:effectExtent l="0" t="0" r="0" b="5080"/>
            <wp:docPr id="67" name="Picture 67" descr="C:\Users\Jennifer\AppData\Local\Packages\Microsoft.Office.Desktop_8wekyb3d8bbwe\AC\INetCache\Content.MSO\E9D3DBB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ennifer\AppData\Local\Packages\Microsoft.Office.Desktop_8wekyb3d8bbwe\AC\INetCache\Content.MSO\E9D3DBB3.tmp"/>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329799" cy="4158853"/>
                    </a:xfrm>
                    <a:prstGeom prst="rect">
                      <a:avLst/>
                    </a:prstGeom>
                    <a:noFill/>
                    <a:ln>
                      <a:noFill/>
                    </a:ln>
                  </pic:spPr>
                </pic:pic>
              </a:graphicData>
            </a:graphic>
          </wp:inline>
        </w:drawing>
      </w:r>
    </w:p>
    <w:p w14:paraId="1B5AF97C" w14:textId="0CF2E6D2" w:rsidR="00DE5B2C" w:rsidRDefault="00DE5B2C" w:rsidP="00DE5B2C">
      <w:pPr>
        <w:pStyle w:val="Caption"/>
      </w:pPr>
      <w:bookmarkStart w:id="434" w:name="_Ref35763411"/>
      <w:bookmarkStart w:id="435" w:name="_Toc35765777"/>
      <w:r>
        <w:t xml:space="preserve">Figure </w:t>
      </w:r>
      <w:fldSimple w:instr=" SEQ Figure \* ARABIC ">
        <w:r w:rsidR="005D5259">
          <w:rPr>
            <w:noProof/>
          </w:rPr>
          <w:t>36</w:t>
        </w:r>
      </w:fldSimple>
      <w:r>
        <w:t>: Original Gantt chart</w:t>
      </w:r>
      <w:bookmarkEnd w:id="434"/>
      <w:bookmarkEnd w:id="435"/>
    </w:p>
    <w:p w14:paraId="5D8DB1BF" w14:textId="77777777" w:rsidR="009C37AC" w:rsidRPr="009C37AC" w:rsidRDefault="009C37AC" w:rsidP="009C37AC"/>
    <w:p w14:paraId="3E2513C5" w14:textId="7CC74BBB" w:rsidR="009C37AC" w:rsidRDefault="009C37AC" w:rsidP="009C37AC">
      <w:pPr>
        <w:spacing w:line="360" w:lineRule="auto"/>
      </w:pPr>
      <w:r>
        <w:t xml:space="preserve">The first part of the original project plan, shown in </w:t>
      </w:r>
      <w:r>
        <w:fldChar w:fldCharType="begin"/>
      </w:r>
      <w:r>
        <w:instrText xml:space="preserve"> REF _Ref35763411 \h  \* MERGEFORMAT </w:instrText>
      </w:r>
      <w:r>
        <w:fldChar w:fldCharType="separate"/>
      </w:r>
      <w:r>
        <w:t xml:space="preserve">Figure </w:t>
      </w:r>
      <w:r>
        <w:rPr>
          <w:noProof/>
        </w:rPr>
        <w:t>36</w:t>
      </w:r>
      <w:r>
        <w:fldChar w:fldCharType="end"/>
      </w:r>
      <w:r>
        <w:t xml:space="preserve">, was to conduct the research and design for the entire system after the proposal submission. This was subsequently followed by development of the system </w:t>
      </w:r>
      <w:r w:rsidR="00885809">
        <w:t xml:space="preserve">and testing of each systems feature one by one. This development and </w:t>
      </w:r>
      <w:r w:rsidR="00885809">
        <w:lastRenderedPageBreak/>
        <w:t xml:space="preserve">test was </w:t>
      </w:r>
      <w:r w:rsidR="001C54B6">
        <w:t>completed</w:t>
      </w:r>
      <w:r w:rsidR="00885809">
        <w:t xml:space="preserve"> in parallel due to the chosen methodology, mentioned previously in this report, Feature Driven Development methodology. </w:t>
      </w:r>
      <w:r w:rsidR="0056068A">
        <w:t xml:space="preserve">The Feature Driven methodology worked well for this project as it allowed for flexibility when issues were encountered, as mentioned previously in this report, and it also allowed for new decision and changes of plan when issues were encountered. </w:t>
      </w:r>
    </w:p>
    <w:p w14:paraId="6E270C43" w14:textId="6B0E645E" w:rsidR="00177341" w:rsidRDefault="00177341" w:rsidP="009C37AC">
      <w:pPr>
        <w:spacing w:line="360" w:lineRule="auto"/>
      </w:pPr>
    </w:p>
    <w:p w14:paraId="222D5812" w14:textId="5C511535" w:rsidR="00177341" w:rsidRPr="009C37AC" w:rsidRDefault="00177341" w:rsidP="009C37AC">
      <w:pPr>
        <w:spacing w:line="360" w:lineRule="auto"/>
      </w:pPr>
      <w:r>
        <w:t>As can be seen</w:t>
      </w:r>
      <w:r w:rsidR="00427061">
        <w:t xml:space="preserve"> </w:t>
      </w:r>
      <w:r>
        <w:t xml:space="preserve">in </w:t>
      </w:r>
      <w:r>
        <w:fldChar w:fldCharType="begin"/>
      </w:r>
      <w:r>
        <w:instrText xml:space="preserve"> REF _Ref35763411 \h </w:instrText>
      </w:r>
      <w:r>
        <w:fldChar w:fldCharType="separate"/>
      </w:r>
      <w:r>
        <w:t xml:space="preserve">Figure </w:t>
      </w:r>
      <w:r>
        <w:rPr>
          <w:noProof/>
        </w:rPr>
        <w:t>36</w:t>
      </w:r>
      <w:r>
        <w:fldChar w:fldCharType="end"/>
      </w:r>
      <w:r w:rsidR="00427061">
        <w:t xml:space="preserve"> the original Gantt Chart</w:t>
      </w:r>
      <w:r>
        <w:t xml:space="preserve"> was created prior to the interim submission. Th</w:t>
      </w:r>
      <w:r w:rsidR="00FB1C77">
        <w:t>erefore,</w:t>
      </w:r>
      <w:r>
        <w:t xml:space="preserve"> the</w:t>
      </w:r>
      <w:r w:rsidR="00141E43">
        <w:t xml:space="preserve"> original</w:t>
      </w:r>
      <w:r>
        <w:t xml:space="preserve"> Gantt chart does not show any changes that were made during the course of th</w:t>
      </w:r>
      <w:r w:rsidR="004A6FEE">
        <w:t>is</w:t>
      </w:r>
      <w:r>
        <w:t xml:space="preserve"> project. </w:t>
      </w:r>
      <w:r w:rsidR="00FB1C77">
        <w:t>As a result of this,</w:t>
      </w:r>
      <w:r w:rsidR="00016D4C">
        <w:t xml:space="preserve"> a new and amended Gantt chart was created </w:t>
      </w:r>
      <w:r w:rsidR="00FB1C77">
        <w:t xml:space="preserve">to show the steps that were taken to complete this project. This new, amended Gantt chart is shown in </w:t>
      </w:r>
      <w:r w:rsidR="00FB1C77">
        <w:fldChar w:fldCharType="begin"/>
      </w:r>
      <w:r w:rsidR="00FB1C77">
        <w:instrText xml:space="preserve"> REF _Ref35764285 \h </w:instrText>
      </w:r>
      <w:r w:rsidR="00FB1C77">
        <w:fldChar w:fldCharType="separate"/>
      </w:r>
      <w:r w:rsidR="00FB1C77">
        <w:t xml:space="preserve">Figure </w:t>
      </w:r>
      <w:r w:rsidR="00FB1C77">
        <w:rPr>
          <w:noProof/>
        </w:rPr>
        <w:t>37</w:t>
      </w:r>
      <w:r w:rsidR="00FB1C77">
        <w:fldChar w:fldCharType="end"/>
      </w:r>
      <w:r w:rsidR="00FB1C77">
        <w:t xml:space="preserve">. </w:t>
      </w:r>
      <w:r w:rsidR="00ED5125">
        <w:t xml:space="preserve">The major change between these two Gantt charts is within the implementation or development stage of this project. In the original Gantt chart, shown in </w:t>
      </w:r>
      <w:r w:rsidR="00ED5125">
        <w:fldChar w:fldCharType="begin"/>
      </w:r>
      <w:r w:rsidR="00ED5125">
        <w:instrText xml:space="preserve"> REF _Ref35763411 \h </w:instrText>
      </w:r>
      <w:r w:rsidR="00ED5125">
        <w:fldChar w:fldCharType="separate"/>
      </w:r>
      <w:r w:rsidR="00ED5125">
        <w:t xml:space="preserve">Figure </w:t>
      </w:r>
      <w:r w:rsidR="00ED5125">
        <w:rPr>
          <w:noProof/>
        </w:rPr>
        <w:t>36</w:t>
      </w:r>
      <w:r w:rsidR="00ED5125">
        <w:fldChar w:fldCharType="end"/>
      </w:r>
      <w:r w:rsidR="00ED5125">
        <w:t xml:space="preserve">, </w:t>
      </w:r>
      <w:r w:rsidR="00A859F1">
        <w:t xml:space="preserve">it was considered to create own dataset to train model with. However, this was changed over the course of the project, as shown in </w:t>
      </w:r>
      <w:r w:rsidR="00A859F1">
        <w:fldChar w:fldCharType="begin"/>
      </w:r>
      <w:r w:rsidR="00A859F1">
        <w:instrText xml:space="preserve"> REF _Ref35764285 \h </w:instrText>
      </w:r>
      <w:r w:rsidR="00A859F1">
        <w:fldChar w:fldCharType="separate"/>
      </w:r>
      <w:r w:rsidR="00A859F1">
        <w:t xml:space="preserve">Figure </w:t>
      </w:r>
      <w:r w:rsidR="00A859F1">
        <w:rPr>
          <w:noProof/>
        </w:rPr>
        <w:t>37</w:t>
      </w:r>
      <w:r w:rsidR="00A859F1">
        <w:fldChar w:fldCharType="end"/>
      </w:r>
      <w:r w:rsidR="00A859F1">
        <w:t xml:space="preserve">, to use a pre trained model that could be deployed on the Raspberry Pi. </w:t>
      </w:r>
      <w:r w:rsidR="001F1D12">
        <w:t>It was decided to change from using a customized dataset to train a model, to using a pretrained model.</w:t>
      </w:r>
      <w:r w:rsidR="00003880">
        <w:t xml:space="preserve"> This change was decided for the simple reason of saving time. In the end it was decided that it would take too much time to create customized dataset and to train a model on this customized dataset. Therefore, this approach could have prevented some critical project features from being created. As a result </w:t>
      </w:r>
      <w:r w:rsidR="007154CC">
        <w:t>o</w:t>
      </w:r>
      <w:r w:rsidR="00003880">
        <w:t xml:space="preserve">f this it was decided to deploy a pre trained model on the Raspberry Pi in order to ensure that the critical features of this project were successfully developed.  </w:t>
      </w:r>
    </w:p>
    <w:p w14:paraId="7F5FC275" w14:textId="77777777" w:rsidR="005D5259" w:rsidRDefault="005D5259" w:rsidP="005D5259">
      <w:pPr>
        <w:keepNext/>
      </w:pPr>
      <w:r>
        <w:rPr>
          <w:noProof/>
        </w:rPr>
        <w:lastRenderedPageBreak/>
        <w:drawing>
          <wp:inline distT="0" distB="0" distL="0" distR="0" wp14:anchorId="4C9C1461" wp14:editId="2E854D5E">
            <wp:extent cx="5897880" cy="3644192"/>
            <wp:effectExtent l="0" t="0" r="762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928645" cy="3663201"/>
                    </a:xfrm>
                    <a:prstGeom prst="rect">
                      <a:avLst/>
                    </a:prstGeom>
                  </pic:spPr>
                </pic:pic>
              </a:graphicData>
            </a:graphic>
          </wp:inline>
        </w:drawing>
      </w:r>
    </w:p>
    <w:p w14:paraId="222083CA" w14:textId="6882FBDC" w:rsidR="005D5259" w:rsidRPr="005D5259" w:rsidRDefault="005D5259" w:rsidP="005D5259">
      <w:pPr>
        <w:pStyle w:val="Caption"/>
        <w:rPr>
          <w:highlight w:val="yellow"/>
        </w:rPr>
      </w:pPr>
      <w:bookmarkStart w:id="436" w:name="_Ref35764285"/>
      <w:bookmarkStart w:id="437" w:name="_Toc35765778"/>
      <w:r>
        <w:t xml:space="preserve">Figure </w:t>
      </w:r>
      <w:fldSimple w:instr=" SEQ Figure \* ARABIC ">
        <w:r>
          <w:rPr>
            <w:noProof/>
          </w:rPr>
          <w:t>37</w:t>
        </w:r>
      </w:fldSimple>
      <w:r>
        <w:t xml:space="preserve">: </w:t>
      </w:r>
      <w:r w:rsidR="009C37AC">
        <w:t>Amended Gantt chart</w:t>
      </w:r>
      <w:bookmarkEnd w:id="436"/>
      <w:bookmarkEnd w:id="437"/>
    </w:p>
    <w:p w14:paraId="2573E1F5" w14:textId="77777777" w:rsidR="007B63DE" w:rsidRDefault="007B63DE" w:rsidP="009B697E">
      <w:pPr>
        <w:pStyle w:val="Heading2"/>
      </w:pPr>
    </w:p>
    <w:p w14:paraId="69B04C58" w14:textId="347061B4" w:rsidR="00536DA2" w:rsidRDefault="009B697E" w:rsidP="009B697E">
      <w:pPr>
        <w:pStyle w:val="Heading2"/>
      </w:pPr>
      <w:bookmarkStart w:id="438" w:name="_Toc35609618"/>
      <w:r>
        <w:t>6.3. Future Work</w:t>
      </w:r>
      <w:bookmarkEnd w:id="438"/>
    </w:p>
    <w:p w14:paraId="566100A5" w14:textId="2DD24284" w:rsidR="00C62F8F" w:rsidRDefault="00C62F8F" w:rsidP="00C62F8F"/>
    <w:p w14:paraId="3FD6D938" w14:textId="77777777" w:rsidR="005C73FF" w:rsidRDefault="00F93941" w:rsidP="007618F2">
      <w:pPr>
        <w:spacing w:line="360" w:lineRule="auto"/>
      </w:pPr>
      <w:r>
        <w:t xml:space="preserve">This project, Navigation Assistant, has the potential to improve and expand in the future. </w:t>
      </w:r>
      <w:r w:rsidR="007618F2">
        <w:t xml:space="preserve">Although the project objective, laid out in the opening chapter of this report, was met there is still room to improve with regards to this project. The first feature that could be improved in the future is the </w:t>
      </w:r>
      <w:r w:rsidR="00A9432F">
        <w:t xml:space="preserve">object detection speed on the Raspberry Pi. </w:t>
      </w:r>
      <w:r w:rsidR="00A260B2">
        <w:t xml:space="preserve">Although the object detection works well for the project demonstration there is room to improve its speed in the future. </w:t>
      </w:r>
    </w:p>
    <w:p w14:paraId="3BB43CF7" w14:textId="77777777" w:rsidR="005C73FF" w:rsidRDefault="005C73FF" w:rsidP="007618F2">
      <w:pPr>
        <w:spacing w:line="360" w:lineRule="auto"/>
      </w:pPr>
    </w:p>
    <w:p w14:paraId="7C55232B" w14:textId="7E6A4174" w:rsidR="00A260B2" w:rsidRDefault="00A260B2" w:rsidP="007618F2">
      <w:pPr>
        <w:spacing w:line="360" w:lineRule="auto"/>
      </w:pPr>
      <w:r>
        <w:t xml:space="preserve">Another improvement that could be made to Navigation Assistant is to include a GPS feature. This feature, if added to this project in the future, could provide the user with the ability to navigate to a desired address using audio directions. </w:t>
      </w:r>
      <w:r w:rsidR="005C73FF">
        <w:t>This would also involve the use of a microphone to gather the users inputted address.</w:t>
      </w:r>
    </w:p>
    <w:p w14:paraId="4D5E070F" w14:textId="77777777" w:rsidR="00DD3B7B" w:rsidRDefault="00DD3B7B" w:rsidP="007618F2">
      <w:pPr>
        <w:spacing w:line="360" w:lineRule="auto"/>
      </w:pPr>
    </w:p>
    <w:p w14:paraId="3F6C66FD" w14:textId="09585FA3" w:rsidR="005C73FF" w:rsidRDefault="00DD3B7B" w:rsidP="007618F2">
      <w:pPr>
        <w:spacing w:line="360" w:lineRule="auto"/>
      </w:pPr>
      <w:r>
        <w:t xml:space="preserve">As well as that, future work could be carried out to improve the look of the Navigation Assistant device. A recurring issue that was mentioned by users in the user evaluations conducted, previously discussed in chapter 5 of this report, was the look of the device and how it was attached to the user. </w:t>
      </w:r>
      <w:r w:rsidR="009707E0">
        <w:lastRenderedPageBreak/>
        <w:t>Improvements in the way that the device is attached to the user could be considered in the future work of this project. Once consideration could be to attach the device to the visually impaired user</w:t>
      </w:r>
      <w:r w:rsidR="004D7BC2">
        <w:t>’</w:t>
      </w:r>
      <w:r w:rsidR="009707E0">
        <w:t>s white cane, if they use one.</w:t>
      </w:r>
    </w:p>
    <w:p w14:paraId="6FAF2A2F" w14:textId="73BED981" w:rsidR="005C73FF" w:rsidRDefault="005C73FF" w:rsidP="007618F2">
      <w:pPr>
        <w:spacing w:line="360" w:lineRule="auto"/>
      </w:pPr>
    </w:p>
    <w:p w14:paraId="7BAB12D6" w14:textId="2BFC52DB" w:rsidR="004D7BC2" w:rsidRDefault="004D7BC2" w:rsidP="007618F2">
      <w:pPr>
        <w:spacing w:line="360" w:lineRule="auto"/>
      </w:pPr>
      <w:r>
        <w:t xml:space="preserve">The final improvement that could be made to the Navigation Assistant project as part of its future work is the way in which the user is warned about up and coming objects in their path. </w:t>
      </w:r>
      <w:r w:rsidR="00513A05">
        <w:t>As mentioned previously in this report there is the possibility of including haptics warnings to the user as well as audio warnings.</w:t>
      </w:r>
      <w:r w:rsidR="008702AC">
        <w:t xml:space="preserve"> This combination of audio and haptic warning would open this project to not only visually impaired or blind people, but also visually impaired users who are also hard of hearing. </w:t>
      </w:r>
    </w:p>
    <w:p w14:paraId="4BAAD6CA" w14:textId="0A035422" w:rsidR="007618F2" w:rsidRDefault="007618F2" w:rsidP="00C62F8F"/>
    <w:p w14:paraId="3CBF5526" w14:textId="77777777" w:rsidR="008702AC" w:rsidRDefault="008702AC" w:rsidP="00C62F8F"/>
    <w:p w14:paraId="6D1E59F9" w14:textId="2DADBCA6" w:rsidR="00204344" w:rsidRPr="008702AC" w:rsidRDefault="00204344" w:rsidP="008702AC">
      <w:pPr>
        <w:rPr>
          <w:highlight w:val="yellow"/>
        </w:rPr>
      </w:pPr>
    </w:p>
    <w:p w14:paraId="79C355FF" w14:textId="61DF163A" w:rsidR="0091011C" w:rsidRDefault="0091011C" w:rsidP="0091011C">
      <w:pPr>
        <w:pStyle w:val="Heading1"/>
      </w:pPr>
      <w:bookmarkStart w:id="439" w:name="_Toc35609619"/>
      <w:r>
        <w:t>7. Conclusion</w:t>
      </w:r>
      <w:bookmarkEnd w:id="439"/>
    </w:p>
    <w:p w14:paraId="55C71271" w14:textId="36B77792" w:rsidR="0091011C" w:rsidRDefault="0091011C" w:rsidP="0091011C"/>
    <w:p w14:paraId="3772E52C" w14:textId="2360926F" w:rsidR="003F5E20" w:rsidRDefault="003F5E20" w:rsidP="00840E35">
      <w:pPr>
        <w:spacing w:line="360" w:lineRule="auto"/>
      </w:pPr>
      <w:r>
        <w:t xml:space="preserve">This chapter reflects on the project as a whole. Included in this chapter is a discussion about how the projects objective, laid out in the first chapter of this report, was met. Also included in this chapter are </w:t>
      </w:r>
      <w:r w:rsidR="00840E35">
        <w:t>the</w:t>
      </w:r>
      <w:r>
        <w:t xml:space="preserve"> experiences have been taken away from this project and if this project was to be undertaken again what changes would be made. </w:t>
      </w:r>
    </w:p>
    <w:p w14:paraId="12ADBEEE" w14:textId="2E8265F6" w:rsidR="00171A47" w:rsidRDefault="00171A47" w:rsidP="0091011C"/>
    <w:p w14:paraId="5B8E5C5E" w14:textId="32FD3A78" w:rsidR="00171A47" w:rsidRDefault="00E23F06" w:rsidP="00E23F06">
      <w:pPr>
        <w:spacing w:line="360" w:lineRule="auto"/>
      </w:pPr>
      <w:r>
        <w:t>The objective of this project was to develop a portable and easy to use device that allows a visually impaired or blind user to avoid upcoming obstacles in their path with the use of audio navigational instructions. The objective, set out in the first chapter of this report, was met by the developing of an object detection program that runs on the Raspberry Pi</w:t>
      </w:r>
      <w:r w:rsidR="001426F2">
        <w:t>, making it a portable solution</w:t>
      </w:r>
      <w:r>
        <w:t>.</w:t>
      </w:r>
      <w:r w:rsidR="001426F2">
        <w:t xml:space="preserve"> </w:t>
      </w:r>
      <w:r w:rsidR="005F1F78">
        <w:t>The inspiration behind this project was drawn from the fact that assistive technology for the visually impaired or blind is an ever-evolving field of computer science.</w:t>
      </w:r>
      <w:r w:rsidR="00025195">
        <w:t xml:space="preserve"> Even though there have been various amounts of information and research projects about using technology for assistive purposes for the visually impaired and blind, some of which were discussed previously in the research chapter of this report, none of these have become a staple in the lives of the visually impaired or blind.  As a result of this different technologies, some of which were previously discussed, are frequently created to aid in the independent living of the visually impaired and blind. It is for this reason that Navigation Assistant was created. </w:t>
      </w:r>
    </w:p>
    <w:p w14:paraId="37B8CFD5" w14:textId="4809E7BC" w:rsidR="00025195" w:rsidRDefault="00025195" w:rsidP="00E23F06">
      <w:pPr>
        <w:spacing w:line="360" w:lineRule="auto"/>
      </w:pPr>
    </w:p>
    <w:p w14:paraId="50CCC7B7" w14:textId="35F9DB54" w:rsidR="0064403E" w:rsidRPr="008B6072" w:rsidRDefault="00025195" w:rsidP="008B6072">
      <w:pPr>
        <w:spacing w:line="360" w:lineRule="auto"/>
      </w:pPr>
      <w:r>
        <w:t xml:space="preserve">This project </w:t>
      </w:r>
      <w:r w:rsidR="008B6072">
        <w:t xml:space="preserve">demonstrates a proof of concept system that demonstrates the possibility of the Raspberry Pi being used as an assistive technology solution for the visually impaired or blind. In addition to that, this project offers an additional feature not included in more traditional navigation options used by the visually impaired or blind, i.e. the white cane or guide dog. This additional feature is the audio instructions used to inform users about upcoming objects in their path. As a result of this, the developed project can be used in combination with the more traditional aids, mentioned previously, to have more rounded navigation possibilities for the visually impaired or blind. </w:t>
      </w:r>
    </w:p>
    <w:p w14:paraId="193B3246" w14:textId="4D5FE880" w:rsidR="00171A47" w:rsidRDefault="00171A47" w:rsidP="00171A47">
      <w:pPr>
        <w:spacing w:before="240"/>
        <w:rPr>
          <w:highlight w:val="yellow"/>
        </w:rPr>
      </w:pPr>
    </w:p>
    <w:p w14:paraId="47F89AC8" w14:textId="2A548106" w:rsidR="0064403E" w:rsidRPr="008B6072" w:rsidRDefault="008B6072" w:rsidP="004D4B54">
      <w:pPr>
        <w:spacing w:before="240" w:line="360" w:lineRule="auto"/>
      </w:pPr>
      <w:r>
        <w:t xml:space="preserve">If this project were to be undertaken again a couple of changes would be made. </w:t>
      </w:r>
      <w:r w:rsidR="004D4B54">
        <w:t>There would be more consideration for the ability of the hardware being used. Although the object detection ran on the Raspberry Pi more consideration would be taken into increasing the speed of the object detection if the project was undertaken again. As well as that, there would be a quicker reaction to changes that need to be made in the project. Although the form of agile methodology used, feature driven development, allow</w:t>
      </w:r>
      <w:r w:rsidR="002D49A3">
        <w:t>ed</w:t>
      </w:r>
      <w:r w:rsidR="004D4B54">
        <w:t xml:space="preserve"> for changes to be made during the course of </w:t>
      </w:r>
      <w:r w:rsidR="002D49A3">
        <w:t xml:space="preserve">this project, changes were still unwanted from a developer’s perspective. As a result of this, time was, at points, wasted trying to prevent changes. For example, when it was attempted to get a single lens camera to detect the distance between the user and the detected object instead of accepting that a distance sensor would be needed. Although this lack of adapting to change did not delay the final developed project, there was a possibility of critical features or testing not being carried out as a result of this change prevention. </w:t>
      </w:r>
      <w:r w:rsidR="00012557">
        <w:t xml:space="preserve">Therefore, if this project was to be undertaken again a quicker reaction to change would be undertaken. </w:t>
      </w:r>
    </w:p>
    <w:p w14:paraId="4AD32DF7" w14:textId="06E68592" w:rsidR="008B6072" w:rsidRDefault="008B6072" w:rsidP="008B6072">
      <w:pPr>
        <w:spacing w:before="240"/>
        <w:rPr>
          <w:highlight w:val="yellow"/>
        </w:rPr>
      </w:pPr>
    </w:p>
    <w:p w14:paraId="549EE2F7" w14:textId="7FBD98C1" w:rsidR="00012557" w:rsidRPr="00012557" w:rsidRDefault="00012557" w:rsidP="002E4B51">
      <w:pPr>
        <w:spacing w:before="240" w:line="360" w:lineRule="auto"/>
      </w:pPr>
      <w:r w:rsidRPr="00012557">
        <w:t xml:space="preserve">Lastly, as a result of this project there are many experiences that can be taken away. </w:t>
      </w:r>
      <w:r w:rsidR="002E4B51">
        <w:t xml:space="preserve">Firstly, as a result of being placed in uncomfortable situations, like technologies not working as expected and plans changing unexpectedly, the knowledge that has been gained from this project has strengthened.  As well as that the lifecycle of this project mimics that of the projects carried out in industry, providing knowledge in regard to this. One of the biggest experiences gained from this project is the ability to critique own work and receive critiques from other, like users, and the ability to adapt to plans to change. The experiences gained as a result of this project will be used again in industry upon completion of this degree. In addition to that, the ability of knowing how to enhance a </w:t>
      </w:r>
      <w:r w:rsidR="002E4B51">
        <w:lastRenderedPageBreak/>
        <w:t>development project with design, research, testing and validation is an invaluable experience. Overall, through the lifecycle of this project the knowledge and skills learned during the years of studying computer science have been solidified.</w:t>
      </w:r>
    </w:p>
    <w:p w14:paraId="075B8534" w14:textId="5D11DF06" w:rsidR="00BC488B" w:rsidRDefault="00BC488B"/>
    <w:p w14:paraId="11A5DFCB" w14:textId="1A5D4090" w:rsidR="00BC488B" w:rsidRDefault="00BC488B"/>
    <w:p w14:paraId="0682967A" w14:textId="5ABB1A49" w:rsidR="00BC488B" w:rsidRDefault="00BC488B"/>
    <w:p w14:paraId="56EC54EF" w14:textId="165C76EA" w:rsidR="00BC488B" w:rsidRDefault="00BC488B"/>
    <w:p w14:paraId="281F8C9C" w14:textId="3F0EB27F" w:rsidR="00BC488B" w:rsidRDefault="00BC488B"/>
    <w:p w14:paraId="31E282B0" w14:textId="0E9702F3" w:rsidR="00D02F5F" w:rsidRDefault="00D02F5F"/>
    <w:p w14:paraId="5258CFBC" w14:textId="34265220" w:rsidR="004000C4" w:rsidRDefault="004000C4"/>
    <w:p w14:paraId="3D296A4B" w14:textId="78DFA2D3" w:rsidR="004000C4" w:rsidRDefault="004000C4"/>
    <w:p w14:paraId="367661DA" w14:textId="7694C2EE" w:rsidR="004000C4" w:rsidRDefault="004000C4"/>
    <w:p w14:paraId="44072364" w14:textId="60E581C7" w:rsidR="004000C4" w:rsidRDefault="004000C4"/>
    <w:p w14:paraId="5FB08FF3" w14:textId="138F4342" w:rsidR="004000C4" w:rsidRDefault="004000C4"/>
    <w:p w14:paraId="7A13F69E" w14:textId="6AE8FBB7" w:rsidR="004000C4" w:rsidRDefault="004000C4"/>
    <w:p w14:paraId="070D801D" w14:textId="2BF889EA" w:rsidR="004000C4" w:rsidRDefault="004000C4"/>
    <w:p w14:paraId="78CFA461" w14:textId="50E21D4A" w:rsidR="004000C4" w:rsidRDefault="004000C4"/>
    <w:p w14:paraId="0D8A8A0F" w14:textId="16DF23B0" w:rsidR="004000C4" w:rsidRDefault="004000C4"/>
    <w:p w14:paraId="0968E04C" w14:textId="1771706B" w:rsidR="004000C4" w:rsidRDefault="004000C4"/>
    <w:p w14:paraId="75F2842C" w14:textId="73C57AE0" w:rsidR="004000C4" w:rsidRDefault="004000C4"/>
    <w:p w14:paraId="7A07DCFB" w14:textId="1AB581E5" w:rsidR="004000C4" w:rsidRDefault="004000C4"/>
    <w:p w14:paraId="4044F9A5" w14:textId="312A0569" w:rsidR="004000C4" w:rsidRDefault="004000C4"/>
    <w:p w14:paraId="341E5826" w14:textId="0B287CD4" w:rsidR="004000C4" w:rsidRDefault="004000C4"/>
    <w:p w14:paraId="2B498E62" w14:textId="3FE81660" w:rsidR="004000C4" w:rsidRDefault="004000C4"/>
    <w:p w14:paraId="45AF335F" w14:textId="6D529CD3" w:rsidR="004000C4" w:rsidRDefault="004000C4"/>
    <w:p w14:paraId="15573846" w14:textId="4E16A561" w:rsidR="004000C4" w:rsidRDefault="004000C4"/>
    <w:p w14:paraId="55D34CCF" w14:textId="77777777" w:rsidR="004000C4" w:rsidRDefault="004000C4"/>
    <w:p w14:paraId="4FB198DB" w14:textId="77777777" w:rsidR="00640292" w:rsidRDefault="00640292"/>
    <w:p w14:paraId="2976BBB9" w14:textId="77777777" w:rsidR="00D02F5F" w:rsidRDefault="00D02F5F"/>
    <w:p w14:paraId="20E8172F" w14:textId="77777777" w:rsidR="00C93834" w:rsidRDefault="00C93834"/>
    <w:p w14:paraId="2A813CC4" w14:textId="77777777" w:rsidR="008A58DD" w:rsidRDefault="008A58DD" w:rsidP="008A58DD">
      <w:pPr>
        <w:pStyle w:val="Heading1"/>
      </w:pPr>
      <w:bookmarkStart w:id="440" w:name="_Toc35609620"/>
      <w:r>
        <w:lastRenderedPageBreak/>
        <w:t>Bibliography</w:t>
      </w:r>
      <w:bookmarkEnd w:id="440"/>
    </w:p>
    <w:p w14:paraId="3B04F0AA" w14:textId="77777777" w:rsidR="008A58DD" w:rsidRPr="008A58DD" w:rsidRDefault="008A58DD" w:rsidP="008A58DD"/>
    <w:p w14:paraId="2080CBA3"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Facts and figures | European Blind Union [WWW Document], 2019. URL http://www.euroblind.org/about-blindness-and-partial-sight/facts-and-figures (accessed 10.19.19).</w:t>
      </w:r>
    </w:p>
    <w:p w14:paraId="0810F38D"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Facts about sight loss [WWW Document], 2016. NCBI. URL https://www.ncbi.ie/facts-about-sightloss/ (accessed 10.19.19).</w:t>
      </w:r>
    </w:p>
    <w:p w14:paraId="0D5C18B4"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Vision impairment and blindness [WWW Document], 2019. URL https://www.who.int/news-room/fact-sheets/detail/blindness-and-visual-impairment (accessed 10.19.19).</w:t>
      </w:r>
    </w:p>
    <w:p w14:paraId="212C78E0" w14:textId="237926E6" w:rsidR="00EC144B" w:rsidRPr="00C121EA" w:rsidRDefault="00A3643E" w:rsidP="00EC144B">
      <w:pPr>
        <w:pStyle w:val="Bibliography"/>
        <w:numPr>
          <w:ilvl w:val="0"/>
          <w:numId w:val="6"/>
        </w:numPr>
        <w:spacing w:after="0" w:line="240" w:lineRule="auto"/>
        <w:rPr>
          <w:rFonts w:ascii="Calibri" w:hAnsi="Calibri" w:cs="Calibri"/>
          <w:szCs w:val="24"/>
        </w:rPr>
      </w:pPr>
      <w:r>
        <w:rPr>
          <w:rFonts w:ascii="Calibri" w:hAnsi="Calibri" w:cs="Calibri"/>
          <w:szCs w:val="24"/>
        </w:rPr>
        <w:t xml:space="preserve">Bill Holton, 2019. </w:t>
      </w:r>
      <w:r w:rsidR="00EC144B" w:rsidRPr="00C121EA">
        <w:rPr>
          <w:rFonts w:ascii="Calibri" w:hAnsi="Calibri" w:cs="Calibri"/>
          <w:szCs w:val="24"/>
        </w:rPr>
        <w:t>Smartphone GPS Navigation | American Foundation for the Blind. URL https://www.afb.org/blindness-and-low-vision/using-technology/smartphone-gps-navigation-people-visual-impairments (accessed 10.19.19).</w:t>
      </w:r>
    </w:p>
    <w:p w14:paraId="4225E7CA"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The Miniguide, an ultrasonic mobility aid, electronic travel aid (ETA) [WWW Document], 2019. URL http://www.gdp-research.com.au/minig_1.htm (accessed 11.01.19).</w:t>
      </w:r>
    </w:p>
    <w:p w14:paraId="433A15FC" w14:textId="77777777" w:rsidR="00EC144B" w:rsidRPr="00C121EA" w:rsidRDefault="00EC144B" w:rsidP="00EC144B">
      <w:pPr>
        <w:pStyle w:val="Bibliography"/>
        <w:numPr>
          <w:ilvl w:val="0"/>
          <w:numId w:val="6"/>
        </w:numPr>
        <w:spacing w:after="0" w:line="240" w:lineRule="auto"/>
        <w:rPr>
          <w:rFonts w:ascii="Calibri" w:hAnsi="Calibri" w:cs="Calibri"/>
          <w:szCs w:val="24"/>
        </w:rPr>
      </w:pPr>
      <w:proofErr w:type="spellStart"/>
      <w:r w:rsidRPr="00C121EA">
        <w:rPr>
          <w:rFonts w:ascii="Calibri" w:hAnsi="Calibri" w:cs="Calibri"/>
          <w:szCs w:val="24"/>
        </w:rPr>
        <w:t>MaxiAids</w:t>
      </w:r>
      <w:proofErr w:type="spellEnd"/>
      <w:r w:rsidRPr="00C121EA">
        <w:rPr>
          <w:rFonts w:ascii="Calibri" w:hAnsi="Calibri" w:cs="Calibri"/>
          <w:szCs w:val="24"/>
        </w:rPr>
        <w:t xml:space="preserve"> | Ray Electronic Mobility Aid for the Blind [WWW Document], 2019. URL https://www.maxiaids.com/ray-electronic-mobility-aid-for-the-blind (accessed 11.01.19).</w:t>
      </w:r>
    </w:p>
    <w:p w14:paraId="266A4A14" w14:textId="77777777" w:rsidR="00EC144B" w:rsidRPr="00C121EA" w:rsidRDefault="00EC144B" w:rsidP="00EC144B">
      <w:pPr>
        <w:pStyle w:val="Bibliography"/>
        <w:numPr>
          <w:ilvl w:val="0"/>
          <w:numId w:val="6"/>
        </w:numPr>
        <w:spacing w:after="0" w:line="240" w:lineRule="auto"/>
        <w:rPr>
          <w:rFonts w:ascii="Calibri" w:hAnsi="Calibri" w:cs="Calibri"/>
          <w:szCs w:val="24"/>
        </w:rPr>
      </w:pPr>
      <w:proofErr w:type="spellStart"/>
      <w:r w:rsidRPr="00C121EA">
        <w:rPr>
          <w:rFonts w:ascii="Calibri" w:hAnsi="Calibri" w:cs="Calibri"/>
          <w:szCs w:val="24"/>
        </w:rPr>
        <w:t>CareTec</w:t>
      </w:r>
      <w:proofErr w:type="spellEnd"/>
      <w:r w:rsidRPr="00C121EA">
        <w:rPr>
          <w:rFonts w:ascii="Calibri" w:hAnsi="Calibri" w:cs="Calibri"/>
          <w:szCs w:val="24"/>
        </w:rPr>
        <w:t xml:space="preserve"> - Products for the Blind and Visually Impaired: Ray® - the handy mobility aid! [WWW Document], 2019. URL http://www.caretec.at/Mobility.148.0.html?&amp;cHash=a82f48fd87&amp;detail=3131 (accessed 11.01.19).</w:t>
      </w:r>
    </w:p>
    <w:p w14:paraId="56A89976" w14:textId="77777777" w:rsidR="00EC144B" w:rsidRPr="00C121EA" w:rsidRDefault="00EC144B" w:rsidP="00EC144B">
      <w:pPr>
        <w:pStyle w:val="ListParagraph"/>
        <w:numPr>
          <w:ilvl w:val="0"/>
          <w:numId w:val="6"/>
        </w:numPr>
        <w:rPr>
          <w:rFonts w:cstheme="minorHAnsi"/>
        </w:rPr>
      </w:pPr>
      <w:r w:rsidRPr="00C121EA">
        <w:rPr>
          <w:rFonts w:cstheme="minorHAnsi"/>
        </w:rPr>
        <w:t xml:space="preserve">C. </w:t>
      </w:r>
      <w:proofErr w:type="spellStart"/>
      <w:r w:rsidRPr="00C121EA">
        <w:rPr>
          <w:rFonts w:cstheme="minorHAnsi"/>
        </w:rPr>
        <w:t>Ezhilarasi</w:t>
      </w:r>
      <w:proofErr w:type="spellEnd"/>
      <w:r w:rsidRPr="00C121EA">
        <w:rPr>
          <w:rFonts w:cstheme="minorHAnsi"/>
        </w:rPr>
        <w:t xml:space="preserve">, R. </w:t>
      </w:r>
      <w:proofErr w:type="spellStart"/>
      <w:r w:rsidRPr="00C121EA">
        <w:rPr>
          <w:rFonts w:cstheme="minorHAnsi"/>
        </w:rPr>
        <w:t>Jeyameenachi</w:t>
      </w:r>
      <w:proofErr w:type="spellEnd"/>
      <w:r w:rsidRPr="00C121EA">
        <w:rPr>
          <w:rFonts w:cstheme="minorHAnsi"/>
        </w:rPr>
        <w:t xml:space="preserve">, Mr. A.R. Aravind, 2017. A Raspberry Pi Based Assistive Aid for Visually Impaired Users. Volume 3 Issue 2. </w:t>
      </w:r>
    </w:p>
    <w:p w14:paraId="1D14268D" w14:textId="77777777" w:rsidR="00EC144B" w:rsidRPr="00C121EA" w:rsidRDefault="00EC144B" w:rsidP="00EC144B">
      <w:pPr>
        <w:pStyle w:val="ListParagraph"/>
        <w:numPr>
          <w:ilvl w:val="0"/>
          <w:numId w:val="6"/>
        </w:numPr>
        <w:rPr>
          <w:rFonts w:cstheme="minorHAnsi"/>
        </w:rPr>
      </w:pPr>
      <w:r w:rsidRPr="00C121EA">
        <w:rPr>
          <w:rFonts w:eastAsia="Arial" w:cstheme="minorHAnsi"/>
        </w:rPr>
        <w:t xml:space="preserve">Shankar Sivan, </w:t>
      </w:r>
      <w:proofErr w:type="spellStart"/>
      <w:r w:rsidRPr="00C121EA">
        <w:rPr>
          <w:rFonts w:eastAsia="Arial" w:cstheme="minorHAnsi"/>
        </w:rPr>
        <w:t>Gopu</w:t>
      </w:r>
      <w:proofErr w:type="spellEnd"/>
      <w:r w:rsidRPr="00C121EA">
        <w:rPr>
          <w:rFonts w:eastAsia="Arial" w:cstheme="minorHAnsi"/>
        </w:rPr>
        <w:t xml:space="preserve"> </w:t>
      </w:r>
      <w:proofErr w:type="spellStart"/>
      <w:r w:rsidRPr="00C121EA">
        <w:rPr>
          <w:rFonts w:eastAsia="Arial" w:cstheme="minorHAnsi"/>
        </w:rPr>
        <w:t>Darson</w:t>
      </w:r>
      <w:proofErr w:type="spellEnd"/>
      <w:r w:rsidRPr="00C121EA">
        <w:rPr>
          <w:rFonts w:eastAsia="Arial" w:cstheme="minorHAnsi"/>
        </w:rPr>
        <w:t xml:space="preserve">, 2016. </w:t>
      </w:r>
      <w:r w:rsidRPr="00C121EA">
        <w:rPr>
          <w:rFonts w:cstheme="minorHAnsi"/>
        </w:rPr>
        <w:t xml:space="preserve">Computer Vision based Assistive Technology For Blind and Visually Impaired People. </w:t>
      </w:r>
    </w:p>
    <w:p w14:paraId="2917AB2B" w14:textId="77777777" w:rsidR="00EC144B" w:rsidRPr="00C121EA" w:rsidRDefault="00EC144B" w:rsidP="00EC144B">
      <w:pPr>
        <w:pStyle w:val="ListParagraph"/>
        <w:numPr>
          <w:ilvl w:val="0"/>
          <w:numId w:val="6"/>
        </w:numPr>
        <w:rPr>
          <w:rFonts w:cstheme="minorHAnsi"/>
        </w:rPr>
      </w:pPr>
      <w:proofErr w:type="spellStart"/>
      <w:r w:rsidRPr="00C121EA">
        <w:rPr>
          <w:rFonts w:cstheme="minorHAnsi"/>
        </w:rPr>
        <w:t>Anushree</w:t>
      </w:r>
      <w:proofErr w:type="spellEnd"/>
      <w:r w:rsidRPr="00C121EA">
        <w:rPr>
          <w:rFonts w:cstheme="minorHAnsi"/>
        </w:rPr>
        <w:t xml:space="preserve"> </w:t>
      </w:r>
      <w:proofErr w:type="spellStart"/>
      <w:r w:rsidRPr="00C121EA">
        <w:rPr>
          <w:rFonts w:cstheme="minorHAnsi"/>
        </w:rPr>
        <w:t>Harsur</w:t>
      </w:r>
      <w:proofErr w:type="spellEnd"/>
      <w:r w:rsidRPr="00C121EA">
        <w:rPr>
          <w:rFonts w:cstheme="minorHAnsi"/>
        </w:rPr>
        <w:t xml:space="preserve">, </w:t>
      </w:r>
      <w:proofErr w:type="spellStart"/>
      <w:r w:rsidRPr="00C121EA">
        <w:rPr>
          <w:rFonts w:cstheme="minorHAnsi"/>
        </w:rPr>
        <w:t>Chitra.M</w:t>
      </w:r>
      <w:proofErr w:type="spellEnd"/>
      <w:r w:rsidRPr="00C121EA">
        <w:rPr>
          <w:rFonts w:cstheme="minorHAnsi"/>
        </w:rPr>
        <w:t xml:space="preserve">, 2015. Voice Based Navigation System for Blind People Using Ultrasonic Sensor. International Journal on Recent and Innovation Trends in Computing and Communication. Volume 3 Issue 6. </w:t>
      </w:r>
    </w:p>
    <w:p w14:paraId="0C0E5017" w14:textId="77777777" w:rsidR="00EC144B" w:rsidRPr="00C121EA" w:rsidRDefault="00EC144B" w:rsidP="00EC144B">
      <w:pPr>
        <w:pStyle w:val="ListParagraph"/>
        <w:numPr>
          <w:ilvl w:val="0"/>
          <w:numId w:val="6"/>
        </w:numPr>
        <w:rPr>
          <w:rFonts w:cstheme="minorHAnsi"/>
        </w:rPr>
      </w:pPr>
      <w:proofErr w:type="spellStart"/>
      <w:r w:rsidRPr="00C121EA">
        <w:rPr>
          <w:rFonts w:cstheme="minorHAnsi"/>
        </w:rPr>
        <w:t>Ayush</w:t>
      </w:r>
      <w:proofErr w:type="spellEnd"/>
      <w:r w:rsidRPr="00C121EA">
        <w:rPr>
          <w:rFonts w:cstheme="minorHAnsi"/>
        </w:rPr>
        <w:t xml:space="preserve"> </w:t>
      </w:r>
      <w:proofErr w:type="spellStart"/>
      <w:r w:rsidRPr="00C121EA">
        <w:rPr>
          <w:rFonts w:cstheme="minorHAnsi"/>
        </w:rPr>
        <w:t>Wattal</w:t>
      </w:r>
      <w:proofErr w:type="spellEnd"/>
      <w:r w:rsidRPr="00C121EA">
        <w:rPr>
          <w:rFonts w:cstheme="minorHAnsi"/>
        </w:rPr>
        <w:t xml:space="preserve">, Ashutosh Ojha, Manoj Kumar, 2016. Obstacle Detection for Visually Impaired Using Raspberry Pi and Ultrasonic Sensors. National Conference on Product Design. </w:t>
      </w:r>
    </w:p>
    <w:p w14:paraId="1C233010" w14:textId="77777777" w:rsidR="00EC144B" w:rsidRPr="00C121EA" w:rsidRDefault="00EC144B" w:rsidP="00EC144B">
      <w:pPr>
        <w:pStyle w:val="ListParagraph"/>
        <w:numPr>
          <w:ilvl w:val="0"/>
          <w:numId w:val="6"/>
        </w:numPr>
        <w:rPr>
          <w:rFonts w:cstheme="minorHAnsi"/>
        </w:rPr>
      </w:pPr>
      <w:proofErr w:type="spellStart"/>
      <w:r w:rsidRPr="00C121EA">
        <w:rPr>
          <w:rFonts w:cstheme="minorHAnsi"/>
        </w:rPr>
        <w:t>V.S.S.Kaushalya</w:t>
      </w:r>
      <w:proofErr w:type="spellEnd"/>
      <w:r w:rsidRPr="00C121EA">
        <w:rPr>
          <w:rFonts w:cstheme="minorHAnsi"/>
        </w:rPr>
        <w:t xml:space="preserve">, </w:t>
      </w:r>
      <w:proofErr w:type="spellStart"/>
      <w:r w:rsidRPr="00C121EA">
        <w:rPr>
          <w:rFonts w:cstheme="minorHAnsi"/>
        </w:rPr>
        <w:t>K.D.D.P.Premarathne</w:t>
      </w:r>
      <w:proofErr w:type="spellEnd"/>
      <w:r w:rsidRPr="00C121EA">
        <w:rPr>
          <w:rFonts w:cstheme="minorHAnsi"/>
        </w:rPr>
        <w:t xml:space="preserve">, </w:t>
      </w:r>
      <w:proofErr w:type="spellStart"/>
      <w:r w:rsidRPr="00C121EA">
        <w:rPr>
          <w:rFonts w:cstheme="minorHAnsi"/>
        </w:rPr>
        <w:t>H.M.Shadir</w:t>
      </w:r>
      <w:proofErr w:type="spellEnd"/>
      <w:r w:rsidRPr="00C121EA">
        <w:rPr>
          <w:rFonts w:cstheme="minorHAnsi"/>
        </w:rPr>
        <w:t xml:space="preserve">, </w:t>
      </w:r>
      <w:proofErr w:type="spellStart"/>
      <w:r w:rsidRPr="00C121EA">
        <w:rPr>
          <w:rFonts w:cstheme="minorHAnsi"/>
        </w:rPr>
        <w:t>P.Krithika</w:t>
      </w:r>
      <w:proofErr w:type="spellEnd"/>
      <w:r w:rsidRPr="00C121EA">
        <w:rPr>
          <w:rFonts w:cstheme="minorHAnsi"/>
        </w:rPr>
        <w:t xml:space="preserve">, </w:t>
      </w:r>
      <w:proofErr w:type="spellStart"/>
      <w:r w:rsidRPr="00C121EA">
        <w:rPr>
          <w:rFonts w:cstheme="minorHAnsi"/>
        </w:rPr>
        <w:t>S.G.S.Fernando</w:t>
      </w:r>
      <w:proofErr w:type="spellEnd"/>
      <w:r w:rsidRPr="00C121EA">
        <w:rPr>
          <w:rFonts w:cstheme="minorHAnsi"/>
        </w:rPr>
        <w:t xml:space="preserve">, 2016. Automated Help aid for Visually Impaired People using Obstacle Detection and GPS Technology. International Journal of Scientific and Research Publications. Volume 6 Issue 11. </w:t>
      </w:r>
    </w:p>
    <w:p w14:paraId="0CF7A803"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What is a Raspberry Pi? [WWW Document], 2019. Raspberry Pi. URL https://www.raspberrypi.org/help/what-is-a-raspberry-pi/ (accessed 11.03.19).</w:t>
      </w:r>
    </w:p>
    <w:p w14:paraId="13F53889"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Raspberry Pi 3 Model B [WWW Document], 2019. Pi Hut. URL https://thepihut.com/products/raspberry-pi-3-model-b (accessed 11.03.19).</w:t>
      </w:r>
    </w:p>
    <w:p w14:paraId="41869126"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Installing operating system images - Raspberry Pi Documentation [WWW Document], 2019. URL https://www.raspberrypi.org/documentation/installation/installing-images/ (accessed 11.03.19).</w:t>
      </w:r>
    </w:p>
    <w:p w14:paraId="627B2D2E"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NOOBS - Raspberry Pi Documentation [WWW Document], 2019. URL https://www.raspberrypi.org/documentation/installation/noobs.md (accessed 11.03.19).</w:t>
      </w:r>
    </w:p>
    <w:p w14:paraId="2A811767"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Getting started with the Camera Module - Introduction | Raspberry Pi Projects [WWW Document], 2019. URL https://projects.raspberrypi.org/en/projects/getting-started-with-picamera (accessed 11.03.19).</w:t>
      </w:r>
    </w:p>
    <w:p w14:paraId="356B8E27"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About – OpenCV [WWW Document], 2019. URL https://opencv.org/about/ (accessed 11.03.19).</w:t>
      </w:r>
    </w:p>
    <w:p w14:paraId="7A394FCC"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lastRenderedPageBreak/>
        <w:t xml:space="preserve">Image Recognition With TensorFlow on Raspberry Pi, 2019. Image Recognition With TensorFlow on Raspberry Pi [WWW Document]. </w:t>
      </w:r>
      <w:proofErr w:type="spellStart"/>
      <w:r w:rsidRPr="00C121EA">
        <w:rPr>
          <w:rFonts w:ascii="Calibri" w:hAnsi="Calibri" w:cs="Calibri"/>
          <w:szCs w:val="24"/>
        </w:rPr>
        <w:t>Instructables</w:t>
      </w:r>
      <w:proofErr w:type="spellEnd"/>
      <w:r w:rsidRPr="00C121EA">
        <w:rPr>
          <w:rFonts w:ascii="Calibri" w:hAnsi="Calibri" w:cs="Calibri"/>
          <w:szCs w:val="24"/>
        </w:rPr>
        <w:t>. URL https://www.instructables.com/id/Image-Recognition-With-TensorFlow-on-Raspberry-Pi/ (accessed 11.03.19).</w:t>
      </w:r>
    </w:p>
    <w:p w14:paraId="03B738F4" w14:textId="112D524F" w:rsidR="00EC144B" w:rsidRPr="00C121EA" w:rsidRDefault="00A3643E" w:rsidP="00EC144B">
      <w:pPr>
        <w:pStyle w:val="Bibliography"/>
        <w:numPr>
          <w:ilvl w:val="0"/>
          <w:numId w:val="6"/>
        </w:numPr>
        <w:spacing w:after="0" w:line="240" w:lineRule="auto"/>
        <w:rPr>
          <w:rFonts w:ascii="Calibri" w:hAnsi="Calibri" w:cs="Calibri"/>
          <w:szCs w:val="24"/>
        </w:rPr>
      </w:pPr>
      <w:r>
        <w:rPr>
          <w:rFonts w:ascii="Calibri" w:hAnsi="Calibri" w:cs="Calibri"/>
          <w:szCs w:val="24"/>
        </w:rPr>
        <w:t xml:space="preserve">Martin Heller, 2019. </w:t>
      </w:r>
      <w:r w:rsidR="00EC144B" w:rsidRPr="00C121EA">
        <w:rPr>
          <w:rFonts w:ascii="Calibri" w:hAnsi="Calibri" w:cs="Calibri"/>
          <w:szCs w:val="24"/>
        </w:rPr>
        <w:t xml:space="preserve">What is </w:t>
      </w:r>
      <w:proofErr w:type="spellStart"/>
      <w:r w:rsidR="00EC144B" w:rsidRPr="00C121EA">
        <w:rPr>
          <w:rFonts w:ascii="Calibri" w:hAnsi="Calibri" w:cs="Calibri"/>
          <w:szCs w:val="24"/>
        </w:rPr>
        <w:t>Keras</w:t>
      </w:r>
      <w:proofErr w:type="spellEnd"/>
      <w:r w:rsidR="00EC144B" w:rsidRPr="00C121EA">
        <w:rPr>
          <w:rFonts w:ascii="Calibri" w:hAnsi="Calibri" w:cs="Calibri"/>
          <w:szCs w:val="24"/>
        </w:rPr>
        <w:t>? The deep neural network API explained | InfoWorld. URL https://www.infoworld.com/article/3336192/what-is-keras-the-deep-neural-network-api-explained.html (accessed 11.03.19).</w:t>
      </w:r>
    </w:p>
    <w:p w14:paraId="78C4E587" w14:textId="77777777" w:rsidR="00EC144B" w:rsidRPr="00C121EA" w:rsidRDefault="00EC144B" w:rsidP="00EC144B">
      <w:pPr>
        <w:pStyle w:val="ListParagraph"/>
        <w:numPr>
          <w:ilvl w:val="0"/>
          <w:numId w:val="6"/>
        </w:numPr>
      </w:pPr>
      <w:r w:rsidRPr="00C121EA">
        <w:t xml:space="preserve">What Is Object Detection? [WWW Document], 2019. URL </w:t>
      </w:r>
      <w:hyperlink r:id="rId61" w:history="1">
        <w:r w:rsidRPr="00C121EA">
          <w:rPr>
            <w:rStyle w:val="Hyperlink"/>
            <w:color w:val="auto"/>
            <w:u w:val="none"/>
          </w:rPr>
          <w:t>https://uk.mathworks.com/discovery/object-detection.html</w:t>
        </w:r>
      </w:hyperlink>
      <w:r w:rsidRPr="00C121EA">
        <w:t xml:space="preserve">  (accessed 18.11.2019)</w:t>
      </w:r>
    </w:p>
    <w:p w14:paraId="34A66F3E" w14:textId="3A4C1E16" w:rsidR="00EC144B" w:rsidRPr="00C121EA" w:rsidRDefault="00030818" w:rsidP="00EC144B">
      <w:pPr>
        <w:pStyle w:val="ListParagraph"/>
        <w:numPr>
          <w:ilvl w:val="0"/>
          <w:numId w:val="6"/>
        </w:numPr>
      </w:pPr>
      <w:r>
        <w:t xml:space="preserve">Pulkit Sharma, 2019. </w:t>
      </w:r>
      <w:r w:rsidR="00EC144B" w:rsidRPr="00C121EA">
        <w:t xml:space="preserve">Step-by-Step Implementation of Mask R-CNN for Image Segmentation. URL </w:t>
      </w:r>
      <w:hyperlink r:id="rId62" w:history="1">
        <w:r w:rsidR="00EC144B" w:rsidRPr="00C121EA">
          <w:rPr>
            <w:rStyle w:val="Hyperlink"/>
            <w:color w:val="auto"/>
            <w:u w:val="none"/>
          </w:rPr>
          <w:t>https://www.analyticsvidhya.com/blog/2019/07/computer-vision-implementing-mask-r-cnn-image-segmentation/</w:t>
        </w:r>
      </w:hyperlink>
      <w:r w:rsidR="00EC144B" w:rsidRPr="00C121EA">
        <w:t xml:space="preserve"> (accessed 18.11.2019)</w:t>
      </w:r>
    </w:p>
    <w:p w14:paraId="70067975" w14:textId="77777777" w:rsidR="00EC144B" w:rsidRPr="00C121EA" w:rsidRDefault="00EC144B" w:rsidP="00EC144B">
      <w:pPr>
        <w:pStyle w:val="ListParagraph"/>
        <w:numPr>
          <w:ilvl w:val="0"/>
          <w:numId w:val="6"/>
        </w:numPr>
      </w:pPr>
      <w:proofErr w:type="spellStart"/>
      <w:r w:rsidRPr="00C121EA">
        <w:t>matterport</w:t>
      </w:r>
      <w:proofErr w:type="spellEnd"/>
      <w:r w:rsidRPr="00C121EA">
        <w:t>/</w:t>
      </w:r>
      <w:proofErr w:type="spellStart"/>
      <w:r w:rsidRPr="00C121EA">
        <w:t>Mask_RCNN</w:t>
      </w:r>
      <w:proofErr w:type="spellEnd"/>
      <w:r w:rsidRPr="00C121EA">
        <w:t xml:space="preserve">: Mask R-CNN for object detection and instance segmentation on </w:t>
      </w:r>
      <w:proofErr w:type="spellStart"/>
      <w:r w:rsidRPr="00C121EA">
        <w:t>Keras</w:t>
      </w:r>
      <w:proofErr w:type="spellEnd"/>
      <w:r w:rsidRPr="00C121EA">
        <w:t xml:space="preserve"> and TensorFlow, 2017. URL </w:t>
      </w:r>
      <w:hyperlink r:id="rId63" w:history="1">
        <w:r w:rsidRPr="00C121EA">
          <w:rPr>
            <w:rStyle w:val="Hyperlink"/>
            <w:color w:val="auto"/>
            <w:u w:val="none"/>
          </w:rPr>
          <w:t>https://github.com/matterport/Mask_RCNN</w:t>
        </w:r>
      </w:hyperlink>
      <w:r w:rsidRPr="00C121EA">
        <w:t xml:space="preserve"> (accessed 06.12.2019)</w:t>
      </w:r>
    </w:p>
    <w:p w14:paraId="436E78D6" w14:textId="77777777" w:rsidR="00EC144B" w:rsidRPr="00C121EA" w:rsidRDefault="00EC144B" w:rsidP="00EC144B">
      <w:pPr>
        <w:pStyle w:val="ListParagraph"/>
        <w:numPr>
          <w:ilvl w:val="0"/>
          <w:numId w:val="6"/>
        </w:numPr>
      </w:pPr>
      <w:proofErr w:type="spellStart"/>
      <w:r w:rsidRPr="00C121EA">
        <w:t>Thushan</w:t>
      </w:r>
      <w:proofErr w:type="spellEnd"/>
      <w:r w:rsidRPr="00C121EA">
        <w:t xml:space="preserve"> </w:t>
      </w:r>
      <w:proofErr w:type="spellStart"/>
      <w:r w:rsidRPr="00C121EA">
        <w:t>Ganegedara</w:t>
      </w:r>
      <w:proofErr w:type="spellEnd"/>
      <w:r w:rsidRPr="00C121EA">
        <w:rPr>
          <w:rFonts w:ascii="Calibri" w:hAnsi="Calibri" w:cs="Calibri"/>
          <w:szCs w:val="24"/>
        </w:rPr>
        <w:t>,</w:t>
      </w:r>
      <w:r w:rsidRPr="00C121EA">
        <w:t xml:space="preserve"> 2019. Intuitive Guide to Convolutional Neural Networks, 2019. URL </w:t>
      </w:r>
      <w:hyperlink r:id="rId64" w:history="1">
        <w:r w:rsidRPr="00C121EA">
          <w:rPr>
            <w:rStyle w:val="Hyperlink"/>
            <w:color w:val="auto"/>
            <w:u w:val="none"/>
          </w:rPr>
          <w:t>https://towardsdatascience.com/light-on-math-machine-learning-intuitive-guide-to-convolution-neural-networks-e3f054dd5daa</w:t>
        </w:r>
      </w:hyperlink>
      <w:r w:rsidRPr="00C121EA">
        <w:t xml:space="preserve"> (accessed 18.11.2019)</w:t>
      </w:r>
    </w:p>
    <w:p w14:paraId="001E82FC" w14:textId="7B3D1A6D" w:rsidR="00EC144B" w:rsidRPr="00C121EA" w:rsidRDefault="0092332F" w:rsidP="00EC144B">
      <w:pPr>
        <w:pStyle w:val="ListParagraph"/>
        <w:numPr>
          <w:ilvl w:val="0"/>
          <w:numId w:val="6"/>
        </w:numPr>
      </w:pPr>
      <w:r>
        <w:t xml:space="preserve">Pulkit Sharma, 2018. </w:t>
      </w:r>
      <w:r w:rsidR="00EC144B" w:rsidRPr="00C121EA">
        <w:t>Implementing Faster R-CNN in Python for Object Detectio</w:t>
      </w:r>
      <w:r>
        <w:t>n</w:t>
      </w:r>
      <w:r w:rsidR="00EC144B" w:rsidRPr="00C121EA">
        <w:t xml:space="preserve">. URL </w:t>
      </w:r>
      <w:hyperlink r:id="rId65" w:history="1">
        <w:r w:rsidR="00EC144B" w:rsidRPr="00515017">
          <w:rPr>
            <w:rStyle w:val="Hyperlink"/>
            <w:color w:val="auto"/>
            <w:u w:val="none"/>
          </w:rPr>
          <w:t>https://www.analyticsvidhya.com/blog/2018/11/implementation-faster-r-cnn-python-object-detection/</w:t>
        </w:r>
      </w:hyperlink>
      <w:r w:rsidR="00EC144B" w:rsidRPr="00C121EA">
        <w:t xml:space="preserve"> (accessed 18.11.2019)</w:t>
      </w:r>
    </w:p>
    <w:p w14:paraId="2D93BDD6" w14:textId="77777777" w:rsidR="00EC144B" w:rsidRPr="00C121EA" w:rsidRDefault="00EC144B" w:rsidP="00EC144B">
      <w:pPr>
        <w:pStyle w:val="ListParagraph"/>
        <w:numPr>
          <w:ilvl w:val="0"/>
          <w:numId w:val="6"/>
        </w:numPr>
      </w:pPr>
      <w:r w:rsidRPr="00C121EA">
        <w:t xml:space="preserve">Waleed Abdulla, 2018. Splash of </w:t>
      </w:r>
      <w:proofErr w:type="spellStart"/>
      <w:r w:rsidRPr="00C121EA">
        <w:t>Color</w:t>
      </w:r>
      <w:proofErr w:type="spellEnd"/>
      <w:r w:rsidRPr="00C121EA">
        <w:t xml:space="preserve">: Instance Segmentation with Mask R-CNN and TensorFlow. URL </w:t>
      </w:r>
      <w:hyperlink r:id="rId66" w:history="1">
        <w:r w:rsidRPr="00C121EA">
          <w:rPr>
            <w:rStyle w:val="Hyperlink"/>
            <w:color w:val="auto"/>
            <w:u w:val="none"/>
          </w:rPr>
          <w:t>https://engineering.matterport.com/splash-of-color-instance-segmentation-with-mask-r-cnn-and-tensorflow-7c761e238b46</w:t>
        </w:r>
      </w:hyperlink>
      <w:r w:rsidRPr="00C121EA">
        <w:t xml:space="preserve"> (accessed 18.11.2019)</w:t>
      </w:r>
    </w:p>
    <w:p w14:paraId="17E68EBE" w14:textId="77777777" w:rsidR="00EC144B" w:rsidRPr="002A3FA6" w:rsidRDefault="00EC144B" w:rsidP="00EC144B">
      <w:pPr>
        <w:pStyle w:val="Bibliography"/>
        <w:numPr>
          <w:ilvl w:val="0"/>
          <w:numId w:val="6"/>
        </w:numPr>
        <w:spacing w:after="0" w:line="240" w:lineRule="auto"/>
        <w:rPr>
          <w:rFonts w:ascii="Calibri" w:hAnsi="Calibri" w:cs="Calibri"/>
          <w:szCs w:val="24"/>
        </w:rPr>
      </w:pPr>
      <w:proofErr w:type="spellStart"/>
      <w:r w:rsidRPr="002A3FA6">
        <w:rPr>
          <w:rFonts w:ascii="Calibri" w:hAnsi="Calibri" w:cs="Calibri"/>
          <w:szCs w:val="24"/>
        </w:rPr>
        <w:t>LeanKit</w:t>
      </w:r>
      <w:proofErr w:type="spellEnd"/>
      <w:r w:rsidRPr="002A3FA6">
        <w:rPr>
          <w:rFonts w:ascii="Calibri" w:hAnsi="Calibri" w:cs="Calibri"/>
          <w:szCs w:val="24"/>
        </w:rPr>
        <w:t xml:space="preserve">, 2019. Top 6 Software Development Methodologies [WWW Document]. </w:t>
      </w:r>
      <w:proofErr w:type="spellStart"/>
      <w:r w:rsidRPr="002A3FA6">
        <w:rPr>
          <w:rFonts w:ascii="Calibri" w:hAnsi="Calibri" w:cs="Calibri"/>
          <w:szCs w:val="24"/>
        </w:rPr>
        <w:t>LeanKit</w:t>
      </w:r>
      <w:proofErr w:type="spellEnd"/>
      <w:r w:rsidRPr="002A3FA6">
        <w:rPr>
          <w:rFonts w:ascii="Calibri" w:hAnsi="Calibri" w:cs="Calibri"/>
          <w:szCs w:val="24"/>
        </w:rPr>
        <w:t xml:space="preserve">. URL https://leankit.com/blog/2019/03/top-6-software-development-methodologies/ (accessed 10.19.19). </w:t>
      </w:r>
    </w:p>
    <w:p w14:paraId="02FEC247" w14:textId="18B54AD9" w:rsidR="00EC144B" w:rsidRPr="002A3FA6" w:rsidRDefault="00845E9D"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Paul Dolman-</w:t>
      </w:r>
      <w:proofErr w:type="spellStart"/>
      <w:r w:rsidRPr="002A3FA6">
        <w:rPr>
          <w:rFonts w:ascii="Calibri" w:hAnsi="Calibri" w:cs="Calibri"/>
          <w:szCs w:val="24"/>
        </w:rPr>
        <w:t>Darrall</w:t>
      </w:r>
      <w:proofErr w:type="spellEnd"/>
      <w:r w:rsidRPr="002A3FA6">
        <w:rPr>
          <w:rFonts w:ascii="Calibri" w:hAnsi="Calibri" w:cs="Calibri"/>
          <w:szCs w:val="24"/>
        </w:rPr>
        <w:t xml:space="preserve">, 2019. </w:t>
      </w:r>
      <w:r w:rsidR="00EC144B" w:rsidRPr="002A3FA6">
        <w:rPr>
          <w:rFonts w:ascii="Calibri" w:hAnsi="Calibri" w:cs="Calibri"/>
          <w:szCs w:val="24"/>
        </w:rPr>
        <w:t xml:space="preserve">Scrum - the diagram. </w:t>
      </w:r>
      <w:proofErr w:type="spellStart"/>
      <w:r w:rsidR="00EC144B" w:rsidRPr="002A3FA6">
        <w:rPr>
          <w:rFonts w:ascii="Calibri" w:hAnsi="Calibri" w:cs="Calibri"/>
          <w:szCs w:val="24"/>
        </w:rPr>
        <w:t>Emergn</w:t>
      </w:r>
      <w:proofErr w:type="spellEnd"/>
      <w:r w:rsidR="00EC144B" w:rsidRPr="002A3FA6">
        <w:rPr>
          <w:rFonts w:ascii="Calibri" w:hAnsi="Calibri" w:cs="Calibri"/>
          <w:szCs w:val="24"/>
        </w:rPr>
        <w:t>. URL https://www.emergn.com/blog/scrum-the-diagram/ (accessed 11.03.19).</w:t>
      </w:r>
      <w:r w:rsidR="00EC144B" w:rsidRPr="002A3FA6">
        <w:fldChar w:fldCharType="begin"/>
      </w:r>
      <w:r w:rsidR="00EC144B" w:rsidRPr="002A3FA6">
        <w:instrText xml:space="preserve"> ADDIN ZOTERO_BIBL {"uncited":[],"omitted":[],"custom":[]} CSL_BIBLIOGRAPHY </w:instrText>
      </w:r>
      <w:r w:rsidR="00EC144B" w:rsidRPr="002A3FA6">
        <w:fldChar w:fldCharType="separate"/>
      </w:r>
    </w:p>
    <w:p w14:paraId="026FDA90" w14:textId="77777777" w:rsidR="00EC144B" w:rsidRPr="002A3FA6" w:rsidRDefault="00EC144B"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What is Waterfall Model in software testing and what are advantages and disadvantages of Waterfall Model [WWW Document], 2015. Testingfreak. URL http://testingfreak.com/waterfall-model-software-testing-advantages-disadvantages-waterfall-model/ (accessed 11.03.19).</w:t>
      </w:r>
    </w:p>
    <w:p w14:paraId="182085B5" w14:textId="77777777" w:rsidR="00EC144B" w:rsidRPr="002A3FA6" w:rsidRDefault="00EC144B" w:rsidP="00EC144B">
      <w:pPr>
        <w:pStyle w:val="ListParagraph"/>
        <w:numPr>
          <w:ilvl w:val="0"/>
          <w:numId w:val="6"/>
        </w:numPr>
      </w:pPr>
      <w:r w:rsidRPr="002A3FA6">
        <w:fldChar w:fldCharType="end"/>
      </w:r>
      <w:r w:rsidRPr="002A3FA6">
        <w:t>Feature Driven Development Methodology [WWW Document], 2018. URL https://newline.tech/blog/feature-driven-development-methodology/ (accessed 11.03.19).</w:t>
      </w:r>
    </w:p>
    <w:p w14:paraId="12225D67" w14:textId="6B890331" w:rsidR="00EC144B" w:rsidRDefault="00EC144B" w:rsidP="00EC144B">
      <w:pPr>
        <w:pStyle w:val="ListParagraph"/>
        <w:numPr>
          <w:ilvl w:val="0"/>
          <w:numId w:val="6"/>
        </w:numPr>
      </w:pPr>
      <w:r>
        <w:t xml:space="preserve">Claude Vincent, </w:t>
      </w:r>
      <w:r w:rsidRPr="00FF51C5">
        <w:t>François</w:t>
      </w:r>
      <w:r>
        <w:t xml:space="preserve"> Routhier, </w:t>
      </w:r>
      <w:r w:rsidRPr="00FF51C5">
        <w:t>Valérie</w:t>
      </w:r>
      <w:r>
        <w:t xml:space="preserve"> Martel, </w:t>
      </w:r>
      <w:r w:rsidRPr="00FF51C5">
        <w:t>Marie-</w:t>
      </w:r>
      <w:proofErr w:type="spellStart"/>
      <w:r w:rsidRPr="00FF51C5">
        <w:t>Ève</w:t>
      </w:r>
      <w:proofErr w:type="spellEnd"/>
      <w:r>
        <w:t xml:space="preserve"> </w:t>
      </w:r>
      <w:proofErr w:type="spellStart"/>
      <w:r>
        <w:t>Mottard</w:t>
      </w:r>
      <w:proofErr w:type="spellEnd"/>
      <w:r>
        <w:t xml:space="preserve">, </w:t>
      </w:r>
      <w:r w:rsidRPr="00FF51C5">
        <w:t>Frédéric</w:t>
      </w:r>
      <w:r>
        <w:t xml:space="preserve"> Dumont, </w:t>
      </w:r>
      <w:proofErr w:type="spellStart"/>
      <w:r>
        <w:t>Lise</w:t>
      </w:r>
      <w:proofErr w:type="spellEnd"/>
      <w:r>
        <w:t xml:space="preserve"> </w:t>
      </w:r>
      <w:proofErr w:type="spellStart"/>
      <w:r w:rsidRPr="00FF51C5">
        <w:t>Côté</w:t>
      </w:r>
      <w:proofErr w:type="spellEnd"/>
      <w:r>
        <w:t xml:space="preserve">, Danielle </w:t>
      </w:r>
      <w:r w:rsidRPr="00FF51C5">
        <w:t>Cloutier</w:t>
      </w:r>
      <w:r>
        <w:t xml:space="preserve">, 2014. </w:t>
      </w:r>
      <w:r w:rsidRPr="00FF51C5">
        <w:t>Field testing of two electronic mobility aid devices for persons who are deaf-blind</w:t>
      </w:r>
      <w:r>
        <w:t xml:space="preserve">. </w:t>
      </w:r>
      <w:r w:rsidRPr="00FF51C5">
        <w:t>Disability and Rehabilitation. Assistive Technology</w:t>
      </w:r>
      <w:r>
        <w:t xml:space="preserve">. Volume 9 Issue 5. URL </w:t>
      </w:r>
      <w:hyperlink r:id="rId67" w:history="1">
        <w:r w:rsidRPr="00FF51C5">
          <w:rPr>
            <w:rStyle w:val="Hyperlink"/>
            <w:color w:val="auto"/>
            <w:u w:val="none"/>
          </w:rPr>
          <w:t>https://www.ncbi.nlm.nih.gov/pubmed/24266810</w:t>
        </w:r>
      </w:hyperlink>
      <w:r>
        <w:t xml:space="preserve"> (accessed 07.12.19)</w:t>
      </w:r>
    </w:p>
    <w:p w14:paraId="024C7168" w14:textId="4D52D500" w:rsidR="00E15179" w:rsidRDefault="00103CD0" w:rsidP="00EC144B">
      <w:pPr>
        <w:pStyle w:val="ListParagraph"/>
        <w:numPr>
          <w:ilvl w:val="0"/>
          <w:numId w:val="6"/>
        </w:numPr>
      </w:pPr>
      <w:r>
        <w:t>What is Computer Vision? – Definition from Techopedia [WWW Document], 2020</w:t>
      </w:r>
      <w:r w:rsidR="00507992">
        <w:t xml:space="preserve">. URL </w:t>
      </w:r>
      <w:hyperlink r:id="rId68" w:history="1">
        <w:r w:rsidR="00507992" w:rsidRPr="008A0FC7">
          <w:rPr>
            <w:rStyle w:val="Hyperlink"/>
            <w:color w:val="auto"/>
            <w:u w:val="none"/>
          </w:rPr>
          <w:t>https://www.techopedia.com/definition/32309/computer-vision</w:t>
        </w:r>
      </w:hyperlink>
      <w:r w:rsidR="00507992" w:rsidRPr="008A0FC7">
        <w:t xml:space="preserve"> (ac</w:t>
      </w:r>
      <w:r w:rsidR="00507992">
        <w:t>cessed 11.02.20_</w:t>
      </w:r>
    </w:p>
    <w:p w14:paraId="51E0BF93" w14:textId="70C8B942" w:rsidR="00E15179" w:rsidRDefault="006A5E15" w:rsidP="00EC144B">
      <w:pPr>
        <w:pStyle w:val="ListParagraph"/>
        <w:numPr>
          <w:ilvl w:val="0"/>
          <w:numId w:val="6"/>
        </w:numPr>
      </w:pPr>
      <w:r>
        <w:t xml:space="preserve">Jason </w:t>
      </w:r>
      <w:r w:rsidR="00EA0A67">
        <w:t xml:space="preserve">Brownlee, 2020. A Gentle Introduction to Computer Vision. URL </w:t>
      </w:r>
      <w:hyperlink r:id="rId69" w:history="1">
        <w:r w:rsidR="00EA0A67" w:rsidRPr="00EA0A67">
          <w:rPr>
            <w:rStyle w:val="Hyperlink"/>
            <w:color w:val="auto"/>
            <w:u w:val="none"/>
          </w:rPr>
          <w:t>https://machinelearningmastery.com/what-is-computer-vision/</w:t>
        </w:r>
      </w:hyperlink>
      <w:r w:rsidR="00EA0A67">
        <w:t xml:space="preserve"> (accessed 11.02.20)</w:t>
      </w:r>
    </w:p>
    <w:p w14:paraId="0B15D2D9" w14:textId="6B01A29F" w:rsidR="00356D34" w:rsidRDefault="006A5E15" w:rsidP="00EC144B">
      <w:pPr>
        <w:pStyle w:val="ListParagraph"/>
        <w:numPr>
          <w:ilvl w:val="0"/>
          <w:numId w:val="6"/>
        </w:numPr>
      </w:pPr>
      <w:r>
        <w:t xml:space="preserve">James </w:t>
      </w:r>
      <w:r w:rsidR="00EA0A67">
        <w:t xml:space="preserve">Le, 2018. The 5 Computer Vision Techniques That Will Change How You See The World. URL </w:t>
      </w:r>
      <w:hyperlink r:id="rId70" w:history="1">
        <w:r w:rsidR="00EA0A67" w:rsidRPr="00EA0A67">
          <w:rPr>
            <w:rStyle w:val="Hyperlink"/>
            <w:color w:val="auto"/>
            <w:u w:val="none"/>
          </w:rPr>
          <w:t>https://heartbeat.fritz.ai/the-5-computer-vision-techniques-that-will-change-how-you-see-the-world-1ee19334354b</w:t>
        </w:r>
      </w:hyperlink>
      <w:r w:rsidR="00EA0A67">
        <w:t xml:space="preserve"> (accessed 11.02.20)</w:t>
      </w:r>
    </w:p>
    <w:p w14:paraId="4585E707" w14:textId="6B420097" w:rsidR="00356D34" w:rsidRDefault="009C3460" w:rsidP="00EC144B">
      <w:pPr>
        <w:pStyle w:val="ListParagraph"/>
        <w:numPr>
          <w:ilvl w:val="0"/>
          <w:numId w:val="6"/>
        </w:numPr>
      </w:pPr>
      <w:r>
        <w:lastRenderedPageBreak/>
        <w:t xml:space="preserve">Best Guide To Know About Computer Vision Techniques [WWW Document], 2019. URL </w:t>
      </w:r>
      <w:hyperlink r:id="rId71" w:history="1">
        <w:r w:rsidRPr="009C3460">
          <w:rPr>
            <w:rStyle w:val="Hyperlink"/>
            <w:color w:val="auto"/>
            <w:u w:val="none"/>
          </w:rPr>
          <w:t>https://blog.eduonix.com/artificial-intelligence/understanding-computer-vision-techniques/</w:t>
        </w:r>
      </w:hyperlink>
      <w:r w:rsidRPr="009C3460">
        <w:t xml:space="preserve"> </w:t>
      </w:r>
      <w:r>
        <w:t>(accessed 11.02.20)</w:t>
      </w:r>
    </w:p>
    <w:p w14:paraId="303E62CE" w14:textId="1C226FE1" w:rsidR="00566539" w:rsidRDefault="006A5E15" w:rsidP="00EC144B">
      <w:pPr>
        <w:pStyle w:val="ListParagraph"/>
        <w:numPr>
          <w:ilvl w:val="0"/>
          <w:numId w:val="6"/>
        </w:numPr>
      </w:pPr>
      <w:proofErr w:type="spellStart"/>
      <w:r>
        <w:t>Natallia</w:t>
      </w:r>
      <w:proofErr w:type="spellEnd"/>
      <w:r>
        <w:t xml:space="preserve"> </w:t>
      </w:r>
      <w:proofErr w:type="spellStart"/>
      <w:r w:rsidR="009C3460">
        <w:t>Sakovich</w:t>
      </w:r>
      <w:proofErr w:type="spellEnd"/>
      <w:r w:rsidR="009C3460">
        <w:t>, 2020</w:t>
      </w:r>
      <w:r>
        <w:t xml:space="preserve">. Best programming languages for image recognition | </w:t>
      </w:r>
      <w:proofErr w:type="spellStart"/>
      <w:r>
        <w:t>SaM</w:t>
      </w:r>
      <w:proofErr w:type="spellEnd"/>
      <w:r>
        <w:t xml:space="preserve"> Solutions. URL </w:t>
      </w:r>
      <w:hyperlink r:id="rId72" w:history="1">
        <w:r w:rsidRPr="006A5E15">
          <w:rPr>
            <w:rStyle w:val="Hyperlink"/>
            <w:color w:val="auto"/>
            <w:u w:val="none"/>
          </w:rPr>
          <w:t>https://www.sam-solutions.com/blog/image-recognition-which-programming-language-to-choose/</w:t>
        </w:r>
      </w:hyperlink>
      <w:r w:rsidRPr="006A5E15">
        <w:t xml:space="preserve"> (accessed 11.02.20)</w:t>
      </w:r>
    </w:p>
    <w:p w14:paraId="706CD0A5" w14:textId="6B7D46D8" w:rsidR="0023497F" w:rsidRDefault="006A5E15" w:rsidP="00EC144B">
      <w:pPr>
        <w:pStyle w:val="ListParagraph"/>
        <w:numPr>
          <w:ilvl w:val="0"/>
          <w:numId w:val="6"/>
        </w:numPr>
      </w:pPr>
      <w:r>
        <w:t xml:space="preserve">Hugo Mayo, </w:t>
      </w:r>
      <w:proofErr w:type="spellStart"/>
      <w:r>
        <w:t>Hashan</w:t>
      </w:r>
      <w:proofErr w:type="spellEnd"/>
      <w:r>
        <w:t xml:space="preserve"> </w:t>
      </w:r>
      <w:proofErr w:type="spellStart"/>
      <w:r>
        <w:t>Punchihewa</w:t>
      </w:r>
      <w:proofErr w:type="spellEnd"/>
      <w:r>
        <w:t xml:space="preserve">, Julie Emile, Jack Morrison, 2018. Convolutional Neural Networks, URL </w:t>
      </w:r>
      <w:hyperlink r:id="rId73" w:history="1">
        <w:r w:rsidRPr="006A5E15">
          <w:rPr>
            <w:rStyle w:val="Hyperlink"/>
            <w:color w:val="auto"/>
            <w:u w:val="none"/>
          </w:rPr>
          <w:t>https://www.doc.ic.ac.uk/~jce317/introduction-cnns.html</w:t>
        </w:r>
      </w:hyperlink>
      <w:r w:rsidRPr="006A5E15">
        <w:t xml:space="preserve"> </w:t>
      </w:r>
      <w:r>
        <w:t>(accessed 11.02.20)</w:t>
      </w:r>
    </w:p>
    <w:p w14:paraId="57F41B26" w14:textId="65F96795" w:rsidR="0023497F" w:rsidRDefault="006A5E15" w:rsidP="00EC144B">
      <w:pPr>
        <w:pStyle w:val="ListParagraph"/>
        <w:numPr>
          <w:ilvl w:val="0"/>
          <w:numId w:val="6"/>
        </w:numPr>
      </w:pPr>
      <w:r>
        <w:t xml:space="preserve">Pulkit Sharma, 2018. A Step-by-Step Introduction to the Basic Object Detection Algorithms (Part 1). URL </w:t>
      </w:r>
      <w:hyperlink r:id="rId74" w:history="1">
        <w:r w:rsidRPr="006A5E15">
          <w:rPr>
            <w:rStyle w:val="Hyperlink"/>
            <w:color w:val="auto"/>
            <w:u w:val="none"/>
          </w:rPr>
          <w:t>https://www.analyticsvidhya.com/blog/2018/10/a-step-by-step-introduction-to-the-basic-object-detection-algorithms-part-1/</w:t>
        </w:r>
      </w:hyperlink>
      <w:r w:rsidRPr="006A5E15">
        <w:t xml:space="preserve"> </w:t>
      </w:r>
      <w:r>
        <w:t>(accessed 11.02.20)</w:t>
      </w:r>
    </w:p>
    <w:p w14:paraId="3B3A9E3C" w14:textId="30145EC6" w:rsidR="00751BD2" w:rsidRDefault="006A5E15" w:rsidP="00EC144B">
      <w:pPr>
        <w:pStyle w:val="ListParagraph"/>
        <w:numPr>
          <w:ilvl w:val="0"/>
          <w:numId w:val="6"/>
        </w:numPr>
      </w:pPr>
      <w:r>
        <w:t xml:space="preserve">Matthijs </w:t>
      </w:r>
      <w:proofErr w:type="spellStart"/>
      <w:r>
        <w:t>Hollemans</w:t>
      </w:r>
      <w:proofErr w:type="spellEnd"/>
      <w:r>
        <w:t xml:space="preserve">, 2018. MobileNet version 2. URL </w:t>
      </w:r>
      <w:hyperlink r:id="rId75" w:history="1">
        <w:r w:rsidRPr="006A5E15">
          <w:rPr>
            <w:rStyle w:val="Hyperlink"/>
            <w:color w:val="auto"/>
            <w:u w:val="none"/>
          </w:rPr>
          <w:t>https://machinethink.net/blog/mobilenet-v2/</w:t>
        </w:r>
      </w:hyperlink>
      <w:r w:rsidRPr="006A5E15">
        <w:t xml:space="preserve"> </w:t>
      </w:r>
      <w:r>
        <w:t>(accessed 11.02.20)</w:t>
      </w:r>
    </w:p>
    <w:p w14:paraId="18849418" w14:textId="16F7CCEE" w:rsidR="00814666" w:rsidRDefault="00814666" w:rsidP="00814666">
      <w:pPr>
        <w:pStyle w:val="ListParagraph"/>
        <w:numPr>
          <w:ilvl w:val="0"/>
          <w:numId w:val="6"/>
        </w:numPr>
      </w:pPr>
      <w:r>
        <w:t>HC-SR04 Ultrasonic Range Sensor on the Raspberry Pi – The Pi Hut [WWW Document], 2013. URL</w:t>
      </w:r>
      <w:r w:rsidRPr="00814666">
        <w:t xml:space="preserve"> </w:t>
      </w:r>
      <w:hyperlink r:id="rId76" w:history="1">
        <w:r w:rsidRPr="00814666">
          <w:rPr>
            <w:rStyle w:val="Hyperlink"/>
            <w:color w:val="auto"/>
            <w:u w:val="none"/>
          </w:rPr>
          <w:t>https://thepihut.com/blogs/raspberry-pi-tutorials/hc-sr04-ultrasonic-range-sensor-on-the-raspberry-pi</w:t>
        </w:r>
      </w:hyperlink>
      <w:r>
        <w:t xml:space="preserve"> (accessed 01.03.20)</w:t>
      </w:r>
    </w:p>
    <w:p w14:paraId="2AE50A73" w14:textId="625DCB09" w:rsidR="00047019" w:rsidRDefault="00F10020" w:rsidP="00047019">
      <w:pPr>
        <w:pStyle w:val="ListParagraph"/>
        <w:numPr>
          <w:ilvl w:val="0"/>
          <w:numId w:val="6"/>
        </w:numPr>
      </w:pPr>
      <w:r>
        <w:t>Complete Guide for Ultrasonic Sensor HC-SR04 with Ar</w:t>
      </w:r>
      <w:r w:rsidR="00D74E67">
        <w:t xml:space="preserve">duino | Random Nerd Tutorials [WWW Document], 2015. URL </w:t>
      </w:r>
      <w:hyperlink r:id="rId77" w:history="1">
        <w:r w:rsidR="00D74E67" w:rsidRPr="00D74E67">
          <w:rPr>
            <w:rStyle w:val="Hyperlink"/>
            <w:color w:val="auto"/>
            <w:u w:val="none"/>
          </w:rPr>
          <w:t>https://randomnerdtutorials.com/complete-guide-for-ultrasonic-sensor-hc-sr04/</w:t>
        </w:r>
      </w:hyperlink>
      <w:r w:rsidR="00D74E67">
        <w:t xml:space="preserve"> (accessed 01.03.20)</w:t>
      </w:r>
    </w:p>
    <w:p w14:paraId="43430F2E" w14:textId="61302AFB" w:rsidR="00F73902" w:rsidRDefault="00F73902" w:rsidP="00047019">
      <w:pPr>
        <w:pStyle w:val="ListParagraph"/>
        <w:numPr>
          <w:ilvl w:val="0"/>
          <w:numId w:val="6"/>
        </w:numPr>
      </w:pPr>
      <w:r>
        <w:t xml:space="preserve">Adrian </w:t>
      </w:r>
      <w:proofErr w:type="spellStart"/>
      <w:r>
        <w:t>Rosebrock</w:t>
      </w:r>
      <w:proofErr w:type="spellEnd"/>
      <w:r>
        <w:t xml:space="preserve">, 2015. Find distance from camera to object using Python and OpenCV. URL </w:t>
      </w:r>
      <w:hyperlink r:id="rId78" w:history="1">
        <w:r w:rsidRPr="007426FE">
          <w:rPr>
            <w:rStyle w:val="Hyperlink"/>
            <w:color w:val="auto"/>
            <w:u w:val="none"/>
          </w:rPr>
          <w:t>https://www.pyimagesearch.com/2015/01/19/find-distance-camera-objectmarker-using-python-opencv/</w:t>
        </w:r>
      </w:hyperlink>
      <w:r>
        <w:t xml:space="preserve"> (accessed 22.02.20)</w:t>
      </w:r>
    </w:p>
    <w:p w14:paraId="0FEDBB93" w14:textId="4DD8F315" w:rsidR="004B3DE9" w:rsidRDefault="004B3DE9" w:rsidP="00047019">
      <w:pPr>
        <w:pStyle w:val="ListParagraph"/>
        <w:numPr>
          <w:ilvl w:val="0"/>
          <w:numId w:val="6"/>
        </w:numPr>
      </w:pPr>
      <w:r>
        <w:t xml:space="preserve">Jay K </w:t>
      </w:r>
      <w:proofErr w:type="spellStart"/>
      <w:r>
        <w:t>Daftary</w:t>
      </w:r>
      <w:proofErr w:type="spellEnd"/>
      <w:r w:rsidR="00A66AE9">
        <w:t xml:space="preserve">, 2012. Calculate the distance to object from camera. URL </w:t>
      </w:r>
      <w:hyperlink r:id="rId79" w:history="1">
        <w:r w:rsidR="00A66AE9" w:rsidRPr="00A66AE9">
          <w:rPr>
            <w:rStyle w:val="Hyperlink"/>
            <w:color w:val="auto"/>
            <w:u w:val="none"/>
          </w:rPr>
          <w:t>https://www.techjini.com/blog/calculate-the-distance-to-object-from-camera/</w:t>
        </w:r>
      </w:hyperlink>
      <w:r w:rsidR="00A66AE9" w:rsidRPr="00A66AE9">
        <w:t xml:space="preserve"> </w:t>
      </w:r>
      <w:r w:rsidR="00A66AE9">
        <w:t>(accessed 22.02.20)</w:t>
      </w:r>
    </w:p>
    <w:p w14:paraId="16F249FE" w14:textId="0A7EA51F" w:rsidR="00D02F5F" w:rsidRDefault="00D02F5F" w:rsidP="00047019">
      <w:pPr>
        <w:pStyle w:val="ListParagraph"/>
        <w:numPr>
          <w:ilvl w:val="0"/>
          <w:numId w:val="6"/>
        </w:numPr>
      </w:pPr>
      <w:r>
        <w:t xml:space="preserve">HC-SR04 Ultrasonic Range Sensor on the Raspberry Pi [WWW Document], 2013. URL </w:t>
      </w:r>
      <w:hyperlink r:id="rId80" w:history="1">
        <w:r w:rsidRPr="00D02F5F">
          <w:rPr>
            <w:rStyle w:val="Hyperlink"/>
            <w:color w:val="auto"/>
            <w:u w:val="none"/>
          </w:rPr>
          <w:t>https://thepihut.com/blogs/raspberry-pi-tutorials/hc-sr04-ultrasonic-range-sensor-on-the-raspberry-pi</w:t>
        </w:r>
      </w:hyperlink>
      <w:r w:rsidRPr="00D02F5F">
        <w:t xml:space="preserve"> </w:t>
      </w:r>
      <w:r>
        <w:t>(accessed 22.02.20)</w:t>
      </w:r>
    </w:p>
    <w:p w14:paraId="37915E58" w14:textId="4FD874EE" w:rsidR="004151B3" w:rsidRPr="008B04A9" w:rsidRDefault="004151B3" w:rsidP="00047019">
      <w:pPr>
        <w:pStyle w:val="ListParagraph"/>
        <w:numPr>
          <w:ilvl w:val="0"/>
          <w:numId w:val="6"/>
        </w:numPr>
      </w:pPr>
      <w:r>
        <w:t xml:space="preserve">eSpeak: Speech Synthesizer [WWW Document], 2020. URL </w:t>
      </w:r>
      <w:hyperlink r:id="rId81" w:history="1">
        <w:r w:rsidRPr="004151B3">
          <w:rPr>
            <w:rStyle w:val="Hyperlink"/>
            <w:color w:val="auto"/>
            <w:u w:val="none"/>
          </w:rPr>
          <w:t>http://espeak.sourceforge.net/</w:t>
        </w:r>
      </w:hyperlink>
      <w:r w:rsidRPr="004151B3">
        <w:t xml:space="preserve"> </w:t>
      </w:r>
      <w:r>
        <w:t>(accesses 28.02.20)</w:t>
      </w:r>
    </w:p>
    <w:p w14:paraId="47916BD8" w14:textId="41219181" w:rsidR="008A58DD" w:rsidRDefault="008A58DD" w:rsidP="008A58DD"/>
    <w:p w14:paraId="3FD7CEBD" w14:textId="5523106F" w:rsidR="00EE53A4" w:rsidRDefault="00EE53A4" w:rsidP="008A58DD"/>
    <w:p w14:paraId="3D3A621E" w14:textId="03D2F30B" w:rsidR="00EE53A4" w:rsidRDefault="00EE53A4" w:rsidP="008A58DD"/>
    <w:p w14:paraId="4EC28DD0" w14:textId="18C753D5" w:rsidR="00EE53A4" w:rsidRDefault="00EE53A4" w:rsidP="008A58DD"/>
    <w:p w14:paraId="31E7E21B" w14:textId="27D9E37A" w:rsidR="00EE53A4" w:rsidRDefault="00EE53A4" w:rsidP="008A58DD"/>
    <w:p w14:paraId="6CF8859A" w14:textId="152A4D53" w:rsidR="00EE53A4" w:rsidRDefault="00EE53A4" w:rsidP="008A58DD"/>
    <w:p w14:paraId="12E51DAE" w14:textId="7AB05C59" w:rsidR="00EE53A4" w:rsidRDefault="00EE53A4" w:rsidP="008A58DD"/>
    <w:p w14:paraId="5AD3AEC1" w14:textId="05E3F5AA" w:rsidR="00EE53A4" w:rsidRDefault="00EE53A4" w:rsidP="008A58DD"/>
    <w:p w14:paraId="15541C2E" w14:textId="56C9C4A3" w:rsidR="00EE53A4" w:rsidRDefault="00EE53A4" w:rsidP="008A58DD"/>
    <w:p w14:paraId="15897656" w14:textId="558D81E8" w:rsidR="00EE53A4" w:rsidRDefault="00EE53A4" w:rsidP="008A58DD"/>
    <w:p w14:paraId="19BEB468" w14:textId="77777777" w:rsidR="00F73902" w:rsidRDefault="00F73902" w:rsidP="008A58DD"/>
    <w:p w14:paraId="27CDD9EE" w14:textId="524482B6" w:rsidR="001304EB" w:rsidRDefault="001304EB" w:rsidP="001304EB">
      <w:pPr>
        <w:pStyle w:val="Heading1"/>
      </w:pPr>
      <w:bookmarkStart w:id="441" w:name="_Toc35609621"/>
      <w:r>
        <w:lastRenderedPageBreak/>
        <w:t>Appendix</w:t>
      </w:r>
      <w:bookmarkEnd w:id="441"/>
    </w:p>
    <w:p w14:paraId="295769EB" w14:textId="3AC98464" w:rsidR="006358CC" w:rsidRDefault="006358CC" w:rsidP="006358CC"/>
    <w:p w14:paraId="7D452BF5" w14:textId="57550966" w:rsidR="006358CC" w:rsidRDefault="006358CC" w:rsidP="006358CC">
      <w:pPr>
        <w:pStyle w:val="Heading3"/>
        <w:spacing w:line="360" w:lineRule="auto"/>
        <w:rPr>
          <w:rStyle w:val="IntenseEmphasis"/>
          <w:rFonts w:asciiTheme="minorHAnsi" w:eastAsiaTheme="minorEastAsia" w:hAnsiTheme="minorHAnsi" w:cstheme="minorBidi"/>
          <w:spacing w:val="15"/>
          <w:sz w:val="22"/>
          <w:szCs w:val="22"/>
        </w:rPr>
      </w:pPr>
      <w:bookmarkStart w:id="442" w:name="_Toc35099885"/>
      <w:bookmarkStart w:id="443" w:name="_Toc35170089"/>
      <w:bookmarkStart w:id="444" w:name="_Toc35521295"/>
      <w:bookmarkStart w:id="445" w:name="_Toc35609622"/>
      <w:r>
        <w:rPr>
          <w:rStyle w:val="IntenseEmphasis"/>
          <w:rFonts w:asciiTheme="minorHAnsi" w:eastAsiaTheme="minorEastAsia" w:hAnsiTheme="minorHAnsi" w:cstheme="minorBidi"/>
          <w:spacing w:val="15"/>
          <w:sz w:val="22"/>
          <w:szCs w:val="22"/>
        </w:rPr>
        <w:t>User Evaluation Questionnaire 1</w:t>
      </w:r>
      <w:bookmarkEnd w:id="442"/>
      <w:bookmarkEnd w:id="443"/>
      <w:bookmarkEnd w:id="444"/>
      <w:bookmarkEnd w:id="445"/>
    </w:p>
    <w:p w14:paraId="144F4BF4" w14:textId="0B74DF11" w:rsidR="00EE53A4" w:rsidRDefault="00F11FE3" w:rsidP="00EE53A4">
      <w:r>
        <w:rPr>
          <w:noProof/>
        </w:rPr>
        <w:drawing>
          <wp:inline distT="0" distB="0" distL="0" distR="0" wp14:anchorId="40AE1813" wp14:editId="5794A84E">
            <wp:extent cx="5503333" cy="8046319"/>
            <wp:effectExtent l="0" t="0" r="254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508595" cy="8054013"/>
                    </a:xfrm>
                    <a:prstGeom prst="rect">
                      <a:avLst/>
                    </a:prstGeom>
                  </pic:spPr>
                </pic:pic>
              </a:graphicData>
            </a:graphic>
          </wp:inline>
        </w:drawing>
      </w:r>
    </w:p>
    <w:p w14:paraId="1D9E438E" w14:textId="2385AD3B" w:rsidR="00F11FE3" w:rsidRPr="00EE53A4" w:rsidRDefault="00F11FE3" w:rsidP="00EE53A4">
      <w:r>
        <w:rPr>
          <w:noProof/>
        </w:rPr>
        <w:lastRenderedPageBreak/>
        <w:drawing>
          <wp:inline distT="0" distB="0" distL="0" distR="0" wp14:anchorId="5A53754B" wp14:editId="47D24A58">
            <wp:extent cx="6037821" cy="1879600"/>
            <wp:effectExtent l="0" t="0" r="127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6064729" cy="1887977"/>
                    </a:xfrm>
                    <a:prstGeom prst="rect">
                      <a:avLst/>
                    </a:prstGeom>
                  </pic:spPr>
                </pic:pic>
              </a:graphicData>
            </a:graphic>
          </wp:inline>
        </w:drawing>
      </w:r>
    </w:p>
    <w:p w14:paraId="283D1189" w14:textId="44F381D2" w:rsidR="006358CC" w:rsidRPr="00231A46" w:rsidRDefault="006358CC" w:rsidP="006358CC">
      <w:pPr>
        <w:pStyle w:val="Heading3"/>
        <w:spacing w:line="360" w:lineRule="auto"/>
        <w:rPr>
          <w:rFonts w:asciiTheme="minorHAnsi" w:eastAsiaTheme="minorEastAsia" w:hAnsiTheme="minorHAnsi" w:cstheme="minorBidi"/>
          <w:i/>
          <w:iCs/>
          <w:color w:val="5B9BD5" w:themeColor="accent1"/>
          <w:spacing w:val="15"/>
          <w:sz w:val="22"/>
          <w:szCs w:val="22"/>
        </w:rPr>
      </w:pPr>
      <w:bookmarkStart w:id="446" w:name="_Toc35099888"/>
      <w:bookmarkStart w:id="447" w:name="_Toc35170092"/>
      <w:bookmarkStart w:id="448" w:name="_Toc35521296"/>
      <w:bookmarkStart w:id="449" w:name="_Toc35609623"/>
      <w:r>
        <w:rPr>
          <w:rStyle w:val="IntenseEmphasis"/>
          <w:rFonts w:asciiTheme="minorHAnsi" w:eastAsiaTheme="minorEastAsia" w:hAnsiTheme="minorHAnsi" w:cstheme="minorBidi"/>
          <w:spacing w:val="15"/>
          <w:sz w:val="22"/>
          <w:szCs w:val="22"/>
        </w:rPr>
        <w:lastRenderedPageBreak/>
        <w:t>User Evaluation Questionnaire 2</w:t>
      </w:r>
      <w:bookmarkEnd w:id="446"/>
      <w:bookmarkEnd w:id="447"/>
      <w:bookmarkEnd w:id="448"/>
      <w:bookmarkEnd w:id="449"/>
    </w:p>
    <w:p w14:paraId="703529F2" w14:textId="0B2D3C6F" w:rsidR="006358CC" w:rsidRDefault="00F11FE3" w:rsidP="006358CC">
      <w:r>
        <w:rPr>
          <w:noProof/>
        </w:rPr>
        <w:drawing>
          <wp:inline distT="0" distB="0" distL="0" distR="0" wp14:anchorId="691285AA" wp14:editId="7A362B6F">
            <wp:extent cx="5731510" cy="7464425"/>
            <wp:effectExtent l="0" t="0" r="2540" b="317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31510" cy="7464425"/>
                    </a:xfrm>
                    <a:prstGeom prst="rect">
                      <a:avLst/>
                    </a:prstGeom>
                  </pic:spPr>
                </pic:pic>
              </a:graphicData>
            </a:graphic>
          </wp:inline>
        </w:drawing>
      </w:r>
    </w:p>
    <w:p w14:paraId="61743295" w14:textId="6212440C" w:rsidR="00F11FE3" w:rsidRPr="006358CC" w:rsidRDefault="00F11FE3" w:rsidP="006358CC">
      <w:r>
        <w:rPr>
          <w:noProof/>
        </w:rPr>
        <w:lastRenderedPageBreak/>
        <w:drawing>
          <wp:inline distT="0" distB="0" distL="0" distR="0" wp14:anchorId="71C9624A" wp14:editId="5C4AE684">
            <wp:extent cx="5731510" cy="1630045"/>
            <wp:effectExtent l="0" t="0" r="254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731510" cy="1630045"/>
                    </a:xfrm>
                    <a:prstGeom prst="rect">
                      <a:avLst/>
                    </a:prstGeom>
                  </pic:spPr>
                </pic:pic>
              </a:graphicData>
            </a:graphic>
          </wp:inline>
        </w:drawing>
      </w:r>
    </w:p>
    <w:p w14:paraId="21616727" w14:textId="407A33FD" w:rsidR="00EE53A4" w:rsidRDefault="00EE53A4" w:rsidP="00EE53A4">
      <w:pPr>
        <w:pStyle w:val="Heading3"/>
        <w:spacing w:line="360" w:lineRule="auto"/>
        <w:rPr>
          <w:rStyle w:val="IntenseEmphasis"/>
          <w:rFonts w:asciiTheme="minorHAnsi" w:eastAsiaTheme="minorEastAsia" w:hAnsiTheme="minorHAnsi" w:cstheme="minorBidi"/>
          <w:spacing w:val="15"/>
          <w:sz w:val="22"/>
          <w:szCs w:val="22"/>
        </w:rPr>
      </w:pPr>
      <w:bookmarkStart w:id="450" w:name="_Toc35099889"/>
      <w:bookmarkStart w:id="451" w:name="_Toc35170093"/>
      <w:bookmarkStart w:id="452" w:name="_Toc35521297"/>
      <w:bookmarkStart w:id="453" w:name="_Toc35609624"/>
      <w:r>
        <w:rPr>
          <w:rStyle w:val="IntenseEmphasis"/>
          <w:rFonts w:asciiTheme="minorHAnsi" w:eastAsiaTheme="minorEastAsia" w:hAnsiTheme="minorHAnsi" w:cstheme="minorBidi"/>
          <w:spacing w:val="15"/>
          <w:sz w:val="22"/>
          <w:szCs w:val="22"/>
        </w:rPr>
        <w:lastRenderedPageBreak/>
        <w:t>User Evaluation Questionnaire 3</w:t>
      </w:r>
      <w:bookmarkEnd w:id="450"/>
      <w:bookmarkEnd w:id="451"/>
      <w:bookmarkEnd w:id="452"/>
      <w:bookmarkEnd w:id="453"/>
    </w:p>
    <w:p w14:paraId="2B29492D" w14:textId="198CEB37" w:rsidR="00F11FE3" w:rsidRDefault="00F11FE3" w:rsidP="00F11FE3">
      <w:r>
        <w:rPr>
          <w:noProof/>
        </w:rPr>
        <w:drawing>
          <wp:inline distT="0" distB="0" distL="0" distR="0" wp14:anchorId="2D50E676" wp14:editId="5975DC2F">
            <wp:extent cx="5731510" cy="7522845"/>
            <wp:effectExtent l="0" t="0" r="2540" b="190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731510" cy="7522845"/>
                    </a:xfrm>
                    <a:prstGeom prst="rect">
                      <a:avLst/>
                    </a:prstGeom>
                  </pic:spPr>
                </pic:pic>
              </a:graphicData>
            </a:graphic>
          </wp:inline>
        </w:drawing>
      </w:r>
    </w:p>
    <w:p w14:paraId="4E286549" w14:textId="32A24105" w:rsidR="00F11FE3" w:rsidRPr="00F11FE3" w:rsidRDefault="00F11FE3" w:rsidP="00F11FE3">
      <w:r>
        <w:rPr>
          <w:noProof/>
        </w:rPr>
        <w:lastRenderedPageBreak/>
        <w:drawing>
          <wp:inline distT="0" distB="0" distL="0" distR="0" wp14:anchorId="15A5231A" wp14:editId="3CC46061">
            <wp:extent cx="5731510" cy="1762125"/>
            <wp:effectExtent l="0" t="0" r="254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31510" cy="1762125"/>
                    </a:xfrm>
                    <a:prstGeom prst="rect">
                      <a:avLst/>
                    </a:prstGeom>
                  </pic:spPr>
                </pic:pic>
              </a:graphicData>
            </a:graphic>
          </wp:inline>
        </w:drawing>
      </w:r>
    </w:p>
    <w:p w14:paraId="7161D0B0" w14:textId="508FE0EE" w:rsidR="00542469" w:rsidRDefault="00542469" w:rsidP="00542469"/>
    <w:p w14:paraId="4828B556" w14:textId="54B24433" w:rsidR="00542469" w:rsidRDefault="00542469" w:rsidP="00542469">
      <w:pPr>
        <w:pStyle w:val="Heading3"/>
        <w:spacing w:line="360" w:lineRule="auto"/>
        <w:rPr>
          <w:rStyle w:val="IntenseEmphasis"/>
          <w:rFonts w:asciiTheme="minorHAnsi" w:eastAsiaTheme="minorEastAsia" w:hAnsiTheme="minorHAnsi" w:cstheme="minorBidi"/>
          <w:spacing w:val="15"/>
          <w:sz w:val="22"/>
          <w:szCs w:val="22"/>
        </w:rPr>
      </w:pPr>
      <w:bookmarkStart w:id="454" w:name="_Toc35521298"/>
      <w:bookmarkStart w:id="455" w:name="_Toc35609625"/>
      <w:r>
        <w:rPr>
          <w:rStyle w:val="IntenseEmphasis"/>
          <w:rFonts w:asciiTheme="minorHAnsi" w:eastAsiaTheme="minorEastAsia" w:hAnsiTheme="minorHAnsi" w:cstheme="minorBidi"/>
          <w:spacing w:val="15"/>
          <w:sz w:val="22"/>
          <w:szCs w:val="22"/>
        </w:rPr>
        <w:lastRenderedPageBreak/>
        <w:t>User Evaluation Questionnaire 4</w:t>
      </w:r>
      <w:bookmarkEnd w:id="454"/>
      <w:bookmarkEnd w:id="455"/>
    </w:p>
    <w:p w14:paraId="55EF45FF" w14:textId="31DAD099" w:rsidR="00F11FE3" w:rsidRDefault="00F11FE3" w:rsidP="00F11FE3">
      <w:r>
        <w:rPr>
          <w:noProof/>
        </w:rPr>
        <w:drawing>
          <wp:inline distT="0" distB="0" distL="0" distR="0" wp14:anchorId="3D7818C8" wp14:editId="51512A91">
            <wp:extent cx="5731510" cy="7874000"/>
            <wp:effectExtent l="0" t="0" r="254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731510" cy="7874000"/>
                    </a:xfrm>
                    <a:prstGeom prst="rect">
                      <a:avLst/>
                    </a:prstGeom>
                  </pic:spPr>
                </pic:pic>
              </a:graphicData>
            </a:graphic>
          </wp:inline>
        </w:drawing>
      </w:r>
    </w:p>
    <w:p w14:paraId="328141D8" w14:textId="015F2556" w:rsidR="00F11FE3" w:rsidRPr="00F11FE3" w:rsidRDefault="00F11FE3" w:rsidP="00F11FE3">
      <w:r>
        <w:rPr>
          <w:noProof/>
        </w:rPr>
        <w:lastRenderedPageBreak/>
        <w:drawing>
          <wp:inline distT="0" distB="0" distL="0" distR="0" wp14:anchorId="3A27F2BD" wp14:editId="5A07D57F">
            <wp:extent cx="5731510" cy="1857375"/>
            <wp:effectExtent l="0" t="0" r="2540"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731510" cy="1857375"/>
                    </a:xfrm>
                    <a:prstGeom prst="rect">
                      <a:avLst/>
                    </a:prstGeom>
                  </pic:spPr>
                </pic:pic>
              </a:graphicData>
            </a:graphic>
          </wp:inline>
        </w:drawing>
      </w:r>
    </w:p>
    <w:p w14:paraId="563E5C68" w14:textId="316BDCF8" w:rsidR="00542469" w:rsidRDefault="00542469" w:rsidP="00542469"/>
    <w:p w14:paraId="7C3CD1BE" w14:textId="79965195" w:rsidR="00542469" w:rsidRDefault="00542469" w:rsidP="00542469">
      <w:pPr>
        <w:pStyle w:val="Heading3"/>
        <w:spacing w:line="360" w:lineRule="auto"/>
        <w:rPr>
          <w:rStyle w:val="IntenseEmphasis"/>
          <w:rFonts w:asciiTheme="minorHAnsi" w:eastAsiaTheme="minorEastAsia" w:hAnsiTheme="minorHAnsi" w:cstheme="minorBidi"/>
          <w:spacing w:val="15"/>
          <w:sz w:val="22"/>
          <w:szCs w:val="22"/>
        </w:rPr>
      </w:pPr>
      <w:bookmarkStart w:id="456" w:name="_Toc35521299"/>
      <w:bookmarkStart w:id="457" w:name="_Toc35609626"/>
      <w:r>
        <w:rPr>
          <w:rStyle w:val="IntenseEmphasis"/>
          <w:rFonts w:asciiTheme="minorHAnsi" w:eastAsiaTheme="minorEastAsia" w:hAnsiTheme="minorHAnsi" w:cstheme="minorBidi"/>
          <w:spacing w:val="15"/>
          <w:sz w:val="22"/>
          <w:szCs w:val="22"/>
        </w:rPr>
        <w:lastRenderedPageBreak/>
        <w:t>User Evaluation Questionnaire 5</w:t>
      </w:r>
      <w:bookmarkEnd w:id="456"/>
      <w:bookmarkEnd w:id="457"/>
    </w:p>
    <w:p w14:paraId="16C4C947" w14:textId="317BDE8F" w:rsidR="00F11FE3" w:rsidRDefault="00F11FE3" w:rsidP="00F11FE3">
      <w:r>
        <w:rPr>
          <w:noProof/>
        </w:rPr>
        <w:drawing>
          <wp:inline distT="0" distB="0" distL="0" distR="0" wp14:anchorId="6D5E1465" wp14:editId="1E9411CE">
            <wp:extent cx="5731510" cy="7984490"/>
            <wp:effectExtent l="0" t="0" r="254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731510" cy="7984490"/>
                    </a:xfrm>
                    <a:prstGeom prst="rect">
                      <a:avLst/>
                    </a:prstGeom>
                  </pic:spPr>
                </pic:pic>
              </a:graphicData>
            </a:graphic>
          </wp:inline>
        </w:drawing>
      </w:r>
    </w:p>
    <w:p w14:paraId="1208F21C" w14:textId="1611E013" w:rsidR="00542469" w:rsidRDefault="00F11FE3" w:rsidP="00542469">
      <w:r>
        <w:rPr>
          <w:noProof/>
        </w:rPr>
        <w:lastRenderedPageBreak/>
        <w:drawing>
          <wp:inline distT="0" distB="0" distL="0" distR="0" wp14:anchorId="39DB6D2A" wp14:editId="79E920A3">
            <wp:extent cx="5731510" cy="2027555"/>
            <wp:effectExtent l="0" t="0" r="254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731510" cy="2027555"/>
                    </a:xfrm>
                    <a:prstGeom prst="rect">
                      <a:avLst/>
                    </a:prstGeom>
                  </pic:spPr>
                </pic:pic>
              </a:graphicData>
            </a:graphic>
          </wp:inline>
        </w:drawing>
      </w:r>
    </w:p>
    <w:p w14:paraId="42FE8F01" w14:textId="68DD49C6" w:rsidR="00E209E9" w:rsidRPr="00E209E9" w:rsidRDefault="00E209E9" w:rsidP="00E209E9">
      <w:pPr>
        <w:pStyle w:val="Heading3"/>
        <w:spacing w:line="360" w:lineRule="auto"/>
        <w:rPr>
          <w:rFonts w:asciiTheme="minorHAnsi" w:eastAsiaTheme="minorEastAsia" w:hAnsiTheme="minorHAnsi" w:cstheme="minorBidi"/>
          <w:i/>
          <w:iCs/>
          <w:color w:val="5B9BD5" w:themeColor="accent1"/>
          <w:spacing w:val="15"/>
          <w:sz w:val="22"/>
          <w:szCs w:val="22"/>
        </w:rPr>
      </w:pPr>
      <w:bookmarkStart w:id="458" w:name="_Toc35521300"/>
      <w:bookmarkStart w:id="459" w:name="_Toc35609627"/>
      <w:r>
        <w:rPr>
          <w:rStyle w:val="IntenseEmphasis"/>
          <w:rFonts w:asciiTheme="minorHAnsi" w:eastAsiaTheme="minorEastAsia" w:hAnsiTheme="minorHAnsi" w:cstheme="minorBidi"/>
          <w:spacing w:val="15"/>
          <w:sz w:val="22"/>
          <w:szCs w:val="22"/>
        </w:rPr>
        <w:lastRenderedPageBreak/>
        <w:t>User Evaluation Questionnaire 6</w:t>
      </w:r>
      <w:bookmarkEnd w:id="458"/>
      <w:bookmarkEnd w:id="459"/>
    </w:p>
    <w:p w14:paraId="3AB4E101" w14:textId="6D766597" w:rsidR="00542469" w:rsidRDefault="00E209E9" w:rsidP="00542469">
      <w:r>
        <w:rPr>
          <w:noProof/>
        </w:rPr>
        <w:drawing>
          <wp:inline distT="0" distB="0" distL="0" distR="0" wp14:anchorId="3128DFD2" wp14:editId="081F4B3E">
            <wp:extent cx="5610225" cy="7924800"/>
            <wp:effectExtent l="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610225" cy="7924800"/>
                    </a:xfrm>
                    <a:prstGeom prst="rect">
                      <a:avLst/>
                    </a:prstGeom>
                  </pic:spPr>
                </pic:pic>
              </a:graphicData>
            </a:graphic>
          </wp:inline>
        </w:drawing>
      </w:r>
    </w:p>
    <w:p w14:paraId="72243E46" w14:textId="2313BD38" w:rsidR="003176B9" w:rsidRPr="00542469" w:rsidRDefault="003176B9" w:rsidP="00542469">
      <w:r>
        <w:rPr>
          <w:noProof/>
        </w:rPr>
        <w:lastRenderedPageBreak/>
        <w:drawing>
          <wp:inline distT="0" distB="0" distL="0" distR="0" wp14:anchorId="474EC35E" wp14:editId="7D0CE1DF">
            <wp:extent cx="5731510" cy="1746885"/>
            <wp:effectExtent l="0" t="0" r="2540" b="571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731510" cy="1746885"/>
                    </a:xfrm>
                    <a:prstGeom prst="rect">
                      <a:avLst/>
                    </a:prstGeom>
                  </pic:spPr>
                </pic:pic>
              </a:graphicData>
            </a:graphic>
          </wp:inline>
        </w:drawing>
      </w:r>
    </w:p>
    <w:p w14:paraId="6DEFC32F" w14:textId="77777777" w:rsidR="001304EB" w:rsidRPr="008A58DD" w:rsidRDefault="001304EB" w:rsidP="008A58DD"/>
    <w:sectPr w:rsidR="001304EB" w:rsidRPr="008A58DD" w:rsidSect="008A246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FB2655" w14:textId="77777777" w:rsidR="00950349" w:rsidRDefault="00950349">
      <w:pPr>
        <w:spacing w:after="0" w:line="240" w:lineRule="auto"/>
      </w:pPr>
      <w:r>
        <w:separator/>
      </w:r>
    </w:p>
  </w:endnote>
  <w:endnote w:type="continuationSeparator" w:id="0">
    <w:p w14:paraId="60FF2C9E" w14:textId="77777777" w:rsidR="00950349" w:rsidRDefault="009503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A2751B" w14:textId="77777777" w:rsidR="00E16C97" w:rsidRDefault="00E16C9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D736466" w14:textId="77777777" w:rsidR="00E16C97" w:rsidRDefault="00E16C9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D24A7D" w14:textId="77777777" w:rsidR="00E16C97" w:rsidRDefault="00E16C9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218086D6" w14:textId="77777777" w:rsidR="00E16C97" w:rsidRDefault="00E16C97">
    <w:pPr>
      <w:pStyle w:val="Footer"/>
      <w:ind w:right="360"/>
      <w:jc w:val="right"/>
      <w:rPr>
        <w:rStyle w:val="PageNumber"/>
      </w:rPr>
    </w:pPr>
  </w:p>
  <w:p w14:paraId="5AC18905" w14:textId="77777777" w:rsidR="00E16C97" w:rsidRDefault="00E16C97">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4F6330" w14:textId="77777777" w:rsidR="00950349" w:rsidRDefault="00950349">
      <w:pPr>
        <w:spacing w:after="0" w:line="240" w:lineRule="auto"/>
      </w:pPr>
      <w:r>
        <w:separator/>
      </w:r>
    </w:p>
  </w:footnote>
  <w:footnote w:type="continuationSeparator" w:id="0">
    <w:p w14:paraId="294253EB" w14:textId="77777777" w:rsidR="00950349" w:rsidRDefault="009503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226F1"/>
    <w:multiLevelType w:val="hybridMultilevel"/>
    <w:tmpl w:val="6388E17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51652B2"/>
    <w:multiLevelType w:val="hybridMultilevel"/>
    <w:tmpl w:val="7CE2474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77D69D6"/>
    <w:multiLevelType w:val="hybridMultilevel"/>
    <w:tmpl w:val="EA5A008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0BF1477C"/>
    <w:multiLevelType w:val="hybridMultilevel"/>
    <w:tmpl w:val="5464DAA0"/>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0E0342B2"/>
    <w:multiLevelType w:val="hybridMultilevel"/>
    <w:tmpl w:val="B2BC4ACA"/>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1B6773CD"/>
    <w:multiLevelType w:val="hybridMultilevel"/>
    <w:tmpl w:val="DE6A34BC"/>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1B776917"/>
    <w:multiLevelType w:val="hybridMultilevel"/>
    <w:tmpl w:val="9F08A602"/>
    <w:lvl w:ilvl="0" w:tplc="AFCA55C4">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1E776B35"/>
    <w:multiLevelType w:val="hybridMultilevel"/>
    <w:tmpl w:val="244CDA74"/>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23C90973"/>
    <w:multiLevelType w:val="hybridMultilevel"/>
    <w:tmpl w:val="2F5E7F2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27396CF1"/>
    <w:multiLevelType w:val="hybridMultilevel"/>
    <w:tmpl w:val="689E1068"/>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15:restartNumberingAfterBreak="0">
    <w:nsid w:val="273C5631"/>
    <w:multiLevelType w:val="hybridMultilevel"/>
    <w:tmpl w:val="D7FC6F04"/>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29CF30D1"/>
    <w:multiLevelType w:val="hybridMultilevel"/>
    <w:tmpl w:val="6AF21EB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2DFD0E46"/>
    <w:multiLevelType w:val="hybridMultilevel"/>
    <w:tmpl w:val="82E6197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3AAE6E56"/>
    <w:multiLevelType w:val="hybridMultilevel"/>
    <w:tmpl w:val="45F8AC72"/>
    <w:lvl w:ilvl="0" w:tplc="76B6C9CA">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3ED52875"/>
    <w:multiLevelType w:val="hybridMultilevel"/>
    <w:tmpl w:val="9DF2F446"/>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 w15:restartNumberingAfterBreak="0">
    <w:nsid w:val="466B2FFA"/>
    <w:multiLevelType w:val="hybridMultilevel"/>
    <w:tmpl w:val="3F6EEE34"/>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49254AF9"/>
    <w:multiLevelType w:val="hybridMultilevel"/>
    <w:tmpl w:val="F6C6B34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 w15:restartNumberingAfterBreak="0">
    <w:nsid w:val="532D370B"/>
    <w:multiLevelType w:val="hybridMultilevel"/>
    <w:tmpl w:val="692671DC"/>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15:restartNumberingAfterBreak="0">
    <w:nsid w:val="54865DAE"/>
    <w:multiLevelType w:val="hybridMultilevel"/>
    <w:tmpl w:val="2DA8F40C"/>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555274CB"/>
    <w:multiLevelType w:val="hybridMultilevel"/>
    <w:tmpl w:val="646E298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15:restartNumberingAfterBreak="0">
    <w:nsid w:val="55BB25B4"/>
    <w:multiLevelType w:val="hybridMultilevel"/>
    <w:tmpl w:val="8E46AAE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15:restartNumberingAfterBreak="0">
    <w:nsid w:val="576D4B6A"/>
    <w:multiLevelType w:val="hybridMultilevel"/>
    <w:tmpl w:val="CF78BCBE"/>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2" w15:restartNumberingAfterBreak="0">
    <w:nsid w:val="59641646"/>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E594733"/>
    <w:multiLevelType w:val="hybridMultilevel"/>
    <w:tmpl w:val="53CC528E"/>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15:restartNumberingAfterBreak="0">
    <w:nsid w:val="5ED56DFF"/>
    <w:multiLevelType w:val="hybridMultilevel"/>
    <w:tmpl w:val="4E58DD7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5" w15:restartNumberingAfterBreak="0">
    <w:nsid w:val="623D09E5"/>
    <w:multiLevelType w:val="hybridMultilevel"/>
    <w:tmpl w:val="7C344CA2"/>
    <w:lvl w:ilvl="0" w:tplc="76B6C9CA">
      <w:start w:val="1"/>
      <w:numFmt w:val="decimal"/>
      <w:lvlText w:val="%1."/>
      <w:lvlJc w:val="left"/>
      <w:pPr>
        <w:ind w:left="720" w:hanging="360"/>
      </w:pPr>
      <w:rPr>
        <w:rFonts w:hint="default"/>
      </w:r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6" w15:restartNumberingAfterBreak="0">
    <w:nsid w:val="640D0CA8"/>
    <w:multiLevelType w:val="hybridMultilevel"/>
    <w:tmpl w:val="6B10DD16"/>
    <w:lvl w:ilvl="0" w:tplc="8376E0B6">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7" w15:restartNumberingAfterBreak="0">
    <w:nsid w:val="6B5B5A8B"/>
    <w:multiLevelType w:val="hybridMultilevel"/>
    <w:tmpl w:val="A1DAC80A"/>
    <w:lvl w:ilvl="0" w:tplc="18090001">
      <w:start w:val="1"/>
      <w:numFmt w:val="bullet"/>
      <w:lvlText w:val=""/>
      <w:lvlJc w:val="left"/>
      <w:pPr>
        <w:ind w:left="760" w:hanging="360"/>
      </w:pPr>
      <w:rPr>
        <w:rFonts w:ascii="Symbol" w:hAnsi="Symbol" w:hint="default"/>
      </w:rPr>
    </w:lvl>
    <w:lvl w:ilvl="1" w:tplc="18090003" w:tentative="1">
      <w:start w:val="1"/>
      <w:numFmt w:val="bullet"/>
      <w:lvlText w:val="o"/>
      <w:lvlJc w:val="left"/>
      <w:pPr>
        <w:ind w:left="1480" w:hanging="360"/>
      </w:pPr>
      <w:rPr>
        <w:rFonts w:ascii="Courier New" w:hAnsi="Courier New" w:cs="Courier New" w:hint="default"/>
      </w:rPr>
    </w:lvl>
    <w:lvl w:ilvl="2" w:tplc="18090005" w:tentative="1">
      <w:start w:val="1"/>
      <w:numFmt w:val="bullet"/>
      <w:lvlText w:val=""/>
      <w:lvlJc w:val="left"/>
      <w:pPr>
        <w:ind w:left="2200" w:hanging="360"/>
      </w:pPr>
      <w:rPr>
        <w:rFonts w:ascii="Wingdings" w:hAnsi="Wingdings" w:hint="default"/>
      </w:rPr>
    </w:lvl>
    <w:lvl w:ilvl="3" w:tplc="18090001" w:tentative="1">
      <w:start w:val="1"/>
      <w:numFmt w:val="bullet"/>
      <w:lvlText w:val=""/>
      <w:lvlJc w:val="left"/>
      <w:pPr>
        <w:ind w:left="2920" w:hanging="360"/>
      </w:pPr>
      <w:rPr>
        <w:rFonts w:ascii="Symbol" w:hAnsi="Symbol" w:hint="default"/>
      </w:rPr>
    </w:lvl>
    <w:lvl w:ilvl="4" w:tplc="18090003" w:tentative="1">
      <w:start w:val="1"/>
      <w:numFmt w:val="bullet"/>
      <w:lvlText w:val="o"/>
      <w:lvlJc w:val="left"/>
      <w:pPr>
        <w:ind w:left="3640" w:hanging="360"/>
      </w:pPr>
      <w:rPr>
        <w:rFonts w:ascii="Courier New" w:hAnsi="Courier New" w:cs="Courier New" w:hint="default"/>
      </w:rPr>
    </w:lvl>
    <w:lvl w:ilvl="5" w:tplc="18090005" w:tentative="1">
      <w:start w:val="1"/>
      <w:numFmt w:val="bullet"/>
      <w:lvlText w:val=""/>
      <w:lvlJc w:val="left"/>
      <w:pPr>
        <w:ind w:left="4360" w:hanging="360"/>
      </w:pPr>
      <w:rPr>
        <w:rFonts w:ascii="Wingdings" w:hAnsi="Wingdings" w:hint="default"/>
      </w:rPr>
    </w:lvl>
    <w:lvl w:ilvl="6" w:tplc="18090001" w:tentative="1">
      <w:start w:val="1"/>
      <w:numFmt w:val="bullet"/>
      <w:lvlText w:val=""/>
      <w:lvlJc w:val="left"/>
      <w:pPr>
        <w:ind w:left="5080" w:hanging="360"/>
      </w:pPr>
      <w:rPr>
        <w:rFonts w:ascii="Symbol" w:hAnsi="Symbol" w:hint="default"/>
      </w:rPr>
    </w:lvl>
    <w:lvl w:ilvl="7" w:tplc="18090003" w:tentative="1">
      <w:start w:val="1"/>
      <w:numFmt w:val="bullet"/>
      <w:lvlText w:val="o"/>
      <w:lvlJc w:val="left"/>
      <w:pPr>
        <w:ind w:left="5800" w:hanging="360"/>
      </w:pPr>
      <w:rPr>
        <w:rFonts w:ascii="Courier New" w:hAnsi="Courier New" w:cs="Courier New" w:hint="default"/>
      </w:rPr>
    </w:lvl>
    <w:lvl w:ilvl="8" w:tplc="18090005" w:tentative="1">
      <w:start w:val="1"/>
      <w:numFmt w:val="bullet"/>
      <w:lvlText w:val=""/>
      <w:lvlJc w:val="left"/>
      <w:pPr>
        <w:ind w:left="6520" w:hanging="360"/>
      </w:pPr>
      <w:rPr>
        <w:rFonts w:ascii="Wingdings" w:hAnsi="Wingdings" w:hint="default"/>
      </w:rPr>
    </w:lvl>
  </w:abstractNum>
  <w:abstractNum w:abstractNumId="28" w15:restartNumberingAfterBreak="0">
    <w:nsid w:val="711F11D0"/>
    <w:multiLevelType w:val="hybridMultilevel"/>
    <w:tmpl w:val="12E09A82"/>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9" w15:restartNumberingAfterBreak="0">
    <w:nsid w:val="72213EA0"/>
    <w:multiLevelType w:val="hybridMultilevel"/>
    <w:tmpl w:val="66B0EBC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0" w15:restartNumberingAfterBreak="0">
    <w:nsid w:val="780B0FFC"/>
    <w:multiLevelType w:val="hybridMultilevel"/>
    <w:tmpl w:val="C68A48C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1" w15:restartNumberingAfterBreak="0">
    <w:nsid w:val="7CE23424"/>
    <w:multiLevelType w:val="hybridMultilevel"/>
    <w:tmpl w:val="8834C3D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2" w15:restartNumberingAfterBreak="0">
    <w:nsid w:val="7F1B7ECE"/>
    <w:multiLevelType w:val="hybridMultilevel"/>
    <w:tmpl w:val="ABFA1BE6"/>
    <w:lvl w:ilvl="0" w:tplc="737CD504">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num w:numId="1">
    <w:abstractNumId w:val="22"/>
  </w:num>
  <w:num w:numId="2">
    <w:abstractNumId w:val="2"/>
  </w:num>
  <w:num w:numId="3">
    <w:abstractNumId w:val="6"/>
  </w:num>
  <w:num w:numId="4">
    <w:abstractNumId w:val="26"/>
  </w:num>
  <w:num w:numId="5">
    <w:abstractNumId w:val="19"/>
  </w:num>
  <w:num w:numId="6">
    <w:abstractNumId w:val="30"/>
  </w:num>
  <w:num w:numId="7">
    <w:abstractNumId w:val="32"/>
  </w:num>
  <w:num w:numId="8">
    <w:abstractNumId w:val="31"/>
  </w:num>
  <w:num w:numId="9">
    <w:abstractNumId w:val="5"/>
  </w:num>
  <w:num w:numId="10">
    <w:abstractNumId w:val="23"/>
  </w:num>
  <w:num w:numId="11">
    <w:abstractNumId w:val="11"/>
  </w:num>
  <w:num w:numId="12">
    <w:abstractNumId w:val="4"/>
  </w:num>
  <w:num w:numId="13">
    <w:abstractNumId w:val="20"/>
  </w:num>
  <w:num w:numId="14">
    <w:abstractNumId w:val="15"/>
  </w:num>
  <w:num w:numId="15">
    <w:abstractNumId w:val="14"/>
  </w:num>
  <w:num w:numId="16">
    <w:abstractNumId w:val="3"/>
  </w:num>
  <w:num w:numId="17">
    <w:abstractNumId w:val="17"/>
  </w:num>
  <w:num w:numId="18">
    <w:abstractNumId w:val="25"/>
  </w:num>
  <w:num w:numId="19">
    <w:abstractNumId w:val="13"/>
  </w:num>
  <w:num w:numId="20">
    <w:abstractNumId w:val="28"/>
  </w:num>
  <w:num w:numId="21">
    <w:abstractNumId w:val="16"/>
  </w:num>
  <w:num w:numId="22">
    <w:abstractNumId w:val="21"/>
  </w:num>
  <w:num w:numId="23">
    <w:abstractNumId w:val="10"/>
  </w:num>
  <w:num w:numId="24">
    <w:abstractNumId w:val="27"/>
  </w:num>
  <w:num w:numId="25">
    <w:abstractNumId w:val="24"/>
  </w:num>
  <w:num w:numId="26">
    <w:abstractNumId w:val="8"/>
  </w:num>
  <w:num w:numId="27">
    <w:abstractNumId w:val="18"/>
  </w:num>
  <w:num w:numId="28">
    <w:abstractNumId w:val="12"/>
  </w:num>
  <w:num w:numId="29">
    <w:abstractNumId w:val="7"/>
  </w:num>
  <w:num w:numId="30">
    <w:abstractNumId w:val="9"/>
  </w:num>
  <w:num w:numId="31">
    <w:abstractNumId w:val="29"/>
  </w:num>
  <w:num w:numId="32">
    <w:abstractNumId w:val="1"/>
  </w:num>
  <w:num w:numId="3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697E"/>
    <w:rsid w:val="00003880"/>
    <w:rsid w:val="00004D7F"/>
    <w:rsid w:val="00006A6B"/>
    <w:rsid w:val="0000714A"/>
    <w:rsid w:val="000118B6"/>
    <w:rsid w:val="00012557"/>
    <w:rsid w:val="00013062"/>
    <w:rsid w:val="0001645B"/>
    <w:rsid w:val="00016D4C"/>
    <w:rsid w:val="000172BA"/>
    <w:rsid w:val="00020113"/>
    <w:rsid w:val="000234F2"/>
    <w:rsid w:val="00025195"/>
    <w:rsid w:val="00030818"/>
    <w:rsid w:val="00033814"/>
    <w:rsid w:val="00034B9C"/>
    <w:rsid w:val="00036440"/>
    <w:rsid w:val="000419AB"/>
    <w:rsid w:val="000433F5"/>
    <w:rsid w:val="00043D62"/>
    <w:rsid w:val="00046948"/>
    <w:rsid w:val="00047019"/>
    <w:rsid w:val="00047CF1"/>
    <w:rsid w:val="00051088"/>
    <w:rsid w:val="000532C0"/>
    <w:rsid w:val="00053C15"/>
    <w:rsid w:val="000566F8"/>
    <w:rsid w:val="000634AA"/>
    <w:rsid w:val="0006611C"/>
    <w:rsid w:val="0006613A"/>
    <w:rsid w:val="00070F0A"/>
    <w:rsid w:val="00074E4E"/>
    <w:rsid w:val="00076B46"/>
    <w:rsid w:val="0008091E"/>
    <w:rsid w:val="0008327D"/>
    <w:rsid w:val="00083D84"/>
    <w:rsid w:val="000845A0"/>
    <w:rsid w:val="00086D45"/>
    <w:rsid w:val="000919A0"/>
    <w:rsid w:val="000919AF"/>
    <w:rsid w:val="000A3204"/>
    <w:rsid w:val="000A6FA9"/>
    <w:rsid w:val="000B0B6E"/>
    <w:rsid w:val="000B7A76"/>
    <w:rsid w:val="000C03D0"/>
    <w:rsid w:val="000C1FF5"/>
    <w:rsid w:val="000C34F5"/>
    <w:rsid w:val="000C4B01"/>
    <w:rsid w:val="000C5040"/>
    <w:rsid w:val="000C5827"/>
    <w:rsid w:val="000C6523"/>
    <w:rsid w:val="000C7041"/>
    <w:rsid w:val="000C7DA1"/>
    <w:rsid w:val="000D1D97"/>
    <w:rsid w:val="000D290F"/>
    <w:rsid w:val="000D424C"/>
    <w:rsid w:val="000D5070"/>
    <w:rsid w:val="000D70CB"/>
    <w:rsid w:val="000D7606"/>
    <w:rsid w:val="000E0508"/>
    <w:rsid w:val="000E07D4"/>
    <w:rsid w:val="000E2AE6"/>
    <w:rsid w:val="000E3670"/>
    <w:rsid w:val="000F26DA"/>
    <w:rsid w:val="000F30A8"/>
    <w:rsid w:val="000F3948"/>
    <w:rsid w:val="000F7A0D"/>
    <w:rsid w:val="00102F0E"/>
    <w:rsid w:val="001031D7"/>
    <w:rsid w:val="00103CD0"/>
    <w:rsid w:val="00104081"/>
    <w:rsid w:val="001204D2"/>
    <w:rsid w:val="001257FC"/>
    <w:rsid w:val="00125C45"/>
    <w:rsid w:val="00126D1B"/>
    <w:rsid w:val="001304EB"/>
    <w:rsid w:val="00131F89"/>
    <w:rsid w:val="00132639"/>
    <w:rsid w:val="00136DD7"/>
    <w:rsid w:val="00140F83"/>
    <w:rsid w:val="00141E43"/>
    <w:rsid w:val="0014218C"/>
    <w:rsid w:val="001426F2"/>
    <w:rsid w:val="00146A99"/>
    <w:rsid w:val="00151300"/>
    <w:rsid w:val="0015255C"/>
    <w:rsid w:val="00153538"/>
    <w:rsid w:val="001537B8"/>
    <w:rsid w:val="00154486"/>
    <w:rsid w:val="00154791"/>
    <w:rsid w:val="0016343D"/>
    <w:rsid w:val="001644DA"/>
    <w:rsid w:val="00164765"/>
    <w:rsid w:val="00166A03"/>
    <w:rsid w:val="00167D5F"/>
    <w:rsid w:val="0017062D"/>
    <w:rsid w:val="00171A47"/>
    <w:rsid w:val="001743A7"/>
    <w:rsid w:val="00175683"/>
    <w:rsid w:val="00177341"/>
    <w:rsid w:val="00185D0B"/>
    <w:rsid w:val="0019583D"/>
    <w:rsid w:val="00195D93"/>
    <w:rsid w:val="00196222"/>
    <w:rsid w:val="001A11DA"/>
    <w:rsid w:val="001A1B36"/>
    <w:rsid w:val="001A200F"/>
    <w:rsid w:val="001A43C9"/>
    <w:rsid w:val="001A5D42"/>
    <w:rsid w:val="001A6C01"/>
    <w:rsid w:val="001A733D"/>
    <w:rsid w:val="001B02DD"/>
    <w:rsid w:val="001B73DD"/>
    <w:rsid w:val="001C3AA2"/>
    <w:rsid w:val="001C54B6"/>
    <w:rsid w:val="001D24F0"/>
    <w:rsid w:val="001E0EFA"/>
    <w:rsid w:val="001E1A04"/>
    <w:rsid w:val="001E4EEA"/>
    <w:rsid w:val="001E519C"/>
    <w:rsid w:val="001E5F97"/>
    <w:rsid w:val="001E7076"/>
    <w:rsid w:val="001F1D12"/>
    <w:rsid w:val="001F3A1E"/>
    <w:rsid w:val="001F3F6A"/>
    <w:rsid w:val="001F70AA"/>
    <w:rsid w:val="001F72F9"/>
    <w:rsid w:val="00200FFD"/>
    <w:rsid w:val="00201123"/>
    <w:rsid w:val="00201D2C"/>
    <w:rsid w:val="00201E30"/>
    <w:rsid w:val="00202125"/>
    <w:rsid w:val="00204344"/>
    <w:rsid w:val="0020492B"/>
    <w:rsid w:val="00204E8B"/>
    <w:rsid w:val="002057C9"/>
    <w:rsid w:val="00211316"/>
    <w:rsid w:val="0021447D"/>
    <w:rsid w:val="00217477"/>
    <w:rsid w:val="002178CA"/>
    <w:rsid w:val="00222098"/>
    <w:rsid w:val="00225A2A"/>
    <w:rsid w:val="002303EE"/>
    <w:rsid w:val="00231A46"/>
    <w:rsid w:val="002339DE"/>
    <w:rsid w:val="0023497F"/>
    <w:rsid w:val="0024268B"/>
    <w:rsid w:val="0024317D"/>
    <w:rsid w:val="002456A6"/>
    <w:rsid w:val="002478CC"/>
    <w:rsid w:val="00250F93"/>
    <w:rsid w:val="002518E5"/>
    <w:rsid w:val="0025198C"/>
    <w:rsid w:val="0025258D"/>
    <w:rsid w:val="00254A9E"/>
    <w:rsid w:val="002553D5"/>
    <w:rsid w:val="002562F7"/>
    <w:rsid w:val="00261A7F"/>
    <w:rsid w:val="002636E3"/>
    <w:rsid w:val="002671A1"/>
    <w:rsid w:val="00267BD1"/>
    <w:rsid w:val="00271802"/>
    <w:rsid w:val="00272AED"/>
    <w:rsid w:val="0027393C"/>
    <w:rsid w:val="00277978"/>
    <w:rsid w:val="00282E57"/>
    <w:rsid w:val="002939E0"/>
    <w:rsid w:val="0029785C"/>
    <w:rsid w:val="002A0F5D"/>
    <w:rsid w:val="002A1B57"/>
    <w:rsid w:val="002A1FFD"/>
    <w:rsid w:val="002A2992"/>
    <w:rsid w:val="002A3FA6"/>
    <w:rsid w:val="002B0912"/>
    <w:rsid w:val="002B0EAF"/>
    <w:rsid w:val="002B3205"/>
    <w:rsid w:val="002B3C74"/>
    <w:rsid w:val="002B6199"/>
    <w:rsid w:val="002B7AA4"/>
    <w:rsid w:val="002C0DA5"/>
    <w:rsid w:val="002C5659"/>
    <w:rsid w:val="002C5AA6"/>
    <w:rsid w:val="002D3606"/>
    <w:rsid w:val="002D37DD"/>
    <w:rsid w:val="002D49A3"/>
    <w:rsid w:val="002E4B51"/>
    <w:rsid w:val="002E5CFF"/>
    <w:rsid w:val="002E6896"/>
    <w:rsid w:val="002F11BD"/>
    <w:rsid w:val="002F31C7"/>
    <w:rsid w:val="002F5374"/>
    <w:rsid w:val="00306C53"/>
    <w:rsid w:val="003109CE"/>
    <w:rsid w:val="00313244"/>
    <w:rsid w:val="0031566B"/>
    <w:rsid w:val="003156B9"/>
    <w:rsid w:val="003176B9"/>
    <w:rsid w:val="0032282A"/>
    <w:rsid w:val="0032293D"/>
    <w:rsid w:val="00323B1E"/>
    <w:rsid w:val="003258A9"/>
    <w:rsid w:val="003313E7"/>
    <w:rsid w:val="00335554"/>
    <w:rsid w:val="003402A1"/>
    <w:rsid w:val="003448B2"/>
    <w:rsid w:val="00351D8A"/>
    <w:rsid w:val="00352AB9"/>
    <w:rsid w:val="00352B1C"/>
    <w:rsid w:val="00355D7B"/>
    <w:rsid w:val="00356D34"/>
    <w:rsid w:val="00357CC8"/>
    <w:rsid w:val="0036104F"/>
    <w:rsid w:val="0036123B"/>
    <w:rsid w:val="00367D2C"/>
    <w:rsid w:val="00374074"/>
    <w:rsid w:val="00377D53"/>
    <w:rsid w:val="00386151"/>
    <w:rsid w:val="00386A9B"/>
    <w:rsid w:val="003965F8"/>
    <w:rsid w:val="00397353"/>
    <w:rsid w:val="00397566"/>
    <w:rsid w:val="003A097B"/>
    <w:rsid w:val="003A1E9D"/>
    <w:rsid w:val="003B0376"/>
    <w:rsid w:val="003B2F27"/>
    <w:rsid w:val="003B7C6A"/>
    <w:rsid w:val="003B7E78"/>
    <w:rsid w:val="003C149C"/>
    <w:rsid w:val="003C6F49"/>
    <w:rsid w:val="003C7580"/>
    <w:rsid w:val="003D4C7C"/>
    <w:rsid w:val="003D562A"/>
    <w:rsid w:val="003D6FE6"/>
    <w:rsid w:val="003E58CF"/>
    <w:rsid w:val="003F01B6"/>
    <w:rsid w:val="003F0423"/>
    <w:rsid w:val="003F3F74"/>
    <w:rsid w:val="003F5E20"/>
    <w:rsid w:val="003F5EBF"/>
    <w:rsid w:val="003F6A57"/>
    <w:rsid w:val="004000C4"/>
    <w:rsid w:val="0040123B"/>
    <w:rsid w:val="00404581"/>
    <w:rsid w:val="00404ACA"/>
    <w:rsid w:val="004151B3"/>
    <w:rsid w:val="004154AA"/>
    <w:rsid w:val="004251B0"/>
    <w:rsid w:val="00426041"/>
    <w:rsid w:val="004261DC"/>
    <w:rsid w:val="0042661F"/>
    <w:rsid w:val="00426DF8"/>
    <w:rsid w:val="00427061"/>
    <w:rsid w:val="00433034"/>
    <w:rsid w:val="0043390C"/>
    <w:rsid w:val="004339E2"/>
    <w:rsid w:val="00436A97"/>
    <w:rsid w:val="004371A5"/>
    <w:rsid w:val="00440388"/>
    <w:rsid w:val="0044071B"/>
    <w:rsid w:val="0044169C"/>
    <w:rsid w:val="00443DDE"/>
    <w:rsid w:val="00445C97"/>
    <w:rsid w:val="0044717F"/>
    <w:rsid w:val="00452013"/>
    <w:rsid w:val="004530C2"/>
    <w:rsid w:val="00454A9E"/>
    <w:rsid w:val="004563B3"/>
    <w:rsid w:val="0046026A"/>
    <w:rsid w:val="0046329A"/>
    <w:rsid w:val="00465D5D"/>
    <w:rsid w:val="00472120"/>
    <w:rsid w:val="00476419"/>
    <w:rsid w:val="00486152"/>
    <w:rsid w:val="0049073E"/>
    <w:rsid w:val="00490D0D"/>
    <w:rsid w:val="0049659B"/>
    <w:rsid w:val="004A0E6A"/>
    <w:rsid w:val="004A4F63"/>
    <w:rsid w:val="004A6FEE"/>
    <w:rsid w:val="004B327D"/>
    <w:rsid w:val="004B38F3"/>
    <w:rsid w:val="004B3DE9"/>
    <w:rsid w:val="004B4B29"/>
    <w:rsid w:val="004B7767"/>
    <w:rsid w:val="004C262F"/>
    <w:rsid w:val="004C362C"/>
    <w:rsid w:val="004C7A38"/>
    <w:rsid w:val="004D0145"/>
    <w:rsid w:val="004D0A94"/>
    <w:rsid w:val="004D4684"/>
    <w:rsid w:val="004D4B54"/>
    <w:rsid w:val="004D5037"/>
    <w:rsid w:val="004D6198"/>
    <w:rsid w:val="004D7BC2"/>
    <w:rsid w:val="004E21C3"/>
    <w:rsid w:val="004F51F7"/>
    <w:rsid w:val="004F6853"/>
    <w:rsid w:val="0050270D"/>
    <w:rsid w:val="00503249"/>
    <w:rsid w:val="0050495D"/>
    <w:rsid w:val="005056C2"/>
    <w:rsid w:val="00505AA4"/>
    <w:rsid w:val="00507992"/>
    <w:rsid w:val="00511DCD"/>
    <w:rsid w:val="00513157"/>
    <w:rsid w:val="00513A05"/>
    <w:rsid w:val="00515017"/>
    <w:rsid w:val="00515043"/>
    <w:rsid w:val="00515AA6"/>
    <w:rsid w:val="00517B14"/>
    <w:rsid w:val="00520A27"/>
    <w:rsid w:val="00521417"/>
    <w:rsid w:val="00524A76"/>
    <w:rsid w:val="00526D92"/>
    <w:rsid w:val="005300F5"/>
    <w:rsid w:val="005306B6"/>
    <w:rsid w:val="00536DA2"/>
    <w:rsid w:val="0054161E"/>
    <w:rsid w:val="005423E2"/>
    <w:rsid w:val="00542469"/>
    <w:rsid w:val="00543DF6"/>
    <w:rsid w:val="00545E33"/>
    <w:rsid w:val="00546D17"/>
    <w:rsid w:val="00547393"/>
    <w:rsid w:val="00547621"/>
    <w:rsid w:val="005524B5"/>
    <w:rsid w:val="00553F53"/>
    <w:rsid w:val="00554961"/>
    <w:rsid w:val="0055539D"/>
    <w:rsid w:val="0056068A"/>
    <w:rsid w:val="0056171D"/>
    <w:rsid w:val="00561EF4"/>
    <w:rsid w:val="00564669"/>
    <w:rsid w:val="00566539"/>
    <w:rsid w:val="00573FCF"/>
    <w:rsid w:val="005761B6"/>
    <w:rsid w:val="005856BD"/>
    <w:rsid w:val="00585D55"/>
    <w:rsid w:val="00590C81"/>
    <w:rsid w:val="005920EF"/>
    <w:rsid w:val="005934B5"/>
    <w:rsid w:val="00595F38"/>
    <w:rsid w:val="00596638"/>
    <w:rsid w:val="005A2BE6"/>
    <w:rsid w:val="005B0A69"/>
    <w:rsid w:val="005B1E0C"/>
    <w:rsid w:val="005C0838"/>
    <w:rsid w:val="005C3970"/>
    <w:rsid w:val="005C4478"/>
    <w:rsid w:val="005C5A1B"/>
    <w:rsid w:val="005C73FF"/>
    <w:rsid w:val="005D0839"/>
    <w:rsid w:val="005D1795"/>
    <w:rsid w:val="005D23EB"/>
    <w:rsid w:val="005D2DAE"/>
    <w:rsid w:val="005D3383"/>
    <w:rsid w:val="005D3B2D"/>
    <w:rsid w:val="005D5259"/>
    <w:rsid w:val="005D6C8E"/>
    <w:rsid w:val="005E0499"/>
    <w:rsid w:val="005E4103"/>
    <w:rsid w:val="005E452C"/>
    <w:rsid w:val="005E453B"/>
    <w:rsid w:val="005E4AA1"/>
    <w:rsid w:val="005E5E05"/>
    <w:rsid w:val="005E7884"/>
    <w:rsid w:val="005F080A"/>
    <w:rsid w:val="005F1F78"/>
    <w:rsid w:val="005F243F"/>
    <w:rsid w:val="005F30DE"/>
    <w:rsid w:val="005F37D1"/>
    <w:rsid w:val="005F45ED"/>
    <w:rsid w:val="005F76B3"/>
    <w:rsid w:val="0060160B"/>
    <w:rsid w:val="0060516C"/>
    <w:rsid w:val="00607439"/>
    <w:rsid w:val="00611812"/>
    <w:rsid w:val="00614FCE"/>
    <w:rsid w:val="006156E2"/>
    <w:rsid w:val="00616DA7"/>
    <w:rsid w:val="00617B30"/>
    <w:rsid w:val="00624512"/>
    <w:rsid w:val="00625D9F"/>
    <w:rsid w:val="00626AD5"/>
    <w:rsid w:val="00627A24"/>
    <w:rsid w:val="00634551"/>
    <w:rsid w:val="006358CC"/>
    <w:rsid w:val="00637452"/>
    <w:rsid w:val="00637E34"/>
    <w:rsid w:val="00640292"/>
    <w:rsid w:val="006406D7"/>
    <w:rsid w:val="00642E52"/>
    <w:rsid w:val="00642FC1"/>
    <w:rsid w:val="00643AA5"/>
    <w:rsid w:val="0064403E"/>
    <w:rsid w:val="00646C98"/>
    <w:rsid w:val="0064718D"/>
    <w:rsid w:val="00656207"/>
    <w:rsid w:val="00660C86"/>
    <w:rsid w:val="006678C1"/>
    <w:rsid w:val="00667FFE"/>
    <w:rsid w:val="00672DE5"/>
    <w:rsid w:val="00673F98"/>
    <w:rsid w:val="00675293"/>
    <w:rsid w:val="006755F6"/>
    <w:rsid w:val="0067753D"/>
    <w:rsid w:val="006812C9"/>
    <w:rsid w:val="006936EC"/>
    <w:rsid w:val="0069390A"/>
    <w:rsid w:val="006A0E4C"/>
    <w:rsid w:val="006A3837"/>
    <w:rsid w:val="006A46F2"/>
    <w:rsid w:val="006A5AD2"/>
    <w:rsid w:val="006A5E15"/>
    <w:rsid w:val="006A63A7"/>
    <w:rsid w:val="006A6468"/>
    <w:rsid w:val="006B2B19"/>
    <w:rsid w:val="006B3AFC"/>
    <w:rsid w:val="006B3F50"/>
    <w:rsid w:val="006B4DEC"/>
    <w:rsid w:val="006B5455"/>
    <w:rsid w:val="006B7E7F"/>
    <w:rsid w:val="006C2B83"/>
    <w:rsid w:val="006C719A"/>
    <w:rsid w:val="006D0A5D"/>
    <w:rsid w:val="006D3A78"/>
    <w:rsid w:val="006D702B"/>
    <w:rsid w:val="006E0290"/>
    <w:rsid w:val="006E0DFD"/>
    <w:rsid w:val="006E1809"/>
    <w:rsid w:val="006E2F4C"/>
    <w:rsid w:val="006E5217"/>
    <w:rsid w:val="006E7123"/>
    <w:rsid w:val="006E7DC4"/>
    <w:rsid w:val="006F068A"/>
    <w:rsid w:val="006F30ED"/>
    <w:rsid w:val="007045C9"/>
    <w:rsid w:val="00705ECE"/>
    <w:rsid w:val="007069FA"/>
    <w:rsid w:val="0071189C"/>
    <w:rsid w:val="00713E68"/>
    <w:rsid w:val="00713F7F"/>
    <w:rsid w:val="00715000"/>
    <w:rsid w:val="007154CC"/>
    <w:rsid w:val="0071691E"/>
    <w:rsid w:val="00725B7D"/>
    <w:rsid w:val="0073269B"/>
    <w:rsid w:val="007336A5"/>
    <w:rsid w:val="00733FC6"/>
    <w:rsid w:val="00734184"/>
    <w:rsid w:val="00736941"/>
    <w:rsid w:val="00736CC4"/>
    <w:rsid w:val="007426FE"/>
    <w:rsid w:val="00745E38"/>
    <w:rsid w:val="00751BD2"/>
    <w:rsid w:val="007555E5"/>
    <w:rsid w:val="00755EB9"/>
    <w:rsid w:val="00760FA8"/>
    <w:rsid w:val="00761814"/>
    <w:rsid w:val="007618F2"/>
    <w:rsid w:val="0076318E"/>
    <w:rsid w:val="00764F94"/>
    <w:rsid w:val="007655BA"/>
    <w:rsid w:val="00771014"/>
    <w:rsid w:val="0077274E"/>
    <w:rsid w:val="00774EB2"/>
    <w:rsid w:val="00776943"/>
    <w:rsid w:val="007819BF"/>
    <w:rsid w:val="00781D53"/>
    <w:rsid w:val="00785039"/>
    <w:rsid w:val="00787664"/>
    <w:rsid w:val="0079038B"/>
    <w:rsid w:val="00794A97"/>
    <w:rsid w:val="00795895"/>
    <w:rsid w:val="00796FAA"/>
    <w:rsid w:val="00797358"/>
    <w:rsid w:val="00797F47"/>
    <w:rsid w:val="007A04E3"/>
    <w:rsid w:val="007A1F86"/>
    <w:rsid w:val="007A6366"/>
    <w:rsid w:val="007A7F1C"/>
    <w:rsid w:val="007B01AD"/>
    <w:rsid w:val="007B0DCE"/>
    <w:rsid w:val="007B1414"/>
    <w:rsid w:val="007B296C"/>
    <w:rsid w:val="007B31C9"/>
    <w:rsid w:val="007B46C5"/>
    <w:rsid w:val="007B63DE"/>
    <w:rsid w:val="007B67F1"/>
    <w:rsid w:val="007B715A"/>
    <w:rsid w:val="007C26E3"/>
    <w:rsid w:val="007C2F0A"/>
    <w:rsid w:val="007D01FF"/>
    <w:rsid w:val="007D18AE"/>
    <w:rsid w:val="007D34D3"/>
    <w:rsid w:val="007D46E4"/>
    <w:rsid w:val="007D7322"/>
    <w:rsid w:val="007D7E99"/>
    <w:rsid w:val="007E29F0"/>
    <w:rsid w:val="007E3586"/>
    <w:rsid w:val="007E4915"/>
    <w:rsid w:val="007E5F96"/>
    <w:rsid w:val="007F0067"/>
    <w:rsid w:val="007F10D1"/>
    <w:rsid w:val="007F1A9D"/>
    <w:rsid w:val="007F3450"/>
    <w:rsid w:val="007F4915"/>
    <w:rsid w:val="007F4CED"/>
    <w:rsid w:val="007F5D41"/>
    <w:rsid w:val="007F6504"/>
    <w:rsid w:val="007F7B62"/>
    <w:rsid w:val="00802F85"/>
    <w:rsid w:val="008032BD"/>
    <w:rsid w:val="00804330"/>
    <w:rsid w:val="00806CC7"/>
    <w:rsid w:val="00810B6D"/>
    <w:rsid w:val="00812E4B"/>
    <w:rsid w:val="00814666"/>
    <w:rsid w:val="00814CE1"/>
    <w:rsid w:val="0082114D"/>
    <w:rsid w:val="00822D53"/>
    <w:rsid w:val="008232AB"/>
    <w:rsid w:val="00823F8E"/>
    <w:rsid w:val="00834CA9"/>
    <w:rsid w:val="008355A3"/>
    <w:rsid w:val="00837309"/>
    <w:rsid w:val="00840E35"/>
    <w:rsid w:val="008412B8"/>
    <w:rsid w:val="00845E9D"/>
    <w:rsid w:val="0084621B"/>
    <w:rsid w:val="00846C95"/>
    <w:rsid w:val="00856FE1"/>
    <w:rsid w:val="008576D1"/>
    <w:rsid w:val="0086397A"/>
    <w:rsid w:val="00865273"/>
    <w:rsid w:val="00867AB1"/>
    <w:rsid w:val="008702AC"/>
    <w:rsid w:val="00870C97"/>
    <w:rsid w:val="0087235D"/>
    <w:rsid w:val="00872B28"/>
    <w:rsid w:val="00873CDD"/>
    <w:rsid w:val="00873F7E"/>
    <w:rsid w:val="00876933"/>
    <w:rsid w:val="008776A9"/>
    <w:rsid w:val="00882B9D"/>
    <w:rsid w:val="00882E60"/>
    <w:rsid w:val="0088496B"/>
    <w:rsid w:val="00885809"/>
    <w:rsid w:val="0088735F"/>
    <w:rsid w:val="008905C3"/>
    <w:rsid w:val="0089455F"/>
    <w:rsid w:val="008945AF"/>
    <w:rsid w:val="00896470"/>
    <w:rsid w:val="00896A7D"/>
    <w:rsid w:val="00897CD3"/>
    <w:rsid w:val="008A0FC7"/>
    <w:rsid w:val="008A1726"/>
    <w:rsid w:val="008A246C"/>
    <w:rsid w:val="008A48A7"/>
    <w:rsid w:val="008A4DAC"/>
    <w:rsid w:val="008A58DD"/>
    <w:rsid w:val="008A73E3"/>
    <w:rsid w:val="008B20FC"/>
    <w:rsid w:val="008B2AB3"/>
    <w:rsid w:val="008B558F"/>
    <w:rsid w:val="008B6072"/>
    <w:rsid w:val="008B7D0C"/>
    <w:rsid w:val="008C081F"/>
    <w:rsid w:val="008C1077"/>
    <w:rsid w:val="008C2A68"/>
    <w:rsid w:val="008C3144"/>
    <w:rsid w:val="008C6442"/>
    <w:rsid w:val="008D4F36"/>
    <w:rsid w:val="008D580C"/>
    <w:rsid w:val="008D5B27"/>
    <w:rsid w:val="008D6808"/>
    <w:rsid w:val="008E609A"/>
    <w:rsid w:val="008E679E"/>
    <w:rsid w:val="008E6A33"/>
    <w:rsid w:val="008F391F"/>
    <w:rsid w:val="008F3F09"/>
    <w:rsid w:val="008F7713"/>
    <w:rsid w:val="0090005E"/>
    <w:rsid w:val="0090419B"/>
    <w:rsid w:val="0090422F"/>
    <w:rsid w:val="00906C91"/>
    <w:rsid w:val="0091011C"/>
    <w:rsid w:val="00916AA3"/>
    <w:rsid w:val="0092332F"/>
    <w:rsid w:val="00926748"/>
    <w:rsid w:val="00927CF5"/>
    <w:rsid w:val="00934242"/>
    <w:rsid w:val="00935117"/>
    <w:rsid w:val="00942D86"/>
    <w:rsid w:val="00945AA8"/>
    <w:rsid w:val="00950349"/>
    <w:rsid w:val="009541D8"/>
    <w:rsid w:val="0095488E"/>
    <w:rsid w:val="00960575"/>
    <w:rsid w:val="0096072E"/>
    <w:rsid w:val="0096130B"/>
    <w:rsid w:val="00962A65"/>
    <w:rsid w:val="00962FEF"/>
    <w:rsid w:val="0096441A"/>
    <w:rsid w:val="00966B30"/>
    <w:rsid w:val="00966C10"/>
    <w:rsid w:val="00967FD0"/>
    <w:rsid w:val="009707E0"/>
    <w:rsid w:val="00973CB5"/>
    <w:rsid w:val="00974655"/>
    <w:rsid w:val="0097571E"/>
    <w:rsid w:val="0097636B"/>
    <w:rsid w:val="00976BF8"/>
    <w:rsid w:val="00976DEF"/>
    <w:rsid w:val="00977465"/>
    <w:rsid w:val="00982874"/>
    <w:rsid w:val="0098585C"/>
    <w:rsid w:val="00995878"/>
    <w:rsid w:val="00995E79"/>
    <w:rsid w:val="009A0430"/>
    <w:rsid w:val="009A4F3A"/>
    <w:rsid w:val="009B362C"/>
    <w:rsid w:val="009B4071"/>
    <w:rsid w:val="009B532D"/>
    <w:rsid w:val="009B697E"/>
    <w:rsid w:val="009C334E"/>
    <w:rsid w:val="009C3460"/>
    <w:rsid w:val="009C37AC"/>
    <w:rsid w:val="009C57F8"/>
    <w:rsid w:val="009C5D32"/>
    <w:rsid w:val="009D2ABD"/>
    <w:rsid w:val="009D2B41"/>
    <w:rsid w:val="009D62C1"/>
    <w:rsid w:val="009D7169"/>
    <w:rsid w:val="009E1233"/>
    <w:rsid w:val="009E1A93"/>
    <w:rsid w:val="009E226A"/>
    <w:rsid w:val="009E53F4"/>
    <w:rsid w:val="009E69C8"/>
    <w:rsid w:val="009F06AC"/>
    <w:rsid w:val="009F74BD"/>
    <w:rsid w:val="00A00265"/>
    <w:rsid w:val="00A03125"/>
    <w:rsid w:val="00A057AA"/>
    <w:rsid w:val="00A0741A"/>
    <w:rsid w:val="00A105C3"/>
    <w:rsid w:val="00A11DD7"/>
    <w:rsid w:val="00A12A74"/>
    <w:rsid w:val="00A14C1F"/>
    <w:rsid w:val="00A16567"/>
    <w:rsid w:val="00A17FDB"/>
    <w:rsid w:val="00A20FC4"/>
    <w:rsid w:val="00A21B89"/>
    <w:rsid w:val="00A21EDC"/>
    <w:rsid w:val="00A260B2"/>
    <w:rsid w:val="00A30E67"/>
    <w:rsid w:val="00A32584"/>
    <w:rsid w:val="00A33C10"/>
    <w:rsid w:val="00A3643E"/>
    <w:rsid w:val="00A4163A"/>
    <w:rsid w:val="00A42CB2"/>
    <w:rsid w:val="00A45114"/>
    <w:rsid w:val="00A45958"/>
    <w:rsid w:val="00A46BC9"/>
    <w:rsid w:val="00A4720B"/>
    <w:rsid w:val="00A51F4C"/>
    <w:rsid w:val="00A52F67"/>
    <w:rsid w:val="00A53B6D"/>
    <w:rsid w:val="00A64E85"/>
    <w:rsid w:val="00A66AE9"/>
    <w:rsid w:val="00A703C7"/>
    <w:rsid w:val="00A71922"/>
    <w:rsid w:val="00A77291"/>
    <w:rsid w:val="00A80214"/>
    <w:rsid w:val="00A84B35"/>
    <w:rsid w:val="00A859F1"/>
    <w:rsid w:val="00A93A4F"/>
    <w:rsid w:val="00A9432F"/>
    <w:rsid w:val="00A967EE"/>
    <w:rsid w:val="00A979BD"/>
    <w:rsid w:val="00A97B71"/>
    <w:rsid w:val="00AA141F"/>
    <w:rsid w:val="00AA51A4"/>
    <w:rsid w:val="00AA580C"/>
    <w:rsid w:val="00AA58E5"/>
    <w:rsid w:val="00AA6064"/>
    <w:rsid w:val="00AA7173"/>
    <w:rsid w:val="00AB611C"/>
    <w:rsid w:val="00AC0EEA"/>
    <w:rsid w:val="00AC16D5"/>
    <w:rsid w:val="00AC3D32"/>
    <w:rsid w:val="00AC3D35"/>
    <w:rsid w:val="00AC53A9"/>
    <w:rsid w:val="00AC6FC5"/>
    <w:rsid w:val="00AD0284"/>
    <w:rsid w:val="00AD050B"/>
    <w:rsid w:val="00AD08A8"/>
    <w:rsid w:val="00AD0F1C"/>
    <w:rsid w:val="00AD25E1"/>
    <w:rsid w:val="00AD4DA5"/>
    <w:rsid w:val="00AD6013"/>
    <w:rsid w:val="00AD6024"/>
    <w:rsid w:val="00AD71BD"/>
    <w:rsid w:val="00AD7B6A"/>
    <w:rsid w:val="00AE185F"/>
    <w:rsid w:val="00AE31D4"/>
    <w:rsid w:val="00AE31DC"/>
    <w:rsid w:val="00AE37BA"/>
    <w:rsid w:val="00AE3AE9"/>
    <w:rsid w:val="00AE4B47"/>
    <w:rsid w:val="00AE4C85"/>
    <w:rsid w:val="00AE568C"/>
    <w:rsid w:val="00AE64B6"/>
    <w:rsid w:val="00AE7820"/>
    <w:rsid w:val="00AE7CFE"/>
    <w:rsid w:val="00AF0806"/>
    <w:rsid w:val="00AF2198"/>
    <w:rsid w:val="00AF374D"/>
    <w:rsid w:val="00AF3BB4"/>
    <w:rsid w:val="00AF7D9D"/>
    <w:rsid w:val="00B0060B"/>
    <w:rsid w:val="00B01D79"/>
    <w:rsid w:val="00B02E16"/>
    <w:rsid w:val="00B0523F"/>
    <w:rsid w:val="00B06CE0"/>
    <w:rsid w:val="00B07145"/>
    <w:rsid w:val="00B10251"/>
    <w:rsid w:val="00B16851"/>
    <w:rsid w:val="00B2220E"/>
    <w:rsid w:val="00B22874"/>
    <w:rsid w:val="00B27A9D"/>
    <w:rsid w:val="00B357F9"/>
    <w:rsid w:val="00B35E1B"/>
    <w:rsid w:val="00B35FEE"/>
    <w:rsid w:val="00B37176"/>
    <w:rsid w:val="00B40A29"/>
    <w:rsid w:val="00B424FC"/>
    <w:rsid w:val="00B42FCE"/>
    <w:rsid w:val="00B447EF"/>
    <w:rsid w:val="00B44E39"/>
    <w:rsid w:val="00B47ECE"/>
    <w:rsid w:val="00B50FFF"/>
    <w:rsid w:val="00B51717"/>
    <w:rsid w:val="00B54888"/>
    <w:rsid w:val="00B56DC9"/>
    <w:rsid w:val="00B57847"/>
    <w:rsid w:val="00B6110A"/>
    <w:rsid w:val="00B63DB5"/>
    <w:rsid w:val="00B67191"/>
    <w:rsid w:val="00B70FB1"/>
    <w:rsid w:val="00B717C0"/>
    <w:rsid w:val="00B72115"/>
    <w:rsid w:val="00B7306C"/>
    <w:rsid w:val="00B73FFB"/>
    <w:rsid w:val="00B76737"/>
    <w:rsid w:val="00B81F2C"/>
    <w:rsid w:val="00B829D3"/>
    <w:rsid w:val="00B83E78"/>
    <w:rsid w:val="00B84730"/>
    <w:rsid w:val="00B90AD6"/>
    <w:rsid w:val="00B910A9"/>
    <w:rsid w:val="00B917AD"/>
    <w:rsid w:val="00B91B2E"/>
    <w:rsid w:val="00B94723"/>
    <w:rsid w:val="00B948C5"/>
    <w:rsid w:val="00B966D9"/>
    <w:rsid w:val="00BA00E6"/>
    <w:rsid w:val="00BA04E9"/>
    <w:rsid w:val="00BA2D0A"/>
    <w:rsid w:val="00BA3551"/>
    <w:rsid w:val="00BB35E9"/>
    <w:rsid w:val="00BB51DF"/>
    <w:rsid w:val="00BB556E"/>
    <w:rsid w:val="00BB5A88"/>
    <w:rsid w:val="00BB6658"/>
    <w:rsid w:val="00BC46D5"/>
    <w:rsid w:val="00BC488B"/>
    <w:rsid w:val="00BC4C48"/>
    <w:rsid w:val="00BD49CA"/>
    <w:rsid w:val="00BD5475"/>
    <w:rsid w:val="00BD7564"/>
    <w:rsid w:val="00BE029F"/>
    <w:rsid w:val="00BE27D7"/>
    <w:rsid w:val="00BE7938"/>
    <w:rsid w:val="00BF4841"/>
    <w:rsid w:val="00BF764D"/>
    <w:rsid w:val="00C007D5"/>
    <w:rsid w:val="00C01E94"/>
    <w:rsid w:val="00C06DB4"/>
    <w:rsid w:val="00C07187"/>
    <w:rsid w:val="00C07DD0"/>
    <w:rsid w:val="00C1497E"/>
    <w:rsid w:val="00C155E4"/>
    <w:rsid w:val="00C20C94"/>
    <w:rsid w:val="00C22F9A"/>
    <w:rsid w:val="00C25869"/>
    <w:rsid w:val="00C2649B"/>
    <w:rsid w:val="00C26BF7"/>
    <w:rsid w:val="00C27366"/>
    <w:rsid w:val="00C31041"/>
    <w:rsid w:val="00C31281"/>
    <w:rsid w:val="00C31C14"/>
    <w:rsid w:val="00C32890"/>
    <w:rsid w:val="00C32A2C"/>
    <w:rsid w:val="00C34238"/>
    <w:rsid w:val="00C37F1F"/>
    <w:rsid w:val="00C4436C"/>
    <w:rsid w:val="00C457FA"/>
    <w:rsid w:val="00C50164"/>
    <w:rsid w:val="00C5041E"/>
    <w:rsid w:val="00C506F4"/>
    <w:rsid w:val="00C51858"/>
    <w:rsid w:val="00C51B4F"/>
    <w:rsid w:val="00C55851"/>
    <w:rsid w:val="00C56418"/>
    <w:rsid w:val="00C60E7C"/>
    <w:rsid w:val="00C616C6"/>
    <w:rsid w:val="00C62F8F"/>
    <w:rsid w:val="00C63469"/>
    <w:rsid w:val="00C641BF"/>
    <w:rsid w:val="00C64374"/>
    <w:rsid w:val="00C667B7"/>
    <w:rsid w:val="00C70984"/>
    <w:rsid w:val="00C72A0A"/>
    <w:rsid w:val="00C7469F"/>
    <w:rsid w:val="00C8375C"/>
    <w:rsid w:val="00C8648C"/>
    <w:rsid w:val="00C86AAE"/>
    <w:rsid w:val="00C87D57"/>
    <w:rsid w:val="00C90D12"/>
    <w:rsid w:val="00C93834"/>
    <w:rsid w:val="00C938E4"/>
    <w:rsid w:val="00C95B85"/>
    <w:rsid w:val="00C96199"/>
    <w:rsid w:val="00CA01B3"/>
    <w:rsid w:val="00CA27CE"/>
    <w:rsid w:val="00CA33F0"/>
    <w:rsid w:val="00CB0253"/>
    <w:rsid w:val="00CB2689"/>
    <w:rsid w:val="00CB301C"/>
    <w:rsid w:val="00CB3642"/>
    <w:rsid w:val="00CB5E8D"/>
    <w:rsid w:val="00CC09F8"/>
    <w:rsid w:val="00CC196D"/>
    <w:rsid w:val="00CC2807"/>
    <w:rsid w:val="00CC29C9"/>
    <w:rsid w:val="00CD1B76"/>
    <w:rsid w:val="00CD243C"/>
    <w:rsid w:val="00CD335D"/>
    <w:rsid w:val="00CD587E"/>
    <w:rsid w:val="00CD5C85"/>
    <w:rsid w:val="00CE027B"/>
    <w:rsid w:val="00CE1C53"/>
    <w:rsid w:val="00CE2247"/>
    <w:rsid w:val="00CE36A9"/>
    <w:rsid w:val="00CE46C6"/>
    <w:rsid w:val="00CE4C66"/>
    <w:rsid w:val="00CE676D"/>
    <w:rsid w:val="00CF0142"/>
    <w:rsid w:val="00D01599"/>
    <w:rsid w:val="00D01819"/>
    <w:rsid w:val="00D02F5F"/>
    <w:rsid w:val="00D068F3"/>
    <w:rsid w:val="00D06A67"/>
    <w:rsid w:val="00D10594"/>
    <w:rsid w:val="00D1595A"/>
    <w:rsid w:val="00D2444E"/>
    <w:rsid w:val="00D24D23"/>
    <w:rsid w:val="00D26812"/>
    <w:rsid w:val="00D2797A"/>
    <w:rsid w:val="00D31C46"/>
    <w:rsid w:val="00D32668"/>
    <w:rsid w:val="00D33196"/>
    <w:rsid w:val="00D33DB4"/>
    <w:rsid w:val="00D3482C"/>
    <w:rsid w:val="00D40D2B"/>
    <w:rsid w:val="00D4693E"/>
    <w:rsid w:val="00D504D8"/>
    <w:rsid w:val="00D50D8A"/>
    <w:rsid w:val="00D5632C"/>
    <w:rsid w:val="00D56A7C"/>
    <w:rsid w:val="00D66539"/>
    <w:rsid w:val="00D67A24"/>
    <w:rsid w:val="00D70CEC"/>
    <w:rsid w:val="00D71F59"/>
    <w:rsid w:val="00D742FF"/>
    <w:rsid w:val="00D74E67"/>
    <w:rsid w:val="00D821B2"/>
    <w:rsid w:val="00D834C4"/>
    <w:rsid w:val="00D84763"/>
    <w:rsid w:val="00D86182"/>
    <w:rsid w:val="00D878C3"/>
    <w:rsid w:val="00D87A87"/>
    <w:rsid w:val="00D904F9"/>
    <w:rsid w:val="00D9100D"/>
    <w:rsid w:val="00D929CC"/>
    <w:rsid w:val="00D958B9"/>
    <w:rsid w:val="00DA1304"/>
    <w:rsid w:val="00DA4851"/>
    <w:rsid w:val="00DA5599"/>
    <w:rsid w:val="00DA6F39"/>
    <w:rsid w:val="00DB03DD"/>
    <w:rsid w:val="00DB62C8"/>
    <w:rsid w:val="00DC25C2"/>
    <w:rsid w:val="00DC7521"/>
    <w:rsid w:val="00DD2C3F"/>
    <w:rsid w:val="00DD3727"/>
    <w:rsid w:val="00DD3B7B"/>
    <w:rsid w:val="00DD7216"/>
    <w:rsid w:val="00DE028A"/>
    <w:rsid w:val="00DE0ABE"/>
    <w:rsid w:val="00DE19E1"/>
    <w:rsid w:val="00DE294E"/>
    <w:rsid w:val="00DE5610"/>
    <w:rsid w:val="00DE5B2C"/>
    <w:rsid w:val="00DE64DA"/>
    <w:rsid w:val="00DE7301"/>
    <w:rsid w:val="00DE7B20"/>
    <w:rsid w:val="00DF0CF3"/>
    <w:rsid w:val="00DF4451"/>
    <w:rsid w:val="00E006F9"/>
    <w:rsid w:val="00E0271A"/>
    <w:rsid w:val="00E14492"/>
    <w:rsid w:val="00E15179"/>
    <w:rsid w:val="00E157C2"/>
    <w:rsid w:val="00E166CE"/>
    <w:rsid w:val="00E16C97"/>
    <w:rsid w:val="00E17493"/>
    <w:rsid w:val="00E209E9"/>
    <w:rsid w:val="00E21B8F"/>
    <w:rsid w:val="00E22C2D"/>
    <w:rsid w:val="00E231FB"/>
    <w:rsid w:val="00E23F06"/>
    <w:rsid w:val="00E32837"/>
    <w:rsid w:val="00E352E0"/>
    <w:rsid w:val="00E367EB"/>
    <w:rsid w:val="00E40A83"/>
    <w:rsid w:val="00E45330"/>
    <w:rsid w:val="00E47C50"/>
    <w:rsid w:val="00E53B03"/>
    <w:rsid w:val="00E54BCC"/>
    <w:rsid w:val="00E6121F"/>
    <w:rsid w:val="00E61839"/>
    <w:rsid w:val="00E629C8"/>
    <w:rsid w:val="00E63400"/>
    <w:rsid w:val="00E64176"/>
    <w:rsid w:val="00E67279"/>
    <w:rsid w:val="00E67877"/>
    <w:rsid w:val="00E72B8E"/>
    <w:rsid w:val="00E75156"/>
    <w:rsid w:val="00E75FB1"/>
    <w:rsid w:val="00E80A0C"/>
    <w:rsid w:val="00E81097"/>
    <w:rsid w:val="00E8197A"/>
    <w:rsid w:val="00E81A1A"/>
    <w:rsid w:val="00E81FBF"/>
    <w:rsid w:val="00E92182"/>
    <w:rsid w:val="00EA0A67"/>
    <w:rsid w:val="00EA60F9"/>
    <w:rsid w:val="00EA6FF6"/>
    <w:rsid w:val="00EB681F"/>
    <w:rsid w:val="00EC144B"/>
    <w:rsid w:val="00EC3A66"/>
    <w:rsid w:val="00EC4567"/>
    <w:rsid w:val="00EC55F0"/>
    <w:rsid w:val="00EC5776"/>
    <w:rsid w:val="00ED371A"/>
    <w:rsid w:val="00ED5125"/>
    <w:rsid w:val="00ED570C"/>
    <w:rsid w:val="00ED574C"/>
    <w:rsid w:val="00ED57E8"/>
    <w:rsid w:val="00ED62EA"/>
    <w:rsid w:val="00ED6567"/>
    <w:rsid w:val="00ED75CC"/>
    <w:rsid w:val="00EE0EF0"/>
    <w:rsid w:val="00EE0F30"/>
    <w:rsid w:val="00EE2561"/>
    <w:rsid w:val="00EE44E2"/>
    <w:rsid w:val="00EE53A4"/>
    <w:rsid w:val="00EE5638"/>
    <w:rsid w:val="00EE596D"/>
    <w:rsid w:val="00EE5A7E"/>
    <w:rsid w:val="00EE60C7"/>
    <w:rsid w:val="00EE6A4B"/>
    <w:rsid w:val="00EE719D"/>
    <w:rsid w:val="00EF4CC7"/>
    <w:rsid w:val="00EF4EA5"/>
    <w:rsid w:val="00EF7F84"/>
    <w:rsid w:val="00F00692"/>
    <w:rsid w:val="00F00DF3"/>
    <w:rsid w:val="00F0289A"/>
    <w:rsid w:val="00F02B18"/>
    <w:rsid w:val="00F039A8"/>
    <w:rsid w:val="00F04348"/>
    <w:rsid w:val="00F04D30"/>
    <w:rsid w:val="00F0674C"/>
    <w:rsid w:val="00F10020"/>
    <w:rsid w:val="00F1139A"/>
    <w:rsid w:val="00F11FE3"/>
    <w:rsid w:val="00F125F2"/>
    <w:rsid w:val="00F15AE1"/>
    <w:rsid w:val="00F16A8D"/>
    <w:rsid w:val="00F172B2"/>
    <w:rsid w:val="00F1749F"/>
    <w:rsid w:val="00F30870"/>
    <w:rsid w:val="00F30F12"/>
    <w:rsid w:val="00F329AE"/>
    <w:rsid w:val="00F32CEC"/>
    <w:rsid w:val="00F33AC0"/>
    <w:rsid w:val="00F35684"/>
    <w:rsid w:val="00F35D71"/>
    <w:rsid w:val="00F37E97"/>
    <w:rsid w:val="00F42100"/>
    <w:rsid w:val="00F422C6"/>
    <w:rsid w:val="00F4351D"/>
    <w:rsid w:val="00F4779A"/>
    <w:rsid w:val="00F47819"/>
    <w:rsid w:val="00F5725D"/>
    <w:rsid w:val="00F60679"/>
    <w:rsid w:val="00F63CCB"/>
    <w:rsid w:val="00F65553"/>
    <w:rsid w:val="00F73902"/>
    <w:rsid w:val="00F73B27"/>
    <w:rsid w:val="00F75F34"/>
    <w:rsid w:val="00F82170"/>
    <w:rsid w:val="00F82403"/>
    <w:rsid w:val="00F82AAD"/>
    <w:rsid w:val="00F84F2A"/>
    <w:rsid w:val="00F8506E"/>
    <w:rsid w:val="00F857D9"/>
    <w:rsid w:val="00F91AEC"/>
    <w:rsid w:val="00F92FAE"/>
    <w:rsid w:val="00F93941"/>
    <w:rsid w:val="00F93F2F"/>
    <w:rsid w:val="00F96EE9"/>
    <w:rsid w:val="00F97301"/>
    <w:rsid w:val="00FA2D8C"/>
    <w:rsid w:val="00FA3619"/>
    <w:rsid w:val="00FB0731"/>
    <w:rsid w:val="00FB10D6"/>
    <w:rsid w:val="00FB1C77"/>
    <w:rsid w:val="00FB400B"/>
    <w:rsid w:val="00FB58AE"/>
    <w:rsid w:val="00FB73A3"/>
    <w:rsid w:val="00FC53BD"/>
    <w:rsid w:val="00FD0645"/>
    <w:rsid w:val="00FD4DBB"/>
    <w:rsid w:val="00FD7BD6"/>
    <w:rsid w:val="00FE116A"/>
    <w:rsid w:val="00FE3F9D"/>
    <w:rsid w:val="00FE454B"/>
    <w:rsid w:val="00FF1476"/>
    <w:rsid w:val="00FF58BB"/>
    <w:rsid w:val="00FF60C3"/>
    <w:rsid w:val="00FF6CC7"/>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73B7CB"/>
  <w15:chartTrackingRefBased/>
  <w15:docId w15:val="{59AE7974-4803-4B92-B969-5F1A23BAB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69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69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703C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B69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697E"/>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9B697E"/>
    <w:pPr>
      <w:outlineLvl w:val="9"/>
    </w:pPr>
    <w:rPr>
      <w:lang w:val="en-US"/>
    </w:rPr>
  </w:style>
  <w:style w:type="paragraph" w:styleId="TOC1">
    <w:name w:val="toc 1"/>
    <w:basedOn w:val="Normal"/>
    <w:next w:val="Normal"/>
    <w:autoRedefine/>
    <w:uiPriority w:val="39"/>
    <w:unhideWhenUsed/>
    <w:rsid w:val="009B697E"/>
    <w:pPr>
      <w:spacing w:after="100"/>
    </w:pPr>
  </w:style>
  <w:style w:type="paragraph" w:styleId="TOC2">
    <w:name w:val="toc 2"/>
    <w:basedOn w:val="Normal"/>
    <w:next w:val="Normal"/>
    <w:autoRedefine/>
    <w:uiPriority w:val="39"/>
    <w:unhideWhenUsed/>
    <w:rsid w:val="009B697E"/>
    <w:pPr>
      <w:spacing w:after="100"/>
      <w:ind w:left="220"/>
    </w:pPr>
  </w:style>
  <w:style w:type="character" w:styleId="Hyperlink">
    <w:name w:val="Hyperlink"/>
    <w:basedOn w:val="DefaultParagraphFont"/>
    <w:uiPriority w:val="99"/>
    <w:unhideWhenUsed/>
    <w:rsid w:val="009B697E"/>
    <w:rPr>
      <w:color w:val="0563C1" w:themeColor="hyperlink"/>
      <w:u w:val="single"/>
    </w:rPr>
  </w:style>
  <w:style w:type="paragraph" w:styleId="ListParagraph">
    <w:name w:val="List Paragraph"/>
    <w:basedOn w:val="Normal"/>
    <w:uiPriority w:val="34"/>
    <w:qFormat/>
    <w:rsid w:val="007B63DE"/>
    <w:pPr>
      <w:ind w:left="720"/>
      <w:contextualSpacing/>
    </w:pPr>
  </w:style>
  <w:style w:type="paragraph" w:customStyle="1" w:styleId="Chapterheading">
    <w:name w:val="Chapter heading"/>
    <w:basedOn w:val="Normal"/>
    <w:rsid w:val="00151300"/>
    <w:pPr>
      <w:spacing w:after="0" w:line="240" w:lineRule="auto"/>
    </w:pPr>
    <w:rPr>
      <w:rFonts w:ascii="Times New Roman" w:eastAsia="Times New Roman" w:hAnsi="Times New Roman" w:cs="Times New Roman"/>
      <w:b/>
      <w:bCs/>
      <w:sz w:val="40"/>
      <w:szCs w:val="24"/>
    </w:rPr>
  </w:style>
  <w:style w:type="paragraph" w:styleId="BodyText">
    <w:name w:val="Body Text"/>
    <w:basedOn w:val="Normal"/>
    <w:link w:val="BodyTextChar"/>
    <w:semiHidden/>
    <w:rsid w:val="00151300"/>
    <w:pPr>
      <w:spacing w:after="120" w:line="240" w:lineRule="auto"/>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semiHidden/>
    <w:rsid w:val="00151300"/>
    <w:rPr>
      <w:rFonts w:ascii="Times New Roman" w:eastAsia="Times New Roman" w:hAnsi="Times New Roman" w:cs="Times New Roman"/>
      <w:sz w:val="24"/>
      <w:szCs w:val="24"/>
      <w:lang w:val="en-GB"/>
    </w:rPr>
  </w:style>
  <w:style w:type="paragraph" w:styleId="Footer">
    <w:name w:val="footer"/>
    <w:basedOn w:val="Normal"/>
    <w:link w:val="FooterChar"/>
    <w:semiHidden/>
    <w:rsid w:val="00151300"/>
    <w:pPr>
      <w:tabs>
        <w:tab w:val="center" w:pos="4153"/>
        <w:tab w:val="right" w:pos="8306"/>
      </w:tabs>
      <w:spacing w:after="0" w:line="240" w:lineRule="auto"/>
    </w:pPr>
    <w:rPr>
      <w:rFonts w:ascii="Times New Roman" w:eastAsia="Times New Roman" w:hAnsi="Times New Roman" w:cs="Times New Roman"/>
      <w:sz w:val="24"/>
      <w:szCs w:val="24"/>
      <w:lang w:val="en-GB"/>
    </w:rPr>
  </w:style>
  <w:style w:type="character" w:customStyle="1" w:styleId="FooterChar">
    <w:name w:val="Footer Char"/>
    <w:basedOn w:val="DefaultParagraphFont"/>
    <w:link w:val="Footer"/>
    <w:semiHidden/>
    <w:rsid w:val="00151300"/>
    <w:rPr>
      <w:rFonts w:ascii="Times New Roman" w:eastAsia="Times New Roman" w:hAnsi="Times New Roman" w:cs="Times New Roman"/>
      <w:sz w:val="24"/>
      <w:szCs w:val="24"/>
      <w:lang w:val="en-GB"/>
    </w:rPr>
  </w:style>
  <w:style w:type="character" w:styleId="PageNumber">
    <w:name w:val="page number"/>
    <w:basedOn w:val="DefaultParagraphFont"/>
    <w:semiHidden/>
    <w:rsid w:val="00151300"/>
  </w:style>
  <w:style w:type="paragraph" w:styleId="Caption">
    <w:name w:val="caption"/>
    <w:basedOn w:val="Normal"/>
    <w:next w:val="Normal"/>
    <w:uiPriority w:val="35"/>
    <w:unhideWhenUsed/>
    <w:qFormat/>
    <w:rsid w:val="00F04348"/>
    <w:pPr>
      <w:spacing w:after="200" w:line="240" w:lineRule="auto"/>
    </w:pPr>
    <w:rPr>
      <w:i/>
      <w:iCs/>
      <w:color w:val="44546A" w:themeColor="text2"/>
      <w:sz w:val="18"/>
      <w:szCs w:val="18"/>
    </w:rPr>
  </w:style>
  <w:style w:type="paragraph" w:customStyle="1" w:styleId="BodyA">
    <w:name w:val="Body A"/>
    <w:rsid w:val="00F04348"/>
    <w:pPr>
      <w:pBdr>
        <w:top w:val="nil"/>
        <w:left w:val="nil"/>
        <w:bottom w:val="nil"/>
        <w:right w:val="nil"/>
        <w:between w:val="nil"/>
        <w:bar w:val="nil"/>
      </w:pBdr>
      <w:spacing w:after="0" w:line="240" w:lineRule="auto"/>
    </w:pPr>
    <w:rPr>
      <w:rFonts w:ascii="Verdana" w:eastAsia="Arial Unicode MS" w:hAnsi="Verdana" w:cs="Arial Unicode MS"/>
      <w:color w:val="000000"/>
      <w:sz w:val="20"/>
      <w:szCs w:val="20"/>
      <w:u w:color="000000"/>
      <w:bdr w:val="nil"/>
      <w:lang w:val="en-US" w:eastAsia="en-IE"/>
    </w:rPr>
  </w:style>
  <w:style w:type="table" w:styleId="TableGrid">
    <w:name w:val="Table Grid"/>
    <w:basedOn w:val="TableNormal"/>
    <w:uiPriority w:val="39"/>
    <w:rsid w:val="00F043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mmentcontentpara">
    <w:name w:val="commentcontentpara"/>
    <w:basedOn w:val="Normal"/>
    <w:rsid w:val="00F04348"/>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styleId="Header">
    <w:name w:val="header"/>
    <w:basedOn w:val="Normal"/>
    <w:link w:val="HeaderChar"/>
    <w:uiPriority w:val="99"/>
    <w:unhideWhenUsed/>
    <w:rsid w:val="000919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19A0"/>
  </w:style>
  <w:style w:type="character" w:customStyle="1" w:styleId="None">
    <w:name w:val="None"/>
    <w:rsid w:val="006406D7"/>
  </w:style>
  <w:style w:type="character" w:customStyle="1" w:styleId="Heading3Char">
    <w:name w:val="Heading 3 Char"/>
    <w:basedOn w:val="DefaultParagraphFont"/>
    <w:link w:val="Heading3"/>
    <w:uiPriority w:val="9"/>
    <w:rsid w:val="00A703C7"/>
    <w:rPr>
      <w:rFonts w:asciiTheme="majorHAnsi" w:eastAsiaTheme="majorEastAsia" w:hAnsiTheme="majorHAnsi" w:cstheme="majorBidi"/>
      <w:color w:val="1F4D78" w:themeColor="accent1" w:themeShade="7F"/>
      <w:sz w:val="24"/>
      <w:szCs w:val="24"/>
    </w:rPr>
  </w:style>
  <w:style w:type="paragraph" w:styleId="Subtitle">
    <w:name w:val="Subtitle"/>
    <w:basedOn w:val="Normal"/>
    <w:next w:val="Normal"/>
    <w:link w:val="SubtitleChar"/>
    <w:uiPriority w:val="11"/>
    <w:qFormat/>
    <w:rsid w:val="00A703C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703C7"/>
    <w:rPr>
      <w:rFonts w:eastAsiaTheme="minorEastAsia"/>
      <w:color w:val="5A5A5A" w:themeColor="text1" w:themeTint="A5"/>
      <w:spacing w:val="15"/>
    </w:rPr>
  </w:style>
  <w:style w:type="character" w:styleId="IntenseEmphasis">
    <w:name w:val="Intense Emphasis"/>
    <w:basedOn w:val="DefaultParagraphFont"/>
    <w:uiPriority w:val="21"/>
    <w:qFormat/>
    <w:rsid w:val="00A703C7"/>
    <w:rPr>
      <w:i/>
      <w:iCs/>
      <w:color w:val="5B9BD5" w:themeColor="accent1"/>
    </w:rPr>
  </w:style>
  <w:style w:type="paragraph" w:styleId="TOC3">
    <w:name w:val="toc 3"/>
    <w:basedOn w:val="Normal"/>
    <w:next w:val="Normal"/>
    <w:autoRedefine/>
    <w:uiPriority w:val="39"/>
    <w:unhideWhenUsed/>
    <w:rsid w:val="00F125F2"/>
    <w:pPr>
      <w:spacing w:after="100"/>
      <w:ind w:left="440"/>
    </w:pPr>
  </w:style>
  <w:style w:type="paragraph" w:styleId="Bibliography">
    <w:name w:val="Bibliography"/>
    <w:basedOn w:val="Normal"/>
    <w:next w:val="Normal"/>
    <w:uiPriority w:val="37"/>
    <w:semiHidden/>
    <w:unhideWhenUsed/>
    <w:rsid w:val="00EC144B"/>
  </w:style>
  <w:style w:type="paragraph" w:styleId="TableofFigures">
    <w:name w:val="table of figures"/>
    <w:basedOn w:val="Normal"/>
    <w:next w:val="Normal"/>
    <w:uiPriority w:val="99"/>
    <w:unhideWhenUsed/>
    <w:rsid w:val="000D424C"/>
    <w:pPr>
      <w:spacing w:after="0"/>
    </w:pPr>
  </w:style>
  <w:style w:type="character" w:styleId="UnresolvedMention">
    <w:name w:val="Unresolved Mention"/>
    <w:basedOn w:val="DefaultParagraphFont"/>
    <w:uiPriority w:val="99"/>
    <w:semiHidden/>
    <w:unhideWhenUsed/>
    <w:rsid w:val="00507992"/>
    <w:rPr>
      <w:color w:val="605E5C"/>
      <w:shd w:val="clear" w:color="auto" w:fill="E1DFDD"/>
    </w:rPr>
  </w:style>
  <w:style w:type="character" w:customStyle="1" w:styleId="as">
    <w:name w:val="as"/>
    <w:basedOn w:val="DefaultParagraphFont"/>
    <w:rsid w:val="00EA0A67"/>
  </w:style>
  <w:style w:type="character" w:styleId="CommentReference">
    <w:name w:val="annotation reference"/>
    <w:basedOn w:val="DefaultParagraphFont"/>
    <w:uiPriority w:val="99"/>
    <w:semiHidden/>
    <w:unhideWhenUsed/>
    <w:rsid w:val="00A979BD"/>
    <w:rPr>
      <w:sz w:val="16"/>
      <w:szCs w:val="16"/>
    </w:rPr>
  </w:style>
  <w:style w:type="paragraph" w:styleId="CommentText">
    <w:name w:val="annotation text"/>
    <w:basedOn w:val="Normal"/>
    <w:link w:val="CommentTextChar"/>
    <w:uiPriority w:val="99"/>
    <w:semiHidden/>
    <w:unhideWhenUsed/>
    <w:rsid w:val="00A979BD"/>
    <w:pPr>
      <w:spacing w:line="240" w:lineRule="auto"/>
    </w:pPr>
    <w:rPr>
      <w:sz w:val="20"/>
      <w:szCs w:val="20"/>
    </w:rPr>
  </w:style>
  <w:style w:type="character" w:customStyle="1" w:styleId="CommentTextChar">
    <w:name w:val="Comment Text Char"/>
    <w:basedOn w:val="DefaultParagraphFont"/>
    <w:link w:val="CommentText"/>
    <w:uiPriority w:val="99"/>
    <w:semiHidden/>
    <w:rsid w:val="00A979BD"/>
    <w:rPr>
      <w:sz w:val="20"/>
      <w:szCs w:val="20"/>
    </w:rPr>
  </w:style>
  <w:style w:type="paragraph" w:styleId="CommentSubject">
    <w:name w:val="annotation subject"/>
    <w:basedOn w:val="CommentText"/>
    <w:next w:val="CommentText"/>
    <w:link w:val="CommentSubjectChar"/>
    <w:uiPriority w:val="99"/>
    <w:semiHidden/>
    <w:unhideWhenUsed/>
    <w:rsid w:val="00A979BD"/>
    <w:rPr>
      <w:b/>
      <w:bCs/>
    </w:rPr>
  </w:style>
  <w:style w:type="character" w:customStyle="1" w:styleId="CommentSubjectChar">
    <w:name w:val="Comment Subject Char"/>
    <w:basedOn w:val="CommentTextChar"/>
    <w:link w:val="CommentSubject"/>
    <w:uiPriority w:val="99"/>
    <w:semiHidden/>
    <w:rsid w:val="00A979BD"/>
    <w:rPr>
      <w:b/>
      <w:bCs/>
      <w:sz w:val="20"/>
      <w:szCs w:val="20"/>
    </w:rPr>
  </w:style>
  <w:style w:type="paragraph" w:styleId="BalloonText">
    <w:name w:val="Balloon Text"/>
    <w:basedOn w:val="Normal"/>
    <w:link w:val="BalloonTextChar"/>
    <w:uiPriority w:val="99"/>
    <w:semiHidden/>
    <w:unhideWhenUsed/>
    <w:rsid w:val="00A979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79BD"/>
    <w:rPr>
      <w:rFonts w:ascii="Segoe UI" w:hAnsi="Segoe UI" w:cs="Segoe UI"/>
      <w:sz w:val="18"/>
      <w:szCs w:val="18"/>
    </w:rPr>
  </w:style>
  <w:style w:type="character" w:styleId="FollowedHyperlink">
    <w:name w:val="FollowedHyperlink"/>
    <w:basedOn w:val="DefaultParagraphFont"/>
    <w:uiPriority w:val="99"/>
    <w:semiHidden/>
    <w:unhideWhenUsed/>
    <w:rsid w:val="0077274E"/>
    <w:rPr>
      <w:color w:val="954F72" w:themeColor="followedHyperlink"/>
      <w:u w:val="single"/>
    </w:rPr>
  </w:style>
  <w:style w:type="table" w:customStyle="1" w:styleId="TableGrid0">
    <w:name w:val="TableGrid"/>
    <w:rsid w:val="00EE53A4"/>
    <w:pPr>
      <w:spacing w:after="0" w:line="240" w:lineRule="auto"/>
    </w:pPr>
    <w:rPr>
      <w:rFonts w:eastAsiaTheme="minorEastAsia"/>
      <w:lang w:eastAsia="en-IE"/>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459983">
      <w:bodyDiv w:val="1"/>
      <w:marLeft w:val="0"/>
      <w:marRight w:val="0"/>
      <w:marTop w:val="0"/>
      <w:marBottom w:val="0"/>
      <w:divBdr>
        <w:top w:val="none" w:sz="0" w:space="0" w:color="auto"/>
        <w:left w:val="none" w:sz="0" w:space="0" w:color="auto"/>
        <w:bottom w:val="none" w:sz="0" w:space="0" w:color="auto"/>
        <w:right w:val="none" w:sz="0" w:space="0" w:color="auto"/>
      </w:divBdr>
      <w:divsChild>
        <w:div w:id="1725448663">
          <w:marLeft w:val="0"/>
          <w:marRight w:val="0"/>
          <w:marTop w:val="0"/>
          <w:marBottom w:val="0"/>
          <w:divBdr>
            <w:top w:val="none" w:sz="0" w:space="0" w:color="auto"/>
            <w:left w:val="none" w:sz="0" w:space="0" w:color="auto"/>
            <w:bottom w:val="none" w:sz="0" w:space="0" w:color="auto"/>
            <w:right w:val="none" w:sz="0" w:space="0" w:color="auto"/>
          </w:divBdr>
        </w:div>
      </w:divsChild>
    </w:div>
    <w:div w:id="23485046">
      <w:bodyDiv w:val="1"/>
      <w:marLeft w:val="0"/>
      <w:marRight w:val="0"/>
      <w:marTop w:val="0"/>
      <w:marBottom w:val="0"/>
      <w:divBdr>
        <w:top w:val="none" w:sz="0" w:space="0" w:color="auto"/>
        <w:left w:val="none" w:sz="0" w:space="0" w:color="auto"/>
        <w:bottom w:val="none" w:sz="0" w:space="0" w:color="auto"/>
        <w:right w:val="none" w:sz="0" w:space="0" w:color="auto"/>
      </w:divBdr>
      <w:divsChild>
        <w:div w:id="840434405">
          <w:marLeft w:val="0"/>
          <w:marRight w:val="0"/>
          <w:marTop w:val="0"/>
          <w:marBottom w:val="0"/>
          <w:divBdr>
            <w:top w:val="none" w:sz="0" w:space="0" w:color="auto"/>
            <w:left w:val="none" w:sz="0" w:space="0" w:color="auto"/>
            <w:bottom w:val="none" w:sz="0" w:space="0" w:color="auto"/>
            <w:right w:val="none" w:sz="0" w:space="0" w:color="auto"/>
          </w:divBdr>
        </w:div>
      </w:divsChild>
    </w:div>
    <w:div w:id="38361236">
      <w:bodyDiv w:val="1"/>
      <w:marLeft w:val="0"/>
      <w:marRight w:val="0"/>
      <w:marTop w:val="0"/>
      <w:marBottom w:val="0"/>
      <w:divBdr>
        <w:top w:val="none" w:sz="0" w:space="0" w:color="auto"/>
        <w:left w:val="none" w:sz="0" w:space="0" w:color="auto"/>
        <w:bottom w:val="none" w:sz="0" w:space="0" w:color="auto"/>
        <w:right w:val="none" w:sz="0" w:space="0" w:color="auto"/>
      </w:divBdr>
      <w:divsChild>
        <w:div w:id="1761872299">
          <w:marLeft w:val="0"/>
          <w:marRight w:val="0"/>
          <w:marTop w:val="0"/>
          <w:marBottom w:val="0"/>
          <w:divBdr>
            <w:top w:val="none" w:sz="0" w:space="0" w:color="auto"/>
            <w:left w:val="none" w:sz="0" w:space="0" w:color="auto"/>
            <w:bottom w:val="none" w:sz="0" w:space="0" w:color="auto"/>
            <w:right w:val="none" w:sz="0" w:space="0" w:color="auto"/>
          </w:divBdr>
        </w:div>
      </w:divsChild>
    </w:div>
    <w:div w:id="57678119">
      <w:bodyDiv w:val="1"/>
      <w:marLeft w:val="0"/>
      <w:marRight w:val="0"/>
      <w:marTop w:val="0"/>
      <w:marBottom w:val="0"/>
      <w:divBdr>
        <w:top w:val="none" w:sz="0" w:space="0" w:color="auto"/>
        <w:left w:val="none" w:sz="0" w:space="0" w:color="auto"/>
        <w:bottom w:val="none" w:sz="0" w:space="0" w:color="auto"/>
        <w:right w:val="none" w:sz="0" w:space="0" w:color="auto"/>
      </w:divBdr>
      <w:divsChild>
        <w:div w:id="320626438">
          <w:marLeft w:val="0"/>
          <w:marRight w:val="0"/>
          <w:marTop w:val="0"/>
          <w:marBottom w:val="0"/>
          <w:divBdr>
            <w:top w:val="none" w:sz="0" w:space="0" w:color="auto"/>
            <w:left w:val="none" w:sz="0" w:space="0" w:color="auto"/>
            <w:bottom w:val="none" w:sz="0" w:space="0" w:color="auto"/>
            <w:right w:val="none" w:sz="0" w:space="0" w:color="auto"/>
          </w:divBdr>
        </w:div>
      </w:divsChild>
    </w:div>
    <w:div w:id="160582136">
      <w:bodyDiv w:val="1"/>
      <w:marLeft w:val="0"/>
      <w:marRight w:val="0"/>
      <w:marTop w:val="0"/>
      <w:marBottom w:val="0"/>
      <w:divBdr>
        <w:top w:val="none" w:sz="0" w:space="0" w:color="auto"/>
        <w:left w:val="none" w:sz="0" w:space="0" w:color="auto"/>
        <w:bottom w:val="none" w:sz="0" w:space="0" w:color="auto"/>
        <w:right w:val="none" w:sz="0" w:space="0" w:color="auto"/>
      </w:divBdr>
      <w:divsChild>
        <w:div w:id="326521972">
          <w:marLeft w:val="0"/>
          <w:marRight w:val="0"/>
          <w:marTop w:val="0"/>
          <w:marBottom w:val="0"/>
          <w:divBdr>
            <w:top w:val="none" w:sz="0" w:space="0" w:color="auto"/>
            <w:left w:val="none" w:sz="0" w:space="0" w:color="auto"/>
            <w:bottom w:val="none" w:sz="0" w:space="0" w:color="auto"/>
            <w:right w:val="none" w:sz="0" w:space="0" w:color="auto"/>
          </w:divBdr>
        </w:div>
      </w:divsChild>
    </w:div>
    <w:div w:id="205720955">
      <w:bodyDiv w:val="1"/>
      <w:marLeft w:val="0"/>
      <w:marRight w:val="0"/>
      <w:marTop w:val="0"/>
      <w:marBottom w:val="0"/>
      <w:divBdr>
        <w:top w:val="none" w:sz="0" w:space="0" w:color="auto"/>
        <w:left w:val="none" w:sz="0" w:space="0" w:color="auto"/>
        <w:bottom w:val="none" w:sz="0" w:space="0" w:color="auto"/>
        <w:right w:val="none" w:sz="0" w:space="0" w:color="auto"/>
      </w:divBdr>
      <w:divsChild>
        <w:div w:id="1477264929">
          <w:marLeft w:val="0"/>
          <w:marRight w:val="0"/>
          <w:marTop w:val="0"/>
          <w:marBottom w:val="0"/>
          <w:divBdr>
            <w:top w:val="none" w:sz="0" w:space="0" w:color="auto"/>
            <w:left w:val="none" w:sz="0" w:space="0" w:color="auto"/>
            <w:bottom w:val="none" w:sz="0" w:space="0" w:color="auto"/>
            <w:right w:val="none" w:sz="0" w:space="0" w:color="auto"/>
          </w:divBdr>
        </w:div>
      </w:divsChild>
    </w:div>
    <w:div w:id="367074093">
      <w:bodyDiv w:val="1"/>
      <w:marLeft w:val="0"/>
      <w:marRight w:val="0"/>
      <w:marTop w:val="0"/>
      <w:marBottom w:val="0"/>
      <w:divBdr>
        <w:top w:val="none" w:sz="0" w:space="0" w:color="auto"/>
        <w:left w:val="none" w:sz="0" w:space="0" w:color="auto"/>
        <w:bottom w:val="none" w:sz="0" w:space="0" w:color="auto"/>
        <w:right w:val="none" w:sz="0" w:space="0" w:color="auto"/>
      </w:divBdr>
      <w:divsChild>
        <w:div w:id="1454522460">
          <w:marLeft w:val="0"/>
          <w:marRight w:val="0"/>
          <w:marTop w:val="0"/>
          <w:marBottom w:val="0"/>
          <w:divBdr>
            <w:top w:val="none" w:sz="0" w:space="0" w:color="auto"/>
            <w:left w:val="none" w:sz="0" w:space="0" w:color="auto"/>
            <w:bottom w:val="none" w:sz="0" w:space="0" w:color="auto"/>
            <w:right w:val="none" w:sz="0" w:space="0" w:color="auto"/>
          </w:divBdr>
        </w:div>
      </w:divsChild>
    </w:div>
    <w:div w:id="445929889">
      <w:bodyDiv w:val="1"/>
      <w:marLeft w:val="0"/>
      <w:marRight w:val="0"/>
      <w:marTop w:val="0"/>
      <w:marBottom w:val="0"/>
      <w:divBdr>
        <w:top w:val="none" w:sz="0" w:space="0" w:color="auto"/>
        <w:left w:val="none" w:sz="0" w:space="0" w:color="auto"/>
        <w:bottom w:val="none" w:sz="0" w:space="0" w:color="auto"/>
        <w:right w:val="none" w:sz="0" w:space="0" w:color="auto"/>
      </w:divBdr>
      <w:divsChild>
        <w:div w:id="2124961872">
          <w:marLeft w:val="0"/>
          <w:marRight w:val="0"/>
          <w:marTop w:val="0"/>
          <w:marBottom w:val="0"/>
          <w:divBdr>
            <w:top w:val="none" w:sz="0" w:space="0" w:color="auto"/>
            <w:left w:val="none" w:sz="0" w:space="0" w:color="auto"/>
            <w:bottom w:val="none" w:sz="0" w:space="0" w:color="auto"/>
            <w:right w:val="none" w:sz="0" w:space="0" w:color="auto"/>
          </w:divBdr>
        </w:div>
      </w:divsChild>
    </w:div>
    <w:div w:id="453646087">
      <w:bodyDiv w:val="1"/>
      <w:marLeft w:val="0"/>
      <w:marRight w:val="0"/>
      <w:marTop w:val="0"/>
      <w:marBottom w:val="0"/>
      <w:divBdr>
        <w:top w:val="none" w:sz="0" w:space="0" w:color="auto"/>
        <w:left w:val="none" w:sz="0" w:space="0" w:color="auto"/>
        <w:bottom w:val="none" w:sz="0" w:space="0" w:color="auto"/>
        <w:right w:val="none" w:sz="0" w:space="0" w:color="auto"/>
      </w:divBdr>
      <w:divsChild>
        <w:div w:id="944464066">
          <w:marLeft w:val="0"/>
          <w:marRight w:val="0"/>
          <w:marTop w:val="0"/>
          <w:marBottom w:val="0"/>
          <w:divBdr>
            <w:top w:val="none" w:sz="0" w:space="0" w:color="auto"/>
            <w:left w:val="none" w:sz="0" w:space="0" w:color="auto"/>
            <w:bottom w:val="none" w:sz="0" w:space="0" w:color="auto"/>
            <w:right w:val="none" w:sz="0" w:space="0" w:color="auto"/>
          </w:divBdr>
        </w:div>
      </w:divsChild>
    </w:div>
    <w:div w:id="498810589">
      <w:bodyDiv w:val="1"/>
      <w:marLeft w:val="0"/>
      <w:marRight w:val="0"/>
      <w:marTop w:val="0"/>
      <w:marBottom w:val="0"/>
      <w:divBdr>
        <w:top w:val="none" w:sz="0" w:space="0" w:color="auto"/>
        <w:left w:val="none" w:sz="0" w:space="0" w:color="auto"/>
        <w:bottom w:val="none" w:sz="0" w:space="0" w:color="auto"/>
        <w:right w:val="none" w:sz="0" w:space="0" w:color="auto"/>
      </w:divBdr>
      <w:divsChild>
        <w:div w:id="1315835499">
          <w:marLeft w:val="0"/>
          <w:marRight w:val="0"/>
          <w:marTop w:val="0"/>
          <w:marBottom w:val="0"/>
          <w:divBdr>
            <w:top w:val="none" w:sz="0" w:space="0" w:color="auto"/>
            <w:left w:val="none" w:sz="0" w:space="0" w:color="auto"/>
            <w:bottom w:val="none" w:sz="0" w:space="0" w:color="auto"/>
            <w:right w:val="none" w:sz="0" w:space="0" w:color="auto"/>
          </w:divBdr>
        </w:div>
      </w:divsChild>
    </w:div>
    <w:div w:id="591401788">
      <w:bodyDiv w:val="1"/>
      <w:marLeft w:val="0"/>
      <w:marRight w:val="0"/>
      <w:marTop w:val="0"/>
      <w:marBottom w:val="0"/>
      <w:divBdr>
        <w:top w:val="none" w:sz="0" w:space="0" w:color="auto"/>
        <w:left w:val="none" w:sz="0" w:space="0" w:color="auto"/>
        <w:bottom w:val="none" w:sz="0" w:space="0" w:color="auto"/>
        <w:right w:val="none" w:sz="0" w:space="0" w:color="auto"/>
      </w:divBdr>
      <w:divsChild>
        <w:div w:id="1066956886">
          <w:marLeft w:val="0"/>
          <w:marRight w:val="0"/>
          <w:marTop w:val="0"/>
          <w:marBottom w:val="0"/>
          <w:divBdr>
            <w:top w:val="none" w:sz="0" w:space="0" w:color="auto"/>
            <w:left w:val="none" w:sz="0" w:space="0" w:color="auto"/>
            <w:bottom w:val="none" w:sz="0" w:space="0" w:color="auto"/>
            <w:right w:val="none" w:sz="0" w:space="0" w:color="auto"/>
          </w:divBdr>
        </w:div>
      </w:divsChild>
    </w:div>
    <w:div w:id="598950321">
      <w:bodyDiv w:val="1"/>
      <w:marLeft w:val="0"/>
      <w:marRight w:val="0"/>
      <w:marTop w:val="0"/>
      <w:marBottom w:val="0"/>
      <w:divBdr>
        <w:top w:val="none" w:sz="0" w:space="0" w:color="auto"/>
        <w:left w:val="none" w:sz="0" w:space="0" w:color="auto"/>
        <w:bottom w:val="none" w:sz="0" w:space="0" w:color="auto"/>
        <w:right w:val="none" w:sz="0" w:space="0" w:color="auto"/>
      </w:divBdr>
      <w:divsChild>
        <w:div w:id="1546986172">
          <w:marLeft w:val="0"/>
          <w:marRight w:val="0"/>
          <w:marTop w:val="0"/>
          <w:marBottom w:val="0"/>
          <w:divBdr>
            <w:top w:val="none" w:sz="0" w:space="0" w:color="auto"/>
            <w:left w:val="none" w:sz="0" w:space="0" w:color="auto"/>
            <w:bottom w:val="none" w:sz="0" w:space="0" w:color="auto"/>
            <w:right w:val="none" w:sz="0" w:space="0" w:color="auto"/>
          </w:divBdr>
        </w:div>
      </w:divsChild>
    </w:div>
    <w:div w:id="618341276">
      <w:bodyDiv w:val="1"/>
      <w:marLeft w:val="0"/>
      <w:marRight w:val="0"/>
      <w:marTop w:val="0"/>
      <w:marBottom w:val="0"/>
      <w:divBdr>
        <w:top w:val="none" w:sz="0" w:space="0" w:color="auto"/>
        <w:left w:val="none" w:sz="0" w:space="0" w:color="auto"/>
        <w:bottom w:val="none" w:sz="0" w:space="0" w:color="auto"/>
        <w:right w:val="none" w:sz="0" w:space="0" w:color="auto"/>
      </w:divBdr>
      <w:divsChild>
        <w:div w:id="896471386">
          <w:marLeft w:val="0"/>
          <w:marRight w:val="0"/>
          <w:marTop w:val="0"/>
          <w:marBottom w:val="0"/>
          <w:divBdr>
            <w:top w:val="none" w:sz="0" w:space="0" w:color="auto"/>
            <w:left w:val="none" w:sz="0" w:space="0" w:color="auto"/>
            <w:bottom w:val="none" w:sz="0" w:space="0" w:color="auto"/>
            <w:right w:val="none" w:sz="0" w:space="0" w:color="auto"/>
          </w:divBdr>
        </w:div>
      </w:divsChild>
    </w:div>
    <w:div w:id="632246839">
      <w:bodyDiv w:val="1"/>
      <w:marLeft w:val="0"/>
      <w:marRight w:val="0"/>
      <w:marTop w:val="0"/>
      <w:marBottom w:val="0"/>
      <w:divBdr>
        <w:top w:val="none" w:sz="0" w:space="0" w:color="auto"/>
        <w:left w:val="none" w:sz="0" w:space="0" w:color="auto"/>
        <w:bottom w:val="none" w:sz="0" w:space="0" w:color="auto"/>
        <w:right w:val="none" w:sz="0" w:space="0" w:color="auto"/>
      </w:divBdr>
      <w:divsChild>
        <w:div w:id="1422990212">
          <w:marLeft w:val="0"/>
          <w:marRight w:val="0"/>
          <w:marTop w:val="0"/>
          <w:marBottom w:val="0"/>
          <w:divBdr>
            <w:top w:val="none" w:sz="0" w:space="0" w:color="auto"/>
            <w:left w:val="none" w:sz="0" w:space="0" w:color="auto"/>
            <w:bottom w:val="none" w:sz="0" w:space="0" w:color="auto"/>
            <w:right w:val="none" w:sz="0" w:space="0" w:color="auto"/>
          </w:divBdr>
        </w:div>
      </w:divsChild>
    </w:div>
    <w:div w:id="749883866">
      <w:bodyDiv w:val="1"/>
      <w:marLeft w:val="0"/>
      <w:marRight w:val="0"/>
      <w:marTop w:val="0"/>
      <w:marBottom w:val="0"/>
      <w:divBdr>
        <w:top w:val="none" w:sz="0" w:space="0" w:color="auto"/>
        <w:left w:val="none" w:sz="0" w:space="0" w:color="auto"/>
        <w:bottom w:val="none" w:sz="0" w:space="0" w:color="auto"/>
        <w:right w:val="none" w:sz="0" w:space="0" w:color="auto"/>
      </w:divBdr>
      <w:divsChild>
        <w:div w:id="1384596079">
          <w:marLeft w:val="0"/>
          <w:marRight w:val="0"/>
          <w:marTop w:val="0"/>
          <w:marBottom w:val="0"/>
          <w:divBdr>
            <w:top w:val="none" w:sz="0" w:space="0" w:color="auto"/>
            <w:left w:val="none" w:sz="0" w:space="0" w:color="auto"/>
            <w:bottom w:val="none" w:sz="0" w:space="0" w:color="auto"/>
            <w:right w:val="none" w:sz="0" w:space="0" w:color="auto"/>
          </w:divBdr>
        </w:div>
      </w:divsChild>
    </w:div>
    <w:div w:id="763300887">
      <w:bodyDiv w:val="1"/>
      <w:marLeft w:val="0"/>
      <w:marRight w:val="0"/>
      <w:marTop w:val="0"/>
      <w:marBottom w:val="0"/>
      <w:divBdr>
        <w:top w:val="none" w:sz="0" w:space="0" w:color="auto"/>
        <w:left w:val="none" w:sz="0" w:space="0" w:color="auto"/>
        <w:bottom w:val="none" w:sz="0" w:space="0" w:color="auto"/>
        <w:right w:val="none" w:sz="0" w:space="0" w:color="auto"/>
      </w:divBdr>
      <w:divsChild>
        <w:div w:id="1229075471">
          <w:marLeft w:val="0"/>
          <w:marRight w:val="0"/>
          <w:marTop w:val="0"/>
          <w:marBottom w:val="0"/>
          <w:divBdr>
            <w:top w:val="none" w:sz="0" w:space="0" w:color="auto"/>
            <w:left w:val="none" w:sz="0" w:space="0" w:color="auto"/>
            <w:bottom w:val="none" w:sz="0" w:space="0" w:color="auto"/>
            <w:right w:val="none" w:sz="0" w:space="0" w:color="auto"/>
          </w:divBdr>
        </w:div>
      </w:divsChild>
    </w:div>
    <w:div w:id="832643932">
      <w:bodyDiv w:val="1"/>
      <w:marLeft w:val="0"/>
      <w:marRight w:val="0"/>
      <w:marTop w:val="0"/>
      <w:marBottom w:val="0"/>
      <w:divBdr>
        <w:top w:val="none" w:sz="0" w:space="0" w:color="auto"/>
        <w:left w:val="none" w:sz="0" w:space="0" w:color="auto"/>
        <w:bottom w:val="none" w:sz="0" w:space="0" w:color="auto"/>
        <w:right w:val="none" w:sz="0" w:space="0" w:color="auto"/>
      </w:divBdr>
      <w:divsChild>
        <w:div w:id="143619715">
          <w:marLeft w:val="0"/>
          <w:marRight w:val="0"/>
          <w:marTop w:val="0"/>
          <w:marBottom w:val="0"/>
          <w:divBdr>
            <w:top w:val="none" w:sz="0" w:space="0" w:color="auto"/>
            <w:left w:val="none" w:sz="0" w:space="0" w:color="auto"/>
            <w:bottom w:val="none" w:sz="0" w:space="0" w:color="auto"/>
            <w:right w:val="none" w:sz="0" w:space="0" w:color="auto"/>
          </w:divBdr>
        </w:div>
      </w:divsChild>
    </w:div>
    <w:div w:id="846677107">
      <w:bodyDiv w:val="1"/>
      <w:marLeft w:val="0"/>
      <w:marRight w:val="0"/>
      <w:marTop w:val="0"/>
      <w:marBottom w:val="0"/>
      <w:divBdr>
        <w:top w:val="none" w:sz="0" w:space="0" w:color="auto"/>
        <w:left w:val="none" w:sz="0" w:space="0" w:color="auto"/>
        <w:bottom w:val="none" w:sz="0" w:space="0" w:color="auto"/>
        <w:right w:val="none" w:sz="0" w:space="0" w:color="auto"/>
      </w:divBdr>
    </w:div>
    <w:div w:id="862210563">
      <w:bodyDiv w:val="1"/>
      <w:marLeft w:val="0"/>
      <w:marRight w:val="0"/>
      <w:marTop w:val="0"/>
      <w:marBottom w:val="0"/>
      <w:divBdr>
        <w:top w:val="none" w:sz="0" w:space="0" w:color="auto"/>
        <w:left w:val="none" w:sz="0" w:space="0" w:color="auto"/>
        <w:bottom w:val="none" w:sz="0" w:space="0" w:color="auto"/>
        <w:right w:val="none" w:sz="0" w:space="0" w:color="auto"/>
      </w:divBdr>
      <w:divsChild>
        <w:div w:id="2031713143">
          <w:marLeft w:val="0"/>
          <w:marRight w:val="0"/>
          <w:marTop w:val="0"/>
          <w:marBottom w:val="0"/>
          <w:divBdr>
            <w:top w:val="none" w:sz="0" w:space="0" w:color="auto"/>
            <w:left w:val="none" w:sz="0" w:space="0" w:color="auto"/>
            <w:bottom w:val="none" w:sz="0" w:space="0" w:color="auto"/>
            <w:right w:val="none" w:sz="0" w:space="0" w:color="auto"/>
          </w:divBdr>
        </w:div>
      </w:divsChild>
    </w:div>
    <w:div w:id="879168280">
      <w:bodyDiv w:val="1"/>
      <w:marLeft w:val="0"/>
      <w:marRight w:val="0"/>
      <w:marTop w:val="0"/>
      <w:marBottom w:val="0"/>
      <w:divBdr>
        <w:top w:val="none" w:sz="0" w:space="0" w:color="auto"/>
        <w:left w:val="none" w:sz="0" w:space="0" w:color="auto"/>
        <w:bottom w:val="none" w:sz="0" w:space="0" w:color="auto"/>
        <w:right w:val="none" w:sz="0" w:space="0" w:color="auto"/>
      </w:divBdr>
      <w:divsChild>
        <w:div w:id="47607510">
          <w:marLeft w:val="0"/>
          <w:marRight w:val="0"/>
          <w:marTop w:val="0"/>
          <w:marBottom w:val="0"/>
          <w:divBdr>
            <w:top w:val="none" w:sz="0" w:space="0" w:color="auto"/>
            <w:left w:val="none" w:sz="0" w:space="0" w:color="auto"/>
            <w:bottom w:val="none" w:sz="0" w:space="0" w:color="auto"/>
            <w:right w:val="none" w:sz="0" w:space="0" w:color="auto"/>
          </w:divBdr>
        </w:div>
      </w:divsChild>
    </w:div>
    <w:div w:id="889145453">
      <w:bodyDiv w:val="1"/>
      <w:marLeft w:val="0"/>
      <w:marRight w:val="0"/>
      <w:marTop w:val="0"/>
      <w:marBottom w:val="0"/>
      <w:divBdr>
        <w:top w:val="none" w:sz="0" w:space="0" w:color="auto"/>
        <w:left w:val="none" w:sz="0" w:space="0" w:color="auto"/>
        <w:bottom w:val="none" w:sz="0" w:space="0" w:color="auto"/>
        <w:right w:val="none" w:sz="0" w:space="0" w:color="auto"/>
      </w:divBdr>
      <w:divsChild>
        <w:div w:id="1237130350">
          <w:marLeft w:val="0"/>
          <w:marRight w:val="0"/>
          <w:marTop w:val="0"/>
          <w:marBottom w:val="0"/>
          <w:divBdr>
            <w:top w:val="none" w:sz="0" w:space="0" w:color="auto"/>
            <w:left w:val="none" w:sz="0" w:space="0" w:color="auto"/>
            <w:bottom w:val="none" w:sz="0" w:space="0" w:color="auto"/>
            <w:right w:val="none" w:sz="0" w:space="0" w:color="auto"/>
          </w:divBdr>
        </w:div>
      </w:divsChild>
    </w:div>
    <w:div w:id="950162090">
      <w:bodyDiv w:val="1"/>
      <w:marLeft w:val="0"/>
      <w:marRight w:val="0"/>
      <w:marTop w:val="0"/>
      <w:marBottom w:val="0"/>
      <w:divBdr>
        <w:top w:val="none" w:sz="0" w:space="0" w:color="auto"/>
        <w:left w:val="none" w:sz="0" w:space="0" w:color="auto"/>
        <w:bottom w:val="none" w:sz="0" w:space="0" w:color="auto"/>
        <w:right w:val="none" w:sz="0" w:space="0" w:color="auto"/>
      </w:divBdr>
      <w:divsChild>
        <w:div w:id="1380516692">
          <w:marLeft w:val="0"/>
          <w:marRight w:val="0"/>
          <w:marTop w:val="0"/>
          <w:marBottom w:val="0"/>
          <w:divBdr>
            <w:top w:val="none" w:sz="0" w:space="0" w:color="auto"/>
            <w:left w:val="none" w:sz="0" w:space="0" w:color="auto"/>
            <w:bottom w:val="none" w:sz="0" w:space="0" w:color="auto"/>
            <w:right w:val="none" w:sz="0" w:space="0" w:color="auto"/>
          </w:divBdr>
        </w:div>
      </w:divsChild>
    </w:div>
    <w:div w:id="1013150430">
      <w:bodyDiv w:val="1"/>
      <w:marLeft w:val="0"/>
      <w:marRight w:val="0"/>
      <w:marTop w:val="0"/>
      <w:marBottom w:val="0"/>
      <w:divBdr>
        <w:top w:val="none" w:sz="0" w:space="0" w:color="auto"/>
        <w:left w:val="none" w:sz="0" w:space="0" w:color="auto"/>
        <w:bottom w:val="none" w:sz="0" w:space="0" w:color="auto"/>
        <w:right w:val="none" w:sz="0" w:space="0" w:color="auto"/>
      </w:divBdr>
      <w:divsChild>
        <w:div w:id="111441680">
          <w:marLeft w:val="0"/>
          <w:marRight w:val="0"/>
          <w:marTop w:val="0"/>
          <w:marBottom w:val="0"/>
          <w:divBdr>
            <w:top w:val="none" w:sz="0" w:space="0" w:color="auto"/>
            <w:left w:val="none" w:sz="0" w:space="0" w:color="auto"/>
            <w:bottom w:val="none" w:sz="0" w:space="0" w:color="auto"/>
            <w:right w:val="none" w:sz="0" w:space="0" w:color="auto"/>
          </w:divBdr>
        </w:div>
      </w:divsChild>
    </w:div>
    <w:div w:id="1087264395">
      <w:bodyDiv w:val="1"/>
      <w:marLeft w:val="0"/>
      <w:marRight w:val="0"/>
      <w:marTop w:val="0"/>
      <w:marBottom w:val="0"/>
      <w:divBdr>
        <w:top w:val="none" w:sz="0" w:space="0" w:color="auto"/>
        <w:left w:val="none" w:sz="0" w:space="0" w:color="auto"/>
        <w:bottom w:val="none" w:sz="0" w:space="0" w:color="auto"/>
        <w:right w:val="none" w:sz="0" w:space="0" w:color="auto"/>
      </w:divBdr>
      <w:divsChild>
        <w:div w:id="547379885">
          <w:marLeft w:val="0"/>
          <w:marRight w:val="0"/>
          <w:marTop w:val="0"/>
          <w:marBottom w:val="0"/>
          <w:divBdr>
            <w:top w:val="none" w:sz="0" w:space="0" w:color="auto"/>
            <w:left w:val="none" w:sz="0" w:space="0" w:color="auto"/>
            <w:bottom w:val="none" w:sz="0" w:space="0" w:color="auto"/>
            <w:right w:val="none" w:sz="0" w:space="0" w:color="auto"/>
          </w:divBdr>
        </w:div>
      </w:divsChild>
    </w:div>
    <w:div w:id="1126585234">
      <w:bodyDiv w:val="1"/>
      <w:marLeft w:val="0"/>
      <w:marRight w:val="0"/>
      <w:marTop w:val="0"/>
      <w:marBottom w:val="0"/>
      <w:divBdr>
        <w:top w:val="none" w:sz="0" w:space="0" w:color="auto"/>
        <w:left w:val="none" w:sz="0" w:space="0" w:color="auto"/>
        <w:bottom w:val="none" w:sz="0" w:space="0" w:color="auto"/>
        <w:right w:val="none" w:sz="0" w:space="0" w:color="auto"/>
      </w:divBdr>
      <w:divsChild>
        <w:div w:id="1569219266">
          <w:marLeft w:val="0"/>
          <w:marRight w:val="0"/>
          <w:marTop w:val="0"/>
          <w:marBottom w:val="0"/>
          <w:divBdr>
            <w:top w:val="none" w:sz="0" w:space="0" w:color="auto"/>
            <w:left w:val="none" w:sz="0" w:space="0" w:color="auto"/>
            <w:bottom w:val="none" w:sz="0" w:space="0" w:color="auto"/>
            <w:right w:val="none" w:sz="0" w:space="0" w:color="auto"/>
          </w:divBdr>
        </w:div>
      </w:divsChild>
    </w:div>
    <w:div w:id="1183321425">
      <w:bodyDiv w:val="1"/>
      <w:marLeft w:val="0"/>
      <w:marRight w:val="0"/>
      <w:marTop w:val="0"/>
      <w:marBottom w:val="0"/>
      <w:divBdr>
        <w:top w:val="none" w:sz="0" w:space="0" w:color="auto"/>
        <w:left w:val="none" w:sz="0" w:space="0" w:color="auto"/>
        <w:bottom w:val="none" w:sz="0" w:space="0" w:color="auto"/>
        <w:right w:val="none" w:sz="0" w:space="0" w:color="auto"/>
      </w:divBdr>
      <w:divsChild>
        <w:div w:id="1820533704">
          <w:marLeft w:val="0"/>
          <w:marRight w:val="0"/>
          <w:marTop w:val="0"/>
          <w:marBottom w:val="0"/>
          <w:divBdr>
            <w:top w:val="none" w:sz="0" w:space="0" w:color="auto"/>
            <w:left w:val="none" w:sz="0" w:space="0" w:color="auto"/>
            <w:bottom w:val="none" w:sz="0" w:space="0" w:color="auto"/>
            <w:right w:val="none" w:sz="0" w:space="0" w:color="auto"/>
          </w:divBdr>
        </w:div>
      </w:divsChild>
    </w:div>
    <w:div w:id="1289050905">
      <w:bodyDiv w:val="1"/>
      <w:marLeft w:val="0"/>
      <w:marRight w:val="0"/>
      <w:marTop w:val="0"/>
      <w:marBottom w:val="0"/>
      <w:divBdr>
        <w:top w:val="none" w:sz="0" w:space="0" w:color="auto"/>
        <w:left w:val="none" w:sz="0" w:space="0" w:color="auto"/>
        <w:bottom w:val="none" w:sz="0" w:space="0" w:color="auto"/>
        <w:right w:val="none" w:sz="0" w:space="0" w:color="auto"/>
      </w:divBdr>
      <w:divsChild>
        <w:div w:id="331836025">
          <w:marLeft w:val="0"/>
          <w:marRight w:val="0"/>
          <w:marTop w:val="0"/>
          <w:marBottom w:val="0"/>
          <w:divBdr>
            <w:top w:val="none" w:sz="0" w:space="0" w:color="auto"/>
            <w:left w:val="none" w:sz="0" w:space="0" w:color="auto"/>
            <w:bottom w:val="none" w:sz="0" w:space="0" w:color="auto"/>
            <w:right w:val="none" w:sz="0" w:space="0" w:color="auto"/>
          </w:divBdr>
        </w:div>
      </w:divsChild>
    </w:div>
    <w:div w:id="1292594589">
      <w:bodyDiv w:val="1"/>
      <w:marLeft w:val="0"/>
      <w:marRight w:val="0"/>
      <w:marTop w:val="0"/>
      <w:marBottom w:val="0"/>
      <w:divBdr>
        <w:top w:val="none" w:sz="0" w:space="0" w:color="auto"/>
        <w:left w:val="none" w:sz="0" w:space="0" w:color="auto"/>
        <w:bottom w:val="none" w:sz="0" w:space="0" w:color="auto"/>
        <w:right w:val="none" w:sz="0" w:space="0" w:color="auto"/>
      </w:divBdr>
      <w:divsChild>
        <w:div w:id="1517648873">
          <w:marLeft w:val="0"/>
          <w:marRight w:val="0"/>
          <w:marTop w:val="0"/>
          <w:marBottom w:val="0"/>
          <w:divBdr>
            <w:top w:val="none" w:sz="0" w:space="0" w:color="auto"/>
            <w:left w:val="none" w:sz="0" w:space="0" w:color="auto"/>
            <w:bottom w:val="none" w:sz="0" w:space="0" w:color="auto"/>
            <w:right w:val="none" w:sz="0" w:space="0" w:color="auto"/>
          </w:divBdr>
        </w:div>
      </w:divsChild>
    </w:div>
    <w:div w:id="1363749889">
      <w:bodyDiv w:val="1"/>
      <w:marLeft w:val="0"/>
      <w:marRight w:val="0"/>
      <w:marTop w:val="0"/>
      <w:marBottom w:val="0"/>
      <w:divBdr>
        <w:top w:val="none" w:sz="0" w:space="0" w:color="auto"/>
        <w:left w:val="none" w:sz="0" w:space="0" w:color="auto"/>
        <w:bottom w:val="none" w:sz="0" w:space="0" w:color="auto"/>
        <w:right w:val="none" w:sz="0" w:space="0" w:color="auto"/>
      </w:divBdr>
      <w:divsChild>
        <w:div w:id="2102295439">
          <w:marLeft w:val="0"/>
          <w:marRight w:val="0"/>
          <w:marTop w:val="0"/>
          <w:marBottom w:val="0"/>
          <w:divBdr>
            <w:top w:val="none" w:sz="0" w:space="0" w:color="auto"/>
            <w:left w:val="none" w:sz="0" w:space="0" w:color="auto"/>
            <w:bottom w:val="none" w:sz="0" w:space="0" w:color="auto"/>
            <w:right w:val="none" w:sz="0" w:space="0" w:color="auto"/>
          </w:divBdr>
        </w:div>
      </w:divsChild>
    </w:div>
    <w:div w:id="1413971633">
      <w:bodyDiv w:val="1"/>
      <w:marLeft w:val="0"/>
      <w:marRight w:val="0"/>
      <w:marTop w:val="0"/>
      <w:marBottom w:val="0"/>
      <w:divBdr>
        <w:top w:val="none" w:sz="0" w:space="0" w:color="auto"/>
        <w:left w:val="none" w:sz="0" w:space="0" w:color="auto"/>
        <w:bottom w:val="none" w:sz="0" w:space="0" w:color="auto"/>
        <w:right w:val="none" w:sz="0" w:space="0" w:color="auto"/>
      </w:divBdr>
      <w:divsChild>
        <w:div w:id="198008637">
          <w:marLeft w:val="0"/>
          <w:marRight w:val="0"/>
          <w:marTop w:val="0"/>
          <w:marBottom w:val="0"/>
          <w:divBdr>
            <w:top w:val="none" w:sz="0" w:space="0" w:color="auto"/>
            <w:left w:val="none" w:sz="0" w:space="0" w:color="auto"/>
            <w:bottom w:val="none" w:sz="0" w:space="0" w:color="auto"/>
            <w:right w:val="none" w:sz="0" w:space="0" w:color="auto"/>
          </w:divBdr>
        </w:div>
      </w:divsChild>
    </w:div>
    <w:div w:id="1442382690">
      <w:bodyDiv w:val="1"/>
      <w:marLeft w:val="0"/>
      <w:marRight w:val="0"/>
      <w:marTop w:val="0"/>
      <w:marBottom w:val="0"/>
      <w:divBdr>
        <w:top w:val="none" w:sz="0" w:space="0" w:color="auto"/>
        <w:left w:val="none" w:sz="0" w:space="0" w:color="auto"/>
        <w:bottom w:val="none" w:sz="0" w:space="0" w:color="auto"/>
        <w:right w:val="none" w:sz="0" w:space="0" w:color="auto"/>
      </w:divBdr>
      <w:divsChild>
        <w:div w:id="1089039783">
          <w:marLeft w:val="0"/>
          <w:marRight w:val="0"/>
          <w:marTop w:val="0"/>
          <w:marBottom w:val="0"/>
          <w:divBdr>
            <w:top w:val="none" w:sz="0" w:space="0" w:color="auto"/>
            <w:left w:val="none" w:sz="0" w:space="0" w:color="auto"/>
            <w:bottom w:val="none" w:sz="0" w:space="0" w:color="auto"/>
            <w:right w:val="none" w:sz="0" w:space="0" w:color="auto"/>
          </w:divBdr>
        </w:div>
      </w:divsChild>
    </w:div>
    <w:div w:id="1466502777">
      <w:bodyDiv w:val="1"/>
      <w:marLeft w:val="0"/>
      <w:marRight w:val="0"/>
      <w:marTop w:val="0"/>
      <w:marBottom w:val="0"/>
      <w:divBdr>
        <w:top w:val="none" w:sz="0" w:space="0" w:color="auto"/>
        <w:left w:val="none" w:sz="0" w:space="0" w:color="auto"/>
        <w:bottom w:val="none" w:sz="0" w:space="0" w:color="auto"/>
        <w:right w:val="none" w:sz="0" w:space="0" w:color="auto"/>
      </w:divBdr>
      <w:divsChild>
        <w:div w:id="1114249987">
          <w:marLeft w:val="0"/>
          <w:marRight w:val="0"/>
          <w:marTop w:val="0"/>
          <w:marBottom w:val="0"/>
          <w:divBdr>
            <w:top w:val="none" w:sz="0" w:space="0" w:color="auto"/>
            <w:left w:val="none" w:sz="0" w:space="0" w:color="auto"/>
            <w:bottom w:val="none" w:sz="0" w:space="0" w:color="auto"/>
            <w:right w:val="none" w:sz="0" w:space="0" w:color="auto"/>
          </w:divBdr>
        </w:div>
      </w:divsChild>
    </w:div>
    <w:div w:id="1530148158">
      <w:bodyDiv w:val="1"/>
      <w:marLeft w:val="0"/>
      <w:marRight w:val="0"/>
      <w:marTop w:val="0"/>
      <w:marBottom w:val="0"/>
      <w:divBdr>
        <w:top w:val="none" w:sz="0" w:space="0" w:color="auto"/>
        <w:left w:val="none" w:sz="0" w:space="0" w:color="auto"/>
        <w:bottom w:val="none" w:sz="0" w:space="0" w:color="auto"/>
        <w:right w:val="none" w:sz="0" w:space="0" w:color="auto"/>
      </w:divBdr>
      <w:divsChild>
        <w:div w:id="1051735049">
          <w:marLeft w:val="0"/>
          <w:marRight w:val="0"/>
          <w:marTop w:val="0"/>
          <w:marBottom w:val="0"/>
          <w:divBdr>
            <w:top w:val="none" w:sz="0" w:space="0" w:color="auto"/>
            <w:left w:val="none" w:sz="0" w:space="0" w:color="auto"/>
            <w:bottom w:val="none" w:sz="0" w:space="0" w:color="auto"/>
            <w:right w:val="none" w:sz="0" w:space="0" w:color="auto"/>
          </w:divBdr>
        </w:div>
      </w:divsChild>
    </w:div>
    <w:div w:id="1563642118">
      <w:bodyDiv w:val="1"/>
      <w:marLeft w:val="0"/>
      <w:marRight w:val="0"/>
      <w:marTop w:val="0"/>
      <w:marBottom w:val="0"/>
      <w:divBdr>
        <w:top w:val="none" w:sz="0" w:space="0" w:color="auto"/>
        <w:left w:val="none" w:sz="0" w:space="0" w:color="auto"/>
        <w:bottom w:val="none" w:sz="0" w:space="0" w:color="auto"/>
        <w:right w:val="none" w:sz="0" w:space="0" w:color="auto"/>
      </w:divBdr>
      <w:divsChild>
        <w:div w:id="836305819">
          <w:marLeft w:val="0"/>
          <w:marRight w:val="0"/>
          <w:marTop w:val="0"/>
          <w:marBottom w:val="0"/>
          <w:divBdr>
            <w:top w:val="none" w:sz="0" w:space="0" w:color="auto"/>
            <w:left w:val="none" w:sz="0" w:space="0" w:color="auto"/>
            <w:bottom w:val="none" w:sz="0" w:space="0" w:color="auto"/>
            <w:right w:val="none" w:sz="0" w:space="0" w:color="auto"/>
          </w:divBdr>
        </w:div>
      </w:divsChild>
    </w:div>
    <w:div w:id="1592424748">
      <w:bodyDiv w:val="1"/>
      <w:marLeft w:val="0"/>
      <w:marRight w:val="0"/>
      <w:marTop w:val="0"/>
      <w:marBottom w:val="0"/>
      <w:divBdr>
        <w:top w:val="none" w:sz="0" w:space="0" w:color="auto"/>
        <w:left w:val="none" w:sz="0" w:space="0" w:color="auto"/>
        <w:bottom w:val="none" w:sz="0" w:space="0" w:color="auto"/>
        <w:right w:val="none" w:sz="0" w:space="0" w:color="auto"/>
      </w:divBdr>
      <w:divsChild>
        <w:div w:id="2118329512">
          <w:marLeft w:val="0"/>
          <w:marRight w:val="0"/>
          <w:marTop w:val="0"/>
          <w:marBottom w:val="0"/>
          <w:divBdr>
            <w:top w:val="none" w:sz="0" w:space="0" w:color="auto"/>
            <w:left w:val="none" w:sz="0" w:space="0" w:color="auto"/>
            <w:bottom w:val="none" w:sz="0" w:space="0" w:color="auto"/>
            <w:right w:val="none" w:sz="0" w:space="0" w:color="auto"/>
          </w:divBdr>
        </w:div>
      </w:divsChild>
    </w:div>
    <w:div w:id="1595743966">
      <w:bodyDiv w:val="1"/>
      <w:marLeft w:val="0"/>
      <w:marRight w:val="0"/>
      <w:marTop w:val="0"/>
      <w:marBottom w:val="0"/>
      <w:divBdr>
        <w:top w:val="none" w:sz="0" w:space="0" w:color="auto"/>
        <w:left w:val="none" w:sz="0" w:space="0" w:color="auto"/>
        <w:bottom w:val="none" w:sz="0" w:space="0" w:color="auto"/>
        <w:right w:val="none" w:sz="0" w:space="0" w:color="auto"/>
      </w:divBdr>
      <w:divsChild>
        <w:div w:id="1712728586">
          <w:marLeft w:val="0"/>
          <w:marRight w:val="0"/>
          <w:marTop w:val="0"/>
          <w:marBottom w:val="0"/>
          <w:divBdr>
            <w:top w:val="none" w:sz="0" w:space="0" w:color="auto"/>
            <w:left w:val="none" w:sz="0" w:space="0" w:color="auto"/>
            <w:bottom w:val="none" w:sz="0" w:space="0" w:color="auto"/>
            <w:right w:val="none" w:sz="0" w:space="0" w:color="auto"/>
          </w:divBdr>
        </w:div>
      </w:divsChild>
    </w:div>
    <w:div w:id="1623077742">
      <w:bodyDiv w:val="1"/>
      <w:marLeft w:val="0"/>
      <w:marRight w:val="0"/>
      <w:marTop w:val="0"/>
      <w:marBottom w:val="0"/>
      <w:divBdr>
        <w:top w:val="none" w:sz="0" w:space="0" w:color="auto"/>
        <w:left w:val="none" w:sz="0" w:space="0" w:color="auto"/>
        <w:bottom w:val="none" w:sz="0" w:space="0" w:color="auto"/>
        <w:right w:val="none" w:sz="0" w:space="0" w:color="auto"/>
      </w:divBdr>
      <w:divsChild>
        <w:div w:id="487474967">
          <w:marLeft w:val="0"/>
          <w:marRight w:val="0"/>
          <w:marTop w:val="0"/>
          <w:marBottom w:val="0"/>
          <w:divBdr>
            <w:top w:val="none" w:sz="0" w:space="0" w:color="auto"/>
            <w:left w:val="none" w:sz="0" w:space="0" w:color="auto"/>
            <w:bottom w:val="none" w:sz="0" w:space="0" w:color="auto"/>
            <w:right w:val="none" w:sz="0" w:space="0" w:color="auto"/>
          </w:divBdr>
        </w:div>
      </w:divsChild>
    </w:div>
    <w:div w:id="1644770507">
      <w:bodyDiv w:val="1"/>
      <w:marLeft w:val="0"/>
      <w:marRight w:val="0"/>
      <w:marTop w:val="0"/>
      <w:marBottom w:val="0"/>
      <w:divBdr>
        <w:top w:val="none" w:sz="0" w:space="0" w:color="auto"/>
        <w:left w:val="none" w:sz="0" w:space="0" w:color="auto"/>
        <w:bottom w:val="none" w:sz="0" w:space="0" w:color="auto"/>
        <w:right w:val="none" w:sz="0" w:space="0" w:color="auto"/>
      </w:divBdr>
      <w:divsChild>
        <w:div w:id="1965501262">
          <w:marLeft w:val="0"/>
          <w:marRight w:val="0"/>
          <w:marTop w:val="0"/>
          <w:marBottom w:val="0"/>
          <w:divBdr>
            <w:top w:val="none" w:sz="0" w:space="0" w:color="auto"/>
            <w:left w:val="none" w:sz="0" w:space="0" w:color="auto"/>
            <w:bottom w:val="none" w:sz="0" w:space="0" w:color="auto"/>
            <w:right w:val="none" w:sz="0" w:space="0" w:color="auto"/>
          </w:divBdr>
        </w:div>
      </w:divsChild>
    </w:div>
    <w:div w:id="1660111601">
      <w:bodyDiv w:val="1"/>
      <w:marLeft w:val="0"/>
      <w:marRight w:val="0"/>
      <w:marTop w:val="0"/>
      <w:marBottom w:val="0"/>
      <w:divBdr>
        <w:top w:val="none" w:sz="0" w:space="0" w:color="auto"/>
        <w:left w:val="none" w:sz="0" w:space="0" w:color="auto"/>
        <w:bottom w:val="none" w:sz="0" w:space="0" w:color="auto"/>
        <w:right w:val="none" w:sz="0" w:space="0" w:color="auto"/>
      </w:divBdr>
      <w:divsChild>
        <w:div w:id="315957907">
          <w:marLeft w:val="0"/>
          <w:marRight w:val="0"/>
          <w:marTop w:val="0"/>
          <w:marBottom w:val="0"/>
          <w:divBdr>
            <w:top w:val="none" w:sz="0" w:space="0" w:color="auto"/>
            <w:left w:val="none" w:sz="0" w:space="0" w:color="auto"/>
            <w:bottom w:val="none" w:sz="0" w:space="0" w:color="auto"/>
            <w:right w:val="none" w:sz="0" w:space="0" w:color="auto"/>
          </w:divBdr>
        </w:div>
      </w:divsChild>
    </w:div>
    <w:div w:id="1669988548">
      <w:bodyDiv w:val="1"/>
      <w:marLeft w:val="0"/>
      <w:marRight w:val="0"/>
      <w:marTop w:val="0"/>
      <w:marBottom w:val="0"/>
      <w:divBdr>
        <w:top w:val="none" w:sz="0" w:space="0" w:color="auto"/>
        <w:left w:val="none" w:sz="0" w:space="0" w:color="auto"/>
        <w:bottom w:val="none" w:sz="0" w:space="0" w:color="auto"/>
        <w:right w:val="none" w:sz="0" w:space="0" w:color="auto"/>
      </w:divBdr>
      <w:divsChild>
        <w:div w:id="1510215073">
          <w:marLeft w:val="0"/>
          <w:marRight w:val="0"/>
          <w:marTop w:val="0"/>
          <w:marBottom w:val="0"/>
          <w:divBdr>
            <w:top w:val="none" w:sz="0" w:space="0" w:color="auto"/>
            <w:left w:val="none" w:sz="0" w:space="0" w:color="auto"/>
            <w:bottom w:val="none" w:sz="0" w:space="0" w:color="auto"/>
            <w:right w:val="none" w:sz="0" w:space="0" w:color="auto"/>
          </w:divBdr>
        </w:div>
      </w:divsChild>
    </w:div>
    <w:div w:id="1687631434">
      <w:bodyDiv w:val="1"/>
      <w:marLeft w:val="0"/>
      <w:marRight w:val="0"/>
      <w:marTop w:val="0"/>
      <w:marBottom w:val="0"/>
      <w:divBdr>
        <w:top w:val="none" w:sz="0" w:space="0" w:color="auto"/>
        <w:left w:val="none" w:sz="0" w:space="0" w:color="auto"/>
        <w:bottom w:val="none" w:sz="0" w:space="0" w:color="auto"/>
        <w:right w:val="none" w:sz="0" w:space="0" w:color="auto"/>
      </w:divBdr>
      <w:divsChild>
        <w:div w:id="1762557056">
          <w:marLeft w:val="0"/>
          <w:marRight w:val="0"/>
          <w:marTop w:val="0"/>
          <w:marBottom w:val="0"/>
          <w:divBdr>
            <w:top w:val="none" w:sz="0" w:space="0" w:color="auto"/>
            <w:left w:val="none" w:sz="0" w:space="0" w:color="auto"/>
            <w:bottom w:val="none" w:sz="0" w:space="0" w:color="auto"/>
            <w:right w:val="none" w:sz="0" w:space="0" w:color="auto"/>
          </w:divBdr>
        </w:div>
      </w:divsChild>
    </w:div>
    <w:div w:id="1719472362">
      <w:bodyDiv w:val="1"/>
      <w:marLeft w:val="0"/>
      <w:marRight w:val="0"/>
      <w:marTop w:val="0"/>
      <w:marBottom w:val="0"/>
      <w:divBdr>
        <w:top w:val="none" w:sz="0" w:space="0" w:color="auto"/>
        <w:left w:val="none" w:sz="0" w:space="0" w:color="auto"/>
        <w:bottom w:val="none" w:sz="0" w:space="0" w:color="auto"/>
        <w:right w:val="none" w:sz="0" w:space="0" w:color="auto"/>
      </w:divBdr>
      <w:divsChild>
        <w:div w:id="1735422990">
          <w:marLeft w:val="0"/>
          <w:marRight w:val="0"/>
          <w:marTop w:val="0"/>
          <w:marBottom w:val="0"/>
          <w:divBdr>
            <w:top w:val="none" w:sz="0" w:space="0" w:color="auto"/>
            <w:left w:val="none" w:sz="0" w:space="0" w:color="auto"/>
            <w:bottom w:val="none" w:sz="0" w:space="0" w:color="auto"/>
            <w:right w:val="none" w:sz="0" w:space="0" w:color="auto"/>
          </w:divBdr>
        </w:div>
      </w:divsChild>
    </w:div>
    <w:div w:id="1793208698">
      <w:bodyDiv w:val="1"/>
      <w:marLeft w:val="0"/>
      <w:marRight w:val="0"/>
      <w:marTop w:val="0"/>
      <w:marBottom w:val="0"/>
      <w:divBdr>
        <w:top w:val="none" w:sz="0" w:space="0" w:color="auto"/>
        <w:left w:val="none" w:sz="0" w:space="0" w:color="auto"/>
        <w:bottom w:val="none" w:sz="0" w:space="0" w:color="auto"/>
        <w:right w:val="none" w:sz="0" w:space="0" w:color="auto"/>
      </w:divBdr>
      <w:divsChild>
        <w:div w:id="181015926">
          <w:marLeft w:val="0"/>
          <w:marRight w:val="0"/>
          <w:marTop w:val="0"/>
          <w:marBottom w:val="0"/>
          <w:divBdr>
            <w:top w:val="none" w:sz="0" w:space="0" w:color="auto"/>
            <w:left w:val="none" w:sz="0" w:space="0" w:color="auto"/>
            <w:bottom w:val="none" w:sz="0" w:space="0" w:color="auto"/>
            <w:right w:val="none" w:sz="0" w:space="0" w:color="auto"/>
          </w:divBdr>
        </w:div>
      </w:divsChild>
    </w:div>
    <w:div w:id="1794709226">
      <w:bodyDiv w:val="1"/>
      <w:marLeft w:val="0"/>
      <w:marRight w:val="0"/>
      <w:marTop w:val="0"/>
      <w:marBottom w:val="0"/>
      <w:divBdr>
        <w:top w:val="none" w:sz="0" w:space="0" w:color="auto"/>
        <w:left w:val="none" w:sz="0" w:space="0" w:color="auto"/>
        <w:bottom w:val="none" w:sz="0" w:space="0" w:color="auto"/>
        <w:right w:val="none" w:sz="0" w:space="0" w:color="auto"/>
      </w:divBdr>
      <w:divsChild>
        <w:div w:id="1696808754">
          <w:marLeft w:val="0"/>
          <w:marRight w:val="0"/>
          <w:marTop w:val="0"/>
          <w:marBottom w:val="0"/>
          <w:divBdr>
            <w:top w:val="none" w:sz="0" w:space="0" w:color="auto"/>
            <w:left w:val="none" w:sz="0" w:space="0" w:color="auto"/>
            <w:bottom w:val="none" w:sz="0" w:space="0" w:color="auto"/>
            <w:right w:val="none" w:sz="0" w:space="0" w:color="auto"/>
          </w:divBdr>
        </w:div>
      </w:divsChild>
    </w:div>
    <w:div w:id="1819569610">
      <w:bodyDiv w:val="1"/>
      <w:marLeft w:val="0"/>
      <w:marRight w:val="0"/>
      <w:marTop w:val="0"/>
      <w:marBottom w:val="0"/>
      <w:divBdr>
        <w:top w:val="none" w:sz="0" w:space="0" w:color="auto"/>
        <w:left w:val="none" w:sz="0" w:space="0" w:color="auto"/>
        <w:bottom w:val="none" w:sz="0" w:space="0" w:color="auto"/>
        <w:right w:val="none" w:sz="0" w:space="0" w:color="auto"/>
      </w:divBdr>
      <w:divsChild>
        <w:div w:id="1805733116">
          <w:marLeft w:val="0"/>
          <w:marRight w:val="0"/>
          <w:marTop w:val="0"/>
          <w:marBottom w:val="0"/>
          <w:divBdr>
            <w:top w:val="none" w:sz="0" w:space="0" w:color="auto"/>
            <w:left w:val="none" w:sz="0" w:space="0" w:color="auto"/>
            <w:bottom w:val="none" w:sz="0" w:space="0" w:color="auto"/>
            <w:right w:val="none" w:sz="0" w:space="0" w:color="auto"/>
          </w:divBdr>
        </w:div>
      </w:divsChild>
    </w:div>
    <w:div w:id="1827550632">
      <w:bodyDiv w:val="1"/>
      <w:marLeft w:val="0"/>
      <w:marRight w:val="0"/>
      <w:marTop w:val="0"/>
      <w:marBottom w:val="0"/>
      <w:divBdr>
        <w:top w:val="none" w:sz="0" w:space="0" w:color="auto"/>
        <w:left w:val="none" w:sz="0" w:space="0" w:color="auto"/>
        <w:bottom w:val="none" w:sz="0" w:space="0" w:color="auto"/>
        <w:right w:val="none" w:sz="0" w:space="0" w:color="auto"/>
      </w:divBdr>
      <w:divsChild>
        <w:div w:id="1030035093">
          <w:marLeft w:val="0"/>
          <w:marRight w:val="0"/>
          <w:marTop w:val="0"/>
          <w:marBottom w:val="0"/>
          <w:divBdr>
            <w:top w:val="none" w:sz="0" w:space="0" w:color="auto"/>
            <w:left w:val="none" w:sz="0" w:space="0" w:color="auto"/>
            <w:bottom w:val="none" w:sz="0" w:space="0" w:color="auto"/>
            <w:right w:val="none" w:sz="0" w:space="0" w:color="auto"/>
          </w:divBdr>
        </w:div>
      </w:divsChild>
    </w:div>
    <w:div w:id="1850676113">
      <w:bodyDiv w:val="1"/>
      <w:marLeft w:val="0"/>
      <w:marRight w:val="0"/>
      <w:marTop w:val="0"/>
      <w:marBottom w:val="0"/>
      <w:divBdr>
        <w:top w:val="none" w:sz="0" w:space="0" w:color="auto"/>
        <w:left w:val="none" w:sz="0" w:space="0" w:color="auto"/>
        <w:bottom w:val="none" w:sz="0" w:space="0" w:color="auto"/>
        <w:right w:val="none" w:sz="0" w:space="0" w:color="auto"/>
      </w:divBdr>
      <w:divsChild>
        <w:div w:id="1647272142">
          <w:marLeft w:val="0"/>
          <w:marRight w:val="0"/>
          <w:marTop w:val="0"/>
          <w:marBottom w:val="0"/>
          <w:divBdr>
            <w:top w:val="none" w:sz="0" w:space="0" w:color="auto"/>
            <w:left w:val="none" w:sz="0" w:space="0" w:color="auto"/>
            <w:bottom w:val="none" w:sz="0" w:space="0" w:color="auto"/>
            <w:right w:val="none" w:sz="0" w:space="0" w:color="auto"/>
          </w:divBdr>
        </w:div>
      </w:divsChild>
    </w:div>
    <w:div w:id="1913271127">
      <w:bodyDiv w:val="1"/>
      <w:marLeft w:val="0"/>
      <w:marRight w:val="0"/>
      <w:marTop w:val="0"/>
      <w:marBottom w:val="0"/>
      <w:divBdr>
        <w:top w:val="none" w:sz="0" w:space="0" w:color="auto"/>
        <w:left w:val="none" w:sz="0" w:space="0" w:color="auto"/>
        <w:bottom w:val="none" w:sz="0" w:space="0" w:color="auto"/>
        <w:right w:val="none" w:sz="0" w:space="0" w:color="auto"/>
      </w:divBdr>
      <w:divsChild>
        <w:div w:id="844906673">
          <w:marLeft w:val="0"/>
          <w:marRight w:val="0"/>
          <w:marTop w:val="0"/>
          <w:marBottom w:val="0"/>
          <w:divBdr>
            <w:top w:val="none" w:sz="0" w:space="0" w:color="auto"/>
            <w:left w:val="none" w:sz="0" w:space="0" w:color="auto"/>
            <w:bottom w:val="none" w:sz="0" w:space="0" w:color="auto"/>
            <w:right w:val="none" w:sz="0" w:space="0" w:color="auto"/>
          </w:divBdr>
        </w:div>
      </w:divsChild>
    </w:div>
    <w:div w:id="1940211437">
      <w:bodyDiv w:val="1"/>
      <w:marLeft w:val="0"/>
      <w:marRight w:val="0"/>
      <w:marTop w:val="0"/>
      <w:marBottom w:val="0"/>
      <w:divBdr>
        <w:top w:val="none" w:sz="0" w:space="0" w:color="auto"/>
        <w:left w:val="none" w:sz="0" w:space="0" w:color="auto"/>
        <w:bottom w:val="none" w:sz="0" w:space="0" w:color="auto"/>
        <w:right w:val="none" w:sz="0" w:space="0" w:color="auto"/>
      </w:divBdr>
      <w:divsChild>
        <w:div w:id="996959762">
          <w:marLeft w:val="0"/>
          <w:marRight w:val="0"/>
          <w:marTop w:val="0"/>
          <w:marBottom w:val="0"/>
          <w:divBdr>
            <w:top w:val="none" w:sz="0" w:space="0" w:color="auto"/>
            <w:left w:val="none" w:sz="0" w:space="0" w:color="auto"/>
            <w:bottom w:val="none" w:sz="0" w:space="0" w:color="auto"/>
            <w:right w:val="none" w:sz="0" w:space="0" w:color="auto"/>
          </w:divBdr>
        </w:div>
      </w:divsChild>
    </w:div>
    <w:div w:id="1945916264">
      <w:bodyDiv w:val="1"/>
      <w:marLeft w:val="0"/>
      <w:marRight w:val="0"/>
      <w:marTop w:val="0"/>
      <w:marBottom w:val="0"/>
      <w:divBdr>
        <w:top w:val="none" w:sz="0" w:space="0" w:color="auto"/>
        <w:left w:val="none" w:sz="0" w:space="0" w:color="auto"/>
        <w:bottom w:val="none" w:sz="0" w:space="0" w:color="auto"/>
        <w:right w:val="none" w:sz="0" w:space="0" w:color="auto"/>
      </w:divBdr>
      <w:divsChild>
        <w:div w:id="121197633">
          <w:marLeft w:val="0"/>
          <w:marRight w:val="0"/>
          <w:marTop w:val="0"/>
          <w:marBottom w:val="0"/>
          <w:divBdr>
            <w:top w:val="none" w:sz="0" w:space="0" w:color="auto"/>
            <w:left w:val="none" w:sz="0" w:space="0" w:color="auto"/>
            <w:bottom w:val="none" w:sz="0" w:space="0" w:color="auto"/>
            <w:right w:val="none" w:sz="0" w:space="0" w:color="auto"/>
          </w:divBdr>
        </w:div>
      </w:divsChild>
    </w:div>
    <w:div w:id="1950887163">
      <w:bodyDiv w:val="1"/>
      <w:marLeft w:val="0"/>
      <w:marRight w:val="0"/>
      <w:marTop w:val="0"/>
      <w:marBottom w:val="0"/>
      <w:divBdr>
        <w:top w:val="none" w:sz="0" w:space="0" w:color="auto"/>
        <w:left w:val="none" w:sz="0" w:space="0" w:color="auto"/>
        <w:bottom w:val="none" w:sz="0" w:space="0" w:color="auto"/>
        <w:right w:val="none" w:sz="0" w:space="0" w:color="auto"/>
      </w:divBdr>
      <w:divsChild>
        <w:div w:id="413476486">
          <w:marLeft w:val="0"/>
          <w:marRight w:val="0"/>
          <w:marTop w:val="0"/>
          <w:marBottom w:val="0"/>
          <w:divBdr>
            <w:top w:val="none" w:sz="0" w:space="0" w:color="auto"/>
            <w:left w:val="none" w:sz="0" w:space="0" w:color="auto"/>
            <w:bottom w:val="none" w:sz="0" w:space="0" w:color="auto"/>
            <w:right w:val="none" w:sz="0" w:space="0" w:color="auto"/>
          </w:divBdr>
        </w:div>
      </w:divsChild>
    </w:div>
    <w:div w:id="1997763664">
      <w:bodyDiv w:val="1"/>
      <w:marLeft w:val="0"/>
      <w:marRight w:val="0"/>
      <w:marTop w:val="0"/>
      <w:marBottom w:val="0"/>
      <w:divBdr>
        <w:top w:val="none" w:sz="0" w:space="0" w:color="auto"/>
        <w:left w:val="none" w:sz="0" w:space="0" w:color="auto"/>
        <w:bottom w:val="none" w:sz="0" w:space="0" w:color="auto"/>
        <w:right w:val="none" w:sz="0" w:space="0" w:color="auto"/>
      </w:divBdr>
      <w:divsChild>
        <w:div w:id="607470256">
          <w:marLeft w:val="0"/>
          <w:marRight w:val="0"/>
          <w:marTop w:val="0"/>
          <w:marBottom w:val="0"/>
          <w:divBdr>
            <w:top w:val="none" w:sz="0" w:space="0" w:color="auto"/>
            <w:left w:val="none" w:sz="0" w:space="0" w:color="auto"/>
            <w:bottom w:val="none" w:sz="0" w:space="0" w:color="auto"/>
            <w:right w:val="none" w:sz="0" w:space="0" w:color="auto"/>
          </w:divBdr>
        </w:div>
      </w:divsChild>
    </w:div>
    <w:div w:id="2059815257">
      <w:bodyDiv w:val="1"/>
      <w:marLeft w:val="0"/>
      <w:marRight w:val="0"/>
      <w:marTop w:val="0"/>
      <w:marBottom w:val="0"/>
      <w:divBdr>
        <w:top w:val="none" w:sz="0" w:space="0" w:color="auto"/>
        <w:left w:val="none" w:sz="0" w:space="0" w:color="auto"/>
        <w:bottom w:val="none" w:sz="0" w:space="0" w:color="auto"/>
        <w:right w:val="none" w:sz="0" w:space="0" w:color="auto"/>
      </w:divBdr>
      <w:divsChild>
        <w:div w:id="699746722">
          <w:marLeft w:val="0"/>
          <w:marRight w:val="0"/>
          <w:marTop w:val="0"/>
          <w:marBottom w:val="0"/>
          <w:divBdr>
            <w:top w:val="none" w:sz="0" w:space="0" w:color="auto"/>
            <w:left w:val="none" w:sz="0" w:space="0" w:color="auto"/>
            <w:bottom w:val="none" w:sz="0" w:space="0" w:color="auto"/>
            <w:right w:val="none" w:sz="0" w:space="0" w:color="auto"/>
          </w:divBdr>
        </w:div>
      </w:divsChild>
    </w:div>
    <w:div w:id="2061973771">
      <w:bodyDiv w:val="1"/>
      <w:marLeft w:val="0"/>
      <w:marRight w:val="0"/>
      <w:marTop w:val="0"/>
      <w:marBottom w:val="0"/>
      <w:divBdr>
        <w:top w:val="none" w:sz="0" w:space="0" w:color="auto"/>
        <w:left w:val="none" w:sz="0" w:space="0" w:color="auto"/>
        <w:bottom w:val="none" w:sz="0" w:space="0" w:color="auto"/>
        <w:right w:val="none" w:sz="0" w:space="0" w:color="auto"/>
      </w:divBdr>
      <w:divsChild>
        <w:div w:id="1501045409">
          <w:marLeft w:val="0"/>
          <w:marRight w:val="0"/>
          <w:marTop w:val="0"/>
          <w:marBottom w:val="0"/>
          <w:divBdr>
            <w:top w:val="none" w:sz="0" w:space="0" w:color="auto"/>
            <w:left w:val="none" w:sz="0" w:space="0" w:color="auto"/>
            <w:bottom w:val="none" w:sz="0" w:space="0" w:color="auto"/>
            <w:right w:val="none" w:sz="0" w:space="0" w:color="auto"/>
          </w:divBdr>
        </w:div>
      </w:divsChild>
    </w:div>
    <w:div w:id="2074351828">
      <w:bodyDiv w:val="1"/>
      <w:marLeft w:val="0"/>
      <w:marRight w:val="0"/>
      <w:marTop w:val="0"/>
      <w:marBottom w:val="0"/>
      <w:divBdr>
        <w:top w:val="none" w:sz="0" w:space="0" w:color="auto"/>
        <w:left w:val="none" w:sz="0" w:space="0" w:color="auto"/>
        <w:bottom w:val="none" w:sz="0" w:space="0" w:color="auto"/>
        <w:right w:val="none" w:sz="0" w:space="0" w:color="auto"/>
      </w:divBdr>
      <w:divsChild>
        <w:div w:id="18927690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png"/><Relationship Id="rId39" Type="http://schemas.openxmlformats.org/officeDocument/2006/relationships/image" Target="media/image30.jpeg"/><Relationship Id="rId21" Type="http://schemas.openxmlformats.org/officeDocument/2006/relationships/image" Target="media/image12.jpeg"/><Relationship Id="rId34" Type="http://schemas.openxmlformats.org/officeDocument/2006/relationships/image" Target="media/image25.png"/><Relationship Id="rId42" Type="http://schemas.openxmlformats.org/officeDocument/2006/relationships/image" Target="media/image32.jpeg"/><Relationship Id="rId47" Type="http://schemas.openxmlformats.org/officeDocument/2006/relationships/image" Target="media/image37.jpe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hyperlink" Target="https://github.com/matterport/Mask_RCNN" TargetMode="External"/><Relationship Id="rId68" Type="http://schemas.openxmlformats.org/officeDocument/2006/relationships/hyperlink" Target="https://www.techopedia.com/definition/32309/computer-vision" TargetMode="External"/><Relationship Id="rId76" Type="http://schemas.openxmlformats.org/officeDocument/2006/relationships/hyperlink" Target="https://thepihut.com/blogs/raspberry-pi-tutorials/hc-sr04-ultrasonic-range-sensor-on-the-raspberry-pi" TargetMode="External"/><Relationship Id="rId84" Type="http://schemas.openxmlformats.org/officeDocument/2006/relationships/image" Target="media/image53.png"/><Relationship Id="rId89" Type="http://schemas.openxmlformats.org/officeDocument/2006/relationships/image" Target="media/image58.png"/><Relationship Id="rId7" Type="http://schemas.openxmlformats.org/officeDocument/2006/relationships/endnotes" Target="endnotes.xml"/><Relationship Id="rId71" Type="http://schemas.openxmlformats.org/officeDocument/2006/relationships/hyperlink" Target="https://blog.eduonix.com/artificial-intelligence/understanding-computer-vision-techniques/" TargetMode="External"/><Relationship Id="rId92" Type="http://schemas.openxmlformats.org/officeDocument/2006/relationships/image" Target="media/image61.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jpe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5.jpe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hyperlink" Target="https://engineering.matterport.com/splash-of-color-instance-segmentation-with-mask-r-cnn-and-tensorflow-7c761e238b46" TargetMode="External"/><Relationship Id="rId74" Type="http://schemas.openxmlformats.org/officeDocument/2006/relationships/hyperlink" Target="https://www.analyticsvidhya.com/blog/2018/10/a-step-by-step-introduction-to-the-basic-object-detection-algorithms-part-1/" TargetMode="External"/><Relationship Id="rId79" Type="http://schemas.openxmlformats.org/officeDocument/2006/relationships/hyperlink" Target="https://www.techjini.com/blog/calculate-the-distance-to-object-from-camera/" TargetMode="External"/><Relationship Id="rId87" Type="http://schemas.openxmlformats.org/officeDocument/2006/relationships/image" Target="media/image56.png"/><Relationship Id="rId5" Type="http://schemas.openxmlformats.org/officeDocument/2006/relationships/webSettings" Target="webSettings.xml"/><Relationship Id="rId61" Type="http://schemas.openxmlformats.org/officeDocument/2006/relationships/hyperlink" Target="https://uk.mathworks.com/discovery/object-detection.html" TargetMode="External"/><Relationship Id="rId82" Type="http://schemas.openxmlformats.org/officeDocument/2006/relationships/image" Target="media/image51.png"/><Relationship Id="rId90" Type="http://schemas.openxmlformats.org/officeDocument/2006/relationships/image" Target="media/image59.png"/><Relationship Id="rId95" Type="http://schemas.openxmlformats.org/officeDocument/2006/relationships/theme" Target="theme/theme1.xml"/><Relationship Id="rId19" Type="http://schemas.openxmlformats.org/officeDocument/2006/relationships/image" Target="media/image10.png"/><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hyperlink" Target="https://towardsdatascience.com/light-on-math-machine-learning-intuitive-guide-to-convolution-neural-networks-e3f054dd5daa" TargetMode="External"/><Relationship Id="rId69" Type="http://schemas.openxmlformats.org/officeDocument/2006/relationships/hyperlink" Target="https://machinelearningmastery.com/what-is-computer-vision/" TargetMode="External"/><Relationship Id="rId77" Type="http://schemas.openxmlformats.org/officeDocument/2006/relationships/hyperlink" Target="https://randomnerdtutorials.com/complete-guide-for-ultrasonic-sensor-hc-sr04/" TargetMode="External"/><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hyperlink" Target="https://www.sam-solutions.com/blog/image-recognition-which-programming-language-to-choose/" TargetMode="External"/><Relationship Id="rId80" Type="http://schemas.openxmlformats.org/officeDocument/2006/relationships/hyperlink" Target="https://thepihut.com/blogs/raspberry-pi-tutorials/hc-sr04-ultrasonic-range-sensor-on-the-raspberry-pi" TargetMode="External"/><Relationship Id="rId85" Type="http://schemas.openxmlformats.org/officeDocument/2006/relationships/image" Target="media/image54.png"/><Relationship Id="rId93" Type="http://schemas.openxmlformats.org/officeDocument/2006/relationships/image" Target="media/image6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jpeg"/><Relationship Id="rId46" Type="http://schemas.openxmlformats.org/officeDocument/2006/relationships/image" Target="media/image36.jpeg"/><Relationship Id="rId59" Type="http://schemas.openxmlformats.org/officeDocument/2006/relationships/image" Target="media/image49.png"/><Relationship Id="rId67" Type="http://schemas.openxmlformats.org/officeDocument/2006/relationships/hyperlink" Target="https://www.ncbi.nlm.nih.gov/pubmed/24266810" TargetMode="External"/><Relationship Id="rId20" Type="http://schemas.openxmlformats.org/officeDocument/2006/relationships/image" Target="media/image11.jpeg"/><Relationship Id="rId41" Type="http://schemas.openxmlformats.org/officeDocument/2006/relationships/hyperlink" Target="https://github.com/jennifernolan/FYP-Development-Navigation-Assistant/tree/master/Final_Dissertation_Code" TargetMode="External"/><Relationship Id="rId54" Type="http://schemas.openxmlformats.org/officeDocument/2006/relationships/image" Target="media/image44.png"/><Relationship Id="rId62" Type="http://schemas.openxmlformats.org/officeDocument/2006/relationships/hyperlink" Target="https://www.analyticsvidhya.com/blog/2019/07/computer-vision-implementing-mask-r-cnn-image-segmentation/" TargetMode="External"/><Relationship Id="rId70" Type="http://schemas.openxmlformats.org/officeDocument/2006/relationships/hyperlink" Target="https://heartbeat.fritz.ai/the-5-computer-vision-techniques-that-will-change-how-you-see-the-world-1ee19334354b" TargetMode="External"/><Relationship Id="rId75" Type="http://schemas.openxmlformats.org/officeDocument/2006/relationships/hyperlink" Target="https://machinethink.net/blog/mobilenet-v2/" TargetMode="External"/><Relationship Id="rId83" Type="http://schemas.openxmlformats.org/officeDocument/2006/relationships/image" Target="media/image52.png"/><Relationship Id="rId88" Type="http://schemas.openxmlformats.org/officeDocument/2006/relationships/image" Target="media/image57.png"/><Relationship Id="rId91" Type="http://schemas.openxmlformats.org/officeDocument/2006/relationships/image" Target="media/image6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footer" Target="footer2.xml"/><Relationship Id="rId31" Type="http://schemas.openxmlformats.org/officeDocument/2006/relationships/image" Target="media/image22.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hyperlink" Target="https://www.analyticsvidhya.com/blog/2018/11/implementation-faster-r-cnn-python-object-detection/" TargetMode="External"/><Relationship Id="rId73" Type="http://schemas.openxmlformats.org/officeDocument/2006/relationships/hyperlink" Target="https://www.doc.ic.ac.uk/~jce317/introduction-cnns.html" TargetMode="External"/><Relationship Id="rId78" Type="http://schemas.openxmlformats.org/officeDocument/2006/relationships/hyperlink" Target="https://www.pyimagesearch.com/2015/01/19/find-distance-camera-objectmarker-using-python-opencv/" TargetMode="External"/><Relationship Id="rId81" Type="http://schemas.openxmlformats.org/officeDocument/2006/relationships/hyperlink" Target="http://espeak.sourceforge.net/" TargetMode="External"/><Relationship Id="rId86" Type="http://schemas.openxmlformats.org/officeDocument/2006/relationships/image" Target="media/image55.png"/><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8E38D6-7635-47FE-B601-11D783615F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94</TotalTime>
  <Pages>108</Pages>
  <Words>26394</Words>
  <Characters>150452</Characters>
  <Application>Microsoft Office Word</Application>
  <DocSecurity>0</DocSecurity>
  <Lines>1253</Lines>
  <Paragraphs>352</Paragraphs>
  <ScaleCrop>false</ScaleCrop>
  <HeadingPairs>
    <vt:vector size="2" baseType="variant">
      <vt:variant>
        <vt:lpstr>Title</vt:lpstr>
      </vt:variant>
      <vt:variant>
        <vt:i4>1</vt:i4>
      </vt:variant>
    </vt:vector>
  </HeadingPairs>
  <TitlesOfParts>
    <vt:vector size="1" baseType="lpstr">
      <vt:lpstr/>
    </vt:vector>
  </TitlesOfParts>
  <Company>Dublin Institute of Technology</Company>
  <LinksUpToDate>false</LinksUpToDate>
  <CharactersWithSpaces>176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Gordon</dc:creator>
  <cp:keywords/>
  <dc:description/>
  <cp:lastModifiedBy>C16517636 Jennifer Nolan</cp:lastModifiedBy>
  <cp:revision>852</cp:revision>
  <dcterms:created xsi:type="dcterms:W3CDTF">2019-10-08T19:24:00Z</dcterms:created>
  <dcterms:modified xsi:type="dcterms:W3CDTF">2020-03-22T13:50:00Z</dcterms:modified>
</cp:coreProperties>
</file>